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C43FB6" w14:textId="6A071515" w:rsidR="00A55384" w:rsidRPr="00A555D4" w:rsidRDefault="009504DF" w:rsidP="00A555D4">
      <w:pPr>
        <w:spacing w:line="480" w:lineRule="auto"/>
        <w:jc w:val="center"/>
        <w:rPr>
          <w:rFonts w:asciiTheme="minorHAnsi" w:hAnsiTheme="minorHAnsi" w:cstheme="minorHAnsi"/>
          <w:b/>
          <w:bCs/>
          <w:sz w:val="22"/>
          <w:u w:val="single"/>
          <w:shd w:val="clear" w:color="auto" w:fill="FFFFFF"/>
        </w:rPr>
      </w:pPr>
      <w:r>
        <w:rPr>
          <w:rFonts w:asciiTheme="minorHAnsi" w:hAnsiTheme="minorHAnsi" w:cstheme="minorHAnsi"/>
          <w:b/>
          <w:bCs/>
          <w:sz w:val="22"/>
          <w:u w:val="single"/>
          <w:shd w:val="clear" w:color="auto" w:fill="FFFFFF"/>
        </w:rPr>
        <w:t>Rediscovery of the Placental Microbiome</w:t>
      </w:r>
    </w:p>
    <w:p w14:paraId="1F3A4DAD" w14:textId="5FDBD088" w:rsidR="009111B2" w:rsidRDefault="009504DF" w:rsidP="00A55384">
      <w:p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Michael Jochum</w:t>
      </w:r>
      <w:r>
        <w:rPr>
          <w:rFonts w:asciiTheme="minorHAnsi" w:hAnsiTheme="minorHAnsi" w:cstheme="minorHAnsi"/>
          <w:sz w:val="22"/>
          <w:shd w:val="clear" w:color="auto" w:fill="FFFFFF"/>
          <w:vertAlign w:val="superscript"/>
        </w:rPr>
        <w:t>1</w:t>
      </w:r>
      <w:r>
        <w:rPr>
          <w:rFonts w:asciiTheme="minorHAnsi" w:hAnsiTheme="minorHAnsi" w:cstheme="minorHAnsi"/>
          <w:sz w:val="22"/>
          <w:shd w:val="clear" w:color="auto" w:fill="FFFFFF"/>
        </w:rPr>
        <w:t>, Maxim D. Seferovic</w:t>
      </w:r>
      <w:r>
        <w:rPr>
          <w:rFonts w:asciiTheme="minorHAnsi" w:hAnsiTheme="minorHAnsi" w:cstheme="minorHAnsi"/>
          <w:sz w:val="22"/>
          <w:shd w:val="clear" w:color="auto" w:fill="FFFFFF"/>
          <w:vertAlign w:val="superscript"/>
        </w:rPr>
        <w:t>1</w:t>
      </w:r>
      <w:r>
        <w:rPr>
          <w:rFonts w:asciiTheme="minorHAnsi" w:hAnsiTheme="minorHAnsi" w:cstheme="minorHAnsi"/>
          <w:sz w:val="22"/>
          <w:shd w:val="clear" w:color="auto" w:fill="FFFFFF"/>
        </w:rPr>
        <w:t xml:space="preserve">, </w:t>
      </w:r>
      <w:r w:rsidR="005E17C3">
        <w:rPr>
          <w:rFonts w:asciiTheme="minorHAnsi" w:hAnsiTheme="minorHAnsi" w:cstheme="minorHAnsi"/>
          <w:sz w:val="22"/>
          <w:shd w:val="clear" w:color="auto" w:fill="FFFFFF"/>
        </w:rPr>
        <w:t>Todd Treangen</w:t>
      </w:r>
      <w:r w:rsidR="005E17C3" w:rsidRPr="005E17C3">
        <w:rPr>
          <w:rFonts w:asciiTheme="minorHAnsi" w:hAnsiTheme="minorHAnsi" w:cstheme="minorHAnsi"/>
          <w:sz w:val="22"/>
          <w:shd w:val="clear" w:color="auto" w:fill="FFFFFF"/>
          <w:vertAlign w:val="superscript"/>
        </w:rPr>
        <w:t>2</w:t>
      </w:r>
      <w:r w:rsidR="005E17C3">
        <w:rPr>
          <w:rFonts w:asciiTheme="minorHAnsi" w:hAnsiTheme="minorHAnsi" w:cstheme="minorHAnsi"/>
          <w:sz w:val="22"/>
          <w:shd w:val="clear" w:color="auto" w:fill="FFFFFF"/>
        </w:rPr>
        <w:t xml:space="preserve"> </w:t>
      </w:r>
      <w:r w:rsidR="00A555D4">
        <w:rPr>
          <w:rFonts w:asciiTheme="minorHAnsi" w:hAnsiTheme="minorHAnsi" w:cstheme="minorHAnsi"/>
          <w:sz w:val="22"/>
          <w:shd w:val="clear" w:color="auto" w:fill="FFFFFF"/>
        </w:rPr>
        <w:t>and Kjersti M Aagaard</w:t>
      </w:r>
      <w:r w:rsidR="005E17C3">
        <w:rPr>
          <w:rFonts w:asciiTheme="minorHAnsi" w:hAnsiTheme="minorHAnsi" w:cstheme="minorHAnsi"/>
          <w:sz w:val="22"/>
          <w:shd w:val="clear" w:color="auto" w:fill="FFFFFF"/>
          <w:vertAlign w:val="superscript"/>
        </w:rPr>
        <w:t>1</w:t>
      </w:r>
      <w:proofErr w:type="gramStart"/>
      <w:r w:rsidR="009111B2" w:rsidRPr="00A555D4">
        <w:rPr>
          <w:rFonts w:asciiTheme="minorHAnsi" w:hAnsiTheme="minorHAnsi" w:cstheme="minorHAnsi"/>
          <w:sz w:val="22"/>
          <w:shd w:val="clear" w:color="auto" w:fill="FFFFFF"/>
          <w:vertAlign w:val="superscript"/>
        </w:rPr>
        <w:t>,3</w:t>
      </w:r>
      <w:r>
        <w:rPr>
          <w:rFonts w:asciiTheme="minorHAnsi" w:hAnsiTheme="minorHAnsi" w:cstheme="minorHAnsi"/>
          <w:sz w:val="22"/>
          <w:shd w:val="clear" w:color="auto" w:fill="FFFFFF"/>
          <w:vertAlign w:val="superscript"/>
        </w:rPr>
        <w:t>,4</w:t>
      </w:r>
      <w:r w:rsidR="005E17C3">
        <w:rPr>
          <w:rFonts w:asciiTheme="minorHAnsi" w:hAnsiTheme="minorHAnsi" w:cstheme="minorHAnsi"/>
          <w:sz w:val="22"/>
          <w:shd w:val="clear" w:color="auto" w:fill="FFFFFF"/>
          <w:vertAlign w:val="superscript"/>
        </w:rPr>
        <w:t>,5</w:t>
      </w:r>
      <w:proofErr w:type="gramEnd"/>
      <w:r w:rsidR="009111B2" w:rsidRPr="00A555D4">
        <w:rPr>
          <w:rFonts w:asciiTheme="minorHAnsi" w:hAnsiTheme="minorHAnsi" w:cstheme="minorHAnsi"/>
          <w:sz w:val="22"/>
          <w:shd w:val="clear" w:color="auto" w:fill="FFFFFF"/>
          <w:vertAlign w:val="superscript"/>
        </w:rPr>
        <w:t>*</w:t>
      </w:r>
    </w:p>
    <w:p w14:paraId="56623C6F" w14:textId="67C866A5" w:rsidR="00A55384" w:rsidRPr="00BC6DB1" w:rsidRDefault="009504DF" w:rsidP="00A55384">
      <w:p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 xml:space="preserve">Arising from </w:t>
      </w:r>
      <w:r w:rsidR="00492220">
        <w:rPr>
          <w:rFonts w:asciiTheme="minorHAnsi" w:hAnsiTheme="minorHAnsi" w:cstheme="minorHAnsi"/>
          <w:sz w:val="22"/>
          <w:shd w:val="clear" w:color="auto" w:fill="FFFFFF"/>
        </w:rPr>
        <w:t>de Goff</w:t>
      </w:r>
    </w:p>
    <w:p w14:paraId="39AB725B" w14:textId="77777777" w:rsidR="009111B2" w:rsidRPr="00BC6DB1" w:rsidRDefault="009111B2" w:rsidP="00A555D4">
      <w:pPr>
        <w:rPr>
          <w:rFonts w:asciiTheme="minorHAnsi" w:hAnsiTheme="minorHAnsi" w:cstheme="minorHAnsi"/>
          <w:b/>
          <w:bCs/>
          <w:sz w:val="22"/>
          <w:u w:val="single"/>
          <w:shd w:val="clear" w:color="auto" w:fill="FFFFFF"/>
        </w:rPr>
      </w:pPr>
      <w:r w:rsidRPr="00BC6DB1">
        <w:rPr>
          <w:rFonts w:asciiTheme="minorHAnsi" w:hAnsiTheme="minorHAnsi" w:cstheme="minorHAnsi"/>
          <w:b/>
          <w:bCs/>
          <w:sz w:val="22"/>
          <w:u w:val="single"/>
          <w:shd w:val="clear" w:color="auto" w:fill="FFFFFF"/>
        </w:rPr>
        <w:t>Affiliations:</w:t>
      </w:r>
    </w:p>
    <w:p w14:paraId="162C99ED" w14:textId="6C6B620F" w:rsidR="009111B2" w:rsidRPr="00BC6DB1" w:rsidRDefault="009504DF" w:rsidP="00A555D4">
      <w:pPr>
        <w:rPr>
          <w:rFonts w:asciiTheme="minorHAnsi" w:hAnsiTheme="minorHAnsi" w:cstheme="minorHAnsi"/>
          <w:sz w:val="22"/>
          <w:shd w:val="clear" w:color="auto" w:fill="FFFFFF"/>
        </w:rPr>
      </w:pPr>
      <w:r>
        <w:rPr>
          <w:rFonts w:asciiTheme="minorHAnsi" w:hAnsiTheme="minorHAnsi" w:cstheme="minorHAnsi"/>
          <w:sz w:val="22"/>
          <w:shd w:val="clear" w:color="auto" w:fill="FFFFFF"/>
          <w:vertAlign w:val="superscript"/>
        </w:rPr>
        <w:t>1</w:t>
      </w:r>
      <w:r w:rsidR="009111B2" w:rsidRPr="00BC6DB1">
        <w:rPr>
          <w:rFonts w:asciiTheme="minorHAnsi" w:hAnsiTheme="minorHAnsi" w:cstheme="minorHAnsi"/>
          <w:sz w:val="22"/>
          <w:shd w:val="clear" w:color="auto" w:fill="FFFFFF"/>
        </w:rPr>
        <w:t>Department of Obstetrics and Gynecology, Division of Maternal-Fetal Medicine</w:t>
      </w:r>
      <w:r w:rsidR="00BC6DB1">
        <w:rPr>
          <w:rFonts w:asciiTheme="minorHAnsi" w:hAnsiTheme="minorHAnsi" w:cstheme="minorHAnsi"/>
          <w:sz w:val="22"/>
          <w:shd w:val="clear" w:color="auto" w:fill="FFFFFF"/>
        </w:rPr>
        <w:t xml:space="preserve">, </w:t>
      </w:r>
      <w:r w:rsidR="00BC6DB1" w:rsidRPr="00BC6DB1">
        <w:rPr>
          <w:rFonts w:asciiTheme="minorHAnsi" w:hAnsiTheme="minorHAnsi" w:cstheme="minorHAnsi"/>
          <w:sz w:val="22"/>
          <w:shd w:val="clear" w:color="auto" w:fill="FFFFFF"/>
        </w:rPr>
        <w:t>Baylor College of Medicine</w:t>
      </w:r>
      <w:r w:rsidR="00BC6DB1">
        <w:rPr>
          <w:rFonts w:asciiTheme="minorHAnsi" w:hAnsiTheme="minorHAnsi" w:cstheme="minorHAnsi"/>
          <w:sz w:val="22"/>
          <w:shd w:val="clear" w:color="auto" w:fill="FFFFFF"/>
        </w:rPr>
        <w:t xml:space="preserve"> and Texas Children’s Hospital</w:t>
      </w:r>
      <w:r w:rsidR="005E17C3">
        <w:rPr>
          <w:rFonts w:asciiTheme="minorHAnsi" w:hAnsiTheme="minorHAnsi" w:cstheme="minorHAnsi"/>
          <w:sz w:val="22"/>
          <w:shd w:val="clear" w:color="auto" w:fill="FFFFFF"/>
        </w:rPr>
        <w:t>, Houston, Texas;</w:t>
      </w:r>
    </w:p>
    <w:p w14:paraId="4B1046FC" w14:textId="32DCFDED" w:rsidR="005E17C3" w:rsidRPr="005E17C3" w:rsidRDefault="009504DF" w:rsidP="00A555D4">
      <w:pPr>
        <w:rPr>
          <w:rFonts w:asciiTheme="minorHAnsi" w:hAnsiTheme="minorHAnsi" w:cstheme="minorHAnsi"/>
          <w:sz w:val="22"/>
          <w:shd w:val="clear" w:color="auto" w:fill="FFFFFF"/>
        </w:rPr>
      </w:pPr>
      <w:r>
        <w:rPr>
          <w:rFonts w:asciiTheme="minorHAnsi" w:hAnsiTheme="minorHAnsi" w:cstheme="minorHAnsi"/>
          <w:sz w:val="22"/>
          <w:shd w:val="clear" w:color="auto" w:fill="FFFFFF"/>
          <w:vertAlign w:val="superscript"/>
        </w:rPr>
        <w:t>2</w:t>
      </w:r>
      <w:r w:rsidR="009111B2" w:rsidRPr="00A555D4">
        <w:rPr>
          <w:rFonts w:asciiTheme="minorHAnsi" w:hAnsiTheme="minorHAnsi" w:cstheme="minorHAnsi"/>
          <w:sz w:val="22"/>
          <w:shd w:val="clear" w:color="auto" w:fill="FFFFFF"/>
          <w:vertAlign w:val="superscript"/>
        </w:rPr>
        <w:t xml:space="preserve"> </w:t>
      </w:r>
      <w:r w:rsidR="005E17C3">
        <w:rPr>
          <w:rFonts w:asciiTheme="minorHAnsi" w:hAnsiTheme="minorHAnsi" w:cstheme="minorHAnsi"/>
          <w:sz w:val="22"/>
          <w:shd w:val="clear" w:color="auto" w:fill="FFFFFF"/>
        </w:rPr>
        <w:t>Department of Computer Science, Rice University, Houston, Texas;</w:t>
      </w:r>
    </w:p>
    <w:p w14:paraId="33FA54FA" w14:textId="3B19E0B0" w:rsidR="009111B2" w:rsidRPr="00BC6DB1" w:rsidRDefault="005E17C3" w:rsidP="00A555D4">
      <w:pPr>
        <w:rPr>
          <w:rFonts w:asciiTheme="minorHAnsi" w:hAnsiTheme="minorHAnsi" w:cstheme="minorHAnsi"/>
          <w:sz w:val="22"/>
          <w:shd w:val="clear" w:color="auto" w:fill="FFFFFF"/>
        </w:rPr>
      </w:pPr>
      <w:r>
        <w:rPr>
          <w:rFonts w:asciiTheme="minorHAnsi" w:hAnsiTheme="minorHAnsi" w:cstheme="minorHAnsi"/>
          <w:sz w:val="22"/>
          <w:shd w:val="clear" w:color="auto" w:fill="FFFFFF"/>
          <w:vertAlign w:val="superscript"/>
        </w:rPr>
        <w:t>3</w:t>
      </w:r>
      <w:r w:rsidR="009111B2" w:rsidRPr="00BC6DB1">
        <w:rPr>
          <w:rFonts w:asciiTheme="minorHAnsi" w:hAnsiTheme="minorHAnsi" w:cstheme="minorHAnsi"/>
          <w:sz w:val="22"/>
          <w:shd w:val="clear" w:color="auto" w:fill="FFFFFF"/>
        </w:rPr>
        <w:t>Department of Molecular &amp; Human Genetics</w:t>
      </w:r>
      <w:r w:rsidR="00BC6DB1">
        <w:rPr>
          <w:rFonts w:asciiTheme="minorHAnsi" w:hAnsiTheme="minorHAnsi" w:cstheme="minorHAnsi"/>
          <w:sz w:val="22"/>
          <w:shd w:val="clear" w:color="auto" w:fill="FFFFFF"/>
        </w:rPr>
        <w:t xml:space="preserve">, </w:t>
      </w:r>
      <w:r w:rsidR="00BC6DB1" w:rsidRPr="00BC6DB1">
        <w:rPr>
          <w:rFonts w:asciiTheme="minorHAnsi" w:hAnsiTheme="minorHAnsi" w:cstheme="minorHAnsi"/>
          <w:sz w:val="22"/>
          <w:shd w:val="clear" w:color="auto" w:fill="FFFFFF"/>
        </w:rPr>
        <w:t>Baylor College of Medicine</w:t>
      </w:r>
      <w:r>
        <w:rPr>
          <w:rFonts w:asciiTheme="minorHAnsi" w:hAnsiTheme="minorHAnsi" w:cstheme="minorHAnsi"/>
          <w:sz w:val="22"/>
          <w:shd w:val="clear" w:color="auto" w:fill="FFFFFF"/>
        </w:rPr>
        <w:t>;</w:t>
      </w:r>
    </w:p>
    <w:p w14:paraId="7C57E5DD" w14:textId="1233FBD3" w:rsidR="009111B2" w:rsidRPr="00BC6DB1" w:rsidRDefault="005E17C3" w:rsidP="00A555D4">
      <w:pPr>
        <w:rPr>
          <w:rFonts w:asciiTheme="minorHAnsi" w:hAnsiTheme="minorHAnsi" w:cstheme="minorHAnsi"/>
          <w:sz w:val="22"/>
          <w:shd w:val="clear" w:color="auto" w:fill="FFFFFF"/>
        </w:rPr>
      </w:pPr>
      <w:r>
        <w:rPr>
          <w:rFonts w:asciiTheme="minorHAnsi" w:hAnsiTheme="minorHAnsi" w:cstheme="minorHAnsi"/>
          <w:sz w:val="22"/>
          <w:shd w:val="clear" w:color="auto" w:fill="FFFFFF"/>
          <w:vertAlign w:val="superscript"/>
        </w:rPr>
        <w:t>4</w:t>
      </w:r>
      <w:r w:rsidR="009111B2" w:rsidRPr="00A555D4">
        <w:rPr>
          <w:rFonts w:asciiTheme="minorHAnsi" w:hAnsiTheme="minorHAnsi" w:cstheme="minorHAnsi"/>
          <w:sz w:val="22"/>
          <w:shd w:val="clear" w:color="auto" w:fill="FFFFFF"/>
          <w:vertAlign w:val="superscript"/>
        </w:rPr>
        <w:t xml:space="preserve"> </w:t>
      </w:r>
      <w:r w:rsidR="009111B2" w:rsidRPr="00BC6DB1">
        <w:rPr>
          <w:rFonts w:asciiTheme="minorHAnsi" w:hAnsiTheme="minorHAnsi" w:cstheme="minorHAnsi"/>
          <w:sz w:val="22"/>
          <w:shd w:val="clear" w:color="auto" w:fill="FFFFFF"/>
        </w:rPr>
        <w:t>Department of Molecular &amp; Cell Biology</w:t>
      </w:r>
      <w:r w:rsidR="00BC6DB1">
        <w:rPr>
          <w:rFonts w:asciiTheme="minorHAnsi" w:hAnsiTheme="minorHAnsi" w:cstheme="minorHAnsi"/>
          <w:sz w:val="22"/>
          <w:shd w:val="clear" w:color="auto" w:fill="FFFFFF"/>
        </w:rPr>
        <w:t xml:space="preserve">, </w:t>
      </w:r>
      <w:r w:rsidR="00BC6DB1" w:rsidRPr="00BC6DB1">
        <w:rPr>
          <w:rFonts w:asciiTheme="minorHAnsi" w:hAnsiTheme="minorHAnsi" w:cstheme="minorHAnsi"/>
          <w:sz w:val="22"/>
          <w:shd w:val="clear" w:color="auto" w:fill="FFFFFF"/>
        </w:rPr>
        <w:t>Baylor College of Medicine</w:t>
      </w:r>
      <w:r>
        <w:rPr>
          <w:rFonts w:asciiTheme="minorHAnsi" w:hAnsiTheme="minorHAnsi" w:cstheme="minorHAnsi"/>
          <w:sz w:val="22"/>
          <w:shd w:val="clear" w:color="auto" w:fill="FFFFFF"/>
        </w:rPr>
        <w:t>;</w:t>
      </w:r>
    </w:p>
    <w:p w14:paraId="4819E91F" w14:textId="73A46363" w:rsidR="009111B2" w:rsidRPr="00BC6DB1" w:rsidRDefault="005E17C3" w:rsidP="00A555D4">
      <w:pPr>
        <w:rPr>
          <w:rFonts w:asciiTheme="minorHAnsi" w:hAnsiTheme="minorHAnsi" w:cstheme="minorHAnsi"/>
          <w:sz w:val="22"/>
          <w:shd w:val="clear" w:color="auto" w:fill="FFFFFF"/>
        </w:rPr>
      </w:pPr>
      <w:r>
        <w:rPr>
          <w:rFonts w:asciiTheme="minorHAnsi" w:hAnsiTheme="minorHAnsi" w:cstheme="minorHAnsi"/>
          <w:sz w:val="22"/>
          <w:shd w:val="clear" w:color="auto" w:fill="FFFFFF"/>
          <w:vertAlign w:val="superscript"/>
        </w:rPr>
        <w:t>5</w:t>
      </w:r>
      <w:r w:rsidR="009111B2" w:rsidRPr="00BC6DB1">
        <w:rPr>
          <w:rFonts w:asciiTheme="minorHAnsi" w:hAnsiTheme="minorHAnsi" w:cstheme="minorHAnsi"/>
          <w:sz w:val="22"/>
          <w:shd w:val="clear" w:color="auto" w:fill="FFFFFF"/>
        </w:rPr>
        <w:t xml:space="preserve"> Department of Molecular Physiology &amp; Biophysics</w:t>
      </w:r>
      <w:r w:rsidR="00BC6DB1">
        <w:rPr>
          <w:rFonts w:asciiTheme="minorHAnsi" w:hAnsiTheme="minorHAnsi" w:cstheme="minorHAnsi"/>
          <w:sz w:val="22"/>
          <w:shd w:val="clear" w:color="auto" w:fill="FFFFFF"/>
        </w:rPr>
        <w:t xml:space="preserve">, </w:t>
      </w:r>
      <w:r w:rsidR="00BC6DB1" w:rsidRPr="00BC6DB1">
        <w:rPr>
          <w:rFonts w:asciiTheme="minorHAnsi" w:hAnsiTheme="minorHAnsi" w:cstheme="minorHAnsi"/>
          <w:sz w:val="22"/>
          <w:shd w:val="clear" w:color="auto" w:fill="FFFFFF"/>
        </w:rPr>
        <w:t>Baylor College of Medicine</w:t>
      </w:r>
      <w:r>
        <w:rPr>
          <w:rFonts w:asciiTheme="minorHAnsi" w:hAnsiTheme="minorHAnsi" w:cstheme="minorHAnsi"/>
          <w:sz w:val="22"/>
          <w:shd w:val="clear" w:color="auto" w:fill="FFFFFF"/>
        </w:rPr>
        <w:t>.</w:t>
      </w:r>
    </w:p>
    <w:p w14:paraId="251123CE" w14:textId="77777777" w:rsidR="009111B2" w:rsidRPr="00BC6DB1" w:rsidRDefault="009111B2" w:rsidP="00A55384">
      <w:pPr>
        <w:spacing w:line="480" w:lineRule="auto"/>
        <w:rPr>
          <w:rFonts w:asciiTheme="minorHAnsi" w:hAnsiTheme="minorHAnsi" w:cstheme="minorHAnsi"/>
          <w:sz w:val="22"/>
          <w:shd w:val="clear" w:color="auto" w:fill="FFFFFF"/>
        </w:rPr>
      </w:pPr>
    </w:p>
    <w:p w14:paraId="4503AE2B" w14:textId="77777777" w:rsidR="009111B2" w:rsidRPr="00BC6DB1" w:rsidRDefault="009111B2" w:rsidP="00A55384">
      <w:pPr>
        <w:spacing w:line="480" w:lineRule="auto"/>
        <w:rPr>
          <w:rFonts w:asciiTheme="minorHAnsi" w:hAnsiTheme="minorHAnsi" w:cstheme="minorHAnsi"/>
          <w:sz w:val="22"/>
          <w:shd w:val="clear" w:color="auto" w:fill="FFFFFF"/>
        </w:rPr>
      </w:pPr>
    </w:p>
    <w:p w14:paraId="7B8D487E" w14:textId="77777777" w:rsidR="009111B2" w:rsidRPr="00BC6DB1" w:rsidRDefault="009111B2" w:rsidP="00A555D4">
      <w:pP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To whom correspondence should be addressed </w:t>
      </w:r>
    </w:p>
    <w:p w14:paraId="6B138E35" w14:textId="77777777" w:rsidR="00BC6DB1" w:rsidRPr="00BC6DB1" w:rsidRDefault="00BC6DB1" w:rsidP="00A555D4">
      <w:pP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Baylor College of Medicine</w:t>
      </w:r>
    </w:p>
    <w:p w14:paraId="684372C6" w14:textId="5864F7E9" w:rsidR="00BC6DB1" w:rsidRPr="00BC6DB1" w:rsidRDefault="00BC6DB1" w:rsidP="00A555D4">
      <w:pP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 Baylor Plaza</w:t>
      </w:r>
      <w:r w:rsidR="009504DF">
        <w:rPr>
          <w:rFonts w:asciiTheme="minorHAnsi" w:hAnsiTheme="minorHAnsi" w:cstheme="minorHAnsi"/>
          <w:sz w:val="22"/>
          <w:shd w:val="clear" w:color="auto" w:fill="FFFFFF"/>
        </w:rPr>
        <w:t>, Jones 314</w:t>
      </w:r>
    </w:p>
    <w:p w14:paraId="7E9708F1" w14:textId="77777777" w:rsidR="00BC6DB1" w:rsidRPr="00BC6DB1" w:rsidRDefault="00BC6DB1" w:rsidP="00A555D4">
      <w:pP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Houston, TX 77030</w:t>
      </w:r>
    </w:p>
    <w:p w14:paraId="7F01758A" w14:textId="657F3D8D" w:rsidR="009111B2" w:rsidRPr="00BC6DB1" w:rsidRDefault="00BC6DB1" w:rsidP="00A555D4">
      <w:pPr>
        <w:rPr>
          <w:rFonts w:asciiTheme="minorHAnsi" w:hAnsiTheme="minorHAnsi" w:cstheme="minorHAnsi"/>
          <w:sz w:val="22"/>
          <w:shd w:val="clear" w:color="auto" w:fill="FFFFFF"/>
        </w:rPr>
      </w:pPr>
      <w:r>
        <w:rPr>
          <w:rFonts w:asciiTheme="minorHAnsi" w:hAnsiTheme="minorHAnsi" w:cstheme="minorHAnsi"/>
          <w:sz w:val="22"/>
          <w:shd w:val="clear" w:color="auto" w:fill="FFFFFF"/>
        </w:rPr>
        <w:t xml:space="preserve">Email: </w:t>
      </w:r>
      <w:r w:rsidR="009111B2" w:rsidRPr="00BC6DB1">
        <w:rPr>
          <w:rFonts w:asciiTheme="minorHAnsi" w:hAnsiTheme="minorHAnsi" w:cstheme="minorHAnsi"/>
          <w:sz w:val="22"/>
          <w:shd w:val="clear" w:color="auto" w:fill="FFFFFF"/>
        </w:rPr>
        <w:t>aagaardt@bcm.edu</w:t>
      </w:r>
    </w:p>
    <w:p w14:paraId="5B6E307E" w14:textId="60851A42" w:rsidR="009111B2" w:rsidRPr="00BC6DB1" w:rsidRDefault="00BC6DB1" w:rsidP="00A555D4">
      <w:pPr>
        <w:rPr>
          <w:rFonts w:asciiTheme="minorHAnsi" w:hAnsiTheme="minorHAnsi" w:cstheme="minorHAnsi"/>
          <w:sz w:val="22"/>
          <w:shd w:val="clear" w:color="auto" w:fill="FFFFFF"/>
        </w:rPr>
      </w:pPr>
      <w:r>
        <w:rPr>
          <w:rFonts w:asciiTheme="minorHAnsi" w:hAnsiTheme="minorHAnsi" w:cstheme="minorHAnsi"/>
          <w:sz w:val="22"/>
          <w:shd w:val="clear" w:color="auto" w:fill="FFFFFF"/>
        </w:rPr>
        <w:t xml:space="preserve">Phone: </w:t>
      </w:r>
      <w:r w:rsidR="009111B2" w:rsidRPr="00BC6DB1">
        <w:rPr>
          <w:rFonts w:asciiTheme="minorHAnsi" w:hAnsiTheme="minorHAnsi" w:cstheme="minorHAnsi"/>
          <w:sz w:val="22"/>
          <w:shd w:val="clear" w:color="auto" w:fill="FFFFFF"/>
        </w:rPr>
        <w:t>713-798-8467</w:t>
      </w:r>
    </w:p>
    <w:p w14:paraId="5EAA6B79" w14:textId="77777777" w:rsidR="00CF4BC7" w:rsidRPr="00BC6DB1" w:rsidRDefault="00CF4BC7" w:rsidP="00F143E4">
      <w:pPr>
        <w:spacing w:line="480" w:lineRule="auto"/>
        <w:rPr>
          <w:rFonts w:asciiTheme="minorHAnsi" w:hAnsiTheme="minorHAnsi" w:cstheme="minorHAnsi"/>
          <w:i/>
          <w:iCs/>
          <w:sz w:val="22"/>
          <w:shd w:val="clear" w:color="auto" w:fill="FFFFFF"/>
        </w:rPr>
      </w:pPr>
    </w:p>
    <w:p w14:paraId="05B0C3FF" w14:textId="760727FD" w:rsidR="009111B2" w:rsidRPr="00BC6DB1" w:rsidRDefault="009111B2"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br w:type="page"/>
      </w:r>
    </w:p>
    <w:p w14:paraId="7C6C4964" w14:textId="1E6EC50C" w:rsidR="009111B2" w:rsidRPr="00BC6DB1" w:rsidRDefault="009111B2" w:rsidP="00F143E4">
      <w:pPr>
        <w:spacing w:line="480" w:lineRule="auto"/>
        <w:rPr>
          <w:rFonts w:asciiTheme="minorHAnsi" w:hAnsiTheme="minorHAnsi" w:cstheme="minorHAnsi"/>
          <w:b/>
          <w:bCs/>
          <w:sz w:val="22"/>
          <w:u w:val="single"/>
          <w:shd w:val="clear" w:color="auto" w:fill="FFFFFF"/>
        </w:rPr>
      </w:pPr>
      <w:r w:rsidRPr="0055204B">
        <w:rPr>
          <w:rFonts w:asciiTheme="minorHAnsi" w:hAnsiTheme="minorHAnsi" w:cstheme="minorHAnsi"/>
          <w:b/>
          <w:bCs/>
          <w:sz w:val="22"/>
          <w:u w:val="single"/>
          <w:shd w:val="clear" w:color="auto" w:fill="FFFFFF"/>
        </w:rPr>
        <w:lastRenderedPageBreak/>
        <w:t>Abstract</w:t>
      </w:r>
      <w:r w:rsidR="00A43BD9">
        <w:rPr>
          <w:rFonts w:asciiTheme="minorHAnsi" w:hAnsiTheme="minorHAnsi" w:cstheme="minorHAnsi"/>
          <w:b/>
          <w:bCs/>
          <w:sz w:val="22"/>
          <w:u w:val="single"/>
          <w:shd w:val="clear" w:color="auto" w:fill="FFFFFF"/>
        </w:rPr>
        <w:t>/Summary Paragraph</w:t>
      </w:r>
    </w:p>
    <w:p w14:paraId="10AE3C9A" w14:textId="5334A45B" w:rsidR="00C740B9" w:rsidRPr="00741B58" w:rsidRDefault="00A43BD9" w:rsidP="00F143E4">
      <w:pPr>
        <w:spacing w:line="480" w:lineRule="auto"/>
        <w:rPr>
          <w:rFonts w:asciiTheme="minorHAnsi" w:hAnsiTheme="minorHAnsi"/>
        </w:rPr>
      </w:pPr>
      <w:r>
        <w:rPr>
          <w:rFonts w:asciiTheme="minorHAnsi" w:hAnsiTheme="minorHAnsi"/>
        </w:rPr>
        <w:t xml:space="preserve">Paradigm shifts in science and medicine </w:t>
      </w:r>
      <w:r w:rsidR="00706F59">
        <w:rPr>
          <w:rFonts w:asciiTheme="minorHAnsi" w:hAnsiTheme="minorHAnsi"/>
        </w:rPr>
        <w:t xml:space="preserve">will, understandably, initially </w:t>
      </w:r>
      <w:r>
        <w:rPr>
          <w:rFonts w:asciiTheme="minorHAnsi" w:hAnsiTheme="minorHAnsi"/>
        </w:rPr>
        <w:t xml:space="preserve">be </w:t>
      </w:r>
      <w:r w:rsidR="00706F59">
        <w:rPr>
          <w:rFonts w:asciiTheme="minorHAnsi" w:hAnsiTheme="minorHAnsi"/>
        </w:rPr>
        <w:t>met with resistance</w:t>
      </w:r>
      <w:r>
        <w:rPr>
          <w:rFonts w:asciiTheme="minorHAnsi" w:hAnsiTheme="minorHAnsi"/>
        </w:rPr>
        <w:t xml:space="preserve"> and </w:t>
      </w:r>
      <w:r w:rsidR="008558F3">
        <w:rPr>
          <w:rFonts w:asciiTheme="minorHAnsi" w:hAnsiTheme="minorHAnsi"/>
        </w:rPr>
        <w:t>reasonable skepticism</w:t>
      </w:r>
      <w:r w:rsidR="00706F59">
        <w:rPr>
          <w:rFonts w:asciiTheme="minorHAnsi" w:hAnsiTheme="minorHAnsi"/>
        </w:rPr>
        <w:t>. However, corroborat</w:t>
      </w:r>
      <w:r w:rsidR="0096164F">
        <w:rPr>
          <w:rFonts w:asciiTheme="minorHAnsi" w:hAnsiTheme="minorHAnsi"/>
        </w:rPr>
        <w:t>ing evidence acquired from replicative and orthogonal experiments result in adoption of new truths and key advancements in our knowledge and its application.</w:t>
      </w:r>
      <w:r w:rsidR="00706F59">
        <w:rPr>
          <w:rFonts w:asciiTheme="minorHAnsi" w:hAnsiTheme="minorHAnsi"/>
        </w:rPr>
        <w:t xml:space="preserve"> Paramount to this process is an expectation that </w:t>
      </w:r>
      <w:r w:rsidR="004C4AC9">
        <w:rPr>
          <w:rFonts w:asciiTheme="minorHAnsi" w:hAnsiTheme="minorHAnsi"/>
        </w:rPr>
        <w:t xml:space="preserve">studies </w:t>
      </w:r>
      <w:r w:rsidR="0096164F">
        <w:rPr>
          <w:rFonts w:asciiTheme="minorHAnsi" w:hAnsiTheme="minorHAnsi"/>
        </w:rPr>
        <w:t>refuting paradigm-</w:t>
      </w:r>
      <w:r w:rsidR="004C4AC9">
        <w:rPr>
          <w:rFonts w:asciiTheme="minorHAnsi" w:hAnsiTheme="minorHAnsi"/>
        </w:rPr>
        <w:t xml:space="preserve">shifting science in support of the status quo will withstand equally rigorous scrutiny. </w:t>
      </w:r>
      <w:r w:rsidR="005D66B8">
        <w:rPr>
          <w:rFonts w:asciiTheme="minorHAnsi" w:hAnsiTheme="minorHAnsi"/>
        </w:rPr>
        <w:t>In their study, de Goffau</w:t>
      </w:r>
      <w:r w:rsidR="003851E6" w:rsidRPr="003851E6">
        <w:rPr>
          <w:rFonts w:asciiTheme="minorHAnsi" w:hAnsiTheme="minorHAnsi"/>
          <w:vertAlign w:val="superscript"/>
        </w:rPr>
        <w:t>1</w:t>
      </w:r>
      <w:r w:rsidR="005D66B8">
        <w:rPr>
          <w:rFonts w:asciiTheme="minorHAnsi" w:hAnsiTheme="minorHAnsi"/>
        </w:rPr>
        <w:t xml:space="preserve"> e</w:t>
      </w:r>
      <w:r w:rsidR="00F71467">
        <w:rPr>
          <w:rFonts w:asciiTheme="minorHAnsi" w:hAnsiTheme="minorHAnsi"/>
        </w:rPr>
        <w:t>t al suggest that when they ‘</w:t>
      </w:r>
      <w:r w:rsidR="00F71467" w:rsidRPr="00F71467">
        <w:rPr>
          <w:rFonts w:asciiTheme="minorHAnsi" w:hAnsiTheme="minorHAnsi"/>
          <w:i/>
        </w:rPr>
        <w:t>applied an experimental approach informed by the potential for false-positive results</w:t>
      </w:r>
      <w:r w:rsidR="00F71467">
        <w:rPr>
          <w:rFonts w:asciiTheme="minorHAnsi" w:hAnsiTheme="minorHAnsi"/>
        </w:rPr>
        <w:t xml:space="preserve">’ they were unable to </w:t>
      </w:r>
      <w:r w:rsidR="008E2322">
        <w:rPr>
          <w:rFonts w:asciiTheme="minorHAnsi" w:hAnsiTheme="minorHAnsi"/>
        </w:rPr>
        <w:t xml:space="preserve">find evidence to support either </w:t>
      </w:r>
      <w:r w:rsidR="00B83A9D">
        <w:rPr>
          <w:rFonts w:asciiTheme="minorHAnsi" w:hAnsiTheme="minorHAnsi"/>
        </w:rPr>
        <w:t>(i) the</w:t>
      </w:r>
      <w:r w:rsidR="008E2322">
        <w:rPr>
          <w:rFonts w:asciiTheme="minorHAnsi" w:hAnsiTheme="minorHAnsi"/>
        </w:rPr>
        <w:t xml:space="preserve"> existence of a placental microbiome</w:t>
      </w:r>
      <w:r w:rsidR="00B83A9D">
        <w:rPr>
          <w:rFonts w:asciiTheme="minorHAnsi" w:hAnsiTheme="minorHAnsi"/>
        </w:rPr>
        <w:t>,</w:t>
      </w:r>
      <w:r w:rsidR="008E2322">
        <w:rPr>
          <w:rFonts w:asciiTheme="minorHAnsi" w:hAnsiTheme="minorHAnsi"/>
        </w:rPr>
        <w:t xml:space="preserve"> nor </w:t>
      </w:r>
      <w:r w:rsidR="00B83A9D">
        <w:rPr>
          <w:rFonts w:asciiTheme="minorHAnsi" w:hAnsiTheme="minorHAnsi"/>
        </w:rPr>
        <w:t xml:space="preserve">(ii) </w:t>
      </w:r>
      <w:r w:rsidR="008E2322">
        <w:rPr>
          <w:rFonts w:asciiTheme="minorHAnsi" w:hAnsiTheme="minorHAnsi"/>
        </w:rPr>
        <w:t>a significant relationship between placental infection with bacteria and the risk of preterm birth. In ascribing</w:t>
      </w:r>
      <w:r w:rsidR="00E6743F">
        <w:rPr>
          <w:rFonts w:asciiTheme="minorHAnsi" w:hAnsiTheme="minorHAnsi"/>
        </w:rPr>
        <w:t xml:space="preserve"> what they conclude to be</w:t>
      </w:r>
      <w:r w:rsidR="008E2322">
        <w:rPr>
          <w:rFonts w:asciiTheme="minorHAnsi" w:hAnsiTheme="minorHAnsi"/>
        </w:rPr>
        <w:t xml:space="preserve"> five different patterns of contamination which would lead ourselves and many others to misclassify our </w:t>
      </w:r>
      <w:r w:rsidR="00B83A9D">
        <w:rPr>
          <w:rFonts w:asciiTheme="minorHAnsi" w:hAnsiTheme="minorHAnsi"/>
        </w:rPr>
        <w:t>prior findings reporting a low-biomass, low-abundance placental microbiome</w:t>
      </w:r>
      <w:r w:rsidR="00F71467">
        <w:rPr>
          <w:rFonts w:asciiTheme="minorHAnsi" w:hAnsiTheme="minorHAnsi"/>
        </w:rPr>
        <w:t>, de Gof</w:t>
      </w:r>
      <w:r w:rsidR="008E2322">
        <w:rPr>
          <w:rFonts w:asciiTheme="minorHAnsi" w:hAnsiTheme="minorHAnsi"/>
        </w:rPr>
        <w:t xml:space="preserve">fau </w:t>
      </w:r>
      <w:r w:rsidR="008E2322" w:rsidRPr="00B83A9D">
        <w:rPr>
          <w:rFonts w:asciiTheme="minorHAnsi" w:hAnsiTheme="minorHAnsi"/>
          <w:i/>
        </w:rPr>
        <w:t xml:space="preserve">et al </w:t>
      </w:r>
      <w:r w:rsidR="008E2322">
        <w:rPr>
          <w:rFonts w:asciiTheme="minorHAnsi" w:hAnsiTheme="minorHAnsi"/>
        </w:rPr>
        <w:t>failed to</w:t>
      </w:r>
      <w:r w:rsidR="009F6AB3">
        <w:rPr>
          <w:rFonts w:asciiTheme="minorHAnsi" w:hAnsiTheme="minorHAnsi"/>
        </w:rPr>
        <w:t xml:space="preserve"> (1)</w:t>
      </w:r>
      <w:r w:rsidR="008E2322">
        <w:rPr>
          <w:rFonts w:asciiTheme="minorHAnsi" w:hAnsiTheme="minorHAnsi"/>
        </w:rPr>
        <w:t xml:space="preserve"> acknowledge key comparative differences</w:t>
      </w:r>
      <w:r w:rsidR="00FB483F">
        <w:rPr>
          <w:rFonts w:asciiTheme="minorHAnsi" w:hAnsiTheme="minorHAnsi"/>
        </w:rPr>
        <w:t xml:space="preserve"> and limitations</w:t>
      </w:r>
      <w:r w:rsidR="008E2322">
        <w:rPr>
          <w:rFonts w:asciiTheme="minorHAnsi" w:hAnsiTheme="minorHAnsi"/>
        </w:rPr>
        <w:t xml:space="preserve"> in their experimental approach</w:t>
      </w:r>
      <w:r w:rsidR="009F6AB3">
        <w:rPr>
          <w:rFonts w:asciiTheme="minorHAnsi" w:hAnsiTheme="minorHAnsi"/>
        </w:rPr>
        <w:t>,</w:t>
      </w:r>
      <w:r w:rsidR="008E2322">
        <w:rPr>
          <w:rFonts w:asciiTheme="minorHAnsi" w:hAnsiTheme="minorHAnsi"/>
        </w:rPr>
        <w:t xml:space="preserve"> </w:t>
      </w:r>
      <w:r w:rsidR="00B83A9D">
        <w:rPr>
          <w:rFonts w:asciiTheme="minorHAnsi" w:hAnsiTheme="minorHAnsi"/>
        </w:rPr>
        <w:t xml:space="preserve">and </w:t>
      </w:r>
      <w:r w:rsidR="009F6AB3">
        <w:rPr>
          <w:rFonts w:asciiTheme="minorHAnsi" w:hAnsiTheme="minorHAnsi"/>
        </w:rPr>
        <w:t xml:space="preserve">(2) </w:t>
      </w:r>
      <w:r w:rsidR="008E2322">
        <w:rPr>
          <w:rFonts w:asciiTheme="minorHAnsi" w:hAnsiTheme="minorHAnsi"/>
        </w:rPr>
        <w:t xml:space="preserve">recognize </w:t>
      </w:r>
      <w:r w:rsidR="00E6743F">
        <w:rPr>
          <w:rFonts w:asciiTheme="minorHAnsi" w:hAnsiTheme="minorHAnsi"/>
        </w:rPr>
        <w:t>both their</w:t>
      </w:r>
      <w:r w:rsidR="00FB483F">
        <w:rPr>
          <w:rFonts w:asciiTheme="minorHAnsi" w:hAnsiTheme="minorHAnsi"/>
        </w:rPr>
        <w:t xml:space="preserve"> </w:t>
      </w:r>
      <w:r w:rsidR="008E2322" w:rsidRPr="009F6AB3">
        <w:rPr>
          <w:rFonts w:asciiTheme="minorHAnsi" w:hAnsiTheme="minorHAnsi"/>
          <w:i/>
        </w:rPr>
        <w:t>a priori</w:t>
      </w:r>
      <w:r w:rsidR="008E2322">
        <w:rPr>
          <w:rFonts w:asciiTheme="minorHAnsi" w:hAnsiTheme="minorHAnsi"/>
        </w:rPr>
        <w:t xml:space="preserve"> </w:t>
      </w:r>
      <w:r w:rsidR="00E6743F">
        <w:rPr>
          <w:rFonts w:asciiTheme="minorHAnsi" w:hAnsiTheme="minorHAnsi"/>
        </w:rPr>
        <w:t>and</w:t>
      </w:r>
      <w:r w:rsidR="00FB483F">
        <w:rPr>
          <w:rFonts w:asciiTheme="minorHAnsi" w:hAnsiTheme="minorHAnsi"/>
        </w:rPr>
        <w:t xml:space="preserve"> resultant </w:t>
      </w:r>
      <w:r w:rsidR="00E6743F">
        <w:rPr>
          <w:rFonts w:asciiTheme="minorHAnsi" w:hAnsiTheme="minorHAnsi"/>
        </w:rPr>
        <w:t xml:space="preserve">errors and </w:t>
      </w:r>
      <w:r w:rsidR="008E2322">
        <w:rPr>
          <w:rFonts w:asciiTheme="minorHAnsi" w:hAnsiTheme="minorHAnsi"/>
        </w:rPr>
        <w:t>bias</w:t>
      </w:r>
      <w:r w:rsidR="00E6743F">
        <w:rPr>
          <w:rFonts w:asciiTheme="minorHAnsi" w:hAnsiTheme="minorHAnsi"/>
        </w:rPr>
        <w:t>es</w:t>
      </w:r>
      <w:r w:rsidR="008E2322">
        <w:rPr>
          <w:rFonts w:asciiTheme="minorHAnsi" w:hAnsiTheme="minorHAnsi"/>
        </w:rPr>
        <w:t xml:space="preserve"> in their design</w:t>
      </w:r>
      <w:r w:rsidR="009F6AB3">
        <w:rPr>
          <w:rFonts w:asciiTheme="minorHAnsi" w:hAnsiTheme="minorHAnsi"/>
        </w:rPr>
        <w:t xml:space="preserve">, </w:t>
      </w:r>
      <w:r w:rsidR="003851E6">
        <w:rPr>
          <w:rFonts w:asciiTheme="minorHAnsi" w:hAnsiTheme="minorHAnsi"/>
        </w:rPr>
        <w:t>methodologies</w:t>
      </w:r>
      <w:r w:rsidR="009F6AB3">
        <w:rPr>
          <w:rFonts w:asciiTheme="minorHAnsi" w:hAnsiTheme="minorHAnsi"/>
        </w:rPr>
        <w:t>,</w:t>
      </w:r>
      <w:r w:rsidR="008E2322">
        <w:rPr>
          <w:rFonts w:asciiTheme="minorHAnsi" w:hAnsiTheme="minorHAnsi"/>
        </w:rPr>
        <w:t xml:space="preserve"> </w:t>
      </w:r>
      <w:r w:rsidR="00E6743F">
        <w:rPr>
          <w:rFonts w:asciiTheme="minorHAnsi" w:hAnsiTheme="minorHAnsi"/>
        </w:rPr>
        <w:t>computational</w:t>
      </w:r>
      <w:r w:rsidR="008E2322">
        <w:rPr>
          <w:rFonts w:asciiTheme="minorHAnsi" w:hAnsiTheme="minorHAnsi"/>
        </w:rPr>
        <w:t xml:space="preserve"> analysis</w:t>
      </w:r>
      <w:r w:rsidR="009F6AB3">
        <w:rPr>
          <w:rFonts w:asciiTheme="minorHAnsi" w:hAnsiTheme="minorHAnsi"/>
        </w:rPr>
        <w:t>,</w:t>
      </w:r>
      <w:r w:rsidR="00E6743F">
        <w:rPr>
          <w:rFonts w:asciiTheme="minorHAnsi" w:hAnsiTheme="minorHAnsi"/>
        </w:rPr>
        <w:t xml:space="preserve"> and summative findings</w:t>
      </w:r>
      <w:r w:rsidR="00B83A9D">
        <w:rPr>
          <w:rFonts w:asciiTheme="minorHAnsi" w:hAnsiTheme="minorHAnsi"/>
        </w:rPr>
        <w:t>. Moreover</w:t>
      </w:r>
      <w:r w:rsidR="00C34343">
        <w:rPr>
          <w:rFonts w:asciiTheme="minorHAnsi" w:hAnsiTheme="minorHAnsi"/>
        </w:rPr>
        <w:t xml:space="preserve">, </w:t>
      </w:r>
      <w:r w:rsidR="00B83A9D">
        <w:rPr>
          <w:rFonts w:asciiTheme="minorHAnsi" w:hAnsiTheme="minorHAnsi"/>
        </w:rPr>
        <w:t xml:space="preserve">eventual </w:t>
      </w:r>
      <w:r w:rsidR="00C34343">
        <w:rPr>
          <w:rFonts w:asciiTheme="minorHAnsi" w:hAnsiTheme="minorHAnsi"/>
        </w:rPr>
        <w:t>attainment of the primary source data allowed us to clarify that Segata, in his accompanying opinion piece</w:t>
      </w:r>
      <w:r w:rsidR="003851E6" w:rsidRPr="003851E6">
        <w:rPr>
          <w:rFonts w:asciiTheme="minorHAnsi" w:hAnsiTheme="minorHAnsi"/>
          <w:vertAlign w:val="superscript"/>
        </w:rPr>
        <w:t>2</w:t>
      </w:r>
      <w:r w:rsidR="00C34343">
        <w:rPr>
          <w:rFonts w:asciiTheme="minorHAnsi" w:hAnsiTheme="minorHAnsi"/>
        </w:rPr>
        <w:t xml:space="preserve">, </w:t>
      </w:r>
      <w:r w:rsidR="00905A23">
        <w:rPr>
          <w:rFonts w:asciiTheme="minorHAnsi" w:hAnsiTheme="minorHAnsi"/>
        </w:rPr>
        <w:t xml:space="preserve">incidentally </w:t>
      </w:r>
      <w:r w:rsidR="00C34343">
        <w:rPr>
          <w:rFonts w:asciiTheme="minorHAnsi" w:hAnsiTheme="minorHAnsi"/>
        </w:rPr>
        <w:t>misrepresented not only the uniformity of use of negative controls</w:t>
      </w:r>
      <w:r w:rsidR="00E6743F">
        <w:rPr>
          <w:rFonts w:asciiTheme="minorHAnsi" w:hAnsiTheme="minorHAnsi"/>
        </w:rPr>
        <w:t xml:space="preserve"> </w:t>
      </w:r>
      <w:r w:rsidR="00C34343">
        <w:rPr>
          <w:rFonts w:asciiTheme="minorHAnsi" w:hAnsiTheme="minorHAnsi"/>
        </w:rPr>
        <w:t>by de Goffau</w:t>
      </w:r>
      <w:r w:rsidR="00B83A9D" w:rsidRPr="00B83A9D">
        <w:rPr>
          <w:rFonts w:asciiTheme="minorHAnsi" w:hAnsiTheme="minorHAnsi"/>
          <w:vertAlign w:val="superscript"/>
        </w:rPr>
        <w:t>1</w:t>
      </w:r>
      <w:r w:rsidR="00C34343">
        <w:rPr>
          <w:rFonts w:asciiTheme="minorHAnsi" w:hAnsiTheme="minorHAnsi"/>
        </w:rPr>
        <w:t xml:space="preserve"> </w:t>
      </w:r>
      <w:r w:rsidR="00C34343" w:rsidRPr="00B83A9D">
        <w:rPr>
          <w:rFonts w:asciiTheme="minorHAnsi" w:hAnsiTheme="minorHAnsi"/>
          <w:i/>
        </w:rPr>
        <w:t>et al</w:t>
      </w:r>
      <w:r w:rsidR="00C34343">
        <w:rPr>
          <w:rFonts w:asciiTheme="minorHAnsi" w:hAnsiTheme="minorHAnsi"/>
        </w:rPr>
        <w:t>, but the very notion that ‘</w:t>
      </w:r>
      <w:r w:rsidR="00C34343" w:rsidRPr="00B83A9D">
        <w:rPr>
          <w:rFonts w:asciiTheme="minorHAnsi" w:hAnsiTheme="minorHAnsi"/>
          <w:i/>
        </w:rPr>
        <w:t>the study also sets a benchmark for investigations dealing with other human organs or tissues that, at most, carry a small number of bacteria, such as the lungs or blood</w:t>
      </w:r>
      <w:r w:rsidR="00C34343">
        <w:rPr>
          <w:rFonts w:asciiTheme="minorHAnsi" w:hAnsiTheme="minorHAnsi"/>
        </w:rPr>
        <w:t xml:space="preserve">’. </w:t>
      </w:r>
      <w:r w:rsidR="009F6AB3">
        <w:rPr>
          <w:rFonts w:asciiTheme="minorHAnsi" w:hAnsiTheme="minorHAnsi"/>
        </w:rPr>
        <w:t xml:space="preserve"> </w:t>
      </w:r>
      <w:r w:rsidR="003851E6">
        <w:rPr>
          <w:rFonts w:asciiTheme="minorHAnsi" w:hAnsiTheme="minorHAnsi"/>
        </w:rPr>
        <w:t xml:space="preserve">This </w:t>
      </w:r>
      <w:r w:rsidR="00B83A9D">
        <w:rPr>
          <w:rFonts w:asciiTheme="minorHAnsi" w:hAnsiTheme="minorHAnsi"/>
        </w:rPr>
        <w:t xml:space="preserve">thus </w:t>
      </w:r>
      <w:r w:rsidR="003851E6">
        <w:rPr>
          <w:rFonts w:asciiTheme="minorHAnsi" w:hAnsiTheme="minorHAnsi"/>
        </w:rPr>
        <w:t xml:space="preserve">calls into question Dr. </w:t>
      </w:r>
      <w:proofErr w:type="spellStart"/>
      <w:r w:rsidR="003851E6">
        <w:rPr>
          <w:rFonts w:asciiTheme="minorHAnsi" w:hAnsiTheme="minorHAnsi"/>
        </w:rPr>
        <w:t>Segata’s</w:t>
      </w:r>
      <w:proofErr w:type="spellEnd"/>
      <w:r w:rsidR="003851E6">
        <w:rPr>
          <w:rFonts w:asciiTheme="minorHAnsi" w:hAnsiTheme="minorHAnsi"/>
        </w:rPr>
        <w:t xml:space="preserve"> conclusion that, ‘</w:t>
      </w:r>
      <w:r w:rsidR="003851E6" w:rsidRPr="00B83A9D">
        <w:rPr>
          <w:rFonts w:asciiTheme="minorHAnsi" w:hAnsiTheme="minorHAnsi"/>
          <w:i/>
        </w:rPr>
        <w:t>the results were clear: the placenta does not harbor microbes during healthy pregnancy, and contamination issues were a convin</w:t>
      </w:r>
      <w:r w:rsidR="00D47489">
        <w:rPr>
          <w:rFonts w:asciiTheme="minorHAnsi" w:hAnsiTheme="minorHAnsi"/>
          <w:i/>
        </w:rPr>
        <w:t>cing explanation for the presence</w:t>
      </w:r>
      <w:r w:rsidR="003851E6" w:rsidRPr="00B83A9D">
        <w:rPr>
          <w:rFonts w:asciiTheme="minorHAnsi" w:hAnsiTheme="minorHAnsi"/>
          <w:i/>
        </w:rPr>
        <w:t xml:space="preserve"> of any detected bacteria</w:t>
      </w:r>
      <w:r w:rsidR="003851E6">
        <w:rPr>
          <w:rFonts w:asciiTheme="minorHAnsi" w:hAnsiTheme="minorHAnsi"/>
        </w:rPr>
        <w:t xml:space="preserve">.’ </w:t>
      </w:r>
      <w:r w:rsidR="00741B58">
        <w:rPr>
          <w:rFonts w:asciiTheme="minorHAnsi" w:hAnsiTheme="minorHAnsi"/>
        </w:rPr>
        <w:t>In contrast</w:t>
      </w:r>
      <w:r w:rsidR="0096164F">
        <w:rPr>
          <w:rFonts w:asciiTheme="minorHAnsi" w:hAnsiTheme="minorHAnsi"/>
        </w:rPr>
        <w:t xml:space="preserve">, by agnostically </w:t>
      </w:r>
      <w:r w:rsidR="003851E6">
        <w:rPr>
          <w:rFonts w:asciiTheme="minorHAnsi" w:hAnsiTheme="minorHAnsi"/>
        </w:rPr>
        <w:t>appl</w:t>
      </w:r>
      <w:r w:rsidR="0096164F">
        <w:rPr>
          <w:rFonts w:asciiTheme="minorHAnsi" w:hAnsiTheme="minorHAnsi"/>
        </w:rPr>
        <w:t xml:space="preserve">ying </w:t>
      </w:r>
      <w:r w:rsidR="003851E6">
        <w:rPr>
          <w:rFonts w:asciiTheme="minorHAnsi" w:hAnsiTheme="minorHAnsi"/>
        </w:rPr>
        <w:t xml:space="preserve">both </w:t>
      </w:r>
      <w:r w:rsidR="0096164F">
        <w:rPr>
          <w:rFonts w:asciiTheme="minorHAnsi" w:hAnsiTheme="minorHAnsi"/>
        </w:rPr>
        <w:t>established and</w:t>
      </w:r>
      <w:r w:rsidR="003851E6">
        <w:rPr>
          <w:rFonts w:asciiTheme="minorHAnsi" w:hAnsiTheme="minorHAnsi"/>
        </w:rPr>
        <w:t xml:space="preserve"> novel computational pipeline</w:t>
      </w:r>
      <w:r w:rsidR="0096164F">
        <w:rPr>
          <w:rFonts w:asciiTheme="minorHAnsi" w:hAnsiTheme="minorHAnsi"/>
        </w:rPr>
        <w:t>s</w:t>
      </w:r>
      <w:r w:rsidR="00AE78E3">
        <w:rPr>
          <w:rFonts w:asciiTheme="minorHAnsi" w:hAnsiTheme="minorHAnsi"/>
        </w:rPr>
        <w:t xml:space="preserve"> </w:t>
      </w:r>
      <w:r w:rsidR="0096164F">
        <w:rPr>
          <w:rFonts w:asciiTheme="minorHAnsi" w:hAnsiTheme="minorHAnsi"/>
        </w:rPr>
        <w:t>to</w:t>
      </w:r>
      <w:r w:rsidR="00741B58">
        <w:rPr>
          <w:rFonts w:asciiTheme="minorHAnsi" w:hAnsiTheme="minorHAnsi"/>
        </w:rPr>
        <w:t xml:space="preserve"> the de Goffau</w:t>
      </w:r>
      <w:r w:rsidR="00AE78E3">
        <w:rPr>
          <w:rFonts w:asciiTheme="minorHAnsi" w:hAnsiTheme="minorHAnsi"/>
        </w:rPr>
        <w:t xml:space="preserve"> dataset</w:t>
      </w:r>
      <w:r w:rsidR="0096164F">
        <w:rPr>
          <w:rFonts w:asciiTheme="minorHAnsi" w:hAnsiTheme="minorHAnsi"/>
        </w:rPr>
        <w:t xml:space="preserve">, we </w:t>
      </w:r>
      <w:r w:rsidR="003851E6">
        <w:rPr>
          <w:rFonts w:asciiTheme="minorHAnsi" w:hAnsiTheme="minorHAnsi"/>
        </w:rPr>
        <w:t>rediscove</w:t>
      </w:r>
      <w:r w:rsidR="0096164F">
        <w:rPr>
          <w:rFonts w:asciiTheme="minorHAnsi" w:hAnsiTheme="minorHAnsi"/>
        </w:rPr>
        <w:t>red</w:t>
      </w:r>
      <w:r w:rsidR="003851E6">
        <w:rPr>
          <w:rFonts w:asciiTheme="minorHAnsi" w:hAnsiTheme="minorHAnsi"/>
        </w:rPr>
        <w:t xml:space="preserve"> </w:t>
      </w:r>
      <w:r w:rsidR="0096164F">
        <w:rPr>
          <w:rFonts w:asciiTheme="minorHAnsi" w:hAnsiTheme="minorHAnsi"/>
        </w:rPr>
        <w:t>a</w:t>
      </w:r>
      <w:r w:rsidR="003851E6">
        <w:rPr>
          <w:rFonts w:asciiTheme="minorHAnsi" w:hAnsiTheme="minorHAnsi"/>
        </w:rPr>
        <w:t xml:space="preserve"> placental microbiome </w:t>
      </w:r>
      <w:r w:rsidR="00741B58">
        <w:rPr>
          <w:rFonts w:asciiTheme="minorHAnsi" w:hAnsiTheme="minorHAnsi"/>
        </w:rPr>
        <w:t>significantly</w:t>
      </w:r>
      <w:r w:rsidR="0096164F">
        <w:rPr>
          <w:rFonts w:asciiTheme="minorHAnsi" w:hAnsiTheme="minorHAnsi"/>
        </w:rPr>
        <w:t xml:space="preserve"> </w:t>
      </w:r>
      <w:r w:rsidR="003851E6">
        <w:rPr>
          <w:rFonts w:asciiTheme="minorHAnsi" w:hAnsiTheme="minorHAnsi"/>
        </w:rPr>
        <w:t xml:space="preserve">distinguishable from </w:t>
      </w:r>
      <w:r w:rsidR="00AE78E3">
        <w:rPr>
          <w:rFonts w:asciiTheme="minorHAnsi" w:hAnsiTheme="minorHAnsi"/>
        </w:rPr>
        <w:t xml:space="preserve">suspected </w:t>
      </w:r>
      <w:r w:rsidR="003851E6">
        <w:rPr>
          <w:rFonts w:asciiTheme="minorHAnsi" w:hAnsiTheme="minorHAnsi"/>
        </w:rPr>
        <w:t>contaminants.</w:t>
      </w:r>
      <w:r w:rsidR="00C740B9" w:rsidRPr="00BC6DB1">
        <w:rPr>
          <w:rFonts w:asciiTheme="minorHAnsi" w:hAnsiTheme="minorHAnsi" w:cstheme="minorHAnsi"/>
          <w:sz w:val="22"/>
          <w:shd w:val="clear" w:color="auto" w:fill="FFFFFF"/>
        </w:rPr>
        <w:br w:type="page"/>
      </w:r>
    </w:p>
    <w:p w14:paraId="7E0BDD7C" w14:textId="44CD3937" w:rsidR="00332836" w:rsidRPr="00BC6DB1" w:rsidRDefault="007127FB" w:rsidP="00332836">
      <w:pPr>
        <w:spacing w:line="480" w:lineRule="auto"/>
        <w:rPr>
          <w:rFonts w:asciiTheme="minorHAnsi" w:hAnsiTheme="minorHAnsi" w:cstheme="minorHAnsi"/>
          <w:b/>
          <w:bCs/>
          <w:sz w:val="22"/>
          <w:u w:val="single"/>
          <w:shd w:val="clear" w:color="auto" w:fill="FFFFFF"/>
        </w:rPr>
      </w:pPr>
      <w:r>
        <w:rPr>
          <w:rFonts w:asciiTheme="minorHAnsi" w:hAnsiTheme="minorHAnsi" w:cstheme="minorHAnsi"/>
          <w:b/>
          <w:bCs/>
          <w:sz w:val="22"/>
          <w:u w:val="single"/>
          <w:shd w:val="clear" w:color="auto" w:fill="FFFFFF"/>
        </w:rPr>
        <w:lastRenderedPageBreak/>
        <w:t>(</w:t>
      </w:r>
      <w:r w:rsidR="00332836">
        <w:rPr>
          <w:rFonts w:asciiTheme="minorHAnsi" w:hAnsiTheme="minorHAnsi" w:cstheme="minorHAnsi"/>
          <w:b/>
          <w:bCs/>
          <w:sz w:val="22"/>
          <w:u w:val="single"/>
          <w:shd w:val="clear" w:color="auto" w:fill="FFFFFF"/>
        </w:rPr>
        <w:t>Main text body</w:t>
      </w:r>
      <w:r>
        <w:rPr>
          <w:rFonts w:asciiTheme="minorHAnsi" w:hAnsiTheme="minorHAnsi" w:cstheme="minorHAnsi"/>
          <w:b/>
          <w:bCs/>
          <w:sz w:val="22"/>
          <w:u w:val="single"/>
          <w:shd w:val="clear" w:color="auto" w:fill="FFFFFF"/>
        </w:rPr>
        <w:t>)</w:t>
      </w:r>
    </w:p>
    <w:p w14:paraId="13E2CD90" w14:textId="0BB8AC82" w:rsidR="00E23926" w:rsidRDefault="00AB0638"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dvances in culture-dependent and </w:t>
      </w:r>
      <w:r w:rsidR="00FB1905">
        <w:rPr>
          <w:rFonts w:asciiTheme="minorHAnsi" w:hAnsiTheme="minorHAnsi" w:cstheme="minorHAnsi"/>
          <w:sz w:val="22"/>
          <w:shd w:val="clear" w:color="auto" w:fill="FFFFFF"/>
        </w:rPr>
        <w:t xml:space="preserve">culture-independent </w:t>
      </w:r>
      <w:r w:rsidR="00C273C0" w:rsidRPr="00BC6DB1">
        <w:rPr>
          <w:rFonts w:asciiTheme="minorHAnsi" w:hAnsiTheme="minorHAnsi" w:cstheme="minorHAnsi"/>
          <w:sz w:val="22"/>
          <w:shd w:val="clear" w:color="auto" w:fill="FFFFFF"/>
        </w:rPr>
        <w:t>molecular</w:t>
      </w:r>
      <w:r w:rsidRPr="00BC6DB1">
        <w:rPr>
          <w:rFonts w:asciiTheme="minorHAnsi" w:hAnsiTheme="minorHAnsi" w:cstheme="minorHAnsi"/>
          <w:sz w:val="22"/>
          <w:shd w:val="clear" w:color="auto" w:fill="FFFFFF"/>
        </w:rPr>
        <w:t xml:space="preserve"> methodologies </w:t>
      </w:r>
      <w:r w:rsidR="00C273C0" w:rsidRPr="00BC6DB1">
        <w:rPr>
          <w:rFonts w:asciiTheme="minorHAnsi" w:hAnsiTheme="minorHAnsi" w:cstheme="minorHAnsi"/>
          <w:sz w:val="22"/>
          <w:shd w:val="clear" w:color="auto" w:fill="FFFFFF"/>
        </w:rPr>
        <w:t>reveal details of</w:t>
      </w:r>
      <w:r w:rsidRPr="00BC6DB1">
        <w:rPr>
          <w:rFonts w:asciiTheme="minorHAnsi" w:hAnsiTheme="minorHAnsi" w:cstheme="minorHAnsi"/>
          <w:sz w:val="22"/>
          <w:shd w:val="clear" w:color="auto" w:fill="FFFFFF"/>
        </w:rPr>
        <w:t xml:space="preserve"> the human-microbe relationship</w:t>
      </w:r>
      <w:r w:rsidR="0016348A">
        <w:rPr>
          <w:rFonts w:asciiTheme="minorHAnsi" w:hAnsiTheme="minorHAnsi" w:cstheme="minorHAnsi"/>
          <w:sz w:val="22"/>
          <w:shd w:val="clear" w:color="auto" w:fill="FFFFFF"/>
        </w:rPr>
        <w:t xml:space="preserve"> and allow for</w:t>
      </w:r>
      <w:r w:rsidR="00D512CB">
        <w:rPr>
          <w:rFonts w:asciiTheme="minorHAnsi" w:hAnsiTheme="minorHAnsi" w:cstheme="minorHAnsi"/>
          <w:sz w:val="22"/>
          <w:shd w:val="clear" w:color="auto" w:fill="FFFFFF"/>
        </w:rPr>
        <w:t xml:space="preserve"> robust</w:t>
      </w:r>
      <w:r w:rsidR="00C273C0" w:rsidRPr="00BC6DB1">
        <w:rPr>
          <w:rFonts w:asciiTheme="minorHAnsi" w:hAnsiTheme="minorHAnsi" w:cstheme="minorHAnsi"/>
          <w:sz w:val="22"/>
          <w:shd w:val="clear" w:color="auto" w:fill="FFFFFF"/>
        </w:rPr>
        <w:t xml:space="preserve"> identification of </w:t>
      </w:r>
      <w:r w:rsidR="00D512CB">
        <w:rPr>
          <w:rFonts w:asciiTheme="minorHAnsi" w:hAnsiTheme="minorHAnsi" w:cstheme="minorHAnsi"/>
          <w:sz w:val="22"/>
          <w:shd w:val="clear" w:color="auto" w:fill="FFFFFF"/>
        </w:rPr>
        <w:t>the membership and function of the human microbiome, including body-site niches with low-biom</w:t>
      </w:r>
      <w:r w:rsidR="00AC6BC1">
        <w:rPr>
          <w:rFonts w:asciiTheme="minorHAnsi" w:hAnsiTheme="minorHAnsi" w:cstheme="minorHAnsi"/>
          <w:sz w:val="22"/>
          <w:shd w:val="clear" w:color="auto" w:fill="FFFFFF"/>
        </w:rPr>
        <w:t>ass, low-abundance communities. In their study</w:t>
      </w:r>
      <w:r w:rsidR="00AC6BC1" w:rsidRPr="00AC6BC1">
        <w:rPr>
          <w:rFonts w:asciiTheme="minorHAnsi" w:hAnsiTheme="minorHAnsi" w:cstheme="minorHAnsi"/>
          <w:sz w:val="22"/>
          <w:shd w:val="clear" w:color="auto" w:fill="FFFFFF"/>
          <w:vertAlign w:val="superscript"/>
        </w:rPr>
        <w:t>1</w:t>
      </w:r>
      <w:r w:rsidR="00AC6BC1">
        <w:rPr>
          <w:rFonts w:asciiTheme="minorHAnsi" w:hAnsiTheme="minorHAnsi" w:cstheme="minorHAnsi"/>
          <w:sz w:val="22"/>
          <w:shd w:val="clear" w:color="auto" w:fill="FFFFFF"/>
        </w:rPr>
        <w:t xml:space="preserve">, de Goffau </w:t>
      </w:r>
      <w:r w:rsidR="00AC6BC1" w:rsidRPr="00AC6BC1">
        <w:rPr>
          <w:rFonts w:asciiTheme="minorHAnsi" w:hAnsiTheme="minorHAnsi" w:cstheme="minorHAnsi"/>
          <w:i/>
          <w:sz w:val="22"/>
          <w:shd w:val="clear" w:color="auto" w:fill="FFFFFF"/>
        </w:rPr>
        <w:t>et al</w:t>
      </w:r>
      <w:r w:rsidR="00AC6BC1">
        <w:rPr>
          <w:rFonts w:asciiTheme="minorHAnsi" w:hAnsiTheme="minorHAnsi" w:cstheme="minorHAnsi"/>
          <w:sz w:val="22"/>
          <w:shd w:val="clear" w:color="auto" w:fill="FFFFFF"/>
        </w:rPr>
        <w:t xml:space="preserve"> </w:t>
      </w:r>
      <w:r w:rsidR="00D47489">
        <w:rPr>
          <w:rFonts w:asciiTheme="minorHAnsi" w:hAnsiTheme="minorHAnsi" w:cstheme="minorHAnsi"/>
          <w:sz w:val="22"/>
          <w:shd w:val="clear" w:color="auto" w:fill="FFFFFF"/>
        </w:rPr>
        <w:t>presum</w:t>
      </w:r>
      <w:r w:rsidR="004B4BD9">
        <w:rPr>
          <w:rFonts w:asciiTheme="minorHAnsi" w:hAnsiTheme="minorHAnsi" w:cstheme="minorHAnsi"/>
          <w:sz w:val="22"/>
          <w:shd w:val="clear" w:color="auto" w:fill="FFFFFF"/>
        </w:rPr>
        <w:t xml:space="preserve">e to have </w:t>
      </w:r>
      <w:r w:rsidR="00AC6BC1">
        <w:rPr>
          <w:rFonts w:asciiTheme="minorHAnsi" w:hAnsiTheme="minorHAnsi" w:cstheme="minorHAnsi"/>
          <w:sz w:val="22"/>
          <w:shd w:val="clear" w:color="auto" w:fill="FFFFFF"/>
        </w:rPr>
        <w:t>identified 5 different patterns of contamination</w:t>
      </w:r>
      <w:r w:rsidR="00D47489">
        <w:rPr>
          <w:rFonts w:asciiTheme="minorHAnsi" w:hAnsiTheme="minorHAnsi" w:cstheme="minorHAnsi"/>
          <w:sz w:val="22"/>
          <w:shd w:val="clear" w:color="auto" w:fill="FFFFFF"/>
        </w:rPr>
        <w:t xml:space="preserve"> from culture-independent metagenomics methods</w:t>
      </w:r>
      <w:r w:rsidR="00AC6BC1">
        <w:rPr>
          <w:rFonts w:asciiTheme="minorHAnsi" w:hAnsiTheme="minorHAnsi" w:cstheme="minorHAnsi"/>
          <w:sz w:val="22"/>
          <w:shd w:val="clear" w:color="auto" w:fill="FFFFFF"/>
        </w:rPr>
        <w:t xml:space="preserve"> and concluded that there was no evidence of a placental microbiome.</w:t>
      </w:r>
      <w:r w:rsidR="00947E62">
        <w:rPr>
          <w:rFonts w:asciiTheme="minorHAnsi" w:hAnsiTheme="minorHAnsi" w:cstheme="minorHAnsi"/>
          <w:sz w:val="22"/>
          <w:shd w:val="clear" w:color="auto" w:fill="FFFFFF"/>
        </w:rPr>
        <w:t xml:space="preserve"> </w:t>
      </w:r>
      <w:r w:rsidR="00F14036">
        <w:rPr>
          <w:rFonts w:asciiTheme="minorHAnsi" w:hAnsiTheme="minorHAnsi" w:cstheme="minorHAnsi"/>
          <w:sz w:val="22"/>
          <w:shd w:val="clear" w:color="auto" w:fill="FFFFFF"/>
        </w:rPr>
        <w:t>We offer the following concerns:</w:t>
      </w:r>
    </w:p>
    <w:p w14:paraId="28A951DA" w14:textId="77777777" w:rsidR="00F14036" w:rsidRDefault="00F14036" w:rsidP="00F143E4">
      <w:pPr>
        <w:spacing w:line="480" w:lineRule="auto"/>
        <w:rPr>
          <w:rFonts w:asciiTheme="minorHAnsi" w:hAnsiTheme="minorHAnsi" w:cstheme="minorHAnsi"/>
          <w:sz w:val="22"/>
          <w:shd w:val="clear" w:color="auto" w:fill="FFFFFF"/>
        </w:rPr>
      </w:pPr>
    </w:p>
    <w:p w14:paraId="29836D71" w14:textId="757E7AF1" w:rsidR="00E23926" w:rsidRDefault="00EF0246" w:rsidP="00F143E4">
      <w:pPr>
        <w:spacing w:line="480" w:lineRule="auto"/>
        <w:rPr>
          <w:rFonts w:asciiTheme="minorHAnsi" w:hAnsiTheme="minorHAnsi" w:cstheme="minorHAnsi"/>
          <w:sz w:val="22"/>
          <w:shd w:val="clear" w:color="auto" w:fill="FFFFFF"/>
        </w:rPr>
      </w:pPr>
      <w:r>
        <w:rPr>
          <w:rFonts w:asciiTheme="minorHAnsi" w:hAnsiTheme="minorHAnsi" w:cstheme="minorHAnsi"/>
          <w:i/>
          <w:sz w:val="22"/>
          <w:shd w:val="clear" w:color="auto" w:fill="FFFFFF"/>
        </w:rPr>
        <w:t xml:space="preserve">Crucial mischaracterization </w:t>
      </w:r>
      <w:r w:rsidR="00406E74">
        <w:rPr>
          <w:rFonts w:asciiTheme="minorHAnsi" w:hAnsiTheme="minorHAnsi" w:cstheme="minorHAnsi"/>
          <w:i/>
          <w:sz w:val="22"/>
          <w:shd w:val="clear" w:color="auto" w:fill="FFFFFF"/>
        </w:rPr>
        <w:t xml:space="preserve">and neglect </w:t>
      </w:r>
      <w:r>
        <w:rPr>
          <w:rFonts w:asciiTheme="minorHAnsi" w:hAnsiTheme="minorHAnsi" w:cstheme="minorHAnsi"/>
          <w:i/>
          <w:sz w:val="22"/>
          <w:shd w:val="clear" w:color="auto" w:fill="FFFFFF"/>
        </w:rPr>
        <w:t xml:space="preserve">of </w:t>
      </w:r>
      <w:r w:rsidR="00406E74">
        <w:rPr>
          <w:rFonts w:asciiTheme="minorHAnsi" w:hAnsiTheme="minorHAnsi" w:cstheme="minorHAnsi"/>
          <w:i/>
          <w:sz w:val="22"/>
          <w:shd w:val="clear" w:color="auto" w:fill="FFFFFF"/>
        </w:rPr>
        <w:t>prior</w:t>
      </w:r>
      <w:r>
        <w:rPr>
          <w:rFonts w:asciiTheme="minorHAnsi" w:hAnsiTheme="minorHAnsi" w:cstheme="minorHAnsi"/>
          <w:i/>
          <w:sz w:val="22"/>
          <w:shd w:val="clear" w:color="auto" w:fill="FFFFFF"/>
        </w:rPr>
        <w:t xml:space="preserve"> work</w:t>
      </w:r>
      <w:r w:rsidR="00406E74">
        <w:rPr>
          <w:rFonts w:asciiTheme="minorHAnsi" w:hAnsiTheme="minorHAnsi" w:cstheme="minorHAnsi"/>
          <w:i/>
          <w:sz w:val="22"/>
          <w:shd w:val="clear" w:color="auto" w:fill="FFFFFF"/>
        </w:rPr>
        <w:t xml:space="preserve"> in the field</w:t>
      </w:r>
      <w:r w:rsidR="00947E62">
        <w:rPr>
          <w:rFonts w:asciiTheme="minorHAnsi" w:hAnsiTheme="minorHAnsi" w:cstheme="minorHAnsi"/>
          <w:sz w:val="22"/>
          <w:shd w:val="clear" w:color="auto" w:fill="FFFFFF"/>
        </w:rPr>
        <w:t xml:space="preserve">. </w:t>
      </w:r>
      <w:r w:rsidR="00F14036">
        <w:rPr>
          <w:rFonts w:asciiTheme="minorHAnsi" w:hAnsiTheme="minorHAnsi" w:cstheme="minorHAnsi"/>
          <w:sz w:val="22"/>
          <w:shd w:val="clear" w:color="auto" w:fill="FFFFFF"/>
        </w:rPr>
        <w:t>In setting the stage for their study</w:t>
      </w:r>
      <w:r w:rsidR="00741B58">
        <w:rPr>
          <w:rFonts w:asciiTheme="minorHAnsi" w:hAnsiTheme="minorHAnsi" w:cstheme="minorHAnsi"/>
          <w:sz w:val="22"/>
          <w:shd w:val="clear" w:color="auto" w:fill="FFFFFF"/>
        </w:rPr>
        <w:t xml:space="preserve"> and its conclusions</w:t>
      </w:r>
      <w:r w:rsidR="00011E6F">
        <w:rPr>
          <w:rFonts w:asciiTheme="minorHAnsi" w:hAnsiTheme="minorHAnsi" w:cstheme="minorHAnsi"/>
          <w:sz w:val="22"/>
          <w:shd w:val="clear" w:color="auto" w:fill="FFFFFF"/>
        </w:rPr>
        <w:t xml:space="preserve"> {‘[several studies] </w:t>
      </w:r>
      <w:r w:rsidR="00011E6F" w:rsidRPr="00CD7C7C">
        <w:rPr>
          <w:rFonts w:asciiTheme="minorHAnsi" w:hAnsiTheme="minorHAnsi" w:cstheme="minorHAnsi"/>
          <w:i/>
          <w:sz w:val="22"/>
          <w:shd w:val="clear" w:color="auto" w:fill="FFFFFF"/>
        </w:rPr>
        <w:t>have concluded that the placenta is physiologically colonized by a diverse population of bacteria (the ‘placental microbiome’)</w:t>
      </w:r>
      <w:r w:rsidR="00011E6F" w:rsidRPr="00EF0246">
        <w:rPr>
          <w:rFonts w:asciiTheme="minorHAnsi" w:hAnsiTheme="minorHAnsi" w:cstheme="minorHAnsi"/>
          <w:sz w:val="22"/>
          <w:shd w:val="clear" w:color="auto" w:fill="FFFFFF"/>
        </w:rPr>
        <w:t xml:space="preserve"> […] </w:t>
      </w:r>
      <w:r w:rsidR="00011E6F">
        <w:rPr>
          <w:rFonts w:asciiTheme="minorHAnsi" w:hAnsiTheme="minorHAnsi" w:cstheme="minorHAnsi"/>
          <w:i/>
          <w:sz w:val="22"/>
          <w:shd w:val="clear" w:color="auto" w:fill="FFFFFF"/>
        </w:rPr>
        <w:t>This contrasts with the view in the pre-sequencing era that the placenta was normally sterile’</w:t>
      </w:r>
      <w:r w:rsidR="00011E6F" w:rsidRPr="00CD7C7C">
        <w:rPr>
          <w:rFonts w:asciiTheme="minorHAnsi" w:hAnsiTheme="minorHAnsi" w:cstheme="minorHAnsi"/>
          <w:sz w:val="22"/>
          <w:shd w:val="clear" w:color="auto" w:fill="FFFFFF"/>
        </w:rPr>
        <w:t>’</w:t>
      </w:r>
      <w:r w:rsidR="00011E6F">
        <w:rPr>
          <w:rFonts w:asciiTheme="minorHAnsi" w:hAnsiTheme="minorHAnsi" w:cstheme="minorHAnsi"/>
          <w:sz w:val="22"/>
          <w:shd w:val="clear" w:color="auto" w:fill="FFFFFF"/>
        </w:rPr>
        <w:t>}</w:t>
      </w:r>
      <w:r w:rsidR="00011E6F" w:rsidRPr="00CD7C7C">
        <w:rPr>
          <w:rFonts w:asciiTheme="minorHAnsi" w:hAnsiTheme="minorHAnsi" w:cstheme="minorHAnsi"/>
          <w:sz w:val="22"/>
          <w:shd w:val="clear" w:color="auto" w:fill="FFFFFF"/>
          <w:vertAlign w:val="superscript"/>
        </w:rPr>
        <w:t>1</w:t>
      </w:r>
      <w:r w:rsidR="00F14036">
        <w:rPr>
          <w:rFonts w:asciiTheme="minorHAnsi" w:hAnsiTheme="minorHAnsi" w:cstheme="minorHAnsi"/>
          <w:sz w:val="22"/>
          <w:shd w:val="clear" w:color="auto" w:fill="FFFFFF"/>
        </w:rPr>
        <w:t>, de Goffau</w:t>
      </w:r>
      <w:r w:rsidR="00011E6F">
        <w:rPr>
          <w:rFonts w:asciiTheme="minorHAnsi" w:hAnsiTheme="minorHAnsi" w:cstheme="minorHAnsi"/>
          <w:sz w:val="22"/>
          <w:shd w:val="clear" w:color="auto" w:fill="FFFFFF"/>
        </w:rPr>
        <w:t xml:space="preserve"> and colleagues</w:t>
      </w:r>
      <w:r w:rsidR="00F14036">
        <w:rPr>
          <w:rFonts w:asciiTheme="minorHAnsi" w:hAnsiTheme="minorHAnsi" w:cstheme="minorHAnsi"/>
          <w:sz w:val="22"/>
          <w:shd w:val="clear" w:color="auto" w:fill="FFFFFF"/>
        </w:rPr>
        <w:t xml:space="preserve"> </w:t>
      </w:r>
      <w:r w:rsidR="003A0C74">
        <w:rPr>
          <w:rFonts w:asciiTheme="minorHAnsi" w:hAnsiTheme="minorHAnsi" w:cstheme="minorHAnsi"/>
          <w:sz w:val="22"/>
          <w:shd w:val="clear" w:color="auto" w:fill="FFFFFF"/>
        </w:rPr>
        <w:t>grossly</w:t>
      </w:r>
      <w:r w:rsidR="00CD7C7C">
        <w:rPr>
          <w:rFonts w:asciiTheme="minorHAnsi" w:hAnsiTheme="minorHAnsi" w:cstheme="minorHAnsi"/>
          <w:sz w:val="22"/>
          <w:shd w:val="clear" w:color="auto" w:fill="FFFFFF"/>
        </w:rPr>
        <w:t xml:space="preserve"> </w:t>
      </w:r>
      <w:proofErr w:type="spellStart"/>
      <w:r w:rsidR="003A0C74">
        <w:rPr>
          <w:rFonts w:asciiTheme="minorHAnsi" w:hAnsiTheme="minorHAnsi" w:cstheme="minorHAnsi"/>
          <w:sz w:val="22"/>
          <w:shd w:val="clear" w:color="auto" w:fill="FFFFFF"/>
        </w:rPr>
        <w:t>mis</w:t>
      </w:r>
      <w:r w:rsidR="00CD7C7C">
        <w:rPr>
          <w:rFonts w:asciiTheme="minorHAnsi" w:hAnsiTheme="minorHAnsi" w:cstheme="minorHAnsi"/>
          <w:sz w:val="22"/>
          <w:shd w:val="clear" w:color="auto" w:fill="FFFFFF"/>
        </w:rPr>
        <w:t>cite</w:t>
      </w:r>
      <w:proofErr w:type="spellEnd"/>
      <w:r w:rsidR="00CD7C7C">
        <w:rPr>
          <w:rFonts w:asciiTheme="minorHAnsi" w:hAnsiTheme="minorHAnsi" w:cstheme="minorHAnsi"/>
          <w:sz w:val="22"/>
          <w:shd w:val="clear" w:color="auto" w:fill="FFFFFF"/>
        </w:rPr>
        <w:t xml:space="preserve"> </w:t>
      </w:r>
      <w:r w:rsidR="00011E6F">
        <w:rPr>
          <w:rFonts w:asciiTheme="minorHAnsi" w:hAnsiTheme="minorHAnsi" w:cstheme="minorHAnsi"/>
          <w:sz w:val="22"/>
          <w:shd w:val="clear" w:color="auto" w:fill="FFFFFF"/>
        </w:rPr>
        <w:t xml:space="preserve">and neglect crucial aspects </w:t>
      </w:r>
      <w:r w:rsidR="004B4BD9">
        <w:rPr>
          <w:rFonts w:asciiTheme="minorHAnsi" w:hAnsiTheme="minorHAnsi" w:cstheme="minorHAnsi"/>
          <w:sz w:val="22"/>
          <w:shd w:val="clear" w:color="auto" w:fill="FFFFFF"/>
        </w:rPr>
        <w:t xml:space="preserve">and objective findings </w:t>
      </w:r>
      <w:r w:rsidR="00011E6F">
        <w:rPr>
          <w:rFonts w:asciiTheme="minorHAnsi" w:hAnsiTheme="minorHAnsi" w:cstheme="minorHAnsi"/>
          <w:sz w:val="22"/>
          <w:shd w:val="clear" w:color="auto" w:fill="FFFFFF"/>
        </w:rPr>
        <w:t xml:space="preserve">of well over 50 studies pertaining to the presence of placental </w:t>
      </w:r>
      <w:r w:rsidR="005065F0">
        <w:rPr>
          <w:rFonts w:asciiTheme="minorHAnsi" w:hAnsiTheme="minorHAnsi" w:cstheme="minorHAnsi"/>
          <w:sz w:val="22"/>
          <w:shd w:val="clear" w:color="auto" w:fill="FFFFFF"/>
        </w:rPr>
        <w:t>microbiota</w:t>
      </w:r>
      <w:r w:rsidR="004B4BD9">
        <w:rPr>
          <w:rFonts w:asciiTheme="minorHAnsi" w:hAnsiTheme="minorHAnsi" w:cstheme="minorHAnsi"/>
          <w:sz w:val="22"/>
          <w:shd w:val="clear" w:color="auto" w:fill="FFFFFF"/>
        </w:rPr>
        <w:t xml:space="preserve"> from both term and preterm deliveries</w:t>
      </w:r>
      <w:r w:rsidR="00011E6F">
        <w:rPr>
          <w:rFonts w:asciiTheme="minorHAnsi" w:hAnsiTheme="minorHAnsi" w:cstheme="minorHAnsi"/>
          <w:sz w:val="22"/>
          <w:shd w:val="clear" w:color="auto" w:fill="FFFFFF"/>
        </w:rPr>
        <w:t>. Acknowledgment and c</w:t>
      </w:r>
      <w:r w:rsidR="00B36DB9">
        <w:rPr>
          <w:rFonts w:asciiTheme="minorHAnsi" w:hAnsiTheme="minorHAnsi" w:cstheme="minorHAnsi"/>
          <w:sz w:val="22"/>
          <w:shd w:val="clear" w:color="auto" w:fill="FFFFFF"/>
        </w:rPr>
        <w:t xml:space="preserve">orrection </w:t>
      </w:r>
      <w:r w:rsidR="00223173">
        <w:rPr>
          <w:rFonts w:asciiTheme="minorHAnsi" w:hAnsiTheme="minorHAnsi" w:cstheme="minorHAnsi"/>
          <w:sz w:val="22"/>
          <w:shd w:val="clear" w:color="auto" w:fill="FFFFFF"/>
        </w:rPr>
        <w:t>matters for two reasons. First</w:t>
      </w:r>
      <w:r w:rsidR="0016348A">
        <w:rPr>
          <w:rFonts w:asciiTheme="minorHAnsi" w:hAnsiTheme="minorHAnsi" w:cstheme="minorHAnsi"/>
          <w:sz w:val="22"/>
          <w:shd w:val="clear" w:color="auto" w:fill="FFFFFF"/>
        </w:rPr>
        <w:t>,</w:t>
      </w:r>
      <w:r w:rsidR="004B4BD9">
        <w:rPr>
          <w:rFonts w:asciiTheme="minorHAnsi" w:hAnsiTheme="minorHAnsi" w:cstheme="minorHAnsi"/>
          <w:sz w:val="22"/>
          <w:shd w:val="clear" w:color="auto" w:fill="FFFFFF"/>
        </w:rPr>
        <w:t xml:space="preserve"> both our initial and </w:t>
      </w:r>
      <w:r w:rsidR="00010D62">
        <w:rPr>
          <w:rFonts w:asciiTheme="minorHAnsi" w:hAnsiTheme="minorHAnsi" w:cstheme="minorHAnsi"/>
          <w:sz w:val="22"/>
          <w:shd w:val="clear" w:color="auto" w:fill="FFFFFF"/>
        </w:rPr>
        <w:t xml:space="preserve">the </w:t>
      </w:r>
      <w:r w:rsidR="004B4BD9">
        <w:rPr>
          <w:rFonts w:asciiTheme="minorHAnsi" w:hAnsiTheme="minorHAnsi" w:cstheme="minorHAnsi"/>
          <w:sz w:val="22"/>
          <w:shd w:val="clear" w:color="auto" w:fill="FFFFFF"/>
        </w:rPr>
        <w:t>subsequent</w:t>
      </w:r>
      <w:r w:rsidR="00021950">
        <w:rPr>
          <w:rFonts w:asciiTheme="minorHAnsi" w:hAnsiTheme="minorHAnsi" w:cstheme="minorHAnsi"/>
          <w:sz w:val="22"/>
          <w:shd w:val="clear" w:color="auto" w:fill="FFFFFF"/>
        </w:rPr>
        <w:t xml:space="preserve"> multitude of </w:t>
      </w:r>
      <w:r>
        <w:rPr>
          <w:rFonts w:asciiTheme="minorHAnsi" w:hAnsiTheme="minorHAnsi" w:cstheme="minorHAnsi"/>
          <w:sz w:val="22"/>
          <w:shd w:val="clear" w:color="auto" w:fill="FFFFFF"/>
        </w:rPr>
        <w:t xml:space="preserve">contemporary </w:t>
      </w:r>
      <w:r w:rsidR="00B36DB9">
        <w:rPr>
          <w:rFonts w:asciiTheme="minorHAnsi" w:hAnsiTheme="minorHAnsi" w:cstheme="minorHAnsi"/>
          <w:sz w:val="22"/>
          <w:shd w:val="clear" w:color="auto" w:fill="FFFFFF"/>
        </w:rPr>
        <w:t xml:space="preserve">cultivation-independent </w:t>
      </w:r>
      <w:r w:rsidR="00021950">
        <w:rPr>
          <w:rFonts w:asciiTheme="minorHAnsi" w:hAnsiTheme="minorHAnsi" w:cstheme="minorHAnsi"/>
          <w:sz w:val="22"/>
          <w:shd w:val="clear" w:color="auto" w:fill="FFFFFF"/>
        </w:rPr>
        <w:t xml:space="preserve">studies </w:t>
      </w:r>
      <w:r w:rsidR="004B4BD9">
        <w:rPr>
          <w:rFonts w:asciiTheme="minorHAnsi" w:hAnsiTheme="minorHAnsi" w:cstheme="minorHAnsi"/>
          <w:sz w:val="22"/>
          <w:shd w:val="clear" w:color="auto" w:fill="FFFFFF"/>
        </w:rPr>
        <w:t>explicitly</w:t>
      </w:r>
      <w:r w:rsidR="00741B58">
        <w:rPr>
          <w:rFonts w:asciiTheme="minorHAnsi" w:hAnsiTheme="minorHAnsi" w:cstheme="minorHAnsi"/>
          <w:sz w:val="22"/>
          <w:shd w:val="clear" w:color="auto" w:fill="FFFFFF"/>
        </w:rPr>
        <w:t xml:space="preserve"> and deliberate</w:t>
      </w:r>
      <w:r w:rsidR="004B4BD9">
        <w:rPr>
          <w:rFonts w:asciiTheme="minorHAnsi" w:hAnsiTheme="minorHAnsi" w:cstheme="minorHAnsi"/>
          <w:sz w:val="22"/>
          <w:shd w:val="clear" w:color="auto" w:fill="FFFFFF"/>
        </w:rPr>
        <w:t>ly</w:t>
      </w:r>
      <w:r w:rsidR="007715A0">
        <w:rPr>
          <w:rFonts w:asciiTheme="minorHAnsi" w:hAnsiTheme="minorHAnsi" w:cstheme="minorHAnsi"/>
          <w:sz w:val="22"/>
          <w:shd w:val="clear" w:color="auto" w:fill="FFFFFF"/>
        </w:rPr>
        <w:t xml:space="preserve"> </w:t>
      </w:r>
      <w:r w:rsidR="004B4BD9">
        <w:rPr>
          <w:rFonts w:asciiTheme="minorHAnsi" w:hAnsiTheme="minorHAnsi" w:cstheme="minorHAnsi"/>
          <w:sz w:val="22"/>
          <w:shd w:val="clear" w:color="auto" w:fill="FFFFFF"/>
        </w:rPr>
        <w:t>describe</w:t>
      </w:r>
      <w:r w:rsidR="007715A0">
        <w:rPr>
          <w:rFonts w:asciiTheme="minorHAnsi" w:hAnsiTheme="minorHAnsi" w:cstheme="minorHAnsi"/>
          <w:sz w:val="22"/>
          <w:shd w:val="clear" w:color="auto" w:fill="FFFFFF"/>
        </w:rPr>
        <w:t xml:space="preserve"> </w:t>
      </w:r>
      <w:r w:rsidR="00406E74">
        <w:rPr>
          <w:rFonts w:asciiTheme="minorHAnsi" w:hAnsiTheme="minorHAnsi" w:cstheme="minorHAnsi"/>
          <w:sz w:val="22"/>
          <w:shd w:val="clear" w:color="auto" w:fill="FFFFFF"/>
        </w:rPr>
        <w:t>the placental microbiome</w:t>
      </w:r>
      <w:r w:rsidR="007715A0">
        <w:rPr>
          <w:rFonts w:asciiTheme="minorHAnsi" w:hAnsiTheme="minorHAnsi" w:cstheme="minorHAnsi"/>
          <w:sz w:val="22"/>
          <w:shd w:val="clear" w:color="auto" w:fill="FFFFFF"/>
        </w:rPr>
        <w:t xml:space="preserve"> as a</w:t>
      </w:r>
      <w:r w:rsidR="00B36DB9">
        <w:rPr>
          <w:rFonts w:asciiTheme="minorHAnsi" w:hAnsiTheme="minorHAnsi" w:cstheme="minorHAnsi"/>
          <w:sz w:val="22"/>
          <w:shd w:val="clear" w:color="auto" w:fill="FFFFFF"/>
        </w:rPr>
        <w:t xml:space="preserve"> </w:t>
      </w:r>
      <w:r w:rsidR="00223173">
        <w:rPr>
          <w:rFonts w:asciiTheme="minorHAnsi" w:hAnsiTheme="minorHAnsi" w:cstheme="minorHAnsi"/>
          <w:sz w:val="22"/>
          <w:shd w:val="clear" w:color="auto" w:fill="FFFFFF"/>
        </w:rPr>
        <w:t>sparse,</w:t>
      </w:r>
      <w:r w:rsidR="00487882">
        <w:rPr>
          <w:rFonts w:asciiTheme="minorHAnsi" w:hAnsiTheme="minorHAnsi" w:cstheme="minorHAnsi"/>
          <w:sz w:val="22"/>
          <w:shd w:val="clear" w:color="auto" w:fill="FFFFFF"/>
        </w:rPr>
        <w:t xml:space="preserve"> </w:t>
      </w:r>
      <w:r w:rsidR="0016348A">
        <w:rPr>
          <w:rFonts w:asciiTheme="minorHAnsi" w:hAnsiTheme="minorHAnsi" w:cstheme="minorHAnsi"/>
          <w:sz w:val="22"/>
          <w:shd w:val="clear" w:color="auto" w:fill="FFFFFF"/>
        </w:rPr>
        <w:t>low-biom</w:t>
      </w:r>
      <w:r w:rsidR="00223173">
        <w:rPr>
          <w:rFonts w:asciiTheme="minorHAnsi" w:hAnsiTheme="minorHAnsi" w:cstheme="minorHAnsi"/>
          <w:sz w:val="22"/>
          <w:shd w:val="clear" w:color="auto" w:fill="FFFFFF"/>
        </w:rPr>
        <w:t>ass and</w:t>
      </w:r>
      <w:r w:rsidR="0016348A">
        <w:rPr>
          <w:rFonts w:asciiTheme="minorHAnsi" w:hAnsiTheme="minorHAnsi" w:cstheme="minorHAnsi"/>
          <w:sz w:val="22"/>
          <w:shd w:val="clear" w:color="auto" w:fill="FFFFFF"/>
        </w:rPr>
        <w:t xml:space="preserve"> low-abundance</w:t>
      </w:r>
      <w:r w:rsidR="00223173">
        <w:rPr>
          <w:rFonts w:asciiTheme="minorHAnsi" w:hAnsiTheme="minorHAnsi" w:cstheme="minorHAnsi"/>
          <w:sz w:val="22"/>
          <w:shd w:val="clear" w:color="auto" w:fill="FFFFFF"/>
        </w:rPr>
        <w:t xml:space="preserve"> community </w:t>
      </w:r>
      <w:r w:rsidR="0016348A">
        <w:rPr>
          <w:rFonts w:asciiTheme="minorHAnsi" w:hAnsiTheme="minorHAnsi" w:cstheme="minorHAnsi"/>
          <w:sz w:val="22"/>
          <w:shd w:val="clear" w:color="auto" w:fill="FFFFFF"/>
        </w:rPr>
        <w:t>of uncertain viability.</w:t>
      </w:r>
      <w:r w:rsidR="00223173" w:rsidRPr="00EF0246">
        <w:rPr>
          <w:rFonts w:asciiTheme="minorHAnsi" w:hAnsiTheme="minorHAnsi" w:cstheme="minorHAnsi"/>
          <w:sz w:val="22"/>
          <w:shd w:val="clear" w:color="auto" w:fill="FFFFFF"/>
          <w:vertAlign w:val="superscript"/>
        </w:rPr>
        <w:t>3-</w:t>
      </w:r>
      <w:r w:rsidRPr="00EF0246">
        <w:rPr>
          <w:rFonts w:asciiTheme="minorHAnsi" w:hAnsiTheme="minorHAnsi" w:cstheme="minorHAnsi"/>
          <w:sz w:val="22"/>
          <w:shd w:val="clear" w:color="auto" w:fill="FFFFFF"/>
          <w:vertAlign w:val="superscript"/>
        </w:rPr>
        <w:t>10</w:t>
      </w:r>
      <w:r w:rsidR="00223173">
        <w:rPr>
          <w:rFonts w:asciiTheme="minorHAnsi" w:hAnsiTheme="minorHAnsi" w:cstheme="minorHAnsi"/>
          <w:sz w:val="22"/>
          <w:shd w:val="clear" w:color="auto" w:fill="FFFFFF"/>
        </w:rPr>
        <w:t xml:space="preserve"> </w:t>
      </w:r>
      <w:r w:rsidR="001208F8">
        <w:rPr>
          <w:rFonts w:asciiTheme="minorHAnsi" w:hAnsiTheme="minorHAnsi" w:cstheme="minorHAnsi"/>
          <w:sz w:val="22"/>
          <w:shd w:val="clear" w:color="auto" w:fill="FFFFFF"/>
        </w:rPr>
        <w:t>Over a decade ago, Onderdonk and colleagues with the ELGAN study cultivated strains of overlapping genera</w:t>
      </w:r>
      <w:r w:rsidR="00010D62">
        <w:rPr>
          <w:rFonts w:asciiTheme="minorHAnsi" w:hAnsiTheme="minorHAnsi" w:cstheme="minorHAnsi"/>
          <w:sz w:val="22"/>
          <w:shd w:val="clear" w:color="auto" w:fill="FFFFFF"/>
          <w:vertAlign w:val="superscript"/>
        </w:rPr>
        <w:t xml:space="preserve"> </w:t>
      </w:r>
      <w:r w:rsidR="001208F8">
        <w:rPr>
          <w:rFonts w:asciiTheme="minorHAnsi" w:hAnsiTheme="minorHAnsi" w:cstheme="minorHAnsi"/>
          <w:sz w:val="22"/>
          <w:shd w:val="clear" w:color="auto" w:fill="FFFFFF"/>
        </w:rPr>
        <w:t>in their cohort of n=1083 placental parenchymal biopsies from both unlabored Cesarean and vaginal preterm (&lt;28 week) deliveries</w:t>
      </w:r>
      <w:r w:rsidR="005065F0">
        <w:rPr>
          <w:rFonts w:asciiTheme="minorHAnsi" w:hAnsiTheme="minorHAnsi" w:cstheme="minorHAnsi"/>
          <w:sz w:val="22"/>
          <w:shd w:val="clear" w:color="auto" w:fill="FFFFFF"/>
        </w:rPr>
        <w:t>, obtained under sterile conditions and analyzed in a double-blinded fashion</w:t>
      </w:r>
      <w:r w:rsidR="001208F8">
        <w:rPr>
          <w:rFonts w:asciiTheme="minorHAnsi" w:hAnsiTheme="minorHAnsi" w:cstheme="minorHAnsi"/>
          <w:sz w:val="22"/>
          <w:shd w:val="clear" w:color="auto" w:fill="FFFFFF"/>
        </w:rPr>
        <w:t>.</w:t>
      </w:r>
      <w:r w:rsidR="001208F8" w:rsidRPr="007F6A15">
        <w:rPr>
          <w:rFonts w:asciiTheme="minorHAnsi" w:hAnsiTheme="minorHAnsi" w:cstheme="minorHAnsi"/>
          <w:sz w:val="22"/>
          <w:shd w:val="clear" w:color="auto" w:fill="FFFFFF"/>
          <w:vertAlign w:val="superscript"/>
        </w:rPr>
        <w:t>11,12</w:t>
      </w:r>
      <w:r w:rsidR="001208F8">
        <w:rPr>
          <w:rFonts w:asciiTheme="minorHAnsi" w:hAnsiTheme="minorHAnsi" w:cstheme="minorHAnsi"/>
          <w:sz w:val="22"/>
          <w:shd w:val="clear" w:color="auto" w:fill="FFFFFF"/>
        </w:rPr>
        <w:t xml:space="preserve"> More recently, </w:t>
      </w:r>
      <w:r w:rsidR="007F6A15">
        <w:rPr>
          <w:rFonts w:asciiTheme="minorHAnsi" w:hAnsiTheme="minorHAnsi" w:cstheme="minorHAnsi"/>
          <w:sz w:val="22"/>
          <w:shd w:val="clear" w:color="auto" w:fill="FFFFFF"/>
        </w:rPr>
        <w:t xml:space="preserve">Collado cultured strains of </w:t>
      </w:r>
      <w:r w:rsidR="007F6A15" w:rsidRPr="007F6A15">
        <w:rPr>
          <w:rFonts w:asciiTheme="minorHAnsi" w:hAnsiTheme="minorHAnsi" w:cstheme="minorHAnsi"/>
          <w:i/>
          <w:sz w:val="22"/>
          <w:shd w:val="clear" w:color="auto" w:fill="FFFFFF"/>
        </w:rPr>
        <w:t>Enterococcus</w:t>
      </w:r>
      <w:r w:rsidR="007F6A15">
        <w:rPr>
          <w:rFonts w:asciiTheme="minorHAnsi" w:hAnsiTheme="minorHAnsi" w:cstheme="minorHAnsi"/>
          <w:sz w:val="22"/>
          <w:shd w:val="clear" w:color="auto" w:fill="FFFFFF"/>
        </w:rPr>
        <w:t xml:space="preserve">, </w:t>
      </w:r>
      <w:proofErr w:type="spellStart"/>
      <w:r w:rsidR="007F6A15" w:rsidRPr="007F6A15">
        <w:rPr>
          <w:rFonts w:asciiTheme="minorHAnsi" w:hAnsiTheme="minorHAnsi" w:cstheme="minorHAnsi"/>
          <w:i/>
          <w:sz w:val="22"/>
          <w:shd w:val="clear" w:color="auto" w:fill="FFFFFF"/>
        </w:rPr>
        <w:t>Ralstonia</w:t>
      </w:r>
      <w:proofErr w:type="spellEnd"/>
      <w:r w:rsidR="007F6A15" w:rsidRPr="007F6A15">
        <w:rPr>
          <w:rFonts w:asciiTheme="minorHAnsi" w:hAnsiTheme="minorHAnsi" w:cstheme="minorHAnsi"/>
          <w:i/>
          <w:sz w:val="22"/>
          <w:shd w:val="clear" w:color="auto" w:fill="FFFFFF"/>
        </w:rPr>
        <w:t xml:space="preserve">, </w:t>
      </w:r>
      <w:proofErr w:type="spellStart"/>
      <w:r w:rsidR="007F6A15" w:rsidRPr="007F6A15">
        <w:rPr>
          <w:rFonts w:asciiTheme="minorHAnsi" w:hAnsiTheme="minorHAnsi" w:cstheme="minorHAnsi"/>
          <w:i/>
          <w:sz w:val="22"/>
          <w:shd w:val="clear" w:color="auto" w:fill="FFFFFF"/>
        </w:rPr>
        <w:t>Staphyloccous</w:t>
      </w:r>
      <w:proofErr w:type="spellEnd"/>
      <w:r w:rsidR="007F6A15">
        <w:rPr>
          <w:rFonts w:asciiTheme="minorHAnsi" w:hAnsiTheme="minorHAnsi" w:cstheme="minorHAnsi"/>
          <w:sz w:val="22"/>
          <w:shd w:val="clear" w:color="auto" w:fill="FFFFFF"/>
        </w:rPr>
        <w:t xml:space="preserve"> and </w:t>
      </w:r>
      <w:proofErr w:type="spellStart"/>
      <w:r w:rsidR="007F6A15">
        <w:rPr>
          <w:rFonts w:asciiTheme="minorHAnsi" w:hAnsiTheme="minorHAnsi" w:cstheme="minorHAnsi"/>
          <w:sz w:val="22"/>
          <w:shd w:val="clear" w:color="auto" w:fill="FFFFFF"/>
        </w:rPr>
        <w:t>enterobacteria</w:t>
      </w:r>
      <w:proofErr w:type="spellEnd"/>
      <w:r w:rsidR="007F6A15">
        <w:rPr>
          <w:rFonts w:asciiTheme="minorHAnsi" w:hAnsiTheme="minorHAnsi" w:cstheme="minorHAnsi"/>
          <w:sz w:val="22"/>
          <w:shd w:val="clear" w:color="auto" w:fill="FFFFFF"/>
        </w:rPr>
        <w:t xml:space="preserve"> from term placenta, amniotic fluid, and meconium.</w:t>
      </w:r>
      <w:r w:rsidR="007F6A15" w:rsidRPr="007F6A15">
        <w:rPr>
          <w:rFonts w:asciiTheme="minorHAnsi" w:hAnsiTheme="minorHAnsi" w:cstheme="minorHAnsi"/>
          <w:sz w:val="22"/>
          <w:shd w:val="clear" w:color="auto" w:fill="FFFFFF"/>
          <w:vertAlign w:val="superscript"/>
        </w:rPr>
        <w:t>5</w:t>
      </w:r>
      <w:r w:rsidR="007F6A15">
        <w:rPr>
          <w:rFonts w:asciiTheme="minorHAnsi" w:hAnsiTheme="minorHAnsi" w:cstheme="minorHAnsi"/>
          <w:sz w:val="22"/>
          <w:shd w:val="clear" w:color="auto" w:fill="FFFFFF"/>
        </w:rPr>
        <w:t xml:space="preserve"> </w:t>
      </w:r>
      <w:r w:rsidR="00B36DB9">
        <w:rPr>
          <w:rFonts w:asciiTheme="minorHAnsi" w:hAnsiTheme="minorHAnsi" w:cstheme="minorHAnsi"/>
          <w:sz w:val="22"/>
          <w:shd w:val="clear" w:color="auto" w:fill="FFFFFF"/>
        </w:rPr>
        <w:t>Second</w:t>
      </w:r>
      <w:r w:rsidR="00330E8C">
        <w:rPr>
          <w:rFonts w:asciiTheme="minorHAnsi" w:hAnsiTheme="minorHAnsi" w:cstheme="minorHAnsi"/>
          <w:sz w:val="22"/>
          <w:shd w:val="clear" w:color="auto" w:fill="FFFFFF"/>
        </w:rPr>
        <w:t xml:space="preserve">, </w:t>
      </w:r>
      <w:r w:rsidR="00330E8C" w:rsidRPr="00330E8C">
        <w:rPr>
          <w:rFonts w:asciiTheme="minorHAnsi" w:hAnsiTheme="minorHAnsi" w:cstheme="minorHAnsi"/>
          <w:sz w:val="22"/>
          <w:shd w:val="clear" w:color="auto" w:fill="FFFFFF"/>
        </w:rPr>
        <w:t xml:space="preserve">‘microbiome’ has </w:t>
      </w:r>
      <w:r w:rsidR="007715A0">
        <w:rPr>
          <w:rFonts w:asciiTheme="minorHAnsi" w:hAnsiTheme="minorHAnsi" w:cstheme="minorHAnsi"/>
          <w:sz w:val="22"/>
          <w:shd w:val="clear" w:color="auto" w:fill="FFFFFF"/>
        </w:rPr>
        <w:t>an accepted</w:t>
      </w:r>
      <w:r w:rsidR="00330E8C" w:rsidRPr="00330E8C">
        <w:rPr>
          <w:rFonts w:asciiTheme="minorHAnsi" w:hAnsiTheme="minorHAnsi" w:cstheme="minorHAnsi"/>
          <w:sz w:val="22"/>
          <w:shd w:val="clear" w:color="auto" w:fill="FFFFFF"/>
        </w:rPr>
        <w:t xml:space="preserve"> definition (‘</w:t>
      </w:r>
      <w:r w:rsidR="00330E8C" w:rsidRPr="00183BA2">
        <w:rPr>
          <w:rFonts w:asciiTheme="minorHAnsi" w:hAnsiTheme="minorHAnsi" w:cstheme="minorHAnsi"/>
          <w:i/>
          <w:sz w:val="22"/>
          <w:shd w:val="clear" w:color="auto" w:fill="FFFFFF"/>
        </w:rPr>
        <w:t xml:space="preserve">all of the genetic material within a microbiota (the entire collection of microorganisms in a specific niche, such as the human gut). This can also be referred to as the metagenome of the </w:t>
      </w:r>
      <w:proofErr w:type="gramStart"/>
      <w:r w:rsidR="00330E8C" w:rsidRPr="00183BA2">
        <w:rPr>
          <w:rFonts w:asciiTheme="minorHAnsi" w:hAnsiTheme="minorHAnsi" w:cstheme="minorHAnsi"/>
          <w:i/>
          <w:sz w:val="22"/>
          <w:shd w:val="clear" w:color="auto" w:fill="FFFFFF"/>
        </w:rPr>
        <w:t>microbiota.’</w:t>
      </w:r>
      <w:r w:rsidR="00330E8C" w:rsidRPr="00330E8C">
        <w:rPr>
          <w:rFonts w:asciiTheme="minorHAnsi" w:hAnsiTheme="minorHAnsi" w:cstheme="minorHAnsi"/>
          <w:sz w:val="22"/>
          <w:shd w:val="clear" w:color="auto" w:fill="FFFFFF"/>
        </w:rPr>
        <w:t>;</w:t>
      </w:r>
      <w:proofErr w:type="gramEnd"/>
      <w:r w:rsidR="00330E8C" w:rsidRPr="00330E8C">
        <w:rPr>
          <w:rFonts w:asciiTheme="minorHAnsi" w:hAnsiTheme="minorHAnsi" w:cstheme="minorHAnsi"/>
          <w:sz w:val="22"/>
          <w:shd w:val="clear" w:color="auto" w:fill="FFFFFF"/>
        </w:rPr>
        <w:t xml:space="preserve"> </w:t>
      </w:r>
      <w:hyperlink r:id="rId8" w:history="1">
        <w:r w:rsidR="00183BA2" w:rsidRPr="008313C1">
          <w:rPr>
            <w:rStyle w:val="Hyperlink"/>
            <w:rFonts w:asciiTheme="minorHAnsi" w:hAnsiTheme="minorHAnsi" w:cstheme="minorHAnsi"/>
            <w:sz w:val="22"/>
            <w:shd w:val="clear" w:color="auto" w:fill="FFFFFF"/>
          </w:rPr>
          <w:t>https://www.nature.com/subjects/microbiome</w:t>
        </w:r>
      </w:hyperlink>
      <w:r w:rsidR="00183BA2">
        <w:rPr>
          <w:rFonts w:asciiTheme="minorHAnsi" w:hAnsiTheme="minorHAnsi" w:cstheme="minorHAnsi"/>
          <w:sz w:val="22"/>
          <w:shd w:val="clear" w:color="auto" w:fill="FFFFFF"/>
        </w:rPr>
        <w:t xml:space="preserve">). While some </w:t>
      </w:r>
      <w:r w:rsidR="00D85F29">
        <w:rPr>
          <w:rFonts w:asciiTheme="minorHAnsi" w:hAnsiTheme="minorHAnsi" w:cstheme="minorHAnsi"/>
          <w:sz w:val="22"/>
          <w:shd w:val="clear" w:color="auto" w:fill="FFFFFF"/>
        </w:rPr>
        <w:t xml:space="preserve">might </w:t>
      </w:r>
      <w:r w:rsidR="00183BA2">
        <w:rPr>
          <w:rFonts w:asciiTheme="minorHAnsi" w:hAnsiTheme="minorHAnsi" w:cstheme="minorHAnsi"/>
          <w:sz w:val="22"/>
          <w:shd w:val="clear" w:color="auto" w:fill="FFFFFF"/>
        </w:rPr>
        <w:t xml:space="preserve">construe </w:t>
      </w:r>
      <w:r w:rsidR="00D85F29">
        <w:rPr>
          <w:rFonts w:asciiTheme="minorHAnsi" w:hAnsiTheme="minorHAnsi" w:cstheme="minorHAnsi"/>
          <w:sz w:val="22"/>
          <w:shd w:val="clear" w:color="auto" w:fill="FFFFFF"/>
        </w:rPr>
        <w:t xml:space="preserve">‘microbiome’ </w:t>
      </w:r>
      <w:r w:rsidR="00B36DB9">
        <w:rPr>
          <w:rFonts w:asciiTheme="minorHAnsi" w:hAnsiTheme="minorHAnsi" w:cstheme="minorHAnsi"/>
          <w:sz w:val="22"/>
          <w:shd w:val="clear" w:color="auto" w:fill="FFFFFF"/>
        </w:rPr>
        <w:t xml:space="preserve">to </w:t>
      </w:r>
      <w:r w:rsidR="00D85F29">
        <w:rPr>
          <w:rFonts w:asciiTheme="minorHAnsi" w:hAnsiTheme="minorHAnsi" w:cstheme="minorHAnsi"/>
          <w:sz w:val="22"/>
          <w:shd w:val="clear" w:color="auto" w:fill="FFFFFF"/>
        </w:rPr>
        <w:t xml:space="preserve">imply diversity, colonization, or abundance, the </w:t>
      </w:r>
      <w:r w:rsidR="00183BA2">
        <w:rPr>
          <w:rFonts w:asciiTheme="minorHAnsi" w:hAnsiTheme="minorHAnsi" w:cstheme="minorHAnsi"/>
          <w:sz w:val="22"/>
          <w:shd w:val="clear" w:color="auto" w:fill="FFFFFF"/>
        </w:rPr>
        <w:t>definition</w:t>
      </w:r>
      <w:r w:rsidR="007715A0">
        <w:rPr>
          <w:rFonts w:asciiTheme="minorHAnsi" w:hAnsiTheme="minorHAnsi" w:cstheme="minorHAnsi"/>
          <w:sz w:val="22"/>
          <w:shd w:val="clear" w:color="auto" w:fill="FFFFFF"/>
        </w:rPr>
        <w:t xml:space="preserve"> actually</w:t>
      </w:r>
      <w:r w:rsidR="00183BA2">
        <w:rPr>
          <w:rFonts w:asciiTheme="minorHAnsi" w:hAnsiTheme="minorHAnsi" w:cstheme="minorHAnsi"/>
          <w:sz w:val="22"/>
          <w:shd w:val="clear" w:color="auto" w:fill="FFFFFF"/>
        </w:rPr>
        <w:t xml:space="preserve"> </w:t>
      </w:r>
      <w:r w:rsidR="00D85F29">
        <w:rPr>
          <w:rFonts w:asciiTheme="minorHAnsi" w:hAnsiTheme="minorHAnsi" w:cstheme="minorHAnsi"/>
          <w:sz w:val="22"/>
          <w:shd w:val="clear" w:color="auto" w:fill="FFFFFF"/>
        </w:rPr>
        <w:t>rests on</w:t>
      </w:r>
      <w:r w:rsidR="00223173">
        <w:rPr>
          <w:rFonts w:asciiTheme="minorHAnsi" w:hAnsiTheme="minorHAnsi" w:cstheme="minorHAnsi"/>
          <w:sz w:val="22"/>
          <w:shd w:val="clear" w:color="auto" w:fill="FFFFFF"/>
        </w:rPr>
        <w:t xml:space="preserve"> pragmatic </w:t>
      </w:r>
      <w:proofErr w:type="spellStart"/>
      <w:r w:rsidR="00223173">
        <w:rPr>
          <w:rFonts w:asciiTheme="minorHAnsi" w:hAnsiTheme="minorHAnsi" w:cstheme="minorHAnsi"/>
          <w:sz w:val="22"/>
          <w:shd w:val="clear" w:color="auto" w:fill="FFFFFF"/>
        </w:rPr>
        <w:t>meta</w:t>
      </w:r>
      <w:r w:rsidR="00D85F29">
        <w:rPr>
          <w:rFonts w:asciiTheme="minorHAnsi" w:hAnsiTheme="minorHAnsi" w:cstheme="minorHAnsi"/>
          <w:sz w:val="22"/>
          <w:shd w:val="clear" w:color="auto" w:fill="FFFFFF"/>
        </w:rPr>
        <w:t>genomic</w:t>
      </w:r>
      <w:proofErr w:type="spellEnd"/>
      <w:r w:rsidR="00D85F29">
        <w:rPr>
          <w:rFonts w:asciiTheme="minorHAnsi" w:hAnsiTheme="minorHAnsi" w:cstheme="minorHAnsi"/>
          <w:sz w:val="22"/>
          <w:shd w:val="clear" w:color="auto" w:fill="FFFFFF"/>
        </w:rPr>
        <w:t xml:space="preserve"> characterization</w:t>
      </w:r>
      <w:r w:rsidR="00406E74">
        <w:rPr>
          <w:rFonts w:asciiTheme="minorHAnsi" w:hAnsiTheme="minorHAnsi" w:cstheme="minorHAnsi"/>
          <w:sz w:val="22"/>
          <w:shd w:val="clear" w:color="auto" w:fill="FFFFFF"/>
        </w:rPr>
        <w:t xml:space="preserve"> as part and parcel of current microbiome science</w:t>
      </w:r>
      <w:r w:rsidR="00D85F29">
        <w:rPr>
          <w:rFonts w:asciiTheme="minorHAnsi" w:hAnsiTheme="minorHAnsi" w:cstheme="minorHAnsi"/>
          <w:sz w:val="22"/>
          <w:shd w:val="clear" w:color="auto" w:fill="FFFFFF"/>
        </w:rPr>
        <w:t xml:space="preserve">. </w:t>
      </w:r>
      <w:r w:rsidR="00406E74">
        <w:rPr>
          <w:rFonts w:asciiTheme="minorHAnsi" w:hAnsiTheme="minorHAnsi" w:cstheme="minorHAnsi"/>
          <w:sz w:val="22"/>
          <w:shd w:val="clear" w:color="auto" w:fill="FFFFFF"/>
        </w:rPr>
        <w:t>In fact</w:t>
      </w:r>
      <w:r w:rsidR="007715A0">
        <w:rPr>
          <w:rFonts w:asciiTheme="minorHAnsi" w:hAnsiTheme="minorHAnsi" w:cstheme="minorHAnsi"/>
          <w:sz w:val="22"/>
          <w:shd w:val="clear" w:color="auto" w:fill="FFFFFF"/>
        </w:rPr>
        <w:t xml:space="preserve">, </w:t>
      </w:r>
      <w:r w:rsidR="00D85F29">
        <w:rPr>
          <w:rFonts w:asciiTheme="minorHAnsi" w:hAnsiTheme="minorHAnsi" w:cstheme="minorHAnsi"/>
          <w:sz w:val="22"/>
          <w:shd w:val="clear" w:color="auto" w:fill="FFFFFF"/>
        </w:rPr>
        <w:t xml:space="preserve">the unadulterated data of de Goffau </w:t>
      </w:r>
      <w:r w:rsidR="00D85F29" w:rsidRPr="00D85F29">
        <w:rPr>
          <w:rFonts w:asciiTheme="minorHAnsi" w:hAnsiTheme="minorHAnsi" w:cstheme="minorHAnsi"/>
          <w:i/>
          <w:sz w:val="22"/>
          <w:shd w:val="clear" w:color="auto" w:fill="FFFFFF"/>
        </w:rPr>
        <w:t>et al</w:t>
      </w:r>
      <w:r w:rsidR="00D85F29">
        <w:rPr>
          <w:rFonts w:asciiTheme="minorHAnsi" w:hAnsiTheme="minorHAnsi" w:cstheme="minorHAnsi"/>
          <w:sz w:val="22"/>
          <w:shd w:val="clear" w:color="auto" w:fill="FFFFFF"/>
        </w:rPr>
        <w:t xml:space="preserve"> </w:t>
      </w:r>
      <w:r w:rsidR="007715A0">
        <w:rPr>
          <w:rFonts w:asciiTheme="minorHAnsi" w:hAnsiTheme="minorHAnsi" w:cstheme="minorHAnsi"/>
          <w:sz w:val="22"/>
          <w:shd w:val="clear" w:color="auto" w:fill="FFFFFF"/>
        </w:rPr>
        <w:t xml:space="preserve">documents </w:t>
      </w:r>
      <w:r w:rsidR="00D85F29">
        <w:rPr>
          <w:rFonts w:asciiTheme="minorHAnsi" w:hAnsiTheme="minorHAnsi" w:cstheme="minorHAnsi"/>
          <w:sz w:val="22"/>
          <w:shd w:val="clear" w:color="auto" w:fill="FFFFFF"/>
        </w:rPr>
        <w:t xml:space="preserve">an identifiable placental </w:t>
      </w:r>
      <w:r w:rsidR="003A520C">
        <w:rPr>
          <w:rFonts w:asciiTheme="minorHAnsi" w:hAnsiTheme="minorHAnsi" w:cstheme="minorHAnsi"/>
          <w:sz w:val="22"/>
          <w:shd w:val="clear" w:color="auto" w:fill="FFFFFF"/>
        </w:rPr>
        <w:t>microbiome</w:t>
      </w:r>
      <w:r w:rsidR="007715A0">
        <w:rPr>
          <w:rFonts w:asciiTheme="minorHAnsi" w:hAnsiTheme="minorHAnsi" w:cstheme="minorHAnsi"/>
          <w:sz w:val="22"/>
          <w:shd w:val="clear" w:color="auto" w:fill="FFFFFF"/>
        </w:rPr>
        <w:t xml:space="preserve"> (distinct from contaminant controls)</w:t>
      </w:r>
      <w:r w:rsidR="00D85F29">
        <w:rPr>
          <w:rFonts w:asciiTheme="minorHAnsi" w:hAnsiTheme="minorHAnsi" w:cstheme="minorHAnsi"/>
          <w:sz w:val="22"/>
          <w:shd w:val="clear" w:color="auto" w:fill="FFFFFF"/>
        </w:rPr>
        <w:t xml:space="preserve"> with rather remarkable taxonomic </w:t>
      </w:r>
      <w:r w:rsidR="003A520C">
        <w:rPr>
          <w:rFonts w:asciiTheme="minorHAnsi" w:hAnsiTheme="minorHAnsi" w:cstheme="minorHAnsi"/>
          <w:sz w:val="22"/>
          <w:shd w:val="clear" w:color="auto" w:fill="FFFFFF"/>
        </w:rPr>
        <w:t>similarity to that reported by others via sequencing and/or cultivation approaches.</w:t>
      </w:r>
      <w:r w:rsidR="00223173" w:rsidRPr="00223173">
        <w:rPr>
          <w:rFonts w:asciiTheme="minorHAnsi" w:hAnsiTheme="minorHAnsi" w:cstheme="minorHAnsi"/>
          <w:sz w:val="22"/>
          <w:shd w:val="clear" w:color="auto" w:fill="FFFFFF"/>
          <w:vertAlign w:val="superscript"/>
        </w:rPr>
        <w:t>3-12</w:t>
      </w:r>
      <w:r w:rsidR="00D85F29">
        <w:rPr>
          <w:rFonts w:asciiTheme="minorHAnsi" w:hAnsiTheme="minorHAnsi" w:cstheme="minorHAnsi"/>
          <w:sz w:val="22"/>
          <w:shd w:val="clear" w:color="auto" w:fill="FFFFFF"/>
        </w:rPr>
        <w:t xml:space="preserve"> </w:t>
      </w:r>
      <w:r w:rsidR="00741B58">
        <w:rPr>
          <w:rFonts w:asciiTheme="minorHAnsi" w:hAnsiTheme="minorHAnsi"/>
        </w:rPr>
        <w:t xml:space="preserve">As we detail further herein, once we received the primary metagenomics data from de Goffau </w:t>
      </w:r>
      <w:r w:rsidR="00741B58" w:rsidRPr="003851E6">
        <w:rPr>
          <w:rFonts w:asciiTheme="minorHAnsi" w:hAnsiTheme="minorHAnsi"/>
          <w:i/>
        </w:rPr>
        <w:t>et al</w:t>
      </w:r>
      <w:r w:rsidR="00741B58">
        <w:rPr>
          <w:rFonts w:asciiTheme="minorHAnsi" w:hAnsiTheme="minorHAnsi"/>
        </w:rPr>
        <w:t xml:space="preserve"> under a required </w:t>
      </w:r>
      <w:r w:rsidR="00741B58">
        <w:rPr>
          <w:rFonts w:asciiTheme="minorHAnsi" w:hAnsiTheme="minorHAnsi"/>
        </w:rPr>
        <w:lastRenderedPageBreak/>
        <w:t>data use agreement, we were able to pinpoint key junctures where biased assumptions, methodologic failures, and data misclassifications led them astray.</w:t>
      </w:r>
    </w:p>
    <w:p w14:paraId="21257D9E" w14:textId="3D88C790" w:rsidR="001338E3" w:rsidRDefault="001338E3" w:rsidP="00F143E4">
      <w:pPr>
        <w:spacing w:line="480" w:lineRule="auto"/>
        <w:rPr>
          <w:rFonts w:asciiTheme="minorHAnsi" w:hAnsiTheme="minorHAnsi" w:cstheme="minorHAnsi"/>
          <w:sz w:val="22"/>
          <w:shd w:val="clear" w:color="auto" w:fill="FFFFFF"/>
        </w:rPr>
      </w:pPr>
    </w:p>
    <w:p w14:paraId="435CC2E4" w14:textId="36F356A0" w:rsidR="007F6A15" w:rsidRDefault="00F80F01" w:rsidP="00F143E4">
      <w:pPr>
        <w:spacing w:line="480" w:lineRule="auto"/>
        <w:rPr>
          <w:rFonts w:asciiTheme="minorHAnsi" w:hAnsiTheme="minorHAnsi" w:cstheme="minorHAnsi"/>
          <w:sz w:val="22"/>
          <w:shd w:val="clear" w:color="auto" w:fill="FFFFFF"/>
        </w:rPr>
      </w:pPr>
      <w:r>
        <w:rPr>
          <w:rFonts w:asciiTheme="minorHAnsi" w:hAnsiTheme="minorHAnsi" w:cstheme="minorHAnsi"/>
          <w:i/>
          <w:sz w:val="22"/>
          <w:shd w:val="clear" w:color="auto" w:fill="FFFFFF"/>
        </w:rPr>
        <w:t>Potential for c</w:t>
      </w:r>
      <w:r w:rsidR="007F6A15" w:rsidRPr="005065F0">
        <w:rPr>
          <w:rFonts w:asciiTheme="minorHAnsi" w:hAnsiTheme="minorHAnsi" w:cstheme="minorHAnsi"/>
          <w:i/>
          <w:sz w:val="22"/>
          <w:shd w:val="clear" w:color="auto" w:fill="FFFFFF"/>
        </w:rPr>
        <w:t>ontamination at biopsy collection</w:t>
      </w:r>
      <w:r w:rsidR="006C0A3D">
        <w:rPr>
          <w:rFonts w:asciiTheme="minorHAnsi" w:hAnsiTheme="minorHAnsi" w:cstheme="minorHAnsi"/>
          <w:i/>
          <w:sz w:val="22"/>
          <w:shd w:val="clear" w:color="auto" w:fill="FFFFFF"/>
        </w:rPr>
        <w:t>, with tissue “washing”</w:t>
      </w:r>
      <w:r>
        <w:rPr>
          <w:rFonts w:asciiTheme="minorHAnsi" w:hAnsiTheme="minorHAnsi" w:cstheme="minorHAnsi"/>
          <w:i/>
          <w:sz w:val="22"/>
          <w:shd w:val="clear" w:color="auto" w:fill="FFFFFF"/>
        </w:rPr>
        <w:t>,</w:t>
      </w:r>
      <w:r w:rsidR="007F6A15" w:rsidRPr="005065F0">
        <w:rPr>
          <w:rFonts w:asciiTheme="minorHAnsi" w:hAnsiTheme="minorHAnsi" w:cstheme="minorHAnsi"/>
          <w:i/>
          <w:sz w:val="22"/>
          <w:shd w:val="clear" w:color="auto" w:fill="FFFFFF"/>
        </w:rPr>
        <w:t xml:space="preserve"> </w:t>
      </w:r>
      <w:r w:rsidR="006C0A3D">
        <w:rPr>
          <w:rFonts w:asciiTheme="minorHAnsi" w:hAnsiTheme="minorHAnsi" w:cstheme="minorHAnsi"/>
          <w:i/>
          <w:sz w:val="22"/>
          <w:shd w:val="clear" w:color="auto" w:fill="FFFFFF"/>
        </w:rPr>
        <w:t xml:space="preserve">tissue </w:t>
      </w:r>
      <w:r w:rsidR="007F6A15" w:rsidRPr="005065F0">
        <w:rPr>
          <w:rFonts w:asciiTheme="minorHAnsi" w:hAnsiTheme="minorHAnsi" w:cstheme="minorHAnsi"/>
          <w:i/>
          <w:sz w:val="22"/>
          <w:shd w:val="clear" w:color="auto" w:fill="FFFFFF"/>
        </w:rPr>
        <w:t>processing</w:t>
      </w:r>
      <w:r>
        <w:rPr>
          <w:rFonts w:asciiTheme="minorHAnsi" w:hAnsiTheme="minorHAnsi" w:cstheme="minorHAnsi"/>
          <w:i/>
          <w:sz w:val="22"/>
          <w:shd w:val="clear" w:color="auto" w:fill="FFFFFF"/>
        </w:rPr>
        <w:t xml:space="preserve">, and prolonged sample </w:t>
      </w:r>
      <w:proofErr w:type="spellStart"/>
      <w:r>
        <w:rPr>
          <w:rFonts w:asciiTheme="minorHAnsi" w:hAnsiTheme="minorHAnsi" w:cstheme="minorHAnsi"/>
          <w:i/>
          <w:sz w:val="22"/>
          <w:shd w:val="clear" w:color="auto" w:fill="FFFFFF"/>
        </w:rPr>
        <w:t>storge</w:t>
      </w:r>
      <w:proofErr w:type="spellEnd"/>
      <w:r>
        <w:rPr>
          <w:rFonts w:asciiTheme="minorHAnsi" w:hAnsiTheme="minorHAnsi" w:cstheme="minorHAnsi"/>
          <w:i/>
          <w:sz w:val="22"/>
          <w:shd w:val="clear" w:color="auto" w:fill="FFFFFF"/>
        </w:rPr>
        <w:t xml:space="preserve"> and use</w:t>
      </w:r>
      <w:r w:rsidR="007F6A15" w:rsidRPr="005065F0">
        <w:rPr>
          <w:rFonts w:asciiTheme="minorHAnsi" w:hAnsiTheme="minorHAnsi" w:cstheme="minorHAnsi"/>
          <w:i/>
          <w:sz w:val="22"/>
          <w:shd w:val="clear" w:color="auto" w:fill="FFFFFF"/>
        </w:rPr>
        <w:t>.</w:t>
      </w:r>
      <w:r w:rsidR="00CC15E5">
        <w:rPr>
          <w:rFonts w:asciiTheme="minorHAnsi" w:hAnsiTheme="minorHAnsi" w:cstheme="minorHAnsi"/>
          <w:sz w:val="22"/>
          <w:shd w:val="clear" w:color="auto" w:fill="FFFFFF"/>
        </w:rPr>
        <w:t xml:space="preserve"> Compared to ours and others work, t</w:t>
      </w:r>
      <w:r w:rsidR="007F6A15">
        <w:rPr>
          <w:rFonts w:asciiTheme="minorHAnsi" w:hAnsiTheme="minorHAnsi" w:cstheme="minorHAnsi"/>
          <w:sz w:val="22"/>
          <w:shd w:val="clear" w:color="auto" w:fill="FFFFFF"/>
        </w:rPr>
        <w:t xml:space="preserve">here are </w:t>
      </w:r>
      <w:r w:rsidR="005065F0">
        <w:rPr>
          <w:rFonts w:asciiTheme="minorHAnsi" w:hAnsiTheme="minorHAnsi" w:cstheme="minorHAnsi"/>
          <w:sz w:val="22"/>
          <w:shd w:val="clear" w:color="auto" w:fill="FFFFFF"/>
        </w:rPr>
        <w:t xml:space="preserve">three </w:t>
      </w:r>
      <w:r w:rsidR="00010D62">
        <w:rPr>
          <w:rFonts w:asciiTheme="minorHAnsi" w:hAnsiTheme="minorHAnsi" w:cstheme="minorHAnsi"/>
          <w:sz w:val="22"/>
          <w:shd w:val="clear" w:color="auto" w:fill="FFFFFF"/>
        </w:rPr>
        <w:t xml:space="preserve">likely crucial </w:t>
      </w:r>
      <w:r w:rsidR="007F6A15">
        <w:rPr>
          <w:rFonts w:asciiTheme="minorHAnsi" w:hAnsiTheme="minorHAnsi" w:cstheme="minorHAnsi"/>
          <w:sz w:val="22"/>
          <w:shd w:val="clear" w:color="auto" w:fill="FFFFFF"/>
        </w:rPr>
        <w:t xml:space="preserve">methodologic </w:t>
      </w:r>
      <w:r w:rsidR="00010D62">
        <w:rPr>
          <w:rFonts w:asciiTheme="minorHAnsi" w:hAnsiTheme="minorHAnsi" w:cstheme="minorHAnsi"/>
          <w:sz w:val="22"/>
          <w:shd w:val="clear" w:color="auto" w:fill="FFFFFF"/>
        </w:rPr>
        <w:t xml:space="preserve">perturbations </w:t>
      </w:r>
      <w:r w:rsidR="007F6A15">
        <w:rPr>
          <w:rFonts w:asciiTheme="minorHAnsi" w:hAnsiTheme="minorHAnsi" w:cstheme="minorHAnsi"/>
          <w:sz w:val="22"/>
          <w:shd w:val="clear" w:color="auto" w:fill="FFFFFF"/>
        </w:rPr>
        <w:t>in the study of de Goffau et al</w:t>
      </w:r>
      <w:r w:rsidR="00660B9C">
        <w:rPr>
          <w:rFonts w:asciiTheme="minorHAnsi" w:hAnsiTheme="minorHAnsi" w:cstheme="minorHAnsi"/>
          <w:sz w:val="22"/>
          <w:shd w:val="clear" w:color="auto" w:fill="FFFFFF"/>
        </w:rPr>
        <w:t xml:space="preserve"> that led to their contamination with </w:t>
      </w:r>
      <w:commentRangeStart w:id="0"/>
      <w:r w:rsidR="00660B9C" w:rsidRPr="00144F38">
        <w:rPr>
          <w:rFonts w:asciiTheme="minorHAnsi" w:hAnsiTheme="minorHAnsi" w:cstheme="minorHAnsi"/>
          <w:i/>
          <w:sz w:val="22"/>
          <w:shd w:val="clear" w:color="auto" w:fill="FFFFFF"/>
        </w:rPr>
        <w:t xml:space="preserve">D. </w:t>
      </w:r>
      <w:proofErr w:type="spellStart"/>
      <w:r w:rsidR="00660B9C" w:rsidRPr="00144F38">
        <w:rPr>
          <w:rFonts w:asciiTheme="minorHAnsi" w:hAnsiTheme="minorHAnsi" w:cstheme="minorHAnsi"/>
          <w:i/>
          <w:sz w:val="22"/>
          <w:shd w:val="clear" w:color="auto" w:fill="FFFFFF"/>
        </w:rPr>
        <w:t>geothermalis</w:t>
      </w:r>
      <w:proofErr w:type="spellEnd"/>
      <w:r w:rsidR="00660B9C">
        <w:rPr>
          <w:rFonts w:asciiTheme="minorHAnsi" w:hAnsiTheme="minorHAnsi" w:cstheme="minorHAnsi"/>
          <w:sz w:val="22"/>
          <w:shd w:val="clear" w:color="auto" w:fill="FFFFFF"/>
        </w:rPr>
        <w:t xml:space="preserve">, and </w:t>
      </w:r>
      <w:proofErr w:type="spellStart"/>
      <w:r w:rsidR="00660B9C" w:rsidRPr="00144F38">
        <w:rPr>
          <w:rFonts w:asciiTheme="minorHAnsi" w:hAnsiTheme="minorHAnsi" w:cstheme="minorHAnsi"/>
          <w:i/>
          <w:sz w:val="22"/>
          <w:shd w:val="clear" w:color="auto" w:fill="FFFFFF"/>
        </w:rPr>
        <w:t>Rhodoccus</w:t>
      </w:r>
      <w:proofErr w:type="spellEnd"/>
      <w:r w:rsidR="00660B9C">
        <w:rPr>
          <w:rFonts w:asciiTheme="minorHAnsi" w:hAnsiTheme="minorHAnsi" w:cstheme="minorHAnsi"/>
          <w:sz w:val="22"/>
          <w:shd w:val="clear" w:color="auto" w:fill="FFFFFF"/>
        </w:rPr>
        <w:t xml:space="preserve">, </w:t>
      </w:r>
      <w:proofErr w:type="spellStart"/>
      <w:r w:rsidR="00660B9C" w:rsidRPr="00144F38">
        <w:rPr>
          <w:rFonts w:asciiTheme="minorHAnsi" w:hAnsiTheme="minorHAnsi" w:cstheme="minorHAnsi"/>
          <w:i/>
          <w:sz w:val="22"/>
          <w:shd w:val="clear" w:color="auto" w:fill="FFFFFF"/>
        </w:rPr>
        <w:t>Sphingobium</w:t>
      </w:r>
      <w:proofErr w:type="spellEnd"/>
      <w:r w:rsidR="00660B9C">
        <w:rPr>
          <w:rFonts w:asciiTheme="minorHAnsi" w:hAnsiTheme="minorHAnsi" w:cstheme="minorHAnsi"/>
          <w:sz w:val="22"/>
          <w:shd w:val="clear" w:color="auto" w:fill="FFFFFF"/>
        </w:rPr>
        <w:t xml:space="preserve">, and </w:t>
      </w:r>
      <w:proofErr w:type="spellStart"/>
      <w:r w:rsidR="00660B9C" w:rsidRPr="00144F38">
        <w:rPr>
          <w:rFonts w:asciiTheme="minorHAnsi" w:hAnsiTheme="minorHAnsi" w:cstheme="minorHAnsi"/>
          <w:i/>
          <w:sz w:val="22"/>
          <w:shd w:val="clear" w:color="auto" w:fill="FFFFFF"/>
        </w:rPr>
        <w:t>Methylobacterium</w:t>
      </w:r>
      <w:proofErr w:type="spellEnd"/>
      <w:r w:rsidR="00144F38">
        <w:rPr>
          <w:rFonts w:asciiTheme="minorHAnsi" w:hAnsiTheme="minorHAnsi" w:cstheme="minorHAnsi"/>
          <w:sz w:val="22"/>
          <w:shd w:val="clear" w:color="auto" w:fill="FFFFFF"/>
        </w:rPr>
        <w:t>, taxa we have not previously detected in the placenta</w:t>
      </w:r>
      <w:r w:rsidR="00660B9C">
        <w:rPr>
          <w:rFonts w:asciiTheme="minorHAnsi" w:hAnsiTheme="minorHAnsi" w:cstheme="minorHAnsi"/>
          <w:sz w:val="22"/>
          <w:shd w:val="clear" w:color="auto" w:fill="FFFFFF"/>
        </w:rPr>
        <w:t>.</w:t>
      </w:r>
      <w:r w:rsidR="00144F38" w:rsidRPr="00144F38">
        <w:rPr>
          <w:rFonts w:asciiTheme="minorHAnsi" w:hAnsiTheme="minorHAnsi" w:cstheme="minorHAnsi"/>
          <w:sz w:val="22"/>
          <w:shd w:val="clear" w:color="auto" w:fill="FFFFFF"/>
          <w:vertAlign w:val="superscript"/>
        </w:rPr>
        <w:t>3,4</w:t>
      </w:r>
      <w:r w:rsidR="00660B9C">
        <w:rPr>
          <w:rFonts w:asciiTheme="minorHAnsi" w:hAnsiTheme="minorHAnsi" w:cstheme="minorHAnsi"/>
          <w:sz w:val="22"/>
          <w:shd w:val="clear" w:color="auto" w:fill="FFFFFF"/>
        </w:rPr>
        <w:t xml:space="preserve"> </w:t>
      </w:r>
      <w:commentRangeEnd w:id="0"/>
      <w:r w:rsidR="00144F38">
        <w:rPr>
          <w:rStyle w:val="CommentReference"/>
        </w:rPr>
        <w:commentReference w:id="0"/>
      </w:r>
      <w:r w:rsidR="005065F0">
        <w:rPr>
          <w:rFonts w:asciiTheme="minorHAnsi" w:hAnsiTheme="minorHAnsi" w:cstheme="minorHAnsi"/>
          <w:sz w:val="22"/>
          <w:shd w:val="clear" w:color="auto" w:fill="FFFFFF"/>
        </w:rPr>
        <w:t xml:space="preserve">First, their samples were collected </w:t>
      </w:r>
      <w:r w:rsidR="00CC15E5">
        <w:rPr>
          <w:rFonts w:asciiTheme="minorHAnsi" w:hAnsiTheme="minorHAnsi" w:cstheme="minorHAnsi"/>
          <w:sz w:val="22"/>
          <w:shd w:val="clear" w:color="auto" w:fill="FFFFFF"/>
        </w:rPr>
        <w:t xml:space="preserve">over a decade earlier </w:t>
      </w:r>
      <w:r w:rsidR="005065F0">
        <w:rPr>
          <w:rFonts w:asciiTheme="minorHAnsi" w:hAnsiTheme="minorHAnsi" w:cstheme="minorHAnsi"/>
          <w:sz w:val="22"/>
          <w:shd w:val="clear" w:color="auto" w:fill="FFFFFF"/>
        </w:rPr>
        <w:t xml:space="preserve">as part of </w:t>
      </w:r>
      <w:r w:rsidR="00CC15E5">
        <w:rPr>
          <w:rFonts w:asciiTheme="minorHAnsi" w:hAnsiTheme="minorHAnsi" w:cstheme="minorHAnsi"/>
          <w:sz w:val="22"/>
          <w:shd w:val="clear" w:color="auto" w:fill="FFFFFF"/>
        </w:rPr>
        <w:t>their POP</w:t>
      </w:r>
      <w:r w:rsidR="005065F0">
        <w:rPr>
          <w:rFonts w:asciiTheme="minorHAnsi" w:hAnsiTheme="minorHAnsi" w:cstheme="minorHAnsi"/>
          <w:sz w:val="22"/>
          <w:shd w:val="clear" w:color="auto" w:fill="FFFFFF"/>
        </w:rPr>
        <w:t xml:space="preserve"> </w:t>
      </w:r>
      <w:r w:rsidR="00CC15E5">
        <w:rPr>
          <w:rFonts w:asciiTheme="minorHAnsi" w:hAnsiTheme="minorHAnsi" w:cstheme="minorHAnsi"/>
          <w:sz w:val="22"/>
          <w:shd w:val="clear" w:color="auto" w:fill="FFFFFF"/>
        </w:rPr>
        <w:t xml:space="preserve">(Pregnancy Outcome Prediction) </w:t>
      </w:r>
      <w:r w:rsidR="005065F0">
        <w:rPr>
          <w:rFonts w:asciiTheme="minorHAnsi" w:hAnsiTheme="minorHAnsi" w:cstheme="minorHAnsi"/>
          <w:sz w:val="22"/>
          <w:shd w:val="clear" w:color="auto" w:fill="FFFFFF"/>
        </w:rPr>
        <w:t>study</w:t>
      </w:r>
      <w:r w:rsidR="00CC15E5">
        <w:rPr>
          <w:rFonts w:asciiTheme="minorHAnsi" w:hAnsiTheme="minorHAnsi" w:cstheme="minorHAnsi"/>
          <w:sz w:val="22"/>
          <w:shd w:val="clear" w:color="auto" w:fill="FFFFFF"/>
        </w:rPr>
        <w:t xml:space="preserve"> and the integrity, sterility and </w:t>
      </w:r>
      <w:r w:rsidR="00010D62">
        <w:rPr>
          <w:rFonts w:asciiTheme="minorHAnsi" w:hAnsiTheme="minorHAnsi" w:cstheme="minorHAnsi"/>
          <w:sz w:val="22"/>
          <w:shd w:val="clear" w:color="auto" w:fill="FFFFFF"/>
        </w:rPr>
        <w:t xml:space="preserve">total </w:t>
      </w:r>
      <w:r w:rsidR="00CC15E5">
        <w:rPr>
          <w:rFonts w:asciiTheme="minorHAnsi" w:hAnsiTheme="minorHAnsi" w:cstheme="minorHAnsi"/>
          <w:sz w:val="22"/>
          <w:shd w:val="clear" w:color="auto" w:fill="FFFFFF"/>
        </w:rPr>
        <w:t xml:space="preserve">number of freeze/thaw cycles of their samples prior to the current study </w:t>
      </w:r>
      <w:r w:rsidR="00D45CEE">
        <w:rPr>
          <w:rFonts w:asciiTheme="minorHAnsi" w:hAnsiTheme="minorHAnsi" w:cstheme="minorHAnsi"/>
          <w:sz w:val="22"/>
          <w:shd w:val="clear" w:color="auto" w:fill="FFFFFF"/>
        </w:rPr>
        <w:t>is undocumented</w:t>
      </w:r>
      <w:r w:rsidR="00CC15E5">
        <w:rPr>
          <w:rFonts w:asciiTheme="minorHAnsi" w:hAnsiTheme="minorHAnsi" w:cstheme="minorHAnsi"/>
          <w:sz w:val="22"/>
          <w:shd w:val="clear" w:color="auto" w:fill="FFFFFF"/>
        </w:rPr>
        <w:t xml:space="preserve">.1 Second, </w:t>
      </w:r>
      <w:r w:rsidR="00010D62">
        <w:rPr>
          <w:rFonts w:asciiTheme="minorHAnsi" w:hAnsiTheme="minorHAnsi" w:cstheme="minorHAnsi"/>
          <w:sz w:val="22"/>
          <w:shd w:val="clear" w:color="auto" w:fill="FFFFFF"/>
        </w:rPr>
        <w:t xml:space="preserve">their initial sample collection </w:t>
      </w:r>
      <w:proofErr w:type="spellStart"/>
      <w:r w:rsidR="00010D62">
        <w:rPr>
          <w:rFonts w:asciiTheme="minorHAnsi" w:hAnsiTheme="minorHAnsi" w:cstheme="minorHAnsi"/>
          <w:sz w:val="22"/>
          <w:shd w:val="clear" w:color="auto" w:fill="FFFFFF"/>
        </w:rPr>
        <w:t>subarchitecture</w:t>
      </w:r>
      <w:proofErr w:type="spellEnd"/>
      <w:r w:rsidR="00010D62">
        <w:rPr>
          <w:rFonts w:asciiTheme="minorHAnsi" w:hAnsiTheme="minorHAnsi" w:cstheme="minorHAnsi"/>
          <w:sz w:val="22"/>
          <w:shd w:val="clear" w:color="auto" w:fill="FFFFFF"/>
        </w:rPr>
        <w:t xml:space="preserve"> site and handling was highly atypical. </w:t>
      </w:r>
      <w:proofErr w:type="gramStart"/>
      <w:r w:rsidR="00010D62">
        <w:rPr>
          <w:rFonts w:asciiTheme="minorHAnsi" w:hAnsiTheme="minorHAnsi" w:cstheme="minorHAnsi"/>
          <w:sz w:val="22"/>
          <w:shd w:val="clear" w:color="auto" w:fill="FFFFFF"/>
        </w:rPr>
        <w:t>Rather than uniformly sampling the parenchyma in a rapid and sterile manner</w:t>
      </w:r>
      <w:r w:rsidR="00010D62" w:rsidRPr="00010D62">
        <w:rPr>
          <w:rFonts w:asciiTheme="minorHAnsi" w:hAnsiTheme="minorHAnsi" w:cstheme="minorHAnsi"/>
          <w:sz w:val="22"/>
          <w:shd w:val="clear" w:color="auto" w:fill="FFFFFF"/>
          <w:vertAlign w:val="superscript"/>
        </w:rPr>
        <w:t>3-12</w:t>
      </w:r>
      <w:r w:rsidR="00010D62">
        <w:rPr>
          <w:rFonts w:asciiTheme="minorHAnsi" w:hAnsiTheme="minorHAnsi" w:cstheme="minorHAnsi"/>
          <w:sz w:val="22"/>
          <w:shd w:val="clear" w:color="auto" w:fill="FFFFFF"/>
        </w:rPr>
        <w:t xml:space="preserve">, </w:t>
      </w:r>
      <w:r w:rsidR="00CC15E5">
        <w:rPr>
          <w:rFonts w:asciiTheme="minorHAnsi" w:hAnsiTheme="minorHAnsi" w:cstheme="minorHAnsi"/>
          <w:sz w:val="22"/>
          <w:shd w:val="clear" w:color="auto" w:fill="FFFFFF"/>
        </w:rPr>
        <w:t>after trimming away the decidua</w:t>
      </w:r>
      <w:r w:rsidR="00010D62">
        <w:rPr>
          <w:rFonts w:asciiTheme="minorHAnsi" w:hAnsiTheme="minorHAnsi" w:cstheme="minorHAnsi"/>
          <w:sz w:val="22"/>
          <w:shd w:val="clear" w:color="auto" w:fill="FFFFFF"/>
        </w:rPr>
        <w:t xml:space="preserve"> to collect</w:t>
      </w:r>
      <w:r w:rsidR="00CC15E5">
        <w:rPr>
          <w:rFonts w:asciiTheme="minorHAnsi" w:hAnsiTheme="minorHAnsi" w:cstheme="minorHAnsi"/>
          <w:sz w:val="22"/>
          <w:shd w:val="clear" w:color="auto" w:fill="FFFFFF"/>
        </w:rPr>
        <w:t xml:space="preserve"> only the ‘placental terminal villi’</w:t>
      </w:r>
      <w:r w:rsidR="00010D62">
        <w:rPr>
          <w:rFonts w:asciiTheme="minorHAnsi" w:hAnsiTheme="minorHAnsi" w:cstheme="minorHAnsi"/>
          <w:sz w:val="22"/>
          <w:shd w:val="clear" w:color="auto" w:fill="FFFFFF"/>
        </w:rPr>
        <w:t>, the POP investigators</w:t>
      </w:r>
      <w:r w:rsidR="00CC15E5">
        <w:rPr>
          <w:rFonts w:asciiTheme="minorHAnsi" w:hAnsiTheme="minorHAnsi" w:cstheme="minorHAnsi"/>
          <w:sz w:val="22"/>
          <w:shd w:val="clear" w:color="auto" w:fill="FFFFFF"/>
        </w:rPr>
        <w:t xml:space="preserve"> </w:t>
      </w:r>
      <w:r w:rsidR="00010D62">
        <w:rPr>
          <w:rFonts w:asciiTheme="minorHAnsi" w:hAnsiTheme="minorHAnsi" w:cstheme="minorHAnsi"/>
          <w:sz w:val="22"/>
          <w:shd w:val="clear" w:color="auto" w:fill="FFFFFF"/>
        </w:rPr>
        <w:t>vigorously</w:t>
      </w:r>
      <w:r w:rsidR="003116F7">
        <w:rPr>
          <w:rFonts w:asciiTheme="minorHAnsi" w:hAnsiTheme="minorHAnsi" w:cstheme="minorHAnsi"/>
          <w:sz w:val="22"/>
          <w:shd w:val="clear" w:color="auto" w:fill="FFFFFF"/>
        </w:rPr>
        <w:t xml:space="preserve"> </w:t>
      </w:r>
      <w:r w:rsidR="00CC15E5">
        <w:rPr>
          <w:rFonts w:asciiTheme="minorHAnsi" w:hAnsiTheme="minorHAnsi" w:cstheme="minorHAnsi"/>
          <w:sz w:val="22"/>
          <w:shd w:val="clear" w:color="auto" w:fill="FFFFFF"/>
        </w:rPr>
        <w:t>rinsed</w:t>
      </w:r>
      <w:r w:rsidR="00010D62">
        <w:rPr>
          <w:rFonts w:asciiTheme="minorHAnsi" w:hAnsiTheme="minorHAnsi" w:cstheme="minorHAnsi"/>
          <w:sz w:val="22"/>
          <w:shd w:val="clear" w:color="auto" w:fill="FFFFFF"/>
        </w:rPr>
        <w:t xml:space="preserve"> the samples</w:t>
      </w:r>
      <w:r w:rsidR="00CC15E5">
        <w:rPr>
          <w:rFonts w:asciiTheme="minorHAnsi" w:hAnsiTheme="minorHAnsi" w:cstheme="minorHAnsi"/>
          <w:sz w:val="22"/>
          <w:shd w:val="clear" w:color="auto" w:fill="FFFFFF"/>
        </w:rPr>
        <w:t xml:space="preserve"> </w:t>
      </w:r>
      <w:r w:rsidR="00010D62">
        <w:rPr>
          <w:rFonts w:asciiTheme="minorHAnsi" w:hAnsiTheme="minorHAnsi" w:cstheme="minorHAnsi"/>
          <w:sz w:val="22"/>
          <w:shd w:val="clear" w:color="auto" w:fill="FFFFFF"/>
        </w:rPr>
        <w:t>with PBS dissolved with ultrapure water.</w:t>
      </w:r>
      <w:r w:rsidR="00F27C5E" w:rsidRPr="00F27C5E">
        <w:rPr>
          <w:rFonts w:asciiTheme="minorHAnsi" w:hAnsiTheme="minorHAnsi" w:cstheme="minorHAnsi"/>
          <w:sz w:val="22"/>
          <w:shd w:val="clear" w:color="auto" w:fill="FFFFFF"/>
          <w:vertAlign w:val="superscript"/>
        </w:rPr>
        <w:t>13</w:t>
      </w:r>
      <w:r w:rsidR="00010D62">
        <w:rPr>
          <w:rFonts w:asciiTheme="minorHAnsi" w:hAnsiTheme="minorHAnsi" w:cstheme="minorHAnsi"/>
          <w:sz w:val="22"/>
          <w:shd w:val="clear" w:color="auto" w:fill="FFFFFF"/>
        </w:rPr>
        <w:t xml:space="preserve"> </w:t>
      </w:r>
      <w:r w:rsidR="00F27C5E">
        <w:rPr>
          <w:rFonts w:asciiTheme="minorHAnsi" w:hAnsiTheme="minorHAnsi" w:cstheme="minorHAnsi"/>
          <w:sz w:val="22"/>
          <w:shd w:val="clear" w:color="auto" w:fill="FFFFFF"/>
        </w:rPr>
        <w:t>Third, they used</w:t>
      </w:r>
      <w:r w:rsidR="00CC15E5">
        <w:rPr>
          <w:rFonts w:asciiTheme="minorHAnsi" w:hAnsiTheme="minorHAnsi" w:cstheme="minorHAnsi"/>
          <w:sz w:val="22"/>
          <w:shd w:val="clear" w:color="auto" w:fill="FFFFFF"/>
        </w:rPr>
        <w:t xml:space="preserve"> a scant 25 mg</w:t>
      </w:r>
      <w:r w:rsidR="001F18A4">
        <w:rPr>
          <w:rFonts w:asciiTheme="minorHAnsi" w:hAnsiTheme="minorHAnsi" w:cstheme="minorHAnsi"/>
          <w:sz w:val="22"/>
          <w:shd w:val="clear" w:color="auto" w:fill="FFFFFF"/>
        </w:rPr>
        <w:t xml:space="preserve"> of this washed terminal villous tissue (‘</w:t>
      </w:r>
      <w:r w:rsidR="001F18A4" w:rsidRPr="001F18A4">
        <w:rPr>
          <w:rFonts w:asciiTheme="minorHAnsi" w:hAnsiTheme="minorHAnsi" w:cstheme="minorHAnsi"/>
          <w:i/>
          <w:sz w:val="22"/>
          <w:shd w:val="clear" w:color="auto" w:fill="FFFFFF"/>
        </w:rPr>
        <w:t>combined weight obtained from fragments of all four biopsy collection points’</w:t>
      </w:r>
      <w:r w:rsidR="001F18A4">
        <w:rPr>
          <w:rFonts w:asciiTheme="minorHAnsi" w:hAnsiTheme="minorHAnsi" w:cstheme="minorHAnsi"/>
          <w:sz w:val="22"/>
          <w:shd w:val="clear" w:color="auto" w:fill="FFFFFF"/>
        </w:rPr>
        <w:t>)</w:t>
      </w:r>
      <w:r w:rsidR="001F18A4" w:rsidRPr="001F18A4">
        <w:rPr>
          <w:rFonts w:asciiTheme="minorHAnsi" w:hAnsiTheme="minorHAnsi" w:cstheme="minorHAnsi"/>
          <w:sz w:val="22"/>
          <w:shd w:val="clear" w:color="auto" w:fill="FFFFFF"/>
          <w:vertAlign w:val="superscript"/>
        </w:rPr>
        <w:t>1</w:t>
      </w:r>
      <w:r w:rsidR="00F27C5E">
        <w:rPr>
          <w:rFonts w:asciiTheme="minorHAnsi" w:hAnsiTheme="minorHAnsi" w:cstheme="minorHAnsi"/>
          <w:sz w:val="22"/>
          <w:shd w:val="clear" w:color="auto" w:fill="FFFFFF"/>
        </w:rPr>
        <w:t xml:space="preserve"> </w:t>
      </w:r>
      <w:r w:rsidR="001F18A4">
        <w:rPr>
          <w:rFonts w:asciiTheme="minorHAnsi" w:hAnsiTheme="minorHAnsi" w:cstheme="minorHAnsi"/>
          <w:sz w:val="22"/>
          <w:shd w:val="clear" w:color="auto" w:fill="FFFFFF"/>
        </w:rPr>
        <w:t xml:space="preserve">for their </w:t>
      </w:r>
      <w:proofErr w:type="spellStart"/>
      <w:r w:rsidR="001F18A4">
        <w:rPr>
          <w:rFonts w:asciiTheme="minorHAnsi" w:hAnsiTheme="minorHAnsi" w:cstheme="minorHAnsi"/>
          <w:sz w:val="22"/>
          <w:shd w:val="clear" w:color="auto" w:fill="FFFFFF"/>
        </w:rPr>
        <w:t>metagenomic</w:t>
      </w:r>
      <w:proofErr w:type="spellEnd"/>
      <w:r w:rsidR="001F18A4">
        <w:rPr>
          <w:rFonts w:asciiTheme="minorHAnsi" w:hAnsiTheme="minorHAnsi" w:cstheme="minorHAnsi"/>
          <w:sz w:val="22"/>
          <w:shd w:val="clear" w:color="auto" w:fill="FFFFFF"/>
        </w:rPr>
        <w:t xml:space="preserve"> DNA extractions.</w:t>
      </w:r>
      <w:proofErr w:type="gramEnd"/>
      <w:r w:rsidR="00F27C5E">
        <w:rPr>
          <w:rFonts w:asciiTheme="minorHAnsi" w:hAnsiTheme="minorHAnsi" w:cstheme="minorHAnsi"/>
          <w:sz w:val="22"/>
          <w:shd w:val="clear" w:color="auto" w:fill="FFFFFF"/>
        </w:rPr>
        <w:t xml:space="preserve"> </w:t>
      </w:r>
      <w:r>
        <w:rPr>
          <w:rFonts w:asciiTheme="minorHAnsi" w:hAnsiTheme="minorHAnsi" w:cstheme="minorHAnsi"/>
          <w:sz w:val="22"/>
          <w:shd w:val="clear" w:color="auto" w:fill="FFFFFF"/>
        </w:rPr>
        <w:t xml:space="preserve">All of these methodologies are </w:t>
      </w:r>
      <w:r w:rsidR="006C0A3D">
        <w:rPr>
          <w:rFonts w:asciiTheme="minorHAnsi" w:hAnsiTheme="minorHAnsi" w:cstheme="minorHAnsi"/>
          <w:sz w:val="22"/>
          <w:shd w:val="clear" w:color="auto" w:fill="FFFFFF"/>
        </w:rPr>
        <w:t>in contrast to ours and others work</w:t>
      </w:r>
      <w:r>
        <w:rPr>
          <w:rFonts w:asciiTheme="minorHAnsi" w:hAnsiTheme="minorHAnsi" w:cstheme="minorHAnsi"/>
          <w:sz w:val="22"/>
          <w:shd w:val="clear" w:color="auto" w:fill="FFFFFF"/>
        </w:rPr>
        <w:t xml:space="preserve"> in the field.</w:t>
      </w:r>
      <w:r w:rsidR="006C0A3D">
        <w:rPr>
          <w:rFonts w:asciiTheme="minorHAnsi" w:hAnsiTheme="minorHAnsi" w:cstheme="minorHAnsi"/>
          <w:sz w:val="22"/>
          <w:shd w:val="clear" w:color="auto" w:fill="FFFFFF"/>
        </w:rPr>
        <w:t xml:space="preserve"> </w:t>
      </w:r>
    </w:p>
    <w:p w14:paraId="27AD1829" w14:textId="77777777" w:rsidR="003F2DB9" w:rsidRDefault="003F2DB9" w:rsidP="00F143E4">
      <w:pPr>
        <w:spacing w:line="480" w:lineRule="auto"/>
        <w:rPr>
          <w:rFonts w:asciiTheme="minorHAnsi" w:hAnsiTheme="minorHAnsi" w:cstheme="minorHAnsi"/>
          <w:i/>
          <w:sz w:val="22"/>
          <w:shd w:val="clear" w:color="auto" w:fill="FFFFFF"/>
        </w:rPr>
      </w:pPr>
    </w:p>
    <w:p w14:paraId="4A2406B6" w14:textId="419470D5" w:rsidR="006C0A3D" w:rsidRDefault="00FC4A1A" w:rsidP="00F143E4">
      <w:pPr>
        <w:spacing w:line="480" w:lineRule="auto"/>
        <w:rPr>
          <w:rFonts w:asciiTheme="minorHAnsi" w:hAnsiTheme="minorHAnsi" w:cstheme="minorHAnsi"/>
          <w:sz w:val="22"/>
          <w:shd w:val="clear" w:color="auto" w:fill="FFFFFF"/>
        </w:rPr>
      </w:pPr>
      <w:r>
        <w:rPr>
          <w:rFonts w:asciiTheme="minorHAnsi" w:hAnsiTheme="minorHAnsi" w:cstheme="minorHAnsi"/>
          <w:i/>
          <w:sz w:val="22"/>
          <w:shd w:val="clear" w:color="auto" w:fill="FFFFFF"/>
        </w:rPr>
        <w:t xml:space="preserve">Sequencing failure rather than sequencing contamination. </w:t>
      </w:r>
      <w:r w:rsidR="007F6A15">
        <w:rPr>
          <w:rFonts w:asciiTheme="minorHAnsi" w:hAnsiTheme="minorHAnsi" w:cstheme="minorHAnsi"/>
          <w:sz w:val="22"/>
          <w:shd w:val="clear" w:color="auto" w:fill="FFFFFF"/>
        </w:rPr>
        <w:t xml:space="preserve">De Goffau and </w:t>
      </w:r>
      <w:r w:rsidR="006C0A3D">
        <w:rPr>
          <w:rFonts w:asciiTheme="minorHAnsi" w:hAnsiTheme="minorHAnsi" w:cstheme="minorHAnsi"/>
          <w:sz w:val="22"/>
          <w:shd w:val="clear" w:color="auto" w:fill="FFFFFF"/>
        </w:rPr>
        <w:t>colleagues</w:t>
      </w:r>
      <w:r w:rsidR="00A946CE">
        <w:rPr>
          <w:rFonts w:asciiTheme="minorHAnsi" w:hAnsiTheme="minorHAnsi" w:cstheme="minorHAnsi"/>
          <w:sz w:val="22"/>
          <w:shd w:val="clear" w:color="auto" w:fill="FFFFFF"/>
        </w:rPr>
        <w:t xml:space="preserve"> suggest that one source of contamination in low biomass samples is sequencing. However, that presumes that there is equivalent depth of sequencing and soundness of library preparation. As shown in Figure 1, that is not the case. </w:t>
      </w:r>
    </w:p>
    <w:p w14:paraId="76B981BA" w14:textId="5C7D2EE5" w:rsidR="00A946CE" w:rsidRDefault="00A946CE" w:rsidP="00F143E4">
      <w:pPr>
        <w:spacing w:line="480" w:lineRule="auto"/>
        <w:rPr>
          <w:rFonts w:asciiTheme="minorHAnsi" w:hAnsiTheme="minorHAnsi" w:cstheme="minorHAnsi"/>
          <w:sz w:val="22"/>
          <w:shd w:val="clear" w:color="auto" w:fill="FFFFFF"/>
        </w:rPr>
      </w:pPr>
    </w:p>
    <w:p w14:paraId="497CF303" w14:textId="748D0988" w:rsidR="00A946CE" w:rsidRDefault="00A946CE" w:rsidP="00F143E4">
      <w:pPr>
        <w:spacing w:line="480" w:lineRule="auto"/>
        <w:rPr>
          <w:rFonts w:asciiTheme="minorHAnsi" w:hAnsiTheme="minorHAnsi" w:cstheme="minorHAnsi"/>
          <w:sz w:val="22"/>
          <w:shd w:val="clear" w:color="auto" w:fill="FFFFFF"/>
        </w:rPr>
      </w:pPr>
      <w:r w:rsidRPr="00A946CE">
        <w:rPr>
          <w:rFonts w:asciiTheme="minorHAnsi" w:hAnsiTheme="minorHAnsi" w:cstheme="minorHAnsi"/>
          <w:i/>
          <w:sz w:val="22"/>
          <w:shd w:val="clear" w:color="auto" w:fill="FFFFFF"/>
        </w:rPr>
        <w:t xml:space="preserve">Absence and </w:t>
      </w:r>
      <w:r>
        <w:rPr>
          <w:rFonts w:asciiTheme="minorHAnsi" w:hAnsiTheme="minorHAnsi" w:cstheme="minorHAnsi"/>
          <w:i/>
          <w:sz w:val="22"/>
          <w:shd w:val="clear" w:color="auto" w:fill="FFFFFF"/>
        </w:rPr>
        <w:t>underuse</w:t>
      </w:r>
      <w:r w:rsidRPr="00A946CE">
        <w:rPr>
          <w:rFonts w:asciiTheme="minorHAnsi" w:hAnsiTheme="minorHAnsi" w:cstheme="minorHAnsi"/>
          <w:i/>
          <w:sz w:val="22"/>
          <w:shd w:val="clear" w:color="auto" w:fill="FFFFFF"/>
        </w:rPr>
        <w:t xml:space="preserve"> of “contaminant controls”</w:t>
      </w:r>
      <w:r>
        <w:rPr>
          <w:rFonts w:asciiTheme="minorHAnsi" w:hAnsiTheme="minorHAnsi" w:cstheme="minorHAnsi"/>
          <w:sz w:val="22"/>
          <w:shd w:val="clear" w:color="auto" w:fill="FFFFFF"/>
        </w:rPr>
        <w:t xml:space="preserve">. Contrary to their study depiction diagram (Extended Data Fig. 1), </w:t>
      </w:r>
    </w:p>
    <w:p w14:paraId="61B3924D" w14:textId="0EB59228" w:rsidR="00A946CE" w:rsidRDefault="00A946CE" w:rsidP="00F143E4">
      <w:pPr>
        <w:spacing w:line="480" w:lineRule="auto"/>
        <w:rPr>
          <w:rFonts w:asciiTheme="minorHAnsi" w:hAnsiTheme="minorHAnsi" w:cstheme="minorHAnsi"/>
          <w:sz w:val="22"/>
          <w:shd w:val="clear" w:color="auto" w:fill="FFFFFF"/>
        </w:rPr>
      </w:pPr>
    </w:p>
    <w:p w14:paraId="32C03038" w14:textId="77777777" w:rsidR="00A946CE" w:rsidRPr="006C0A3D" w:rsidRDefault="00A946CE" w:rsidP="00A946CE">
      <w:pPr>
        <w:spacing w:line="480" w:lineRule="auto"/>
        <w:rPr>
          <w:rFonts w:asciiTheme="minorHAnsi" w:hAnsiTheme="minorHAnsi" w:cstheme="minorHAnsi"/>
          <w:sz w:val="22"/>
          <w:shd w:val="clear" w:color="auto" w:fill="FFFFFF"/>
        </w:rPr>
      </w:pPr>
      <w:r>
        <w:rPr>
          <w:rFonts w:asciiTheme="minorHAnsi" w:hAnsiTheme="minorHAnsi" w:cstheme="minorHAnsi"/>
          <w:i/>
          <w:sz w:val="22"/>
          <w:shd w:val="clear" w:color="auto" w:fill="FFFFFF"/>
        </w:rPr>
        <w:t xml:space="preserve">Introduction of methodologic bias resulting from mapping to customized reference databases (WGS) and use of degenerate primers with </w:t>
      </w:r>
      <w:proofErr w:type="spellStart"/>
      <w:r>
        <w:rPr>
          <w:rFonts w:asciiTheme="minorHAnsi" w:hAnsiTheme="minorHAnsi" w:cstheme="minorHAnsi"/>
          <w:i/>
          <w:sz w:val="22"/>
          <w:shd w:val="clear" w:color="auto" w:fill="FFFFFF"/>
        </w:rPr>
        <w:t>oligotyping</w:t>
      </w:r>
      <w:proofErr w:type="spellEnd"/>
      <w:r>
        <w:rPr>
          <w:rFonts w:asciiTheme="minorHAnsi" w:hAnsiTheme="minorHAnsi" w:cstheme="minorHAnsi"/>
          <w:i/>
          <w:sz w:val="22"/>
          <w:shd w:val="clear" w:color="auto" w:fill="FFFFFF"/>
        </w:rPr>
        <w:t xml:space="preserve"> (16S). </w:t>
      </w:r>
      <w:r w:rsidRPr="006C0A3D">
        <w:rPr>
          <w:rFonts w:asciiTheme="minorHAnsi" w:hAnsiTheme="minorHAnsi" w:cstheme="minorHAnsi"/>
          <w:sz w:val="22"/>
          <w:shd w:val="clear" w:color="auto" w:fill="FFFFFF"/>
        </w:rPr>
        <w:t xml:space="preserve">Taxonomic overlap is not contamination. </w:t>
      </w:r>
    </w:p>
    <w:p w14:paraId="66B4B004" w14:textId="77777777" w:rsidR="00A946CE" w:rsidRDefault="00A946CE" w:rsidP="00F143E4">
      <w:pPr>
        <w:spacing w:line="480" w:lineRule="auto"/>
        <w:rPr>
          <w:rFonts w:asciiTheme="minorHAnsi" w:hAnsiTheme="minorHAnsi" w:cstheme="minorHAnsi"/>
          <w:sz w:val="22"/>
          <w:shd w:val="clear" w:color="auto" w:fill="FFFFFF"/>
        </w:rPr>
      </w:pPr>
    </w:p>
    <w:p w14:paraId="326B5938" w14:textId="3BD2948B" w:rsidR="006C0A3D" w:rsidRDefault="00021CED" w:rsidP="00F143E4">
      <w:pPr>
        <w:spacing w:line="480" w:lineRule="auto"/>
        <w:rPr>
          <w:rFonts w:asciiTheme="minorHAnsi" w:hAnsiTheme="minorHAnsi" w:cstheme="minorHAnsi"/>
          <w:sz w:val="22"/>
          <w:shd w:val="clear" w:color="auto" w:fill="FFFFFF"/>
        </w:rPr>
      </w:pPr>
      <w:r w:rsidRPr="00021CED">
        <w:rPr>
          <w:rFonts w:asciiTheme="minorHAnsi" w:hAnsiTheme="minorHAnsi" w:cstheme="minorHAnsi"/>
          <w:i/>
          <w:sz w:val="22"/>
          <w:shd w:val="clear" w:color="auto" w:fill="FFFFFF"/>
        </w:rPr>
        <w:lastRenderedPageBreak/>
        <w:t>Rather, unbiased re-analysis</w:t>
      </w:r>
      <w:r>
        <w:rPr>
          <w:rFonts w:asciiTheme="minorHAnsi" w:hAnsiTheme="minorHAnsi" w:cstheme="minorHAnsi"/>
          <w:i/>
          <w:sz w:val="22"/>
          <w:shd w:val="clear" w:color="auto" w:fill="FFFFFF"/>
        </w:rPr>
        <w:t xml:space="preserve"> with both validated and novel tools</w:t>
      </w:r>
      <w:r w:rsidRPr="00021CED">
        <w:rPr>
          <w:rFonts w:asciiTheme="minorHAnsi" w:hAnsiTheme="minorHAnsi" w:cstheme="minorHAnsi"/>
          <w:i/>
          <w:sz w:val="22"/>
          <w:shd w:val="clear" w:color="auto" w:fill="FFFFFF"/>
        </w:rPr>
        <w:t xml:space="preserve"> leads to a rediscovery of a low-biomass, low-abundance metagenomics (aka, a placental microbiome)</w:t>
      </w:r>
      <w:r>
        <w:rPr>
          <w:rFonts w:asciiTheme="minorHAnsi" w:hAnsiTheme="minorHAnsi" w:cstheme="minorHAnsi"/>
          <w:sz w:val="22"/>
          <w:shd w:val="clear" w:color="auto" w:fill="FFFFFF"/>
        </w:rPr>
        <w:t xml:space="preserve">. We remain agnostic as to whether this community is viable or the placenta is “physiologically colonized”. Metagenomics cannot reveal those answers, </w:t>
      </w:r>
      <w:proofErr w:type="gramStart"/>
      <w:r>
        <w:rPr>
          <w:rFonts w:asciiTheme="minorHAnsi" w:hAnsiTheme="minorHAnsi" w:cstheme="minorHAnsi"/>
          <w:sz w:val="22"/>
          <w:shd w:val="clear" w:color="auto" w:fill="FFFFFF"/>
        </w:rPr>
        <w:t>either in support nor</w:t>
      </w:r>
      <w:proofErr w:type="gramEnd"/>
      <w:r>
        <w:rPr>
          <w:rFonts w:asciiTheme="minorHAnsi" w:hAnsiTheme="minorHAnsi" w:cstheme="minorHAnsi"/>
          <w:sz w:val="22"/>
          <w:shd w:val="clear" w:color="auto" w:fill="FFFFFF"/>
        </w:rPr>
        <w:t xml:space="preserve"> in denial. </w:t>
      </w:r>
    </w:p>
    <w:p w14:paraId="2755BF7D" w14:textId="585A4707" w:rsidR="00021CED" w:rsidRDefault="00021CED" w:rsidP="00F143E4">
      <w:pPr>
        <w:spacing w:line="480" w:lineRule="auto"/>
        <w:rPr>
          <w:rFonts w:asciiTheme="minorHAnsi" w:hAnsiTheme="minorHAnsi" w:cstheme="minorHAnsi"/>
          <w:sz w:val="22"/>
          <w:shd w:val="clear" w:color="auto" w:fill="FFFFFF"/>
        </w:rPr>
      </w:pPr>
    </w:p>
    <w:p w14:paraId="1A63CEC2" w14:textId="38ECAF24" w:rsidR="00021CED" w:rsidRDefault="00021CED" w:rsidP="00F143E4">
      <w:pPr>
        <w:spacing w:line="480" w:lineRule="auto"/>
        <w:rPr>
          <w:rFonts w:asciiTheme="minorHAnsi" w:hAnsiTheme="minorHAnsi" w:cstheme="minorHAnsi"/>
          <w:sz w:val="22"/>
          <w:shd w:val="clear" w:color="auto" w:fill="FFFFFF"/>
        </w:rPr>
      </w:pPr>
    </w:p>
    <w:p w14:paraId="6B07CC85" w14:textId="77777777" w:rsidR="00021CED" w:rsidRDefault="00021CED" w:rsidP="00F143E4">
      <w:pPr>
        <w:spacing w:line="480" w:lineRule="auto"/>
        <w:rPr>
          <w:rFonts w:asciiTheme="minorHAnsi" w:hAnsiTheme="minorHAnsi" w:cstheme="minorHAnsi"/>
          <w:sz w:val="22"/>
          <w:shd w:val="clear" w:color="auto" w:fill="FFFFFF"/>
        </w:rPr>
      </w:pPr>
    </w:p>
    <w:p w14:paraId="518DA981" w14:textId="55E23447" w:rsidR="006C0A3D" w:rsidRDefault="00A946CE" w:rsidP="006C0A3D">
      <w:pPr>
        <w:spacing w:line="480" w:lineRule="auto"/>
        <w:rPr>
          <w:rFonts w:asciiTheme="minorHAnsi" w:hAnsiTheme="minorHAnsi" w:cstheme="minorHAnsi"/>
          <w:sz w:val="22"/>
          <w:shd w:val="clear" w:color="auto" w:fill="FFFFFF"/>
        </w:rPr>
      </w:pPr>
      <w:r>
        <w:rPr>
          <w:rFonts w:asciiTheme="minorHAnsi" w:hAnsiTheme="minorHAnsi" w:cstheme="minorHAnsi"/>
          <w:i/>
          <w:sz w:val="22"/>
          <w:shd w:val="clear" w:color="auto" w:fill="FFFFFF"/>
        </w:rPr>
        <w:t xml:space="preserve">Unbiased analysis reveals no significant difference among Cesarean and vaginally delivered </w:t>
      </w:r>
      <w:r w:rsidR="004970DB">
        <w:rPr>
          <w:rFonts w:asciiTheme="minorHAnsi" w:hAnsiTheme="minorHAnsi" w:cstheme="minorHAnsi"/>
          <w:i/>
          <w:sz w:val="22"/>
          <w:shd w:val="clear" w:color="auto" w:fill="FFFFFF"/>
        </w:rPr>
        <w:t xml:space="preserve">placental </w:t>
      </w:r>
      <w:r>
        <w:rPr>
          <w:rFonts w:asciiTheme="minorHAnsi" w:hAnsiTheme="minorHAnsi" w:cstheme="minorHAnsi"/>
          <w:i/>
          <w:sz w:val="22"/>
          <w:shd w:val="clear" w:color="auto" w:fill="FFFFFF"/>
        </w:rPr>
        <w:t>samples</w:t>
      </w:r>
      <w:r w:rsidR="004970DB">
        <w:rPr>
          <w:rFonts w:asciiTheme="minorHAnsi" w:hAnsiTheme="minorHAnsi" w:cstheme="minorHAnsi"/>
          <w:i/>
          <w:sz w:val="22"/>
          <w:shd w:val="clear" w:color="auto" w:fill="FFFFFF"/>
        </w:rPr>
        <w:t xml:space="preserve">, but </w:t>
      </w:r>
      <w:proofErr w:type="gramStart"/>
      <w:r w:rsidR="004970DB">
        <w:rPr>
          <w:rFonts w:asciiTheme="minorHAnsi" w:hAnsiTheme="minorHAnsi" w:cstheme="minorHAnsi"/>
          <w:i/>
          <w:sz w:val="22"/>
          <w:shd w:val="clear" w:color="auto" w:fill="FFFFFF"/>
        </w:rPr>
        <w:t>distinct</w:t>
      </w:r>
      <w:proofErr w:type="gramEnd"/>
      <w:r w:rsidR="004970DB">
        <w:rPr>
          <w:rFonts w:asciiTheme="minorHAnsi" w:hAnsiTheme="minorHAnsi" w:cstheme="minorHAnsi"/>
          <w:i/>
          <w:sz w:val="22"/>
          <w:shd w:val="clear" w:color="auto" w:fill="FFFFFF"/>
        </w:rPr>
        <w:t xml:space="preserve"> and significant differences in term and preterm birth samples</w:t>
      </w:r>
      <w:r w:rsidR="006C0A3D">
        <w:rPr>
          <w:rFonts w:asciiTheme="minorHAnsi" w:hAnsiTheme="minorHAnsi" w:cstheme="minorHAnsi"/>
          <w:i/>
          <w:sz w:val="22"/>
          <w:shd w:val="clear" w:color="auto" w:fill="FFFFFF"/>
        </w:rPr>
        <w:t xml:space="preserve">. </w:t>
      </w:r>
      <w:r w:rsidR="00FC4A1A">
        <w:rPr>
          <w:rFonts w:asciiTheme="minorHAnsi" w:hAnsiTheme="minorHAnsi" w:cstheme="minorHAnsi"/>
          <w:sz w:val="22"/>
          <w:shd w:val="clear" w:color="auto" w:fill="FFFFFF"/>
        </w:rPr>
        <w:t xml:space="preserve"> </w:t>
      </w:r>
      <w:r w:rsidR="006C0A3D">
        <w:rPr>
          <w:rFonts w:asciiTheme="minorHAnsi" w:hAnsiTheme="minorHAnsi" w:cstheme="minorHAnsi"/>
          <w:sz w:val="22"/>
          <w:shd w:val="clear" w:color="auto" w:fill="FFFFFF"/>
        </w:rPr>
        <w:t xml:space="preserve">De Goffau and colleagues built in several biased assumptions pertaining to vaginal contamination, which </w:t>
      </w:r>
      <w:proofErr w:type="gramStart"/>
      <w:r w:rsidR="006C0A3D">
        <w:rPr>
          <w:rFonts w:asciiTheme="minorHAnsi" w:hAnsiTheme="minorHAnsi" w:cstheme="minorHAnsi"/>
          <w:sz w:val="22"/>
          <w:shd w:val="clear" w:color="auto" w:fill="FFFFFF"/>
        </w:rPr>
        <w:t>were not supported</w:t>
      </w:r>
      <w:proofErr w:type="gramEnd"/>
      <w:r w:rsidR="006C0A3D">
        <w:rPr>
          <w:rFonts w:asciiTheme="minorHAnsi" w:hAnsiTheme="minorHAnsi" w:cstheme="minorHAnsi"/>
          <w:sz w:val="22"/>
          <w:shd w:val="clear" w:color="auto" w:fill="FFFFFF"/>
        </w:rPr>
        <w:t xml:space="preserve"> by their experimental evidence.</w:t>
      </w:r>
    </w:p>
    <w:p w14:paraId="2C232937" w14:textId="03541D28" w:rsidR="006C0A3D" w:rsidRPr="004970DB" w:rsidRDefault="006C0A3D" w:rsidP="006C0A3D">
      <w:pPr>
        <w:spacing w:line="480" w:lineRule="auto"/>
        <w:rPr>
          <w:rFonts w:asciiTheme="minorHAnsi" w:hAnsiTheme="minorHAnsi" w:cstheme="minorHAnsi"/>
          <w:i/>
          <w:sz w:val="22"/>
          <w:shd w:val="clear" w:color="auto" w:fill="FFFFFF"/>
        </w:rPr>
      </w:pPr>
    </w:p>
    <w:p w14:paraId="2DB05237" w14:textId="1BEAD732" w:rsidR="00F04BC9" w:rsidRDefault="00F04BC9" w:rsidP="006C0A3D">
      <w:pPr>
        <w:spacing w:line="480" w:lineRule="auto"/>
        <w:rPr>
          <w:rFonts w:asciiTheme="minorHAnsi" w:hAnsiTheme="minorHAnsi" w:cstheme="minorHAnsi"/>
          <w:sz w:val="22"/>
          <w:shd w:val="clear" w:color="auto" w:fill="FFFFFF"/>
        </w:rPr>
      </w:pPr>
    </w:p>
    <w:p w14:paraId="1B4E6299" w14:textId="77777777" w:rsidR="00F04BC9" w:rsidRDefault="00F04BC9">
      <w:pPr>
        <w:rPr>
          <w:rFonts w:asciiTheme="minorHAnsi" w:hAnsiTheme="minorHAnsi" w:cstheme="minorHAnsi"/>
          <w:sz w:val="22"/>
          <w:shd w:val="clear" w:color="auto" w:fill="FFFFFF"/>
        </w:rPr>
      </w:pPr>
      <w:r>
        <w:rPr>
          <w:rFonts w:asciiTheme="minorHAnsi" w:hAnsiTheme="minorHAnsi" w:cstheme="minorHAnsi"/>
          <w:sz w:val="22"/>
          <w:shd w:val="clear" w:color="auto" w:fill="FFFFFF"/>
        </w:rPr>
        <w:br w:type="page"/>
      </w:r>
    </w:p>
    <w:p w14:paraId="0A208068" w14:textId="0C9F5A75" w:rsidR="00F04BC9" w:rsidRDefault="00F04BC9" w:rsidP="006C0A3D">
      <w:pPr>
        <w:spacing w:line="480" w:lineRule="auto"/>
        <w:rPr>
          <w:rFonts w:asciiTheme="minorHAnsi" w:hAnsiTheme="minorHAnsi" w:cstheme="minorHAnsi"/>
          <w:sz w:val="22"/>
          <w:shd w:val="clear" w:color="auto" w:fill="FFFFFF"/>
        </w:rPr>
      </w:pPr>
      <w:bookmarkStart w:id="1" w:name="_GoBack"/>
      <w:bookmarkEnd w:id="1"/>
    </w:p>
    <w:p w14:paraId="585DE0A4" w14:textId="77777777" w:rsidR="00F04BC9" w:rsidRDefault="00F04BC9">
      <w:pPr>
        <w:rPr>
          <w:rFonts w:asciiTheme="minorHAnsi" w:hAnsiTheme="minorHAnsi" w:cstheme="minorHAnsi"/>
          <w:sz w:val="22"/>
          <w:shd w:val="clear" w:color="auto" w:fill="FFFFFF"/>
        </w:rPr>
      </w:pPr>
      <w:r>
        <w:rPr>
          <w:rFonts w:asciiTheme="minorHAnsi" w:hAnsiTheme="minorHAnsi" w:cstheme="minorHAnsi"/>
          <w:sz w:val="22"/>
          <w:shd w:val="clear" w:color="auto" w:fill="FFFFFF"/>
        </w:rPr>
        <w:br w:type="page"/>
      </w:r>
    </w:p>
    <w:p w14:paraId="20EBAED8" w14:textId="77777777" w:rsidR="006C0A3D" w:rsidRDefault="006C0A3D" w:rsidP="006C0A3D">
      <w:pPr>
        <w:spacing w:line="480" w:lineRule="auto"/>
        <w:rPr>
          <w:rFonts w:asciiTheme="minorHAnsi" w:hAnsiTheme="minorHAnsi" w:cstheme="minorHAnsi"/>
          <w:sz w:val="22"/>
          <w:shd w:val="clear" w:color="auto" w:fill="FFFFFF"/>
        </w:rPr>
      </w:pPr>
    </w:p>
    <w:p w14:paraId="4CE260C2" w14:textId="68D8BD6D" w:rsidR="001338E3" w:rsidRPr="00BC6DB1" w:rsidRDefault="001338E3" w:rsidP="00F143E4">
      <w:pPr>
        <w:spacing w:line="480" w:lineRule="auto"/>
        <w:rPr>
          <w:rFonts w:asciiTheme="minorHAnsi" w:hAnsiTheme="minorHAnsi" w:cstheme="minorHAnsi"/>
          <w:sz w:val="22"/>
          <w:shd w:val="clear" w:color="auto" w:fill="FFFFFF"/>
        </w:rPr>
      </w:pPr>
      <w:r w:rsidRPr="001338E3">
        <w:rPr>
          <w:rFonts w:asciiTheme="minorHAnsi" w:hAnsiTheme="minorHAnsi" w:cstheme="minorHAnsi"/>
          <w:sz w:val="22"/>
          <w:shd w:val="clear" w:color="auto" w:fill="FFFFFF"/>
        </w:rPr>
        <w:t xml:space="preserve">Although parturition was traditionally </w:t>
      </w:r>
      <w:proofErr w:type="gramStart"/>
      <w:r w:rsidRPr="001338E3">
        <w:rPr>
          <w:rFonts w:asciiTheme="minorHAnsi" w:hAnsiTheme="minorHAnsi" w:cstheme="minorHAnsi"/>
          <w:sz w:val="22"/>
          <w:shd w:val="clear" w:color="auto" w:fill="FFFFFF"/>
        </w:rPr>
        <w:t>assumed</w:t>
      </w:r>
      <w:proofErr w:type="gramEnd"/>
      <w:r w:rsidRPr="001338E3">
        <w:rPr>
          <w:rFonts w:asciiTheme="minorHAnsi" w:hAnsiTheme="minorHAnsi" w:cstheme="minorHAnsi"/>
          <w:sz w:val="22"/>
          <w:shd w:val="clear" w:color="auto" w:fill="FFFFFF"/>
        </w:rPr>
        <w:t xml:space="preserve"> the initial contact point during which neonates are exposed to their mother’s microbes, emerging evidence indicates that this is unlikely to be true. The presence of microbes and low biomass microbial communities within the intrauterine space – the uterine decidua, the placenta, and the amnion and chorionic membranes</w:t>
      </w:r>
      <w:r w:rsidR="00332836">
        <w:rPr>
          <w:rFonts w:asciiTheme="minorHAnsi" w:hAnsiTheme="minorHAnsi" w:cstheme="minorHAnsi"/>
          <w:sz w:val="22"/>
          <w:shd w:val="clear" w:color="auto" w:fill="FFFFFF"/>
        </w:rPr>
        <w:t>,</w:t>
      </w:r>
      <w:r w:rsidRPr="001338E3">
        <w:rPr>
          <w:rFonts w:asciiTheme="minorHAnsi" w:hAnsiTheme="minorHAnsi" w:cstheme="minorHAnsi"/>
          <w:sz w:val="22"/>
          <w:shd w:val="clear" w:color="auto" w:fill="FFFFFF"/>
        </w:rPr>
        <w:t xml:space="preserve"> and amniotic fluid– has now been consistently documented in a growing multitude of mammalian species</w:t>
      </w:r>
      <w:r w:rsidR="00332836"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8/jb.13.1.1-71.1927","ISSN":"0021-9193","author":[{"dropping-particle":"","family":"Burrage","given":"Severance","non-dropping-particle":"","parse-names":false,"suffix":""}],"container-title":"Twenty-eighth Annual Meeting of the Society of American Bacteriologists, Journal of Bacteriology","id":"ITEM-1","issue":"1","issued":{"date-parts":[["1926"]]},"page":"1-71","title":"Bacteria in the supposedly sterile meconium","type":"paper-conference","volume":"13"},"uris":["http://www.mendeley.com/documents/?uuid=44817ed8-ff25-4a39-8e84-3db58b5d644f"]},{"id":"ITEM-2","itemData":{"DOI":"10.1001/archpedi.1934.01960130103007","author":[{"dropping-particle":"","family":"Hall","given":"Ivan C.","non-dropping-particle":"","parse-names":false,"suffix":""},{"dropping-particle":"","family":"O'Toole","given":"Elizabeth","non-dropping-particle":"","parse-names":false,"suffix":""}],"container-title":"Am J Dis Child","id":"ITEM-2","issue":"6","issued":{"date-parts":[["1934"]]},"page":"1279-1285","title":"Bacterial flora of first specimens of meconium passed by fifty newborn infants","type":"article-journal","volume":"47"},"uris":["http://www.mendeley.com/documents/?uuid=23985c92-4179-42be-8f6d-4c36c042c575"]},{"id":"ITEM-3","itemData":{"DOI":"10.1016/S0022-3476(36)80069-9","abstract":"In three of twenty-nine specimens of meconium collected within thirtyminutes after delivery, bacteria were demonstrated by plating methods. These three positive cases indicate that prenatal bacterial invasion of the intestinal tract does occur in a small percentage of cases. Some of the positive results obtained by enrichment might be invalidated by the failure to sterilize thoroughly the skin surrounding the anus, but a large number with corresponding sterile skin cultures, or skin cultures showing other bacterial species than in the meconium, indicated that a few organisms were present in the meconium at birth in about 36 per cent of this series of sixty-four specimens.","author":[{"dropping-particle":"","family":"Snyder","given":"Marshall L.","non-dropping-particle":"","parse-names":false,"suffix":""}],"container-title":"Journal of Pediatrics","id":"ITEM-3","issue":"5","issued":{"date-parts":[["1936"]]},"page":"624-632","title":"The bacterial flora of meconium specimenscollected from sixty-four infants within four hours after delivery","type":"article-journal","volume":"9"},"uris":["http://www.mendeley.com/documents/?uuid=6b1dfe56-2e75-4824-8135-61089e5c4068"]},{"id":"ITEM-4","itemData":{"PMID":"6817588","abstract":"Cultures for aerobic bacteria were prepared from 353 placentas. Specimens were taken from the chorion after removing the amnion. The specimens were immersed into Stuart transport medium. Microscopic examination of the placenta and cultures from the throat and ear of newborns were also done. The rate of positive bacterial cultures was 16%. Chorioamnionitis was found in 15%. The proportion of chorioamnionitis caused by aerobic bacteria was 44%. The rate of positive bacterial cultures from the placenta in the group of newborns with clinical signs of intrauterine infection was 63%. Bacteria can be present on the chorionic plate without any histological evidence of chorioamnionitis. Bacteriological examination of the placenta is therefore mandatory when amniotic fluid infection is suspected.","author":[{"dropping-particle":"","family":"Kovalovszki","given":"L.","non-dropping-particle":"","parse-names":false,"suffix":""}],"container-title":"Acta paediatrica Academiae Scientiarum Hungaricae","id":"ITEM-4","issue":"3","issued":{"date-parts":[["1982"]]},"page":"357-360","title":"Isolation of aerobic bacteria from the placenta","type":"article-journal","volume":"23"},"uris":["http://www.mendeley.com/documents/?uuid=015b380c-3dee-4093-936d-8b92d308b08e"]},{"id":"ITEM-5","itemData":{"ISSN":"10647449","PMID":"9195088","abstract":"OBJECTIVE: To determine the rate of amniotic fluid (AF) infection in preterm labor patients with negative AF cultures, using bacterial ribosomal RNA polymerase chain reaction (rRNA PCR). STUDY DESIGN: 70 preterm labor patients with intact membranes at 22-34 weeks gestation had AF collected by amniocenlesis for culture and interleukin-6 (IL-6) enzyme immunoassay. AF bacterial rRNA PCR for 17 patients with positive cultures were compared with 14 patients with negative cultures and IL-6&gt;2000 pg/ml and 39 patients with negative cultures and low AF IL-6. Kruskal-Wallis ANOVA and paired Mann-Whitney tests with Bonferroni correction were used to examine differences between culture, -culture/+PCR, and -culture/-PCR groups. RESULTS: Bacterial rRNA PCR was positive in 15(88%) of 17 patients with positive cultures. 5(36%) of 14 patients with negative cultures and high IL-6. and 1(3%) of 39 patients with negative cultures and low IL-6 (p&lt;0.00001,χ2). Median (95%CI) cytokine levels, days to delivery and birthweights are summarized: +AF Culture (N=17) -Culture/+PCR (N=6) -Culture/-PCR (N=47) Median (95% CI) Median (95% CI) Median (95% CI) IL-6(pg/ml) 25.800 (5,966-46,400) 11,958 (470-49,800) 190 (&lt;70-267)TNF-α (pg/ml) 876 (119-1101) 548 (&lt;6-7249) &lt;6 (&lt;6)Days to Delivery 1 (1-2) 1.5 (1-3) 19 (13-25)Birthweight (g) 900 (780-1542) 1679 (662-2307) 2695 (2362-2864)Kruskal-Wallis ANOVA p&lt;0.0001 ; paired Mann-Whitney p &lt;0.05 for difference between - culture/ +PCR and -cultureAPCR groups. CONCLUSIONS: PCR detects AF bacteria in 36% of patients with negative cultures and IL-6 levels &gt; 2000 pg/ml. Cytokine levels and pregnancy outcomes are similar in the +culture and -culture/+PCR groups. The association between AF infection and preterm labor may be underestimated by AF culture.","author":[{"dropping-particle":"","family":"Hitti","given":"J.","non-dropping-particle":"","parse-names":false,"suffix":""},{"dropping-particle":"","family":"Riley","given":"D.","non-dropping-particle":"","parse-names":false,"suffix":""},{"dropping-particle":"","family":"Krohn","given":"M. A.","non-dropping-particle":"","parse-names":false,"suffix":""},{"dropping-particle":"","family":"Hillier","given":"S. L.","non-dropping-particle":"","parse-names":false,"suffix":""},{"dropping-particle":"","family":"Agnew","given":"K.","non-dropping-particle":"","parse-names":false,"suffix":""},{"dropping-particle":"","family":"Krieger","given":"J.","non-dropping-particle":"","parse-names":false,"suffix":""},{"dropping-particle":"","family":"Eschenbach","given":"D. A.","non-dropping-particle":"","parse-names":false,"suffix":""}],"container-title":"Infectious Diseases in Obstetrics and Gynecology","id":"ITEM-5","issue":"1","issued":{"date-parts":[["1997"]]},"page":"48-49","title":"Broad-spectrum bacterial ribosomal rna polymerase chain reaction for the detection of amniotic fluid infection among women in preterm labor","type":"article-journal","volume":"4"},"uris":["http://www.mendeley.com/documents/?uuid=49ded4f4-d0bb-4f2e-ae6c-a80cd5dfc43a"]},{"id":"ITEM-6","itemData":{"DOI":"10.1055/s-2004-831884","ISSN":"07351631","PMID":"15311367","abstract":"Our objective was to identify bacterial species present in culture-negative but 16S rDNA-positive amniotic fluid samples from women in preterm labor. Amniotic fluid from 69 women in preterm labor was cultured and examined for the proinflammatory cytokine interleukin-6 (IL-6). Polymerase chain reaction technology was used to detect highly conserved bacterial ribosomal DNA sequences (16S rDNAs). As previously reported, 16S rDNAs were identified in 15 (94%) of 16 culture-positive amniotic fluid samples, in 5 (36%) of 14 culture-negative samples with elevated IL-6, and in 1 (3%) of 39 culture-negative samples with low IL-6 levels. Direct sequencing was performed of 16S rDNAs from the 5 culture-negative amniotic fluid specimens with elevated IL-6, followed by database searches and phylogenetic analyses. The bacterial sequences identified included: two Leptotrichia sanguinegens, one human oral bacterium A33, one Fusobacterium nucleatum, and one Ureaplasma urealyticum. Identification and sequencing of 16S rDNAs in amniotic fluid is a promising technique to identify bacterial species associated with elevated IL-6 levels in culture-negative amniotic fluid that may contribute to the etiology of premature labor.","author":[{"dropping-particle":"","family":"Gardella","given":"Carolyn","non-dropping-particle":"","parse-names":false,"suffix":""},{"dropping-particle":"","family":"Riley","given":"Donald E.","non-dropping-particle":"","parse-names":false,"suffix":""},{"dropping-particle":"","family":"Hitti","given":"Jane","non-dropping-particle":"","parse-names":false,"suffix":""},{"dropping-particle":"","family":"Agnew","given":"Kathy","non-dropping-particle":"","parse-names":false,"suffix":""},{"dropping-particle":"","family":"Krieger","given":"John N.","non-dropping-particle":"","parse-names":false,"suffix":""},{"dropping-particle":"","family":"Eschenbach","given":"David","non-dropping-particle":"","parse-names":false,"suffix":""}],"container-title":"American Journal of Perinatology","id":"ITEM-6","issue":"6","issued":{"date-parts":[["2004"]]},"page":"319-323","title":"Identification and sequencing of bacterial rDNAs in culture-negative amniotic fluid from women in premature labor","type":"article-journal","volume":"21"},"uris":["http://www.mendeley.com/documents/?uuid=c6321aac-ba1e-46e3-a0e9-dacc333a47e9"]},{"id":"ITEM-7","itemData":{"DOI":"10.1902/jop.2007.060368","ISSN":"0022-3492","PMID":"17608580","abstract":"Background: Epidemiologic and randomized controlled studies have shown that periodontal diseases may be associated with preterm labor and delivery of infants with low birth weights. The purpose of the present study was to determine the presence of microbial invasion of the amniotic cavity by periodontopathic bacteria in pregnant women with a diagnosis of threatened premature labor. Methods: A periodontal examination and collection of amniotic fluid and subgingival plaque samples were performed on women identified as having threatened premature labor (preterm premature rupture of membranes without clinical infection or labor and preterm labor with intact membranes) and a gestational age ranging between 24 and 34 weeks. Samples collected from amniotic fluid and from the four deepest periodontal pockets in each patient were pooled in prereduced transport fluid and cultured. Porphyromonas gingivalis was identified primarily by colony morphology under stereoscopic microscope and rapid biochemical tests. Amniotic fluid or plaque samples were homogenized, DNA was extracted, and polymerase chain reaction (PCR) amplification of 16S rRNA with specific and universal primers was carried out. Results: Twenty-six women with threatened premature labor were included: eight with preterm premature rupture of membranes and 18 with preterm labor with intact membranes. Eight women presented with gingivitis, 12 with chronic periodontitis, and six without periodontal disease. Microbial invasion of the amniotic cavity as detected by P. gingivalis PCR was 30.8% (eight of 26 patients). In these eight patients, P. gingivalis was present in both the subgingival samples and the respective amniotic fluid sample. Conclusion: The presence of microbial invasion of the amniotic cavity by P. gingivalis could indicate a role for periodontal pathogenic bacteria in pregnant women with a diagnosis of threatened premature labor.","author":[{"dropping-particle":"","family":"León","given":"Rubén","non-dropping-particle":"","parse-names":false,"suffix":""},{"dropping-particle":"","family":"Silva","given":"Nora","non-dropping-particle":"","parse-names":false,"suffix":""},{"dropping-particle":"","family":"Ovalle","given":"Alfredo","non-dropping-particle":"","parse-names":false,"suffix":""},{"dropping-particle":"","family":"Chaparro","given":"Alejandra","non-dropping-particle":"","parse-names":false,"suffix":""},{"dropping-particle":"","family":"Ahumada","given":"Alexis","non-dropping-particle":"","parse-names":false,"suffix":""},{"dropping-particle":"","family":"Gajardo","given":"Marta","non-dropping-particle":"","parse-names":false,"suffix":""},{"dropping-particle":"","family":"Martinez","given":"Maria","non-dropping-particle":"","parse-names":false,"suffix":""},{"dropping-particle":"","family":"Gamonal","given":"Jorge","non-dropping-particle":"","parse-names":false,"suffix":""}],"container-title":"Journal of Periodontology","id":"ITEM-7","issue":"7","issued":{"date-parts":[["2007"]]},"page":"1249-1255","title":"Detection of Porphyromonas gingivalis in the amniotic fluid in pregnant women with a diagnosis of threatened premature labor","type":"article-journal","volume":"78"},"uris":["http://www.mendeley.com/documents/?uuid=8abc9882-d5c4-4c09-abd3-ce591539caed"]},{"id":"ITEM-8","itemData":{"DOI":"10.1097/01.AOG.0000255663.47512.23","ISSN":"00297844","PMID":"17329528","abstract":"OBJECTIVE: To evaluate the ability of microbiologic and pathologic examination of the placenta to accurately diagnose intraamniotic infection and inflammation. METHODS: One hundred eighty-three women with a clinically indicated amniocentesis were enrolled prospectively. We applied our analysis to 56 women with evidence of preterm labor or preterm premature rupture of membranes who delivered within 48 hours of amniotic fluid testing results. Twenty-three patients, assessed for fetal lung maturity in the third trimester, served as controls. Amniotic fluid was cultured for aerobic, anaerobic, Ureaplasma, and Mycoplasma species. We used mass spectrometry to assess the degree of intraamniotic inflammation (Mass Restricted scoring). After delivery, microbiologic and histologic studies of the placenta were performed. These results were interpreted in comparison with the direct microbiologic and inflammatory analysis of the amniotic fluid. A sample size of 45 patients was required to show a test accuracy of 80% or more. RESULTS: Ninety-two percent of women with positive amniotic fluid cultures tested with at least one positive placenta culture. Eighty percent of women who had negative amniotic fluid cultures also tested with a positive placenta culture. The accuracy of placental cultures in predicting amniotic fluid infection varied from 44% to 57%. Placental pathology showed an accuracy of only 58% in diagnosing intraamniotic inflammation. CONCLUSION: Placental microbiologic and histologic studies poorly reflect the infectious and inflammatory status of the amniotic fluid. Results of such studies should be interpreted with caution in the management and future counseling of women with preterm labor or preterm premature rupture of membranes. © 2007 The American College of Obstetricians and Gynecologists.","author":[{"dropping-particle":"","family":"Pettker","given":"Christian M.","non-dropping-particle":"","parse-names":false,"suffix":""},{"dropping-particle":"","family":"Buhimschi","given":"Irina A.","non-dropping-particle":"","parse-names":false,"suffix":""},{"dropping-particle":"","family":"Magloire","given":"Lissa K.","non-dropping-particle":"","parse-names":false,"suffix":""},{"dropping-particle":"","family":"Sfakianaki","given":"Anna K.","non-dropping-particle":"","parse-names":false,"suffix":""},{"dropping-particle":"","family":"Hamar","given":"Benjamin D.","non-dropping-particle":"","parse-names":false,"suffix":""},{"dropping-particle":"","family":"Buhimschi","given":"Catalin S.","non-dropping-particle":"","parse-names":false,"suffix":""}],"container-title":"Obstetrics and Gynecology","id":"ITEM-8","issue":"3","issued":{"date-parts":[["2007"]]},"page":"739-749","title":"Value of placental microbial evaluation in diagnosing intra-amniotic infection","type":"article-journal","volume":"109"},"uris":["http://www.mendeley.com/documents/?uuid=4dc6eca3-8324-40f1-aa7e-ba212160a0ed"]},{"id":"ITEM-9","itemData":{"DOI":"10.1016/j.ajog.2007.05.044","ISSN":"00029378","PMID":"18166321","abstract":"Objective: The objective of the study was to quantify and identify aerobic and anaerobic bacteria as well as Mycoplasma and Ureaplasma in the chorionic parenchyma. Study Design: A sample of the chorionic parenchyma from neonates delivered between 23-27 completed weeks was cultured and tested by polymerase chain reaction (PCR) methods using universal bacterial primers for the presence of bacteria and mycoplasmas. Results: The culture positive rate was higher for vaginal deliveries (333/489; 68%) than for cesarean sections (363/876; 41%). Thirty percent of all culture-positive samples had only aerobic bacteria, 21% of the samples had only anaerobic bacteria, and 9% of the samples had only Mycoplasma/Ureaplasma. The mean concentration of Mycoplasma/Ureaplasma (4.00 ± 1.11 log10 CFU/g) was significantly higher (P &lt; .001) than the total count of either aerobes (3.24 ± 1.12 log10 CFU/g) or anaerobes (2.89 ± 0.99 log10 CFU/g). Staphylococcus sp. and Corynebacterium sp. as well as organisms associated with bacterial vaginosis were the most frequently recovered. A PCR product was not detected from either randomly selected or known culture-positive samples. Conclusion: Approximately half of second-trimester placentas harbor organisms within the chorionic plate. The chorion parenchyma appears to harbor constituents that prevent the identification of bacterial deoxyribonucleic acid by PCR methods. © 2008 Mosby, Inc. All rights reserved.","author":[{"dropping-particle":"","family":"Onderdonk","given":"Andrew B.","non-dropping-particle":"","parse-names":false,"suffix":""},{"dropping-particle":"","family":"Delaney","given":"Mary L.","non-dropping-particle":"","parse-names":false,"suffix":""},{"dropping-particle":"","family":"DuBois","given":"Andrea M.","non-dropping-particle":"","parse-names":false,"suffix":""},{"dropping-particle":"","family":"Allred","given":"Elizabeth N.","non-dropping-particle":"","parse-names":false,"suffix":""},{"dropping-particle":"","family":"Leviton","given":"Alan","non-dropping-particle":"","parse-names":false,"suffix":""}],"container-title":"American Journal of Obstetrics and Gynecology","id":"ITEM-9","issue":"1","issued":{"date-parts":[["2008"]]},"page":"110.e1-110.e7","title":"Detection of bacteria in placental tissues obtained from extremely low gestational age neonates","type":"article-journal","volume":"198"},"uris":["http://www.mendeley.com/documents/?uuid=e88a3bb0-1d3a-43d7-bb8a-d5dfa7f2abc7"]},{"id":"ITEM-10","itemData":{"DOI":"10.1371/journal.pone.0003056","ISSN":"19326203","PMID":"18725970","abstract":"Background: Preterm delivery causes substantial neonatal mortality and morbidity. Unrecognized intra-amniotic infections caused by cultivation-resistant microbes may play a role. Molecular methods can detect, characterize and quantify microbes independently of traditional culture techniques. However, molecular studies that define the diversity and abundance of microbes invading the amniotic cavity, and evaluate their clinical significance within a causal framework, are lacking. Methods and Findings: In parallel with culture, we used broad-range end-point and real-time PCR assays to amplify, identify and quantify ribosomal DNA (rDNA) of bacteria, fungi and archaea from amniotic fluid of 166 women in preterm labor with intact membranes. We sequenced up to 24 rRNA clones per positive specimen and assigned taxonomic designations to approximately the species level. Microbial prevalence, diversity and abundance were correlated with host inflammation and with gestational and neonatal outcomes. Study subjects who delivered at term served as controls. The combined use of molecular and culture methods revealed a greater prevalence (15% of subjects) and diversity (18 taxa) of microbes in amniotic fluid than did culture alone (9.6% of subjects; 11 taxa). The taxa detected only by PCR included a related group of fastidious bacteria, comprised of Sneathia sanguinegens, Leptotrichia amnionii and an unassigned, uncultivated, and previously-uncharacterized bacterium; one or more members of this group were detected in 25% of positive specimens. A positive PCR was associated with histologic chorioamnionitis (adjusted odds ratio [OR] 20; 95% CI, 2.4 to 172), and funisitis (adjusted OR 18; 95% CI, 3.1 to 99). The positive predictive value of PCR for preterm delivery was 100 percent. A temporal association between a positive PCR and delivery was supported by a shortened amniocentesis-to-delivery interval (adjusted hazard ratio 4.6; 95% CI, 2.2 to 9.5). A dose-response association was demonstrated between bacterial rDNA abundance and gestational age at delivery (r2 = 0.42; P,0.002). Conclusions: The amniotic cavity of women in preterm labor harbors DNA from a greater diversity of microbes than previously suspected, including as-yet uncultivated, previously-uncharacterized taxa. The strength, temporality and gradient with which these microbial sequence types are associated with preterm delivery support a causal relationship.","author":[{"dropping-particle":"","family":"DiGiulio","given":"Daniel B.","non-dropping-particle":"","parse-names":false,"suffix":""},{"dropping-particle":"","family":"Romero","given":"Roberto","non-dropping-particle":"","parse-names":false,"suffix":""},{"dropping-particle":"","family":"Amogan","given":"Harold P.","non-dropping-particle":"","parse-names":false,"suffix":""},{"dropping-particle":"","family":"Kusanovic","given":"Juan Pedro","non-dropping-particle":"","parse-names":false,"suffix":""},{"dropping-particle":"","family":"Bik","given":"Elisabeth M.","non-dropping-particle":"","parse-names":false,"suffix":""},{"dropping-particle":"","family":"Gotsch","given":"Francesca","non-dropping-particle":"","parse-names":false,"suffix":""},{"dropping-particle":"","family":"Kim","given":"Chong Jai","non-dropping-particle":"","parse-names":false,"suffix":""},{"dropping-particle":"","family":"Erez","given":"Offer","non-dropping-particle":"","parse-names":false,"suffix":""},{"dropping-particle":"","family":"Edwin","given":"Sam","non-dropping-particle":"","parse-names":false,"suffix":""},{"dropping-particle":"","family":"Relman","given":"David A.","non-dropping-particle":"","parse-names":false,"suffix":""}],"container-title":"PLoS ONE","id":"ITEM-10","issue":"8","issued":{"date-parts":[["2008"]]},"page":"1-10","title":"Microbial prevalence, diversity and abundance in amniotic fluid during preterm labor: A molecular and culture-based investigation","type":"article-journal","volume":"3"},"uris":["http://www.mendeley.com/documents/?uuid=cc8ae2fb-7190-4b4a-9185-88ff5b47a7c0"]},{"id":"ITEM-11","itemData":{"DOI":"10.1016/j.resmic.2007.12.007","ISSN":"09232508","PMID":"18281199","abstract":"In a previous study, bacteria were able to be isolated from umbilical cord blood of healthy neonates and from murine amniotic fluid obtained by caesarean section. This suggested that term fetuses are not completely sterile and that a prenatal mother-to-child efflux of commensal bacteria may exist. Therefore, the presence of such bacteria in meconium of 21 healthy neonates was investigated. The identified isolates belonged predominantly to the genuses Enterococcus and Staphylococcus. Later, a group of pregnant mice were orally inoculated with a genetically labelled E. fecium strain previously isolated from breast milk of a healthy woman. The labelled strain could be isolated and PCR-detected from meconium of the inoculated animals obtained by caesarean section one day before the predicted date of labor. In contrast, it could not be detected in samples obtained from a non-inoculated control group. © 2008 Elsevier Masson SAS. All rights reserved.","author":[{"dropping-particle":"","family":"Jiménez","given":"Esther","non-dropping-particle":"","parse-names":false,"suffix":""},{"dropping-particle":"","family":"Marín","given":"María L.","non-dropping-particle":"","parse-names":false,"suffix":""},{"dropping-particle":"","family":"Martín","given":"Rocío","non-dropping-particle":"","parse-names":false,"suffix":""},{"dropping-particle":"","family":"Odriozola","given":"Juan M.","non-dropping-particle":"","parse-names":false,"suffix":""},{"dropping-particle":"","family":"Olivares","given":"Mónica","non-dropping-particle":"","parse-names":false,"suffix":""},{"dropping-particle":"","family":"Xaus","given":"Jordi","non-dropping-particle":"","parse-names":false,"suffix":""},{"dropping-particle":"","family":"Fernández","given":"Leonides","non-dropping-particle":"","parse-names":false,"suffix":""},{"dropping-particle":"","family":"Rodríguez","given":"Juan M.","non-dropping-particle":"","parse-names":false,"suffix":""}],"container-title":"Research in Microbiology","id":"ITEM-11","issue":"3","issued":{"date-parts":[["2008"]]},"page":"187-193","title":"Is meconium from healthy newborns actually sterile?","type":"article-journal","volume":"159"},"uris":["http://www.mendeley.com/documents/?uuid=f6ff3b8b-7b53-4378-8d47-3b2efafa9eea"]},{"id":"ITEM-12","itemData":{"DOI":"10.1111/j.1472-765X.2008.02475.x","ISSN":"02668254","PMID":"19018955","abstract":"Aims: Bifidobacteria and lactobacilli are part of the human normal intestinal microbiota and may possibly be transferred to the placenta. It was hypothesized that intestinal bacteria or their components are present in the placenta and that the foetus may be exposed to them. We investigated the presence of bifidobacteria and lactobacilli and their DNA in the human placenta. Methods and Results: We studied 34 human placentae (25 vaginal and nine caesarean deliveries) for the presence Bifidobacterium spp. and Lactobacillus rhamnosus. Cultivation was used for the detection of viable cells and genus and species-specific PCR for the detection of DNA. No bifidobacteria or lactobacilli were found by cultivation. Bifidobacterial DNA was detected in 33 and L. rhamnosus DNA in 31 placenta samples. Conclusions: DNA from intestinal bacteria was found in most placenta samples. The results suggest that horizontal transfer of bacterial DNA from mother to foetus may occur via placenta. Significance and Impact of the Study: Bacterial DNA contains unmethylated CpG oligodeoxynucleotide motifs which induce immune effects. Specific CpG motifs activate Toll-like receptor 9 and subsequently trigger Th-1-type immune responses. Although the newborn infant is considered immunologically immature, exposure by bacterial DNA may programme the infant's immune development during foetal life earlier than previously considered. © 2008 The Society for Applied Microbiology.","author":[{"dropping-particle":"","family":"Satokari","given":"R.","non-dropping-particle":"","parse-names":false,"suffix":""},{"dropping-particle":"","family":"Grönroos","given":"T.","non-dropping-particle":"","parse-names":false,"suffix":""},{"dropping-particle":"","family":"Laitinen","given":"K.","non-dropping-particle":"","parse-names":false,"suffix":""},{"dropping-particle":"","family":"Salminen","given":"S.","non-dropping-particle":"","parse-names":false,"suffix":""},{"dropping-particle":"","family":"Isolauri","given":"E.","non-dropping-particle":"","parse-names":false,"suffix":""}],"container-title":"Letters in Applied Microbiology","id":"ITEM-12","issue":"1","issued":{"date-parts":[["2009"]]},"page":"8-12","title":"Bifidobacterium and Lactobacillus DNA in the human placenta","type":"article-journal","volume":"48"},"uris":["http://www.mendeley.com/documents/?uuid=c269a04c-ebfa-48fe-8733-2fadb3e25462"]},{"id":"ITEM-13","itemData":{"DOI":"10.1128/IAI.01395-09","ISSN":"00199567","PMID":"20123706","abstract":"Microbial infection of the intrauterine environment is a major cause of preterm birth. The current paradigm indicates that intrauterine infections predominantly originate from the vaginal tract, with the organisms ascending into the sterile uterus. With the improvements in technology, an increasing number of bacterial species have been identified in intrauterine infections that do not belong to the vaginal microflora. We have demonstrated previously that intrauterine infections can originate from the oral cavity following hematogenous transmission. In this study, we begin to systemically examine what proportion of the oral microbiome can translocate to the placenta. Pooled saliva and pooled subgingival plaque samples were injected into pregnant mice through tail veins to mimic bacteremia, which occurs frequently during periodontal infections. The microbial species colonizing the murine placenta were detected using 16S rRNA gene-based PCR and clone analysis. A diverse group of bacterial species were identified, many of which have been associated with adverse pregnancy outcomes in humans although their sources of infection were not determined. Interestingly, the majority of these species were oral commensal organisms. This may be due to a dose effect but may also indicate a unique role of commensal species in intrauterine infection. In addition, a number of species were selectively \"enriched\" during the translocation, with a higher prevalence in the placenta than in the pooled saliva or subgingival plaque samples. These observations indicate that the placental translocation was species specific. This study provides the first insight into the diversity of oral bacteria associated with intrauterine infection. Copyright © 2010, American Society for Microbiology. All Rights Reserved.","author":[{"dropping-particle":"","family":"Fardini","given":"Yann","non-dropping-particle":"","parse-names":false,"suffix":""},{"dropping-particle":"","family":"Chung","given":"Peter","non-dropping-particle":"","parse-names":false,"suffix":""},{"dropping-particle":"","family":"Dumm","given":"Rochelle","non-dropping-particle":"","parse-names":false,"suffix":""},{"dropping-particle":"","family":"Joshi","given":"Nishiant","non-dropping-particle":"","parse-names":false,"suffix":""},{"dropping-particle":"","family":"Han","given":"Yiping W.","non-dropping-particle":"","parse-names":false,"suffix":""}],"container-title":"Infection and Immunity","id":"ITEM-13","issue":"4","issued":{"date-parts":[["2010"]]},"page":"1789-1796","title":"Transmission of diverse oral bacteria to murine placenta: Evidence for the oral microbiome as a potential source of intrauterine infection","type":"article-journal","volume":"78"},"uris":["http://www.mendeley.com/documents/?uuid=094a714d-8c6d-4a20-8fba-4ee90d9b23c6"]},{"id":"ITEM-14","itemData":{"DOI":"10.1111/j.1600-0897.2010.00830.x","ISBN":"1938131290","PMID":"20331587","abstract":"PROBLEM: The role played by microbial invasion of the amniotic cavity (MIAC) in preterm pre-labor rupture of membranes (pPROM) is inadequately characterized, in part because of reliance on cultivation-based methods. METHOD OF STUDY: Amniotic fluid from 204 subjects with pPROM was analyzed with both cultivation and molecular methods in a retrospective cohort study. Broad-range and group-specific polymerase chain reaction (PCR) assays targeted small subunit ribosomal DNA (rDNA), or other gene sequences, from bacteria, fungi, and archaea. Results were correlated with measurements of host inflammation, as well as pregnancy and perinatal outcomes. RESULTS: The prevalence of MIAC was 34% (70/204) by culture, 45% (92/204) by PCR, and 50% (101/204) by both methods combined. The number of bacterial species revealed by PCR (44 species-level phylotypes) was greater than that by culture (14 species) and included as-yet uncultivated taxa. Some taxa detected by PCR have been previously associated with the gastrointestinal tract (e.g., Coprobacillus sp.), the mouth (e.g., Rothia dentocariosa), or the vagina in the setting of bacterial vaginosis (e.g., Atopobium vaginae). The relative risk for histologic chorioamnionitis was 2.1 for a positive PCR [95% confidence interval (CI), 1.4-3.0] and 2.0 for a positive culture (95% CI, 1.4-2.7). Bacterial rDNA abundance exhibited a dose relationship with gestational age at delivery (R(2) = 0.26; P &lt; 0.01). A positive PCR was associated with lower mean birthweight, and with higher rates of respiratory distress syndrome and necrotizing enterocolitis (P &lt; 0.05 for each outcome). CONCLUSION: MIAC in pPROM is more common than previously recognized and is associated in some cases with uncultivated taxa, some of which are typically associated with the gastrointestinal tract. The detection of MIAC by molecular methods has clinical significance.","author":[{"dropping-particle":"","family":"DiGiulio","given":"DB","non-dropping-particle":"","parse-names":false,"suffix":""},{"dropping-particle":"","family":"Romero","given":"R","non-dropping-particle":"","parse-names":false,"suffix":""},{"dropping-particle":"","family":"Kusanovic","given":"JP","non-dropping-particle":"","parse-names":false,"suffix":""},{"dropping-particle":"","family":"Gómez","given":"R","non-dropping-particle":"","parse-names":false,"suffix":""},{"dropping-particle":"","family":"Kim","given":"CJ","non-dropping-particle":"","parse-names":false,"suffix":""},{"dropping-particle":"","family":"Seok","given":"KS","non-dropping-particle":"","parse-names":false,"suffix":""},{"dropping-particle":"","family":"Gotsch","given":"F","non-dropping-particle":"","parse-names":false,"suffix":""},{"dropping-particle":"","family":"Mazaki-Tovi","given":"S","non-dropping-particle":"","parse-names":false,"suffix":""},{"dropping-particle":"","family":"Vaisbuch","given":"E","non-dropping-particle":"","parse-names":false,"suffix":""},{"dropping-particle":"","family":"Sanders","given":"K","non-dropping-particle":"","parse-names":false,"suffix":""},{"dropping-particle":"","family":"Bik","given":"EM","non-dropping-particle":"","parse-names":false,"suffix":""},{"dropping-particle":"","family":"Chaiworapongsa","given":"T","non-dropping-particle":"","parse-names":false,"suffix":""},{"dropping-particle":"","family":"Oyarzún","given":"E","non-dropping-particle":"","parse-names":false,"suffix":""},{"dropping-particle":"","family":"Relman","given":"DA","non-dropping-particle":"","parse-names":false,"suffix":""}],"container-title":"Am J Reprod Immunol","id":"ITEM-14","issue":"1","issued":{"date-parts":[["2010"]]},"page":"38-57","title":"Prevalence and diversity of microbes in the amniotic fluid, the fetal inflammatory response, and pregnancy outcome in women with preterm pre-labor rupture of membranes","type":"article-journal","volume":"64"},"uris":["http://www.mendeley.com/documents/?uuid=5aba6b3b-b705-4132-bf32-4da40083affc"]},{"id":"ITEM-15","itemData":{"DOI":"10.1016/j.ajog.2013.01.018","ISSN":"10976868","PMID":"23333552","abstract":"Objective: Bacteria have been identified in different regions of the placenta. Here, we tested the hypothesis that the maternal basal plate of the placenta harbors microbes that may be associated with adverse pregnancy outcomes. Study Design: We performed a cross-sectional study of pregnancies from a single tertiary care hospital. Maternal medical and obstetric characteristics were obtained and pregnancies followed up prospectively for outcomes and placental collection. After delivery, systematic random sampling of the placental basal plate was performed. Paraffin sections of basal plates were stained with 4 histologic stains and scored for morphological evidence of bacteria. Results: Of 195 total patients in the study, Gram-positive and -negative intracellular bacteria of diverse morphologies were documented in the basal plates of 27% of all placentas. Of the patients, 35% delivered preterm. No difference was noted between placental basal plates from preterm or term gestations. Intracellular bacteria were found in the placental basal plates of 54% spontaneous preterm deliveries &lt;28 weeks, and in 26% of term spontaneous deliveries (P =.02). Intracellular bacteria were also documented in placentas without clinical or pathologic chorioamnionitis. Conclusion: A total of 27% of placentas demonstrated intracellular bacteria in the placental basal plate using morphological techniques. Thus, the maternal basal plate is a possible source of intrauterine colonization and placental pathological examination could include examination for bacteria in this important maternal-fetal interface. © 2013 Mosby, Inc.","author":[{"dropping-particle":"","family":"Stout","given":"Molly J.","non-dropping-particle":"","parse-names":false,"suffix":""},{"dropping-particle":"","family":"Conlon","given":"Bridget","non-dropping-particle":"","parse-names":false,"suffix":""},{"dropping-particle":"","family":"Landeau","given":"Michele","non-dropping-particle":"","parse-names":false,"suffix":""},{"dropping-particle":"","family":"Lee","given":"Iris","non-dropping-particle":"","parse-names":false,"suffix":""},{"dropping-particle":"","family":"Bower","given":"Carolyn","non-dropping-particle":"","parse-names":false,"suffix":""},{"dropping-particle":"","family":"Zhao","given":"Qiuhong","non-dropping-particle":"","parse-names":false,"suffix":""},{"dropping-particle":"","family":"Roehl","given":"Kimberly A.","non-dropping-particle":"","parse-names":false,"suffix":""},{"dropping-particle":"","family":"Nelson","given":"D. Michael","non-dropping-particle":"","parse-names":false,"suffix":""},{"dropping-particle":"","family":"MacOnes","given":"George A.","non-dropping-particle":"","parse-names":false,"suffix":""},{"dropping-particle":"","family":"Mysorekar","given":"Indira U.","non-dropping-particle":"","parse-names":false,"suffix":""}],"container-title":"American Journal of Obstetrics and Gynecology","id":"ITEM-15","issue":"3","issued":{"date-parts":[["2013"]]},"page":"226.e1-226.e7","title":"Identification of intracellular bacteria in the basal plate of the human placenta in term and preterm gestations","type":"article-journal","volume":"208"},"uris":["http://www.mendeley.com/documents/?uuid=48309cb8-646b-49b8-a13c-ce19ea6bbe11"]},{"id":"ITEM-16","itemData":{"DOI":"10.1371/journal.pone.0066986","ISSN":"19326203","PMID":"23840569","abstract":"The establishment and succession of bacterial communities in infants may have a profound impact in their health, but information about the composition of meconium microbiota and its evolution in hospitalized preterm infants is scarce. In this context, the objective of this work was to characterize the microbiota of meconium and fecal samples obtained during the first 3 weeks of life from 14 donors using culture and molecular techniques, including DGGE and the Human Intestinal Tract Chip (HITChip) analysis of 16S rRNA amplicons. Culture techniques offer a quantification of cultivable bacteria and allow further study of the isolate, while molecular techniques provide deeper information on bacterial diversity. Culture and HITChip results were very similar but the former showed lower sensitivity. Inter-individual differences were detected in the microbiota profiles although the meconium microbiota was peculiar and distinct from that of fecal samples. Bacilli and other Firmicutes were the main bacteria groups detected in meconium while Proteobacteria dominated in the fecal samples. Culture technique showed that Staphylococcus predominated in meconium and that Enterococcus, together with Gram-negative bacteria such as Escherichia coli, Escherichia fergusonii, Klebsiella pneumoniae and Serratia marcescens, was more abundant in fecal samples. In addition, HITChip results showed the prevalence of bacteria related to Lactobacillus plantarum and Streptococcus mitis in meconium samples whereas those related to Enterococcus, Escherichia coli, Klebsiella pneumoniae and Yersinia predominated in the 3rd week feces. This study highlights that spontaneously-released meconium of preterm neonates contains a specific microbiota that differs from that of feces obtained after the first week of life. Our findings indicate that the presence of Serratia was strongly associated with a higher degree of immaturity and other hospital-related parameters, including antibiotherapy and mechanical ventilation. © 2013 Moles et al.","author":[{"dropping-particle":"","family":"Moles","given":"Laura","non-dropping-particle":"","parse-names":false,"suffix":""},{"dropping-particle":"","family":"Gómez","given":"Marta","non-dropping-particle":"","parse-names":false,"suffix":""},{"dropping-particle":"","family":"Heilig","given":"Hans","non-dropping-particle":"","parse-names":false,"suffix":""},{"dropping-particle":"","family":"Bustos","given":"Gerardo","non-dropping-particle":"","parse-names":false,"suffix":""},{"dropping-particle":"","family":"Fuentes","given":"Susana","non-dropping-particle":"","parse-names":false,"suffix":""},{"dropping-particle":"","family":"Vos","given":"Willem","non-dropping-particle":"de","parse-names":false,"suffix":""},{"dropping-particle":"","family":"Fernández","given":"Leónides","non-dropping-particle":"","parse-names":false,"suffix":""},{"dropping-particle":"","family":"Rodríguez","given":"Juan M.","non-dropping-particle":"","parse-names":false,"suffix":""},{"dropping-particle":"","family":"Jiménez","given":"Esther","non-dropping-particle":"","parse-names":false,"suffix":""}],"container-title":"PLoS ONE","id":"ITEM-16","issue":"6","issued":{"date-parts":[["2013"]]},"title":"Bacterial diversity in meconium of preterm neonates and evolution of their fecal microbiota during the first month of life","type":"article-journal","volume":"8"},"uris":["http://www.mendeley.com/documents/?uuid=a30b984e-8b74-490e-9a88-2ae73b087d34"]},{"id":"ITEM-17","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17","issue":"237","issued":{"date-parts":[["2014"]]},"page":"1-22","title":"The placenta harbors a unique microbiome","type":"article-journal","volume":"6"},"uris":["http://www.mendeley.com/documents/?uuid=34d7a2f3-07aa-4f67-beb2-40b687b30ec9"]},{"id":"ITEM-18","itemData":{"DOI":"10.1016/j.placenta.2014.10.007","ISSN":"15323102","PMID":"25458966","abstract":"Infection is considered a possible trigger for preterm labour, supported by evidence showing the presence of bacteria in the placenta and placental membranes from preterm births. In this study, 16S rDNA pyrosequencing was used to identify bacteria in placental membranes. Caesarean sections and vaginal deliveries at term were found to harbour common genera. Mycoplasma hominis, Aerococcus christensenii, Gardnerella vaginalis and Fusobacterium nucleatum were either only present in preterm membranes or in greater abundance than at term. These data support previous studies that used either targeted qPCR or broad-range 16S rDNA PCR and cloning but not a recent microbiome analysis of placental tissue using high-throughput sequencing.","author":[{"dropping-particle":"","family":"Doyle","given":"R. M.","non-dropping-particle":"","parse-names":false,"suffix":""},{"dropping-particle":"","family":"Alber","given":"D. G.","non-dropping-particle":"","parse-names":false,"suffix":""},{"dropping-particle":"","family":"Jones","given":"H. E.","non-dropping-particle":"","parse-names":false,"suffix":""},{"dropping-particle":"","family":"Harris","given":"K.","non-dropping-particle":"","parse-names":false,"suffix":""},{"dropping-particle":"","family":"Fitzgerald","given":"F.","non-dropping-particle":"","parse-names":false,"suffix":""},{"dropping-particle":"","family":"Peebles","given":"D.","non-dropping-particle":"","parse-names":false,"suffix":""},{"dropping-particle":"","family":"Klein","given":"N.","non-dropping-particle":"","parse-names":false,"suffix":""}],"container-title":"Placenta","id":"ITEM-18","issue":"12","issued":{"date-parts":[["2014"]]},"page":"1099-1101","publisher":"Elsevier Ltd","title":"Term and preterm labour are associated with distinct microbial community structures in placental membranes which are independent of mode of delivery","type":"article-journal","volume":"35"},"uris":["http://www.mendeley.com/documents/?uuid=00387ed9-c1bc-4411-b612-1c963a68f1c0"]},{"id":"ITEM-19","itemData":{"DOI":"10.1016/j.placenta.2013.12.007","ISSN":"01434004","PMID":"24439469","abstract":"We previously showed that intracellular bacteria are present in the human placental maternal-fetal interface (basal plate). To determine the bacterial niche, basal plate biopsies were 1) examined histologically, and 2) cultured ex vivo, infected with either gram negative (Escherichia coli) or positive (Listeria monocytogenes) bacteria, and examined by histological staining, immunoï uorescence, and transmission electron microscopy. We found bacteria in fetal extravillous trophoblasts (EVTs) in basal plate biopsies. Both E. coli and L. monocytogenes also predominantly invaded EVTs in basal plate explants where they replicated and formed clusters or existed as single organisms. EVTs are the cell type most susceptible to bacterial colonization, likely due to their expression of major histocompatibility antigen and immune-privileged status. Pathogens persisting and replicating in the EVTs may constitute a source of intrauterine colonization that leads to adverse outcomes such as preterm birth. © 2013 Elsevier Ltd. All rights reserved.","author":[{"dropping-particle":"","family":"Cao","given":"B.","non-dropping-particle":"","parse-names":false,"suffix":""},{"dropping-particle":"","family":"Mysorekar","given":"I. U.","non-dropping-particle":"","parse-names":false,"suffix":""}],"container-title":"Placenta","id":"ITEM-19","issue":"2","issued":{"date-parts":[["2014"]]},"page":"139-142","publisher":"Elsevier Ltd","title":"Intracellular bacteria in placental basal plate localize to extravillous trophoblasts","type":"article-journal","volume":"35"},"uris":["http://www.mendeley.com/documents/?uuid=9d737ce5-e4cf-491a-bd28-1680896bb3a4"]},{"id":"ITEM-20","itemData":{"DOI":"10.3390/nu7085315","ISSN":"20726643","PMID":"26287241","abstract":"Substantial evidence indicated that low birth weight was an independent risk factor for obesity, impaired glucose regulation, and diabetes later in life. However, investigations into the association between low birth weight and placental microbiome in full-term neonates are limited. Placentas were collected from low birth weight (LBW) and normal birth weight (NBW) full-term neonates (gestational age 37 w0d–41 w6d) consecutively born at Peking Union Medical College Hospital. The anthropometric measurements were measured and 16S ribosomal DNAamplicon high-throughput sequencing were utilized to define bacteria within placenta tissues. It showed that birth weight, ponderal index, head circumference, and placenta weight were significantly lower in LBW than NBW neonates (p &lt; 0.05). The operational taxonomic units (OTUs) (p &lt; 0.05) and the estimators of community richness (Chao) indexes (p &lt; 0.05) showed a significantly lower diversity in LBW than NBW neonates. There were significant variations in the composition of placenta microbiota between the LBW and NBW neonates at the phylum and genus level. Furthermore, it indicated that Lactobacillus percentage was positively associated with birth weight (r = 0.541, p = 0.025). In conclusion, our present study for the first time detected the relationship between birth weight and placental microbiome profile in full-term neonates. It is novel in showing that the placental microbiome varies in association with low birth weight in full-term neonates.","author":[{"dropping-particle":"","family":"Zheng","given":"Jia","non-dropping-particle":"","parse-names":false,"suffix":""},{"dropping-particle":"","family":"Xiao","given":"Xinhua","non-dropping-particle":"","parse-names":false,"suffix":""},{"dropping-particle":"","family":"Zhang","given":"Qian","non-dropping-particle":"","parse-names":false,"suffix":""},{"dropping-particle":"","family":"Mao","given":"Lili","non-dropping-particle":"","parse-names":false,"suffix":""},{"dropping-particle":"","family":"Yu","given":"Miao","non-dropping-particle":"","parse-names":false,"suffix":""},{"dropping-particle":"","family":"Xu","given":"Jianping","non-dropping-particle":"","parse-names":false,"suffix":""}],"container-title":"Nutrients","id":"ITEM-20","issue":"8","issued":{"date-parts":[["2015"]]},"page":"6924-6937","title":"The placental microbiome varies in association with low birth weight in full-term neonates","type":"article-journal","volume":"7"},"uris":["http://www.mendeley.com/documents/?uuid=c90478c1-fa4c-4fa6-bfd4-4b43573cd5bc"]},{"id":"ITEM-21","itemData":{"DOI":"10.1016/j.ajog.2014.12.041","ISSN":"2163684814","PMID":"25557210","abstract":"OBJECTIVE: Although a higher maternal body mass index is associated with preterm birth, it is unclear whether excess gestational weight gain (GWG) or obesity drives increased risk. We and others have shown that the placenta harbors microbiota, which is significantly different among preterm births. Our aim in this study was to investigate whether the preterm placental microbiome varies by virtue of obesity or alternately by excess GWG. STUDY DESIGN: Placentas (n=320) were collected from term and preterm pregnancies. Genomic DNA was extracted and subjected to metagenomic sequencing. Data were analyzed by clinical covariates that included the 2009 Institute of Medicine's GWG guideline and obesity. RESULTS: Analysis of 16S recombinant RNA-based metagenomics revealed no clustering of the microbiome by virtue of obesity (P=.161). Among women who spontaneously delivered preterm, there was again no clustering by obesity (P=.480), but there was significant clustering by excess GWG (P=.022). Moreover, among preterm births, detailed analysis identified microbial genera (family and genus level) and bacterial metabolic gene pathways that varied among pregnancies with excess GWG. Notably, excess GWG was associated with decreased microbial folate biosynthesis pathways and decreased butanoate metabolism (linear discriminate analysis, &gt;3.0-fold). CONCLUSION: Although there were no significant alterations in the microbiome by virtue of obesity per se, excess GWG was associated with an altered microbiome and its metabolic profile among those women who experienced a preterm birth.","author":[{"dropping-particle":"","family":"Antony","given":"Kathleen M.","non-dropping-particle":"","parse-names":false,"suffix":""},{"dropping-particle":"","family":"Ma","given":"Jun","non-dropping-particle":"","parse-names":false,"suffix":""},{"dropping-particle":"","family":"Mitchell","given":"Kristen","non-dropping-particle":"","parse-names":false,"suffix":""},{"dropping-particle":"","family":"Racusin","given":"Diana A.","non-dropping-particle":"","parse-names":false,"suffix":""},{"dropping-particle":"","family":"Versalovic","given":"James","non-dropping-particle":"","parse-names":false,"suffix":""},{"dropping-particle":"","family":"Aagaard","given":"Kjersti","non-dropping-particle":"","parse-names":false,"suffix":""}],"container-title":"Am J Obstet Gynecol","id":"ITEM-21","issue":"5","issued":{"date-parts":[["2015"]]},"page":"653.e1-653.16","title":"The preterm placental microbiome varies in association with excess maternal gestational weight gain","type":"article-journal","volume":"212"},"uris":["http://www.mendeley.com/documents/?uuid=060fe6d9-66cb-49dd-adfb-a572a9f7b5f0"]},{"id":"ITEM-22","itemData":{"DOI":"10.1038/srep23129","ISSN":"20452322","PMID":"27001291","abstract":"Interaction with intestinal microbes in infancy has a profound impact on health and disease in later life through programming of immune and metabolic pathways. We collected maternal faeces, placenta, amniotic fluid, colostrum, meconium and infant faeces samples from 15 mother-infant pairs in an effort to rigorously investigate prenatal and neonatal microbial transfer and gut colonisation. To ensure sterile sampling, only deliveries at full term by elective caesarean section were studied. Microbiota composition and activity assessment by conventional bacterial culture, 16S rRNA gene pyrosequencing, quantitative PCR, and denaturing gradient gel electrophoresis revealed that the placenta and amniotic fluid harbour a distinct microbiota characterised by low richness, low diversity and the predominance of Proteobacteria. Shared features between the microbiota detected in the placenta and amniotic fluid and in infant meconium suggest microbial transfer at the foeto-maternal interface. At the age of 3-4 days, the infant gut microbiota composition begins to resemble that detected in colostrum. Based on these data, we propose that the stepwise microbial gut colonisation process may be initiated already prenatally by a distinct microbiota in the placenta and amniotic fluid. The link between the mother and the offspring is continued after birth by microbes present in breast milk.","author":[{"dropping-particle":"","family":"Collado","given":"Maria Carmen","non-dropping-particle":"","parse-names":false,"suffix":""},{"dropping-particle":"","family":"Rautava","given":"Samuli","non-dropping-particle":"","parse-names":false,"suffix":""},{"dropping-particle":"","family":"Aakko","given":"Juhani","non-dropping-particle":"","parse-names":false,"suffix":""},{"dropping-particle":"","family":"Isolauri","given":"Erika","non-dropping-particle":"","parse-names":false,"suffix":""},{"dropping-particle":"","family":"Salminen","given":"Seppo","non-dropping-particle":"","parse-names":false,"suffix":""}],"container-title":"Scientific Reports","id":"ITEM-22","issue":"October 2015","issued":{"date-parts":[["2016"]]},"page":"1-13","publisher":"Nature Publishing Group","title":"Human gut colonisation may be initiated in utero by distinct microbial communities in the placenta and amniotic fluid","type":"article-journal","volume":"6"},"uris":["http://www.mendeley.com/documents/?uuid=547eb044-c909-4769-a1ab-8761d95d1376"]},{"id":"ITEM-23","itemData":{"DOI":"10.1016/j.ajog.2016.01.193","PMID":"26965447","abstract":"BACKGROUND: Preterm birth (PTB) is a leading cause of neonatal morbidity and mortality and is not uncommonly associated with chorioamnionitis. We recently have demonstrated that the placenta harbors a unique microbiome with similar flora to the oral community. We also have shown an association of these placental microbiota with PTB, history of antenatal infection, and excess maternal weight gain. On the basis of these previous observations, we hypothesized that the placental membranes would retain a microbiome community that would vary in association with preterm birth and chorioamnionitis. OBJECTIVE: In the current study, we aimed to examine the differences in the placental membrane microbiome in association with PTB in both the presence and absence of chorioamnionitis and/or funisitis using state-of-the-science whole-genome shotgun metagenomics. STUDY DESIGN: This was a cross-sectional analysis with 6 nested spontaneous birth cohorts (n = 9-15 subjects/cohort): Term gestations without chorioamnionitis, term with chorioamnionitis, preterm without chorioamnionitis, preterm with mild chorioamnionitis, preterm with severe chorioamnionitis, and preterm with chorioamnionitis and funisitis. Histologic analysis was performed with Redline's criteria, and inflammatory cytokines were analyzed in the cord blood. DNA from placental membranes was extracted from sterile swabs collected at delivery, and whole-genome shotgun sequencing was performed on the Illumina HiSeq platform. Filtered microbial DNA sequences were annotated and analyzed with MG-RAST (ie, Metagenomic Rapid Annotations using Subsystems Technology) and R. RESULTS: Subjects were assigned to cohorts on the basis of gestational age at delivery and independent scoring of histologic chorioamnionitis. We found that preterm subjects with severe chorioamnionitis and funisitis had increases in cord blood inflammatory cytokines. Of interest, although the placental membrane microbiome was altered in association with severity of histologic chorioamnionitis (permutational multivariate analysis of variance P = .005), there was no observable impact with either betamethasone or antibiotic treatment. In preterm subjects with chorioamnionitis, we found a high abundance of both urogenital and oral commensal bacteria. These alterations in the microbiome were accompanied by significant variation (P &lt; .05) in microbial metabolic pathways important in the glucose-fed pentose phosphate pathway (term subjects), or glyceropho…","author":[{"dropping-particle":"","family":"Prince","given":"Amanda L.","non-dropping-particle":"","parse-names":false,"suffix":""},{"dropping-particle":"","family":"Ma","given":"Jun","non-dropping-particle":"","parse-names":false,"suffix":""},{"dropping-particle":"","family":"Kannan","given":"P.S.","non-dropping-particle":"","parse-names":false,"suffix":""},{"dropping-particle":"","family":"Alvarez","given":"M.","non-dropping-particle":"","parse-names":false,"suffix":""},{"dropping-particle":"","family":"Gisslen","given":"T.","non-dropping-particle":"","parse-names":false,"suffix":""},{"dropping-particle":"","family":"Harris","given":"R.A.","non-dropping-particle":"","parse-names":false,"suffix":""},{"dropping-particle":"","family":"Sweeny","given":"E.L.","non-dropping-particle":"","parse-names":false,"suffix":""},{"dropping-particle":"","family":"Knox","given":"C.L.","non-dropping-particle":"","parse-names":false,"suffix":""},{"dropping-particle":"","family":"Lambers","given":"D.S.","non-dropping-particle":"","parse-names":false,"suffix":""},{"dropping-particle":"","family":"Jobe","given":"A.H.","non-dropping-particle":"","parse-names":false,"suffix":""},{"dropping-particle":"","family":"Chougnet","given":"C.A.","non-dropping-particle":"","parse-names":false,"suffix":""},{"dropping-particle":"","family":"Kallapur","given":"S.G.","non-dropping-particle":"","parse-names":false,"suffix":""},{"dropping-particle":"","family":"Aagaard","given":"K.M.","non-dropping-particle":"","parse-names":false,"suffix":""}],"container-title":"Am J Obstet Gynecol","id":"ITEM-23","issue":"5","issued":{"date-parts":[["2016"]]},"page":"627.e1-627.e16","title":"The placental membrane microbiome is altered among subjects with spontaneous preterm birth with and without chorioamnionitis","type":"article-journal","volume":"214"},"uris":["http://www.mendeley.com/documents/?uuid=b47fac2f-a15a-43f2-9416-80065768858e"]},{"id":"ITEM-24","itemData":{"DOI":"10.1038/pr.2016.155","ISSN":"15300447","PMID":"27490741","abstract":"Background:The human microbiota is a modulator of the immune system. Variations in the placental microbiota could be related with pregnancy disorders. We profiled the placental microbiota and microbiome in women with gestational diabetes (GDM) and studied its relation to maternal metabolism and placental expression of anti-inflammatory cytokines.Methods:Placental microbiota and microbiome and expression of anti-inflammatory cytokines (IL10, TIMP3, ITGAX, and MRC1MR) were analyzed in placentas from women with GDM and from control women. Fasting insulin, glucose, O'Sullivan glucose, lipids, and blood cell counts were assessed at second and third trimester of pregnancy.Results:Bacteria belonging to the Pseudomonadales order and Acinetobacter genus showed lower relative abundance in women with GDM compared to control (P &lt; 0.05). In GDM, lower abundance of placental Acinetobacter associated with a more adverse metabolic (higher O'Sullivan glucose) and inflammatory phenotype (lower blood eosinophil count and lower placental expression of IL10 and TIMP3) (P &lt; 0.05 to P = 0.001). Calcium signaling pathway was increased in GDM placental microbiome.Conclusion:A distinct microbiota profile and microbiome is present in GDM. Acinetobacter has been recently shown to induce IL-10 in mice. GDM could constitute a state of placental microbiota-driven altered immunologic tolerance, making placental microbiota a new target for therapy in GDM.","author":[{"dropping-particle":"","family":"Bassols","given":"Judit","non-dropping-particle":"","parse-names":false,"suffix":""},{"dropping-particle":"","family":"Serino","given":"Matteo","non-dropping-particle":"","parse-names":false,"suffix":""},{"dropping-particle":"","family":"Carreras-Badosa","given":"Gemma","non-dropping-particle":"","parse-names":false,"suffix":""},{"dropping-particle":"","family":"Burcelin","given":"Rémy","non-dropping-particle":"","parse-names":false,"suffix":""},{"dropping-particle":"","family":"Blasco-Baque","given":"Vincent","non-dropping-particle":"","parse-names":false,"suffix":""},{"dropping-particle":"","family":"Lopez-Bermejo","given":"Abel","non-dropping-particle":"","parse-names":false,"suffix":""},{"dropping-particle":"","family":"Fernandez-Real","given":"José Manuel","non-dropping-particle":"","parse-names":false,"suffix":""}],"container-title":"Pediatric Research","id":"ITEM-24","issue":"6","issued":{"date-parts":[["2016"]]},"page":"777-784","title":"Gestational diabetes is associated with changes in placental microbiota and microbiome","type":"article-journal","volume":"80"},"uris":["http://www.mendeley.com/documents/?uuid=d63c3573-7b75-4fc3-9e90-e8b850418e56"]},{"id":"ITEM-25","itemData":{"DOI":"10.1038/s41598-017-03066-4","ISSN":"20452322","PMID":"28588199","abstract":"A distinct bacterial signature of the placenta was reported, providing evidence that the fetus does not develop in a sterile environment. The oral microbiome was suggested as a possible source of the bacterial DNA present in the placenta based on similarities to the oral non-pregnant microbiome. Here, the possible origin of the placental microbiome was assessed, examining the gut, oral and placental microbiomes from the same pregnant women. Microbiome profiles from 37 overweight and obese pregnant women were examined by 16SrRNA sequencing. Fecal and oral contributions to the establishment of the placental microbiome were evaluated. Core phylotypes between body sites and metagenome predictive functionality were determined. The placental microbiome showed a higher resemblance and phylogenetic proximity with the pregnant oral microbiome. However, similarity decreased at lower taxonomic levels and microbiomes clustered based on tissue origin. Core genera: Prevotella, Streptococcus and Veillonella were shared between all body compartments. Pathways encoding tryptophan, fatty-acid metabolism and benzoate degradation were highly enriched specifically in the placenta. Findings demonstrate that the placental microbiome exhibits a higher resemblance with the pregnant oral microbiome. Both oral and gut microbiomes contribute to the microbial seeding of the placenta, suggesting that placental colonization may have multiple niche sources.","author":[{"dropping-particle":"","family":"Gomez-Arango","given":"Luisa F.","non-dropping-particle":"","parse-names":false,"suffix":""},{"dropping-particle":"","family":"Barrett","given":"Helen L.","non-dropping-particle":"","parse-names":false,"suffix":""},{"dropping-particle":"","family":"McIntyre","given":"H. David","non-dropping-particle":"","parse-names":false,"suffix":""},{"dropping-particle":"","family":"Callaway","given":"Leonie K.","non-dropping-particle":"","parse-names":false,"suffix":""},{"dropping-particle":"","family":"Morrison","given":"Mark","non-dropping-particle":"","parse-names":false,"suffix":""},{"dropping-particle":"","family":"Nitert","given":"Marloes Dekker","non-dropping-particle":"","parse-names":false,"suffix":""}],"container-title":"Scientific Reports","id":"ITEM-25","issue":"1","issued":{"date-parts":[["2017"]]},"page":"1-10","publisher":"Springer US","title":"Contributions of the maternal oral and gut microbiome to placental microbial colonization in overweight and obese pregnant women","type":"article-journal","volume":"7"},"uris":["http://www.mendeley.com/documents/?uuid=8ec31122-1973-4421-8185-c0bf00c119e1"]},{"id":"ITEM-26","itemData":{"DOI":"10.1371/journal.pone.0180167","ISBN":"1111111111","ISSN":"19326203","PMID":"28700642","abstract":"Preterm birth is a major cause of neonatal mortality and morbidity worldwide. Bacterial infection and the subsequent inflammatory response are recognised as an important cause of preterm birth. It is hypothesised that these organisms ascend the cervical canal, colonise placental tissues, cause chorioamnionitis and in severe cases infect amniotic fluid and the foetus. However, the presence of bacteria within the intrauterine cavity does not always precede chorioamnionitis or preterm birth. Whereas previous studies observing the types of bacteria present have been limited in size and the specificity of a few predetermined organisms, in this study we characterised bacteria found in placental tissues from a cohort of 1391 women in rural Malawi using 16S ribosomal RNA gene sequencing. We found that specific bacteria found concurrently on placental tissues associate with chorioamnionitis and delivery of a smaller newborn. Severe chorioamnionitis was associated with a distinct difference in community members, a higher bacterial load and lower species richness. Furthermore, Sneathia sanguinengens and Peptostreptococcus anaerobius found in both matched participant vaginal and placental samples were associated with a lower newborn length-for-age Z-score. This is the largest study to date to examine the placental microbiome and its impact of birth outcomes. Our results provide data on the role of the vaginal microbiome as a source of placental infection as well as the possibility of therapeutic interventions against targeted organisms during pregnancy.","author":[{"dropping-particle":"","family":"Doyle","given":"Ronan M.","non-dropping-particle":"","parse-names":false,"suffix":""},{"dropping-particle":"","family":"Harris","given":"Kathryn","non-dropping-particle":"","parse-names":false,"suffix":""},{"dropping-particle":"","family":"Kamiza","given":"Steve","non-dropping-particle":"","parse-names":false,"suffix":""},{"dropping-particle":"","family":"Harjunmaa","given":"Ulla","non-dropping-particle":"","parse-names":false,"suffix":""},{"dropping-particle":"","family":"Ashorn","given":"Ulla","non-dropping-particle":"","parse-names":false,"suffix":""},{"dropping-particle":"","family":"Nkhoma","given":"Minyanga","non-dropping-particle":"","parse-names":false,"suffix":""},{"dropping-particle":"","family":"Dewey","given":"Kathryn G.","non-dropping-particle":"","parse-names":false,"suffix":""},{"dropping-particle":"","family":"Maleta","given":"Kenneth","non-dropping-particle":"","parse-names":false,"suffix":""},{"dropping-particle":"","family":"Ashorn","given":"Per","non-dropping-particle":"","parse-names":false,"suffix":""},{"dropping-particle":"","family":"Klein","given":"Nigel","non-dropping-particle":"","parse-names":false,"suffix":""}],"container-title":"PLoS ONE","id":"ITEM-26","issue":"7","issued":{"date-parts":[["2017"]]},"page":"1-23","title":"Bacterial communities found in placental tissues are associated with severe chorioamnionitis and adverse birth outcomes","type":"article-journal","volume":"12"},"uris":["http://www.mendeley.com/documents/?uuid=788506a3-300d-4a21-b416-c62f0aca01c5"]},{"id":"ITEM-27","itemData":{"DOI":"10.18632/oncotarget.19319","ISSN":"19492553","PMID":"29137266","abstract":"Substantial studies indicated that fetal macrosomia was associated with detrimental pregnancy outcomes, and increased susceptibility to metabolic diseases in later life. However, investigations into the association between placental microbiota and fetal macrosomia are limited. We aimed to profile the placental microbiota of fetal macrosomia and study whether they relate to clinical characteristics. Placenta samples were collected from fetal macrosomias and newborns with normal birth weight. The clinical characteristics, umbilical cord blood parameters were measured, and placental microbiota were sequenced and further analysed. The clinical characteristics of infants and mothers and umbilical cord blood parameters were significantly different between macrosomias and controls. The relative abundance of microbiota sequences revealed that microbial structures of the placenta differed significantly between macrosomia and controls. Regression analysis showed a cluster of key operational taxonomic unit (OTUs), phyla and genera were significantly correlated with body length, ponderal index and placenta weight, body weight increase during pregnancy of mothers, and cord blood IGF-1 and leptin concentrations. In conclusion, our study for the first time explored the relationship between placental microbiota profile and fetal macrosomia. It is novel in showing that a distinct placental microbiota profile is present in fetal macrosomia, and is associated with clinical characteristics of mothers and newborns.","author":[{"dropping-particle":"","family":"Zheng","given":"Jia","non-dropping-particle":"","parse-names":false,"suffix":""},{"dropping-particle":"","family":"Xiao","given":"Xin Hua","non-dropping-particle":"","parse-names":false,"suffix":""},{"dropping-particle":"","family":"Zhang","given":"Qian","non-dropping-particle":"","parse-names":false,"suffix":""},{"dropping-particle":"","family":"Mao","given":"Li Li","non-dropping-particle":"","parse-names":false,"suffix":""},{"dropping-particle":"","family":"Yu","given":"Miao","non-dropping-particle":"","parse-names":false,"suffix":""},{"dropping-particle":"","family":"Xu","given":"Jian Ping","non-dropping-particle":"","parse-names":false,"suffix":""},{"dropping-particle":"","family":"Wang","given":"Tong","non-dropping-particle":"","parse-names":false,"suffix":""}],"container-title":"Oncotarget","id":"ITEM-27","issue":"47","issued":{"date-parts":[["2017"]]},"page":"82314-82325","title":"Correlation of placental microbiota with fetal macrosomia and clinical characteristics in mothers and newborns","type":"article-journal","volume":"8"},"uris":["http://www.mendeley.com/documents/?uuid=5ad37def-9fd0-41df-b355-e9cfbb7bce59"]},{"id":"ITEM-28","itemData":{"DOI":"10.1038/s41598-017-11514-4","ISSN":"20452322","PMID":"28894161","abstract":"The placenta is the principal organ nurturing the fetus during pregnancy and was traditionally considered to be sterile. Recent work has suggested that the placenta harbours microbial communities, however the location and possible function of these microbes remain to be confirmed and elucidated. Here, we employed genomic DNA sequencing of multiple variable (V) regions of the bacterial 16S ribosomal gene, to interrogate microbial profiles in term pregnancies, from the basal plate, which is in direct contact with maternal uterine, endothelial, and immune cells; placental villi, which are bathed in maternal blood, and fetal membranes, which encapsulate the amniotic cavity. QIIME, R package \"Phyloseq\" analysis was used to assess alpha and beta diversity and absolute abundance of the 16S rRNA gene per location. We demonstrate that (1) microbiota exhibit spatially distinct profiles depending on the location within the placenta and (2) \"semi-composite\" 16S profiles using multiple V regions validated by quantitative PCR analysis confirmed that distinct bacterial taxa dominate in different placental niches. Finally, profiles are not altered by mode of delivery. Together these findings suggest that there is niche-specificity to the placental microbiota and placental microbiome studies should consider regional differences, which may affect maternal, fetal, and/or neonatal health and physiology.","author":[{"dropping-particle":"","family":"Parnell","given":"Lindsay A.","non-dropping-particle":"","parse-names":false,"suffix":""},{"dropping-particle":"","family":"Briggs","given":"Catherine M.","non-dropping-particle":"","parse-names":false,"suffix":""},{"dropping-particle":"","family":"Cao","given":"Bin","non-dropping-particle":"","parse-names":false,"suffix":""},{"dropping-particle":"","family":"Delannoy-Bruno","given":"Omar","non-dropping-particle":"","parse-names":false,"suffix":""},{"dropping-particle":"","family":"Schrieffer","given":"Andrew E.","non-dropping-particle":"","parse-names":false,"suffix":""},{"dropping-particle":"","family":"Mysorekar","given":"Indira U.","non-dropping-particle":"","parse-names":false,"suffix":""}],"container-title":"Scientific Reports","id":"ITEM-28","issue":"1","issued":{"date-parts":[["2017"]]},"page":"1-11","publisher":"Springer US","title":"Microbial communities in placentas from term normal pregnancy exhibit spatially variable profiles","type":"article-journal","volume":"7"},"uris":["http://www.mendeley.com/documents/?uuid=089bafeb-a1be-4d51-bba1-66a979ff25a7"]},{"id":"ITEM-29","itemData":{"DOI":"10.3389/fmicb.2018.02163","ISSN":"1664302X","PMID":"30237795","abstract":"The idea that healthy uterine cavity is sterile is challenged nowadays. It is still debatable whether the bacteria present in the uterine cavity during pregnancy are residents or invaders. To reveal microbiome composition and its characteristics in the womb of pregnant women, 41 decidual tissue samples and 64 amniotic fluid samples were taken from pregnant Chinese women. DNA extraction was followed by pyrosequencing of the hypervariable V4 region of the 16S rDNA gene to characterize womb microbiome. Both types of samples had low diversity microbiome with Enterobacteriaceae being the dominant phylotypes at family level. To characterize the nature of colonization during pregnancy, the presence of endogenous biomass was confirmed by cultivation. Surprisingly, all of the 50 amniotic fluid samples studied were culture-negative, whereas 379 out of 1,832 placenta samples were culture-positive. Our results suggested that womb contained microbiome with low diversity. Culture-based investigation of amniotic fluid and placenta samples confirmed the presence of cultivable microorganisms in the placenta but not in amniotic fluid. Thus it suggests that bacterial colonization does occur during healthy pregnancy.","author":[{"dropping-particle":"","family":"Zhu","given":"Lihong","non-dropping-particle":"","parse-names":false,"suffix":""},{"dropping-particle":"","family":"Luo","given":"Fei","non-dropping-particle":"","parse-names":false,"suffix":""},{"dropping-particle":"","family":"Hu","given":"Wenjing","non-dropping-particle":"","parse-names":false,"suffix":""},{"dropping-particle":"","family":"Han","given":"Yang","non-dropping-particle":"","parse-names":false,"suffix":""},{"dropping-particle":"","family":"Wang","given":"Yuezhu","non-dropping-particle":"","parse-names":false,"suffix":""},{"dropping-particle":"","family":"Zheng","given":"Huajun","non-dropping-particle":"","parse-names":false,"suffix":""},{"dropping-particle":"","family":"Guo","given":"Xiaokui","non-dropping-particle":"","parse-names":false,"suffix":""},{"dropping-particle":"","family":"Qin","given":"Jinhong","non-dropping-particle":"","parse-names":false,"suffix":""}],"container-title":"Frontiers in Microbiology","id":"ITEM-29","issue":"SEP","issued":{"date-parts":[["2018"]]},"page":"1-6","title":"Bacterial communities in the womb during healthy pregnancy","type":"article-journal","volume":"9"},"uris":["http://www.mendeley.com/documents/?uuid=a4207799-6554-401b-bfe2-49f213630580"]},{"id":"ITEM-30","itemData":{"DOI":"10.1038/s41598-018-27980-3","ISSN":"20452322","PMID":"29955075","abstract":"We investigated the association between HPV infection and bacterial microbiota composition in the placenta, uterine cervix and mouth in thirty-nine women. HPV DNA genotyping of 24 types was conducted using Multimetrix®. Microbiota composition was characterized by 16S rRNA gene sequencing. HPV DNA was detected in 33% of placenta, 23% cervical and 33% oral samples. HPV16 was the most frequent type in all regions. HPV infection was associated with higher microbiota richness (p = 0.032) in the mouth but did not influence microbial diversity or richness in other samples. HPV infection was associated with higher abundance of Lactobacillaceae (p = 0.0036) and Ureaplasma (LDA score &gt; 4.0, p &lt; 0.05) in the placenta, Haemophilus (p = 0.00058) and Peptostreptococcus (p = 0.0069) genus in the cervix and Selenomonas spp. (p = 0.0032) in the mouth compared to HPV negative samples. These data suggest altered bacterial microbiota composition in HPV positive placenta, cervix and mouth. Whether the changes in bacterial microbiota predispose or result from HPV remains to be determined in future studies.","author":[{"dropping-particle":"","family":"Tuominen","given":"Heidi","non-dropping-particle":"","parse-names":false,"suffix":""},{"dropping-particle":"","family":"Rautava","given":"Samuli","non-dropping-particle":"","parse-names":false,"suffix":""},{"dropping-particle":"","family":"Syrjänen","given":"Stina","non-dropping-particle":"","parse-names":false,"suffix":""},{"dropping-particle":"","family":"Collado","given":"Maria Carmen","non-dropping-particle":"","parse-names":false,"suffix":""},{"dropping-particle":"","family":"Rautava","given":"Jaana","non-dropping-particle":"","parse-names":false,"suffix":""}],"container-title":"Scientific Reports","id":"ITEM-30","issue":"1","issued":{"date-parts":[["2018"]]},"page":"1-11","title":"HPV infection and bacterial microbiota in the placenta, uterine cervix and oral mucosa","type":"article-journal","volume":"8"},"uris":["http://www.mendeley.com/documents/?uuid=c11673d3-504e-446d-a24d-94bd88a16ec4"]},{"id":"ITEM-31","itemData":{"DOI":"10.1016/j.ajog.2019.04.036","ISSN":"00029378","PMID":"31055031","abstract":"BACKGROUND Numerous reports have documented bacteria in the placental membranes and basal plate decidua in the absence of immunopathology using histologic techniques. Similarly, independent metagenomic characterizations have identified an altered taxonomic makeup in association with spontaneous preterm birth. Here we sought to corroborate these findings by localizing presumptive intact bacteria using molecular histology within the placental microanatomy. OBJECTIVE Here we examined for microbes in term and preterm gestations using a signal-amplified 16S universal in situ hybridization probe set for bacterial rRNA, alongside traditional histologic methods of Warthin-Starry and Gram stains, as well as clinical culture methodologies. We further sought to differentiate accompanying 16S gene sequencing taxonomic profiles from germ-free (gnotobiotic) mouse and extraction and amplicon contamination controls. STUDY DESIGN Placentas were collected from a total of 53 subjects, composed of term labored (n = 4) and unlabored cesarean deliveries (n = 22) and preterm vaginal (n = 18) and cesarean deliveries (n = 8); a placenta from a single subject with clinical and histologic evident choriomanionitis was employed as a positive control (n = 1). The preterm cohort included spontaneous preterm birth with (n = 6) and without (n = 10) preterm premature rupture of membranes, as well as medically indicated preterm births (n = 10). Placental microbes were visualized using an in situ hybridization probe set designed against highly conserved regions of the bacterial 16S ribosome, which produces an amplified stable signal using branched DNA probes. Extracted bacterial nucleic acids from these same samples were subjected to 16S rRNA metagenomic sequencing (Illumina, V4) for course taxonomic analysis, alongside environmental and kit contaminant controls. A subset of unlabored, cesarean-delivered term pregnancies were also assessed with clinical culture for readily cultivatable pathogenic microbes. RESULTS Molecular in situ hybridization of bacterial rRNA enabled visualization and localization of low-abundance microbes after systematic high-power scanning. Despite the absence of clinical or histologic chorioamnionitis in 52 of 53 subjects, instances of 16S rRNA signal were confidently observed in 13 of 16 spontaneous preterm birth placentas, which was not significantly different from term unlabored cesarean specimens (18 of 22; P &gt; .05). 16S rRNA signal was largely localized to th…","author":[{"dropping-particle":"","family":"Seferovic","given":"Maxim D.","non-dropping-particle":"","parse-names":false,"suffix":""},{"dropping-particle":"","family":"Pace","given":"Ryan M.","non-dropping-particle":"","parse-names":false,"suffix":""},{"dropping-particle":"","family":"Carroll","given":"Matthew","non-dropping-particle":"","parse-names":false,"suffix":""},{"dropping-particle":"","family":"Belfort","given":"Benjamin","non-dropping-particle":"","parse-names":false,"suffix":""},{"dropping-particle":"","family":"Major","given":"Angela M.","non-dropping-particle":"","parse-names":false,"suffix":""},{"dropping-particle":"","family":"Chu","given":"Derrick M.","non-dropping-particle":"","parse-names":false,"suffix":""},{"dropping-particle":"","family":"Racusin","given":"Diana A.","non-dropping-particle":"","parse-names":false,"suffix":""},{"dropping-particle":"","family":"Castro","given":"Eumenia C.C.","non-dropping-particle":"","parse-names":false,"suffix":""},{"dropping-particle":"","family":"Muldrew","given":"Kenneth L.","non-dropping-particle":"","parse-names":false,"suffix":""},{"dropping-particle":"","family":"Versalovic","given":"James","non-dropping-particle":"","parse-names":false,"suffix":""},{"dropping-particle":"","family":"Aagaard","given":"Kjersti M.","non-dropping-particle":"","parse-names":false,"suffix":""}],"container-title":"American Journal of Obstetrics and Gynecology","id":"ITEM-31","issue":"2","issued":{"date-parts":[["2019"]]},"page":"146.e1-146.e23","publisher":"Elsevier Inc.","title":"Visualization of microbes by 16S in situ hybridization in term and preterm placentas without intraamniotic infection","type":"article-journal","volume":"221"},"uris":["http://www.mendeley.com/documents/?uuid=90e4aa60-0a51-414f-b0e2-39ef5b11825e"]},{"id":"ITEM-32","itemData":{"DOI":"10.3389/fmicb.2019.01124","ISSN":"1664302X","PMID":"31231319","abstract":"The human microbiome includes trillions of bacteria, many of which play a vital role in host physiology. Numerous studies have now detected bacterial DNA in first-pass meconium and amniotic fluid samples, suggesting that the human microbiome may commence in utero. However, these data have remained contentious due to underlying contamination issues. Here, we have used a previously described method for reducing contamination in microbiome workflows to determine if there is a fetal bacterial microbiome beyond the level of background contamination. We recruited 50 women undergoing non-emergency cesarean section deliveries with no evidence of intra-uterine infection and collected first-pass meconium and amniotic fluid samples. Full-length 16S rRNA gene sequencing was performed using PacBio SMRT cell technology, to allow high resolution profiling of the fetal gut and amniotic fluid bacterial microbiomes. Levels of inflammatory cytokines were measured in amniotic fluid, and levels of immunomodulatory short chain fatty acids (SCFAs) were quantified in meconium. All meconium samples and most amniotic fluid samples (36/43) contained bacterial DNA. The meconium microbiome was dominated by reads that mapped to Pelomonas puraquae. Aside from this species, the meconium microbiome was remarkably heterogeneous between patients. The amniotic fluid microbiome was more diverse and contained mainly reads that mapped to typical skin commensals, including Propionibacterium acnes and Staphylococcus spp. All meconium samples contained acetate and propionate, at ratios similar to those previously reported in infants. P. puraquae reads were inversely correlated with meconium propionate levels. Amniotic fluid cytokine levels were associated with the amniotic fluid microbiome. Our results demonstrate that bacterial DNA and SCFAs are present in utero, and have the potential to influence the developing fetal immune system.","author":[{"dropping-particle":"","family":"Stinson","given":"Lisa F.","non-dropping-particle":"","parse-names":false,"suffix":""},{"dropping-particle":"","family":"Boyce","given":"Mary C.","non-dropping-particle":"","parse-names":false,"suffix":""},{"dropping-particle":"","family":"Payne","given":"Matthew S.","non-dropping-particle":"","parse-names":false,"suffix":""},{"dropping-particle":"","family":"Keelan","given":"Jeffrey A.","non-dropping-particle":"","parse-names":false,"suffix":""}],"container-title":"Frontiers in Microbiology","id":"ITEM-32","issue":"JUN","issued":{"date-parts":[["2019"]]},"page":"1-15","title":"The not-so-sterile womb: Evidence that the human fetus is exposed to bacteria prior to birth","type":"article-journal","volume":"10"},"uris":["http://www.mendeley.com/documents/?uuid=4459966a-37d0-4510-a0f4-5f7877616db7"]},{"id":"ITEM-33","itemData":{"DOI":"10.1371/journal.pone.0217211","ISBN":"1111111111","ISSN":"19326203","PMID":"31170184","abstract":"Fetal development is thought to proceed in a sterile environment. Recent reports of the presence of bacterial DNA in human placenta, the transfer of live bacteria from mother to fetus after hypoxia in the pregnant sheep, and the presence of bacteria in the meconium of newborn infants have suggested that the fetus might be exposed to bacteria in utero. The present experiments were designed to test the hypothesis that small numbers of bacteria introduced into the maternal bloodstream (too few to induce fever or changes in maternal food consumption), can be found in the fetus days later. We injected 100 colony forming units of green-, red- and far red- fluorescent protein (GFP, RFP, FRFP) expressing S. aureus into late-gestation pregnant sheep intravenously. Five to 7 days later, the animals were euthanized and tissues collected for analysis of GFP. The inoculations did not cause any fever or other measurable behavioral response in the ewes, but did result in the appearance of GFP DNA, and protein in various tissues within the fetuses. Immunohistochemical analysis reveals GFP protein-containing bacteria that appear to be mostly contained within other cells. We were unable to recover any live GFP-expressing bacteria from the fetal tissues. We conclude that S. aureus, and perhaps other bacteria, gain access to the fetus, although it is not clear from these experiments that they survive in the fetus. It is possible that these low inocula and their progeny were effectively cleared by the fetal immune system.","author":[{"dropping-particle":"","family":"Yu","given":"Kevin","non-dropping-particle":"","parse-names":false,"suffix":""},{"dropping-particle":"","family":"Rodriguez","given":"Michelle D.","non-dropping-particle":"","parse-names":false,"suffix":""},{"dropping-particle":"","family":"Paul","given":"Zubin","non-dropping-particle":"","parse-names":false,"suffix":""},{"dropping-particle":"","family":"Gordon","given":"Elizabeth","non-dropping-particle":"","parse-names":false,"suffix":""},{"dropping-particle":"","family":"Rice","given":"Kelly","non-dropping-particle":"","parse-names":false,"suffix":""},{"dropping-particle":"","family":"Triplett","given":"Eric W.","non-dropping-particle":"","parse-names":false,"suffix":""},{"dropping-particle":"","family":"Keller-Wood","given":"Maureen","non-dropping-particle":"","parse-names":false,"suffix":""},{"dropping-particle":"","family":"Wood","given":"Charles E.","non-dropping-particle":"","parse-names":false,"suffix":""}],"container-title":"PLoS ONE","id":"ITEM-33","issue":"6","issued":{"date-parts":[["2019"]]},"page":"4-15","title":"Proof of principle: Physiological transfer of small numbers of bacteria from mother to fetus in late-gestation pregnant sheep","type":"article-journal","volume":"14"},"uris":["http://www.mendeley.com/documents/?uuid=7c7fd459-a38c-4c23-8f9b-cffb8e46a73f"]},{"id":"ITEM-34","itemData":{"DOI":"10.3390/genes10120971","ISSN":"20734425","PMID":"31779234","abstract":"The endometrium is a challenging site for metagenomic analysis due to difficulties in obtaining uncontaminated samples and the limited abundance of the bacterial population. Indeed, solid correlations between endometrial physio-pathologic conditions and bacteria compositions have not yet been firmly established. Nevertheless, the study of the endometrial microbiota is of great interest due to the close correlations between microbiota profiles, women’s health, and successful pregnancies. In this study, we decided to tackle the study of the endometrial microbiota through analysis of bacterial population in women subjected to elective caesarean delivery. As a pilot study, a cohort of 19 Caucasian women at full term of normal pregnancy and with a prospection of elective caesarean delivery was enrolled for endometrium sampling at the time of caesarean section. Sampling was carried out by endometrial biopsy soon after the delivery of the newborn and the discharge of the placenta and fetal membranes from the uterus. Bacterial composition was established by a deep metabarcoding next generation sequencing (NGS) procedure addressing the V5–V6 hypervariable region of the 16S rRNA gene. Amplicon sequences were analysed by bioinformatic procedures for denoising and taxonomic classification. The RDP database was used as 16S rRNA reference collection. Metabarcoding analysis showed the presence of a common bacterial composition, including six genera classifiable within the human microbiota (Cutibacterium, Escherichia, Staphylococcus, Acinetobacter, Streptococcus, Corynebacterium), that could be part of the core endometrial microbiota under the specific conditions examined. These results can provide useful information for future studies on the correlations between bacteria and successful pregnancies.","author":[{"dropping-particle":"","family":"Leoni","given":"Claudia","non-dropping-particle":"","parse-names":false,"suffix":""},{"dropping-particle":"","family":"Ceci","given":"Oronzo","non-dropping-particle":"","parse-names":false,"suffix":""},{"dropping-particle":"","family":"Manzari","given":"Caterina","non-dropping-particle":"","parse-names":false,"suffix":""},{"dropping-particle":"","family":"Fosso","given":"Bruno","non-dropping-particle":"","parse-names":false,"suffix":""},{"dropping-particle":"","family":"Volpicella","given":"Mariateresa","non-dropping-particle":"","parse-names":false,"suffix":""},{"dropping-particle":"","family":"Ferrari","given":"Alessandra","non-dropping-particle":"","parse-names":false,"suffix":""},{"dropping-particle":"","family":"Fiorella","given":"Paola","non-dropping-particle":"","parse-names":false,"suffix":""},{"dropping-particle":"","family":"Pesole","given":"Graziano","non-dropping-particle":"","parse-names":false,"suffix":""},{"dropping-particle":"","family":"Cicinelli","given":"Ettore","non-dropping-particle":"","parse-names":false,"suffix":""},{"dropping-particle":"","family":"Ceci","given":"Luigi Ruggiero","non-dropping-particle":"","parse-names":false,"suffix":""}],"container-title":"Genes","id":"ITEM-34","issue":"12","issued":{"date-parts":[["2019"]]},"page":"1-11","title":"Human endometrial microbiota at term of normal pregnancies","type":"article-journal","volume":"10"},"uris":["http://www.mendeley.com/documents/?uuid=4f81b2c0-1b05-497d-96b7-b677b91975b8"]},{"id":"ITEM-35","itemData":{"DOI":"10.1016/j.ebiom.2019.10.045","ISSN":"23523964","PMID":"31685443","abstract":"Background: Mothers are the primary source of bacteria for newborns, but it is unclear whether mother-to-newborn transmission occurs prior to, during or after birth. Similarly, the effect of the delivery mode on neonatal microorganisms has been the focus of controversy. Methods: Healthy maternal and neonatal pairs that underwent vaginal birth and caesarean section were enrolled in this study. Meconium, placenta, membrane and amniotic fluid samples for newborns and vaginal, rectal and oral samples for mothers were collected. All samples were amplified and sequenced by a 16S rRNA gene primer set targeting bacteria and archaea. Findings: A total of 550 samples from 36 mother-neonate pairs with vaginal births and 42 mother-neonate pairs with caesarean sections were included in this study. The negative controls showed that the data analysis in this study was not affected by contamination. There was a high diversity of microbial communities in the pregnancy environment of the foetus. Meconium samples could be divided into three distinct types that were not influenced by the delivery method. Interpretation: The distribution patterns of bacterial communities in the meconium, placenta, and foetal membranes were highly similar and had nothing to do with the mode of delivery. For approximately half of the placental microorganisms, the same sequence could be found in the vaginal, rectal, and oral samples of the mother.","author":[{"dropping-particle":"","family":"Liu","given":"Chen Jian","non-dropping-particle":"","parse-names":false,"suffix":""},{"dropping-particle":"","family":"Liang","given":"Xiao","non-dropping-particle":"","parse-names":false,"suffix":""},{"dropping-particle":"","family":"Niu","given":"Zhao Yi","non-dropping-particle":"","parse-names":false,"suffix":""},{"dropping-particle":"","family":"Jin","given":"Qing","non-dropping-particle":"","parse-names":false,"suffix":""},{"dropping-particle":"","family":"Zeng","given":"Xue Qin","non-dropping-particle":"","parse-names":false,"suffix":""},{"dropping-particle":"","family":"Wang","given":"Wen Xue","non-dropping-particle":"","parse-names":false,"suffix":""},{"dropping-particle":"","family":"Li","given":"Meng Yue","non-dropping-particle":"","parse-names":false,"suffix":""},{"dropping-particle":"","family":"Chen","given":"Xue Rong","non-dropping-particle":"","parse-names":false,"suffix":""},{"dropping-particle":"","family":"Meng","given":"Hai Yun","non-dropping-particle":"","parse-names":false,"suffix":""},{"dropping-particle":"","family":"Shen","given":"Ran","non-dropping-particle":"","parse-names":false,"suffix":""},{"dropping-particle":"","family":"Sun","given":"Shi Yi","non-dropping-particle":"","parse-names":false,"suffix":""},{"dropping-particle":"","family":"Luo","given":"Yi Yong","non-dropping-particle":"","parse-names":false,"suffix":""},{"dropping-particle":"","family":"Yang","given":"En","non-dropping-particle":"","parse-names":false,"suffix":""},{"dropping-particle":"","family":"Geng","given":"Jia Wei","non-dropping-particle":"","parse-names":false,"suffix":""},{"dropping-particle":"","family":"Li","given":"Xiao Ran","non-dropping-particle":"","parse-names":false,"suffix":""}],"container-title":"EBioMedicine","id":"ITEM-35","issued":{"date-parts":[["2019"]]},"page":"354-363","publisher":"Elsevier B.V.","title":"Is the delivery mode a critical factor for the microbial communities in the meconium?","type":"article-journal","volume":"49"},"uris":["http://www.mendeley.com/documents/?uuid=03c106f7-ee79-4eba-97c6-16df85b151a3"]},{"id":"ITEM-36","itemData":{"DOI":"10.1172/jci.insight.127806","PMID":"31479427","author":[{"dropping-particle":"","family":"Younge","given":"Noelle","non-dropping-particle":"","parse-names":false,"suffix":""},{"dropping-particle":"","family":"Brandon","given":"Debra","non-dropping-particle":"","parse-names":false,"suffix":""},{"dropping-particle":"","family":"Seed","given":"Patrick C","non-dropping-particle":"","parse-names":false,"suffix":""},{"dropping-particle":"","family":"Younge","given":"Noelle","non-dropping-particle":"","parse-names":false,"suffix":""},{"dropping-particle":"","family":"Mccann","given":"Jessica R","non-dropping-particle":"","parse-names":false,"suffix":""},{"dropping-particle":"","family":"Ballard","given":"Julie","non-dropping-particle":"","parse-names":false,"suffix":""},{"dropping-particle":"","family":"Plunkett","given":"Catherine","non-dropping-particle":"","parse-names":false,"suffix":""},{"dropping-particle":"","family":"Akhtar","given":"Suhail","non-dropping-particle":"","parse-names":false,"suffix":""},{"dropping-particle":"","family":"Araújo-pérez","given":"Félix","non-dropping-particle":"","parse-names":false,"suffix":""},{"dropping-particle":"","family":"Murtha","given":"Amy","non-dropping-particle":"","parse-names":false,"suffix":""},{"dropping-particle":"","family":"Brandon","given":"Debra","non-dropping-particle":"","parse-names":false,"suffix":""},{"dropping-particle":"","family":"Seed","given":"Patrick C","non-dropping-particle":"","parse-names":false,"suffix":""}],"container-title":"JCI Insight","id":"ITEM-36","issue":"19","issued":{"date-parts":[["2019"]]},"page":"e127806","title":"Fetal exposure to the maternal microbiota in humans and mice","type":"article-journal","volume":"4"},"uris":["http://www.mendeley.com/documents/?uuid=aa140527-64f8-4b20-8d15-9c59418382c3"]},{"id":"ITEM-37","itemData":{"DOI":"10.1080/20002297.2019.1663084","ISSN":"20002297","PMID":"31528268","abstract":"Background: The origin of the initial oral microbiota in neonates still remains poorly understood. Objective: The aim of this study was to understand how the maternal microbiota contributes to the initial neonatal oral microbiota. Design: Twelve mother-neonate pairs with samples from the maternal oral mucosa, uterine cervix and placenta and the neonatal oral cavity immediately after birth were studied. The microbiota composition and diversity were characterized by 16S rRNA gene sequencing (V3-V4 region). The microbiota analyses and comparisons were carried out with Calypso software version 8.1 and with SourceTracker 1.0.1. Results: Samples from the neonatal oral cavity showed moderately high bacterial diversity and low richness. The neonatal oral cavity microbiota seems to share features mainly with the microbes detected in the placenta, followed by the cervical microbiota and the maternal oral microbiota. No statistically significant differences in diversity (Shannon index, p = 0.14), richness (Chao1, p = 0.53) or in microbial composition were observed according to delivery mode. Conclusion: The neonatal oral cavity microbiota is not significantly modulated by the birth canal or maternal oral microbiota but displays clear associations with microbes in the placenta. These results suggest that the neonatal oral microbiota may have a prenatal origin.","author":[{"dropping-particle":"","family":"Tuominen","given":"Heidi","non-dropping-particle":"","parse-names":false,"suffix":""},{"dropping-particle":"","family":"Collado","given":"Maria Carmen","non-dropping-particle":"","parse-names":false,"suffix":""},{"dropping-particle":"","family":"Rautava","given":"Jaana","non-dropping-particle":"","parse-names":false,"suffix":""},{"dropping-particle":"","family":"Syrjänen","given":"Stina","non-dropping-particle":"","parse-names":false,"suffix":""},{"dropping-particle":"","family":"Rautava","given":"Samuli","non-dropping-particle":"","parse-names":false,"suffix":""}],"container-title":"Journal of Oral Microbiology","id":"ITEM-37","issue":"1","issued":{"date-parts":[["2019"]]},"publisher":"Taylor &amp; Francis","title":"Composition and maternal origin of the neonatal oral cavity microbiota","type":"article-journal","volume":"11"},"uris":["http://www.mendeley.com/documents/?uuid=e1e0425c-d516-4d5a-8e03-4ce6fd7d8c7f"]},{"id":"ITEM-38","itemData":{"DOI":"10.1016/j.theriogenology.2020.04.014","ISSN":"0093691X","PMID":"32361303","abstract":"With recent research in humans, a hypothesis known as the sterile womb paradigm has been challenged. The objectives of this study were to determine the presence of placental and fetal microbiomes in dogs, the effect of different types of parturition on the fetal microbiome, and the effect that the fetal microbiome has on early puppy development. A total of 96 newborn puppies from 17 dams were included in the study. Puppies were divided into two groups depending on the type of parturition (vaginal birth (VB) or cesarean section (CS)). Immediately after birth, swabs of the placenta and meconium were taken. Swabs of the oral and vaginal mucosa of the dam were taken in the second half of the pregnancy and just before parturition. All samples were analyzed with a classical bacteriological examination, and bacterial colonies were identified by matrix-assisted laser desorption/ionization time-of-flight mass spectrometry (MALDI-TOF MS). The weight gain of each puppy was tracked daily in the first 7 days postpartum. Bacteria from several different genera were isolated from 86.5% of meconium samples and 57% of placenta samples. While the meconium microbiota resembled bacteria from the maternal vagina in VB puppies, the meconium microbiota of puppies born by CS indicated a relative resemblance to maternal oral and vaginal microbiota. A statistically significant difference in the relative growth rate between puppies born by VB and CS was found (p &lt; 0.05), with puppies born by VB gaining weight faster compared to the CS group. This difference was even more noticeable when VB puppies were compared to puppies born by elective CS. Puppies born without a detectable meconium or placental microbiota showed a slower growth rate than those with a meconium microbiota, regardless of the type of parturition (p &lt; 0.05). The findings of this study provide new information about the placental microbiome in healthy pregnant dams and suggest intrauterine colonization of the fetus in dogs. It seems that the type of delivery and bacterial colonization might be an important consideration for the weight gain in puppies in the first few days of life.","author":[{"dropping-particle":"","family":"Zakošek Pipan","given":"Maja","non-dropping-particle":"","parse-names":false,"suffix":""},{"dropping-particle":"","family":"Kajdič","given":"Leonida","non-dropping-particle":"","parse-names":false,"suffix":""},{"dropping-particle":"","family":"Kalin","given":"Anja","non-dropping-particle":"","parse-names":false,"suffix":""},{"dropping-particle":"","family":"Plavec","given":"Tanja","non-dropping-particle":"","parse-names":false,"suffix":""},{"dropping-particle":"","family":"Zdovc","given":"Irena","non-dropping-particle":"","parse-names":false,"suffix":""}],"container-title":"Theriogenology","id":"ITEM-38","issued":{"date-parts":[["2020"]]},"page":"18-28","title":"Do newborn puppies have their own microbiota at birth? Influence of type of birth on newborn puppy microbiota","type":"article-journal","volume":"152"},"uris":["http://www.mendeley.com/documents/?uuid=a4607ebb-df2d-4557-ad3b-50c234066f49"]},{"id":"ITEM-39","itemData":{"DOI":"10.1016/j.placenta.2020.01.006","ISSN":"15323102","PMID":"32174306","abstract":"Introduction: It is widely debated whether fetal membranes possess a genuine microbiome, and if bacterial presence and load is linked to inflammation. Chorioamnionitis is an inflammation of the fetal membranes. This research focussed on inflammatory diagnosed histological chorioamnionitis (HCA) and aimed to determine whether the bacterial load in fetal membranes correlates to inflammatory response, including histological staging and inflammatory markers in HCA. Methods: Fetal membrane samples were collected from patients with preterm spontaneous labour and histologically phenotyped chorioamnionitis (HCA; n = .12), or preterm (n = .6) and term labour without HCA (n = .6). The bacterial profile of fetal membranes was analysed by sequencing the V4 region of the 16S rRNA gene. Bacterial load was determined using qPCR copy number/mg of tissue. The association between bacterial load and bacterial profile composition was assessed using correlation analysis. Results: Bacterial load was significantly greater within HCA amnion (p = .0.002) and chorion (p = .0.042), compared to preterm birth without HCA. Increased bacterial load was positively correlated with increased histological staging (p = .0.001) and the expression of five inflammatory markers; IL8, TLR1, TLR2, LY96 and IRAK2 (p=&lt;0.050). Bacterial profiles were significantly different between membranes with and without HCA in amnion (p = .0.012) and chorion (p = .0.001), but no differences between specific genera were detected. Discussion: Inflammatory HCA is associated with infection and increased bacterial load in a dose response relationship. Bacterial load is positively correlated with HCA severity and the TLR signalling pathway. Further research should investigate the bacterial load threshold required to generate an inflammatory response in HCA.","author":[{"dropping-particle":"","family":"Hockney","given":"Rochelle","non-dropping-particle":"","parse-names":false,"suffix":""},{"dropping-particle":"","family":"Waring","given":"Gareth J.","non-dropping-particle":"","parse-names":false,"suffix":""},{"dropping-particle":"","family":"Taylor","given":"Gillian","non-dropping-particle":"","parse-names":false,"suffix":""},{"dropping-particle":"","family":"Cummings","given":"Stephen P.","non-dropping-particle":"","parse-names":false,"suffix":""},{"dropping-particle":"","family":"Robson","given":"Stephen C.","non-dropping-particle":"","parse-names":false,"suffix":""},{"dropping-particle":"","family":"Orr","given":"Caroline H.","non-dropping-particle":"","parse-names":false,"suffix":""},{"dropping-particle":"","family":"Nelson","given":"Andrew","non-dropping-particle":"","parse-names":false,"suffix":""}],"container-title":"Placenta","id":"ITEM-39","issue":"January","issued":{"date-parts":[["2020"]]},"page":"43-51","publisher":"Elsevier Ltd","title":"Fetal membrane bacterial load is increased in histologically confirmed inflammatory chorioamnionitis: A retrospective cohort study: Fetal membrane bacterial load is increased in HCA","type":"article-journal","volume":"91"},"uris":["http://www.mendeley.com/documents/?uuid=e81d799b-5b2c-4570-bbc3-53a472a274b8"]},{"id":"ITEM-40","itemData":{"DOI":"10.1136/gutjnl-2019-319101","ISBN":"2019319101","ISSN":"14683288","PMID":"31900289","abstract":"Objective Pre-eclampsia (PE) is one of the malignant metabolic diseases that complicate pregnancy. Gut dysbiosis has been identified for causing metabolic diseases, but the role of gut microbiome in the pathogenesis of PE remains unknown. Design We performed a case-control study to compare the faecal microbiome of PE and normotensive pregnant women by 16S ribosomal RNA (rRNA) sequencing. To address the causative relationship between gut dysbiosis and PE, we used faecal microbiota transplantation (FMT) in an antibiotic-treated mouse model. Finally, we determined the microbiome translocation and immune responses in human and mouse placental samples by 16S rRNA sequencing, quantitative PCR and in situ hybridisation. Results Patients with PE showed reduced bacterial diversity with obvious dysbiosis. Opportunistic pathogens, particularly Fusobacterium and Veillonella, were enriched, whereas beneficial bacteria, including Faecalibacterium and Akkermansia, were markedly depleted in the PE group. The abundances of these discriminative bacteria were correlated with blood pressure (BP), proteinuria, aminotransferase and creatinine levels. On successful colonisation, the gut microbiome from patients with PE triggered a dramatic, increased pregestational BP of recipient mice, which further increased after gestation. In addition, the PE-transplanted group showed increased proteinuria, embryonic resorption and lower fetal and placental weights. Their T regulatory/helper-17 balance in the small intestine and spleen was disturbed with more severe intestinal leakage. In the placenta of both patients with PE and PE-FMT mice, the total bacteria, Fusobacterium, and inflammatory cytokine levels were significantly increased. Conclusions This study suggests that the gut microbiome of patients with PE is dysbiotic and contributes to disease pathogenesis.","author":[{"dropping-particle":"","family":"Chen","given":"Xia","non-dropping-particle":"","parse-names":false,"suffix":""},{"dropping-particle":"","family":"Li","given":"Pan","non-dropping-particle":"","parse-names":false,"suffix":""},{"dropping-particle":"","family":"Liu","given":"Mian","non-dropping-particle":"","parse-names":false,"suffix":""},{"dropping-particle":"","family":"Zheng","given":"Huimin","non-dropping-particle":"","parse-names":false,"suffix":""},{"dropping-particle":"","family":"He","given":"Yan","non-dropping-particle":"","parse-names":false,"suffix":""},{"dropping-particle":"","family":"Chen","given":"Mu Xuan","non-dropping-particle":"","parse-names":false,"suffix":""},{"dropping-particle":"","family":"Tang","given":"Wenli","non-dropping-particle":"","parse-names":false,"suffix":""},{"dropping-particle":"","family":"Yue","given":"Xiaojing","non-dropping-particle":"","parse-names":false,"suffix":""},{"dropping-particle":"","family":"Huang","given":"Yongxin","non-dropping-particle":"","parse-names":false,"suffix":""},{"dropping-particle":"","family":"Zhuang","given":"Lingling","non-dropping-particle":"","parse-names":false,"suffix":""},{"dropping-particle":"","family":"Wang","given":"Zhijian","non-dropping-particle":"","parse-names":false,"suffix":""},{"dropping-particle":"","family":"Zhong","given":"Mei","non-dropping-particle":"","parse-names":false,"suffix":""},{"dropping-particle":"","family":"Ke","given":"Guibao","non-dropping-particle":"","parse-names":false,"suffix":""},{"dropping-particle":"","family":"Hu","given":"Haoyue","non-dropping-particle":"","parse-names":false,"suffix":""},{"dropping-particle":"","family":"Feng","given":"Yinglin","non-dropping-particle":"","parse-names":false,"suffix":""},{"dropping-particle":"","family":"Chen","given":"Yun","non-dropping-particle":"","parse-names":false,"suffix":""},{"dropping-particle":"","family":"Yu","given":"Yanhong","non-dropping-particle":"","parse-names":false,"suffix":""},{"dropping-particle":"","family":"Zhou","given":"Hongwei","non-dropping-particle":"","parse-names":false,"suffix":""},{"dropping-particle":"","family":"Huang","given":"Liping","non-dropping-particle":"","parse-names":false,"suffix":""}],"container-title":"Gut","id":"ITEM-40","issue":"3","issued":{"date-parts":[["2020"]]},"page":"513-522","title":"Gut dysbiosis induces the development of pre-eclampsia through bacterial translocation","type":"article-journal","volume":"69"},"uris":["http://www.mendeley.com/documents/?uuid=38a48fa2-3448-4fce-9dcf-09ff8478f907"]},{"id":"ITEM-41","itemData":{"DOI":"10.1038/s41591-020-0761-3","ISSN":"1546170X","PMID":"32094926","abstract":"Mucosal immunity develops in the human fetal intestine by 11–14 weeks of gestation, yet whether viable microbes exist in utero and interact with the intestinal immune system is unknown. Bacteria-like morphology was identified in pockets of human fetal meconium at mid-gestation by scanning electron microscopy (n = 4), and a sparse bacterial signal was detected by 16S rRNA sequencing (n = 40 of 50) compared to environmental controls (n = 87). Eighteen taxa were enriched in fetal meconium, with Micrococcaceae (n = 9) and Lactobacillus (n = 6) the most abundant. Fetal intestines dominated by Micrococcaceae exhibited distinct patterns of T cell composition and epithelial transcription. Fetal Micrococcus luteus, isolated only in the presence of monocytes, grew on placental hormones, remained viable within antigen presenting cells, limited inflammation ex vivo and possessed genomic features linked with survival in the fetus. Thus, viable bacteria are highly limited in the fetal intestine at mid-gestation, although strains with immunomodulatory capacity are detected in subsets of specimens.","author":[{"dropping-particle":"","family":"Rackaityte","given":"E.","non-dropping-particle":"","parse-names":false,"suffix":""},{"dropping-particle":"","family":"Halkias","given":"J.","non-dropping-particle":"","parse-names":false,"suffix":""},{"dropping-particle":"","family":"Fukui","given":"E. M.","non-dropping-particle":"","parse-names":false,"suffix":""},{"dropping-particle":"","family":"Mendoza","given":"V. F.","non-dropping-particle":"","parse-names":false,"suffix":""},{"dropping-particle":"","family":"Hayzelden","given":"C.","non-dropping-particle":"","parse-names":false,"suffix":""},{"dropping-particle":"","family":"Crawford","given":"E. D.","non-dropping-particle":"","parse-names":false,"suffix":""},{"dropping-particle":"","family":"Fujimura","given":"K. E.","non-dropping-particle":"","parse-names":false,"suffix":""},{"dropping-particle":"","family":"Burt","given":"T. D.","non-dropping-particle":"","parse-names":false,"suffix":""},{"dropping-particle":"V.","family":"Lynch","given":"S.","non-dropping-particle":"","parse-names":false,"suffix":""}],"container-title":"Nature Medicine","id":"ITEM-41","issue":"4","issued":{"date-parts":[["2020"]]},"page":"599-607","publisher":"Springer US","title":"Viable bacterial colonization is highly limited in the human intestine in utero","type":"article-journal","volume":"26"},"uris":["http://www.mendeley.com/documents/?uuid=5c743ad9-bec5-4509-aa51-64bbb6c79292"]}],"mendeley":{"formattedCitation":"&lt;span style=\"baseline\"&gt; [10–50]&lt;/span&gt;","plainTextFormattedCitation":" [10–50]","previouslyFormattedCitation":"&lt;span style=\"baseline\"&gt; [10–50]&lt;/span&gt;"},"properties":{"noteIndex":0},"schema":"https://github.com/citation-style-language/schema/raw/master/csl-citation.json"}</w:instrText>
      </w:r>
      <w:r w:rsidR="00332836"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0–50]</w:t>
      </w:r>
      <w:r w:rsidR="00332836" w:rsidRPr="00BC6DB1">
        <w:rPr>
          <w:rFonts w:asciiTheme="minorHAnsi" w:hAnsiTheme="minorHAnsi" w:cstheme="minorHAnsi"/>
          <w:sz w:val="22"/>
          <w:shd w:val="clear" w:color="auto" w:fill="FFFFFF"/>
        </w:rPr>
        <w:fldChar w:fldCharType="end"/>
      </w:r>
      <w:r w:rsidR="00332836">
        <w:rPr>
          <w:rFonts w:asciiTheme="minorHAnsi" w:hAnsiTheme="minorHAnsi" w:cstheme="minorHAnsi"/>
          <w:sz w:val="22"/>
          <w:shd w:val="clear" w:color="auto" w:fill="FFFFFF"/>
        </w:rPr>
        <w:t xml:space="preserve">. </w:t>
      </w:r>
      <w:r w:rsidRPr="001338E3">
        <w:rPr>
          <w:rFonts w:asciiTheme="minorHAnsi" w:hAnsiTheme="minorHAnsi" w:cstheme="minorHAnsi"/>
          <w:sz w:val="22"/>
          <w:shd w:val="clear" w:color="auto" w:fill="FFFFFF"/>
        </w:rPr>
        <w:t>Distinct microbial communities in the meconium among preterm and healthy-term neonates are detected and described within minutes to hours of birth, and these impressively expand in the first days to weeks of life to readily show discrete body niche communities long before that same infant will alter its diet or engage in meaningful contact with the outside world</w:t>
      </w:r>
      <w:r w:rsidR="00253DD3">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chom.2015.04.004","ISSN":"19346069","PMID":"25974306","abstract":"The gut microbiota is central to human health, but its establishment in early life has not been quantitatively and functionally examined. Applying metagenomic analysis on fecal samples from a large cohort of Swedish infants and their mothers, we characterized the gut microbiome during the first year of life and assessed the impact of mode of delivery and feeding on its establishment. In contrast to vaginally delivered infants, the gut microbiota of infants delivered by C-section showed significantly less resemblance to their mothers. Nutrition had a major impact on early microbiota composition and function, with cessation of breast-feeding, rather than introduction of solid food, being required for maturation into an adult-like microbiota. Microbiota composition and ecological network had distinctive features at each sampled stage, in accordance with functional maturation of the microbiome. Our findings establish a framework for understanding the interplay between the gut microbiome and the human body in early life.","author":[{"dropping-particle":"","family":"Bäckhed","given":"Fredrik","non-dropping-particle":"","parse-names":false,"suffix":""},{"dropping-particle":"","family":"Roswall","given":"Josefine","non-dropping-particle":"","parse-names":false,"suffix":""},{"dropping-particle":"","family":"Peng","given":"Yangqing","non-dropping-particle":"","parse-names":false,"suffix":""},{"dropping-particle":"","family":"Feng","given":"Qiang","non-dropping-particle":"","parse-names":false,"suffix":""},{"dropping-particle":"","family":"Jia","given":"Huijue","non-dropping-particle":"","parse-names":false,"suffix":""},{"dropping-particle":"","family":"Kovatcheva-Datchary","given":"Petia","non-dropping-particle":"","parse-names":false,"suffix":""},{"dropping-particle":"","family":"Li","given":"Yin","non-dropping-particle":"","parse-names":false,"suffix":""},{"dropping-particle":"","family":"Xia","given":"Yan","non-dropping-particle":"","parse-names":false,"suffix":""},{"dropping-particle":"","family":"Xie","given":"Hailiang","non-dropping-particle":"","parse-names":false,"suffix":""},{"dropping-particle":"","family":"Zhong","given":"Huanzi","non-dropping-particle":"","parse-names":false,"suffix":""},{"dropping-particle":"","family":"Khan","given":"Muhammad Tanweer","non-dropping-particle":"","parse-names":false,"suffix":""},{"dropping-particle":"","family":"Zhang","given":"Jianfeng","non-dropping-particle":"","parse-names":false,"suffix":""},{"dropping-particle":"","family":"Li","given":"Junhua","non-dropping-particle":"","parse-names":false,"suffix":""},{"dropping-particle":"","family":"Xiao","given":"Liang","non-dropping-particle":"","parse-names":false,"suffix":""},{"dropping-particle":"","family":"Al-Aama","given":"Jumana","non-dropping-particle":"","parse-names":false,"suffix":""},{"dropping-particle":"","family":"Zhang","given":"Dongya","non-dropping-particle":"","parse-names":false,"suffix":""},{"dropping-particle":"","family":"Lee","given":"Ying Shiuan","non-dropping-particle":"","parse-names":false,"suffix":""},{"dropping-particle":"","family":"Kotowska","given":"Dorota","non-dropping-particle":"","parse-names":false,"suffix":""},{"dropping-particle":"","family":"Colding","given":"Camilla","non-dropping-particle":"","parse-names":false,"suffix":""},{"dropping-particle":"","family":"Tremaroli","given":"Valentina","non-dropping-particle":"","parse-names":false,"suffix":""},{"dropping-particle":"","family":"Yin","given":"Ye","non-dropping-particle":"","parse-names":false,"suffix":""},{"dropping-particle":"","family":"Bergman","given":"Stefan","non-dropping-particle":"","parse-names":false,"suffix":""},{"dropping-particle":"","family":"Xu","given":"Xun","non-dropping-particle":"","parse-names":false,"suffix":""},{"dropping-particle":"","family":"Madsen","given":"Lise","non-dropping-particle":"","parse-names":false,"suffix":""},{"dropping-particle":"","family":"Kristiansen","given":"Karsten","non-dropping-particle":"","parse-names":false,"suffix":""},{"dropping-particle":"","family":"Dahlgren","given":"Jovanna","non-dropping-particle":"","parse-names":false,"suffix":""},{"dropping-particle":"","family":"Jun","given":"Wang","non-dropping-particle":"","parse-names":false,"suffix":""}],"container-title":"Cell Host and Microbe","id":"ITEM-1","issue":"5","issued":{"date-parts":[["2015"]]},"page":"690-703","title":"Dynamics and stabilization of the human gut microbiome during the first year of life","type":"article-journal","volume":"17"},"uris":["http://www.mendeley.com/documents/?uuid=a2a7b97a-95da-446c-ab79-6034b4022624"]},{"id":"ITEM-2","itemData":{"DOI":"10.1093/ajcn/69.5.1035s","ISSN":"00029165","PMID":"10232646","abstract":"The gastrointestinal tract of a normal fetus is sterile. During the birth process and rapidly thereafter, microbes from the mother and surrounding environment colonize the gastrointestinal tract of the infant until a dense, complex microbiota develops. The succession of microbes colonizing the intestinal tract is most marked in early development, during which the feeding mode shifts from breast-feeding to formula feeding to weaning to the introduction of solid food. Dynamic balances exist between the gastrointestinal microbiota, host physiology, and diet that directly influence the initial acquisition, developmental succession, and eventual stability of the gut ecosystem. In this review, the development of the intestinal microbiota is discussed in terms of initial acquisition and subsequent succession of bacteria in human infants. Intrinsic and extrinsic factors influencing succession and their health significance are discussed. The advantages of modern molecular ecology techniques that provide sensitive and specific, culture-independent evaluation of the gastrointestinal ecosystem are introduced and discussed briefly. Further advances in our understanding of developmental microbial ecology in the neonatal gastrointestinal tract are dependent on the application of these modern molecular techniques.","author":[{"dropping-particle":"","family":"Mackie","given":"Roderick I.","non-dropping-particle":"","parse-names":false,"suffix":""},{"dropping-particle":"","family":"Sghir","given":"Abdelghani","non-dropping-particle":"","parse-names":false,"suffix":""},{"dropping-particle":"","family":"Gaskins","given":"H. Rex","non-dropping-particle":"","parse-names":false,"suffix":""}],"container-title":"American Journal of Clinical Nutrition","id":"ITEM-2","issue":"5","issued":{"date-parts":[["1999"]]},"title":"Developmental microbial ecology of the neonatal gastrointestinal tract","type":"article-journal","volume":"69"},"uris":["http://www.mendeley.com/documents/?uuid=26b42770-612b-49c7-be04-5bc5b04f981d"]},{"id":"ITEM-3","itemData":{"DOI":"10.1080/19490976.2016.1241357","ISSN":"19490984","abstract":"ABSTRACTEvidence supporting the Developmental Origins of Health and Disease Hypothesis indicates that maternal nutrition in pregnancy has a significant impact on offspring disease risk later in life, likely by modulating developmental processes in utero. Gut microbiota have recently been explored as a potential mediating factor, as dietary components strongly influence microbiota abundance, function and its impact on host physiology. A growing body of evidence has additionally indicated that the intrauterine environment is not sterile as once presumed, indicating that maternal-fetal transmission of microbiota may occur during pregnancy. In this article, we will review the body of literature that supports this emerging hypothesis, as well as highlight the work in relevant animal models demonstrating associations with maternal gestational nutrition and the offspring gut microbiome that may influence offspring physiology and susceptibility to disease.","author":[{"dropping-particle":"","family":"Chu","given":"Derrick M.","non-dropping-particle":"","parse-names":false,"suffix":""},{"dropping-particle":"","family":"Meyer","given":"Kristen M.","non-dropping-particle":"","parse-names":false,"suffix":""},{"dropping-particle":"","family":"Prince","given":"Amanda L.","non-dropping-particle":"","parse-names":false,"suffix":""},{"dropping-particle":"","family":"Aagaard","given":"Kjersti M.","non-dropping-particle":"","parse-names":false,"suffix":""}],"container-title":"Gut Microbes","id":"ITEM-3","issue":"6","issued":{"date-parts":[["2016"]]},"page":"459-470","publisher":"Taylor &amp; Francis","title":"Impact of maternal nutrition in pregnancy and lactation on offspring gut microbial composition and function","type":"article-journal","volume":"7"},"uris":["http://www.mendeley.com/documents/?uuid=71dbeb9b-3896-4459-b552-7f5eabf38269"]},{"id":"ITEM-4","itemData":{"DOI":"10.1186/2049-2618-2-1","ISSN":"20492618","PMID":"24468033","abstract":"Background: The source inoculum of gastrointestinal tract (GIT) microbes is largely influenced by delivery mode in full-term infants, but these influences may be decoupled in very low birth weight (VLBW, &lt;1,500 g) neonates via conventional broad-spectrum antibiotic treatment. We hypothesize the built environment (BE), specifically room surfaces frequently touched by humans, is a predominant source of colonizing microbes in the gut of premature VLBW infants. Here, we present the first matched fecal-BE time series analysis of two preterm VLBW neonates housed in a neonatal intensive care unit (NICU) over the first month of life.Results: Fresh fecal samples were collected every 3 days and metagenomes sequenced on an Illumina HiSeq2000 device. For each fecal sample, approximately 33 swabs were collected from each NICU room from 6 specified areas: sink, feeding and intubation tubing, hands of healthcare providers and parents, general surfaces, and nurse station electronics (keyboard, mouse, and cell phone). Swabs were processed using a recently developed 'expectation maximization iterative reconstruction of genes from the environment' (EMIRGE) amplicon pipeline in which full-length 16S rRNA amplicons were sheared and sequenced using an Illumina platform, and short reads reassembled into full-length genes. Over 24,000 full-length 16S rRNA sequences were produced, generating an average of approximately 12,000 operational taxonomic units (OTUs) (clustered at 97% nucleotide identity) per room-infant pair. Dominant gut taxa, including Staphylococcus epidermidis, Klebsiella pneumoniae, Bacteroides fragilis, and Escherichia coli, were widely distributed throughout the room environment with many gut colonizers detected in more than half of samples. Reconstructed genomes from infant gut colonizers revealed a suite of genes that confer resistance to antibiotics (for example, tetracycline, fluoroquinolone, and aminoglycoside) and sterilizing agents, which likely offer a competitive advantage in the NICU environment.Conclusions: We have developed a high-throughput culture-independent approach that integrates room surveys based on full-length 16S rRNA gene sequences with metagenomic analysis of fecal samples collected from infants in the room. The approach enabled identification of discrete ICU reservoirs of microbes that also colonized the infant gut and provided evidence for the presence of certain organisms in the room prior to their detection in the gut.","author":[{"dropping-particle":"","family":"Brooks","given":"Brandon","non-dropping-particle":"","parse-names":false,"suffix":""},{"dropping-particle":"","family":"Firek","given":"Brian A.","non-dropping-particle":"","parse-names":false,"suffix":""},{"dropping-particle":"","family":"Miller","given":"Christopher S.","non-dropping-particle":"","parse-names":false,"suffix":""},{"dropping-particle":"","family":"Sharon","given":"Itai","non-dropping-particle":"","parse-names":false,"suffix":""},{"dropping-particle":"","family":"Thomas","given":"Brian C.","non-dropping-particle":"","parse-names":false,"suffix":""},{"dropping-particle":"","family":"Baker","given":"Robyn","non-dropping-particle":"","parse-names":false,"suffix":""},{"dropping-particle":"","family":"Morowitz","given":"Michael J.","non-dropping-particle":"","parse-names":false,"suffix":""},{"dropping-particle":"","family":"Banfield","given":"Jillian F.","non-dropping-particle":"","parse-names":false,"suffix":""}],"container-title":"Microbiome","id":"ITEM-4","issue":"1","issued":{"date-parts":[["2014"]]},"page":"1-16","title":"Microbes in the neonatal intensive care unit resemble those found in the gut of premature infants","type":"article-journal","volume":"2"},"uris":["http://www.mendeley.com/documents/?uuid=e1fe29d9-1685-454d-810b-f7f78c5f780f"]}],"mendeley":{"formattedCitation":"&lt;span style=\"baseline\"&gt; [51–54]&lt;/span&gt;","plainTextFormattedCitation":" [51–54]","previouslyFormattedCitation":"&lt;span style=\"baseline\"&gt; [51–54]&lt;/span&gt;"},"properties":{"noteIndex":0},"schema":"https://github.com/citation-style-language/schema/raw/master/csl-citation.json"}</w:instrText>
      </w:r>
      <w:r w:rsidR="00253DD3">
        <w:rPr>
          <w:rFonts w:asciiTheme="minorHAnsi" w:hAnsiTheme="minorHAnsi" w:cstheme="minorHAnsi"/>
          <w:sz w:val="22"/>
          <w:shd w:val="clear" w:color="auto" w:fill="FFFFFF"/>
        </w:rPr>
        <w:fldChar w:fldCharType="separate"/>
      </w:r>
      <w:r w:rsidR="000E6E78" w:rsidRPr="000E6E78">
        <w:rPr>
          <w:rFonts w:asciiTheme="minorHAnsi" w:hAnsiTheme="minorHAnsi" w:cstheme="minorHAnsi"/>
          <w:noProof/>
          <w:sz w:val="22"/>
          <w:shd w:val="clear" w:color="auto" w:fill="FFFFFF"/>
        </w:rPr>
        <w:t xml:space="preserve"> [51–54]</w:t>
      </w:r>
      <w:r w:rsidR="00253DD3">
        <w:rPr>
          <w:rFonts w:asciiTheme="minorHAnsi" w:hAnsiTheme="minorHAnsi" w:cstheme="minorHAnsi"/>
          <w:sz w:val="22"/>
          <w:shd w:val="clear" w:color="auto" w:fill="FFFFFF"/>
        </w:rPr>
        <w:fldChar w:fldCharType="end"/>
      </w:r>
      <w:r w:rsidRPr="001338E3">
        <w:rPr>
          <w:rFonts w:asciiTheme="minorHAnsi" w:hAnsiTheme="minorHAnsi" w:cstheme="minorHAnsi"/>
          <w:sz w:val="22"/>
          <w:shd w:val="clear" w:color="auto" w:fill="FFFFFF"/>
        </w:rPr>
        <w:t>. Moreover, although the notion of an “unsterile womb” has been challenged by a few</w:t>
      </w:r>
      <w:r w:rsidR="00732EC0"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s40168-016-0172-3","ISSN":"20492618","PMID":"27338728","abstract":"© 2016 The Author(s). Open Access. Background: Recent studies have suggested that bacteria associated with the placenta-a \"placental microbiome\"-may be important in reproductive health and disease. However, a challenge in working with specimens with low bacterial biomass, such as placental samples, is that some or all of the bacterial DNA may derive from contamination in dust or commercial reagents. To investigate this, we compared placental samples from healthy deliveries to a matched set of contamination controls, as well as to oral and vaginal samples from the same women. Results: We quantified total 16S rRNA gene copies using quantitative PCR and found that placental samples and negative controls contained low and indistinguishable copy numbers. Oral and vaginal swab samples, in contrast, showed higher copy numbers. We carried out 16S rRNA gene sequencing and community analysis and found no separation between communities from placental samples and contamination controls, though oral and vaginal samples showed characteristic, distinctive composition. Two different DNA purification methods were compared with similar conclusions, though the composition of the contamination background differed. Authentically present microbiota should yield mostly similar results regardless of the purification method used-this was seen for oral samples, but no placental bacterial lineages were (1) shared between extraction methods, (2) present at &gt; 1 % of the total, and (3) present at greater abundance in placental samples than contamination controls. Conclusions: We conclude that for this sample set, using the methods described, we could not distinguish between placental samples and contamination introduced during DNA purification.","author":[{"dropping-particle":"","family":"Lauder","given":"Abigail P.","non-dropping-particle":"","parse-names":false,"suffix":""},{"dropping-particle":"","family":"Roche","given":"Aoife M.","non-dropping-particle":"","parse-names":false,"suffix":""},{"dropping-particle":"","family":"Sherrill-Mix","given":"Scott","non-dropping-particle":"","parse-names":false,"suffix":""},{"dropping-particle":"","family":"Bailey","given":"Aubrey","non-dropping-particle":"","parse-names":false,"suffix":""},{"dropping-particle":"","family":"Laughlin","given":"Alice L.","non-dropping-particle":"","parse-names":false,"suffix":""},{"dropping-particle":"","family":"Bittinger","given":"Kyle","non-dropping-particle":"","parse-names":false,"suffix":""},{"dropping-particle":"","family":"Leite","given":"Rita","non-dropping-particle":"","parse-names":false,"suffix":""},{"dropping-particle":"","family":"Elovitz","given":"Michal A.","non-dropping-particle":"","parse-names":false,"suffix":""},{"dropping-particle":"","family":"Parry","given":"Samuel","non-dropping-particle":"","parse-names":false,"suffix":""},{"dropping-particle":"","family":"Bushman","given":"Frederic D.","non-dropping-particle":"","parse-names":false,"suffix":""}],"container-title":"Microbiome","id":"ITEM-1","issued":{"date-parts":[["2016"]]},"page":"1-11","publisher":"Microbiome","title":"Comparison of placenta samples with contamination controls does not provide evidence for a distinct placenta microbiota","type":"article-journal","volume":"4"},"uris":["http://www.mendeley.com/documents/?uuid=dc4a9464-9dbe-4cb5-bf6f-3bc07fee8876"]},{"id":"ITEM-2","itemData":{"DOI":"10.1186/s13099-016-0103-7","ISSN":"17574749","PMID":"27239228","abstract":"Background: 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Result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Conclusions: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2","issue":"1","issued":{"date-parts":[["2016"]]},"page":"1-12","publisher":"BioMed Central","title":"Inherent bacterial DNA contamination of extraction and sequencing reagents may affect interpretation of microbiota in low bacterial biomass samples","type":"article-journal","volume":"8"},"uris":["http://www.mendeley.com/documents/?uuid=c934b1ae-5ab9-4a8b-a79a-46d9725bdba5"]},{"id":"ITEM-3","itemData":{"DOI":"10.1186/s40168-017-0268-4","ISBN":"4016801702","ISSN":"20492618","PMID":"28454555","abstract":"After more than a century of active research, the notion that the human fetal environment is sterile and that the neonate's microbiome is acquired during and after birth was an accepted dogma. However, recent studies using molecular techniques suggest bacterial communities in the placenta, amniotic fluid, and meconium from healthy pregnancies. These findings have led many scientists to challenge the \"sterile womb paradigm\" and propose that microbiome acquisition instead begins in utero, an idea that would fundamentally change our understanding of gut microbiota acquisition and its role in human development. In this review, we provide a critical assessment of the evidence supporting these two opposing hypotheses, specifically as it relates to (i) anatomical, immunological, and physiological characteristics of the placenta and fetus; (ii) the research methods currently used to study microbial populations in the intrauterine environment; (iii) the fecal microbiome during the first days of life; and (iv) the generation of axenic animals and humans. Based on this analysis, we argue that the evidence in support of the \"in utero colonization hypothesis\" is extremely weak as it is founded almost entirely on studies that (i) used molecular approaches with an insufficient detection limit to study \"low-biomass\" microbial populations, (ii) lacked appropriate controls for contamination, and (iii) failed to provide evidence of bacterial viability. Most importantly, the ability to reliably derive axenic animals via cesarean sections strongly supports sterility of the fetal environment in mammals. We conclude that current scientific evidence does not support the existence of microbiomes within the healthy fetal milieu, which has implications for the development of clinical practices that prevent microbiome perturbations after birth and the establishment of future research priorities.","author":[{"dropping-particle":"","family":"Perez-Muñoz","given":"Maria Elisa","non-dropping-particle":"","parse-names":false,"suffix":""},{"dropping-particle":"","family":"Arrieta","given":"Marie Claire","non-dropping-particle":"","parse-names":false,"suffix":""},{"dropping-particle":"","family":"Ramer-Tait","given":"Amanda E.","non-dropping-particle":"","parse-names":false,"suffix":""},{"dropping-particle":"","family":"Walter","given":"Jens","non-dropping-particle":"","parse-names":false,"suffix":""}],"container-title":"Microbiome","id":"ITEM-3","issue":"1","issued":{"date-parts":[["2017"]]},"page":"1-19","publisher":"Microbiome","title":"A critical assessment of the \"sterile womb\" and \"in utero colonization\" hypotheses: Implications for research on the pioneer infant microbiome","type":"article-journal","volume":"5"},"uris":["http://www.mendeley.com/documents/?uuid=225927a3-f832-4e07-9e45-196681322555"]},{"id":"ITEM-4","itemData":{"DOI":"10.1128/AEM.00483-18","ISSN":"10985336","PMID":"29776928","abstract":"In this study, differences in the placental microbiota from term and preterm deliveries in a large pregnancy cohort in the United Kingdom were studied by using 16S-targeted amplicon sequencing. The impacts of contamination from DNA extraction, PCR reagents, and the delivery itself were also examined. A total of 400 placental samples from 256 singleton pregnancies were analyzed, and differences between spontaneous preterm-, nonspontaneous preterm-, and term-delivered placentas were investigated. DNA from recently delivered placentas was extracted, and screening for bacterial DNA was carried out by using targeted sequencing of the 16S rRNA gene on the Illumina MiSeq platform. Sequenced reads were analyzed for the presence of contaminating operational taxonomic units (OTUs) identified via sequencing of negative extraction and PCR-blank samples. Differential abundances and between-sample (beta) diversity metrics were then compared. A large proportion of the reads sequenced from the extracted placental samples mapped to OTUs that were also found for negative extractions. Striking differences in the compositions of samples were also observed, according to whether the placenta was delivered abdominally or vaginally, providing strong circumstantial evidence for delivery contamination as an important contributor to observed microbial profiles. When OTU- and genus-level abundances were compared between the groups of interest, a number of organisms were enriched in the spontaneous preterm-delivery cohort, including organisms that have been associated previously with adverse pregnancy outcomes, specifically Mycoplasma spp. and Ureaplasma spp. However, analyses of the overall community structure did not reveal convincing evidence for the existence of a reproducible \"preterm placental microbiome.\".","author":[{"dropping-particle":"","family":"Leon","given":"Lydia J.","non-dropping-particle":"","parse-names":false,"suffix":""},{"dropping-particle":"","family":"Doyle","given":"Ronan","non-dropping-particle":"","parse-names":false,"suffix":""},{"dropping-particle":"","family":"Diez-Benavente","given":"Ernest","non-dropping-particle":"","parse-names":false,"suffix":""},{"dropping-particle":"","family":"Clark","given":"Taane G.","non-dropping-particle":"","parse-names":false,"suffix":""},{"dropping-particle":"","family":"Klein","given":"Nigel","non-dropping-particle":"","parse-names":false,"suffix":""},{"dropping-particle":"","family":"Stanier","given":"Philip","non-dropping-particle":"","parse-names":false,"suffix":""},{"dropping-particle":"","family":"Moore","given":"Gudrun E.","non-dropping-particle":"","parse-names":false,"suffix":""}],"container-title":"Applied and Environmental Microbiology","id":"ITEM-4","issue":"14","issued":{"date-parts":[["2018"]]},"page":"1-13","title":"Enrichment of clinically relevant organisms in spontaneous preterm-delivered placentas and reagent contamination across all clinical groups in a large pregnancy cohort in the United Kingdom","type":"article-journal","volume":"84"},"uris":["http://www.mendeley.com/documents/?uuid=344c8b66-5df5-4629-9970-498d2ba04e71"]},{"id":"ITEM-5","itemData":{"DOI":"10.1186/s40168-018-0575-4","ISSN":"20492618","PMID":"32376701","abstract":"Background: Historically, the human womb has been thought to be sterile in healthy pregnancies, but this idea has been challenged by recent studies using DNA sequence-based methods, which have suggested that the womb is colonized with bacteria. For example, analysis of DNA from placenta samples yielded small proportions of microbial sequences which were proposed to represent normal bacterial colonization. However, an analysis by our group showed no distinction between background negative controls and placenta samples. Also supporting the idea that the womb is sterile is the observation that germ-free mammals can be generated by sterile delivery of neonates into a sterile isolator, after which neonates remain germ-free, which would seem to provide strong data in support of sterility of the womb. Results: To probe this further and to investigate possible placental colonization associated with spontaneous preterm birth, we carried out another study comparing microbiota in placenta samples from 20 term and 20 spontaneous preterm deliveries. Both 16S rRNA marker gene sequencing and shotgun metagenomic sequencing were used to characterize placenta and control samples. We first quantified absolute amounts of bacterial 16S rRNA gene sequences using 16S rRNA gene quantitative PCR (qPCR). As in our previous study, levels were found to be low in the placenta samples and indistinguishable from negative controls. Analysis by DNA sequencing did not yield a placenta microbiome distinct from negative controls, either using marker gene sequencing as in our previous work, or with shotgun metagenomic sequencing. Several types of artifacts, including erroneous read classifications and barcode misattribution, needed to be identified and removed from the data to clarify this point. Conclusions: Our findings do not support the existence of a consistent placental microbiome, in either placenta from term deliveries or spontaneous preterm births.","author":[{"dropping-particle":"","family":"Leiby","given":"Jacob S.","non-dropping-particle":"","parse-names":false,"suffix":""},{"dropping-particle":"","family":"McCormick","given":"Kevin","non-dropping-particle":"","parse-names":false,"suffix":""},{"dropping-particle":"","family":"Sherrill-Mix","given":"Scott","non-dropping-particle":"","parse-names":false,"suffix":""},{"dropping-particle":"","family":"Clarke","given":"Erik L.","non-dropping-particle":"","parse-names":false,"suffix":""},{"dropping-particle":"","family":"Kessler","given":"Lyanna R.","non-dropping-particle":"","parse-names":false,"suffix":""},{"dropping-particle":"","family":"Taylor","given":"Louis J.","non-dropping-particle":"","parse-names":false,"suffix":""},{"dropping-particle":"","family":"Hofstaedter","given":"Casey E.","non-dropping-particle":"","parse-names":false,"suffix":""},{"dropping-particle":"","family":"Roche","given":"Aoife M.","non-dropping-particle":"","parse-names":false,"suffix":""},{"dropping-particle":"","family":"Mattei","given":"Lisa M.","non-dropping-particle":"","parse-names":false,"suffix":""},{"dropping-particle":"","family":"Bittinger","given":"Kyle","non-dropping-particle":"","parse-names":false,"suffix":""},{"dropping-particle":"","family":"Elovitz","given":"Michal A.","non-dropping-particle":"","parse-names":false,"suffix":""},{"dropping-particle":"","family":"Leite","given":"Rita","non-dropping-particle":"","parse-names":false,"suffix":""},{"dropping-particle":"","family":"Parry","given":"Samuel","non-dropping-particle":"","parse-names":false,"suffix":""},{"dropping-particle":"","family":"Bushman","given":"Frederic D.","non-dropping-particle":"","parse-names":false,"suffix":""}],"container-title":"Microbiome","id":"ITEM-5","issue":"1","issued":{"date-parts":[["2018"]]},"page":"1-11","publisher":"Microbiome","title":"Lack of detection of a human placenta microbiome in samples from preterm and term deliveries","type":"article-journal","volume":"6"},"uris":["http://www.mendeley.com/documents/?uuid=a299e7d8-e574-4dc5-b04d-7035af379a85"]},{"id":"ITEM-6","itemData":{"DOI":"10.1016/j.ajog.2018.05.028","ISSN":"10976868","PMID":"29852156","abstract":"Background: The “sterile womb” paradigm is debated. Recent evidence suggests that the offspring's first microbial encounter is before birth in term uncomplicated pregnancies. The establishment of a healthy microbiota early in life might be crucial for reducing the burden of diseases later in life. Objective: We aimed to investigate the presence of a microbiota in sterilely collected amniotic fluid in uncomplicated pregnancies at term in the Preventing Atopic Dermatitis and Allergies in children (PreventADALL) study cohort. Study Design: Amniotic fluid was randomly sampled at cesarean deliveries in pregnant women in 1 out of 3 study sites included in the PreventADALL study. From 65 pregnancies at term, where amniotic fluid was successfully sampled, we selected 10 from elective (planned, without ongoing labor) cesarean deliveries with intact amniotic membranes and all 14 with prior rupture of membranes were included as positive controls. Amniotic fluid was analyzed by culture-independent and culture-dependent techniques. Results: The median (min-max) concentration of prokaryotic DNA (16S rRNA gene copies/mL; digital droplet polymerase chain reaction) was low for the group with intact membranes [664 (544–748)]–corresponding to the negative controls [596 (461–679)], while the rupture of amniotic membranes group had &gt;10-fold higher levels [7700 (1066–251,430)] (P =.0001, by Mann-Whitney U test). Furthermore, bacteria were detected in 50% of the rupture of amniotic membranes samples by anaerobic culturing, while none of the intact membranes samples showed bacterial growth. Sanger sequencing of the rupture of amniotic membrane samples identified bacterial strains that are commonly part of the vaginal flora and/or associated with intrauterine infections. Conclusion: We conclude that fetal development in uncomplicated pregnancies occurs in the absence of an amniotic fluid microbiota and that the offspring microbial colonization starts after uterine contractions and rupture of amniotic membrane.","author":[{"dropping-particle":"","family":"Rehbinder","given":"Eva Maria","non-dropping-particle":"","parse-names":false,"suffix":""},{"dropping-particle":"","family":"Lødrup Carlsen","given":"Karin C.","non-dropping-particle":"","parse-names":false,"suffix":""},{"dropping-particle":"","family":"Staff","given":"Anne Cathrine","non-dropping-particle":"","parse-names":false,"suffix":""},{"dropping-particle":"","family":"Angell","given":"Inga Leena","non-dropping-particle":"","parse-names":false,"suffix":""},{"dropping-particle":"","family":"Landrø","given":"Linn","non-dropping-particle":"","parse-names":false,"suffix":""},{"dropping-particle":"","family":"Hilde","given":"Katarina","non-dropping-particle":"","parse-names":false,"suffix":""},{"dropping-particle":"","family":"Gaustad","given":"Peter","non-dropping-particle":"","parse-names":false,"suffix":""},{"dropping-particle":"","family":"Rudi","given":"Knut","non-dropping-particle":"","parse-names":false,"suffix":""}],"container-title":"American Journal of Obstetrics and Gynecology","id":"ITEM-6","issue":"3","issued":{"date-parts":[["2018"]]},"page":"289.e1-289.e12","publisher":"Elsevier Inc.","title":"Is amniotic fluid of women with uncomplicated term pregnancies free of bacteria?","type":"article-journal","volume":"219"},"uris":["http://www.mendeley.com/documents/?uuid=4a99e307-1920-4d7a-9caf-ed7a3364704b"]},{"id":"ITEM-7","itemData":{"DOI":"10.1016/j.ajog.2018.10.018","ISSN":"10976868","PMID":"30832984","abstract":"Background: The human placenta has been traditionally viewed as sterile, and microbial invasion of this organ has been associated with adverse pregnancy outcomes. Yet, recent studies that utilized sequencing techniques reported that the human placenta at term contains a unique microbiota. These conclusions are largely based on the results derived from the sequencing of placental samples. However, such an approach carries the risk of capturing background-contaminating DNA (from DNA extraction kits, polymerase chain reaction reagents, and laboratory environments) when low microbial biomass samples are studied. Objective: To determine whether the human placenta delivered at term in patients without labor who undergo cesarean delivery harbors a resident microbiota (“the assemblage of microorganisms present in a defined niche or environment”). Study Design: This cross-sectional study included placentas from 29 women who had a cesarean delivery without labor at term. The study also included technical controls to account for potential background-contaminating DNA, inclusive in DNA extraction kits, polymerase chain reaction reagents, and laboratory environments. Bacterial profiles of placental tissues and background technical controls were characterized and compared with the use of bacterial culture, quantitative real-time polymerase chain reaction, 16S ribosomal RNA gene sequencing, and metagenomic surveys. Results: (1) Twenty-eight of 29 placental tissues had a negative culture for microorganisms. The microorganisms retrieved by culture from the remaining sample were likely contaminants because corresponding 16S ribosomal RNA genes were not detected in the same sample. (2) Quantitative real-time polymerase chain reaction did not indicate greater abundances of bacterial 16S ribosomal RNA genes in placental tissues than in technical controls. Therefore, there was no evidence of the presence of microorganisms above background contamination from reagents in the placentas. (3) 16S ribosomal RNA gene sequencing did not reveal consistent differences in the composition or structure of bacterial profiles between placental samples and background technical controls. (4) Most of the bacterial sequences obtained from metagenomic surveys of placental tissues were from cyanobacteria, aquatic bacteria, or plant pathogens, which are microbes unlikely to populate the human placenta. Coprobacillus, which constituted 30.5% of the bacterial sequences obtained through metagenomic …","author":[{"dropping-particle":"","family":"Theis","given":"Kevin R.","non-dropping-particle":"","parse-names":false,"suffix":""},{"dropping-particle":"","family":"Romero","given":"Roberto","non-dropping-particle":"","parse-names":false,"suffix":""},{"dropping-particle":"","family":"Winters","given":"Andrew D.","non-dropping-particle":"","parse-names":false,"suffix":""},{"dropping-particle":"","family":"Greenberg","given":"Jonathan M.","non-dropping-particle":"","parse-names":false,"suffix":""},{"dropping-particle":"","family":"Gomez-Lopez","given":"Nardhy","non-dropping-particle":"","parse-names":false,"suffix":""},{"dropping-particle":"","family":"Alhousseini","given":"Ali","non-dropping-particle":"","parse-names":false,"suffix":""},{"dropping-particle":"","family":"Bieda","given":"Janine","non-dropping-particle":"","parse-names":false,"suffix":""},{"dropping-particle":"","family":"Maymon","given":"Eli","non-dropping-particle":"","parse-names":false,"suffix":""},{"dropping-particle":"","family":"Pacora","given":"Percy","non-dropping-particle":"","parse-names":false,"suffix":""},{"dropping-particle":"","family":"Fettweis","given":"Jennifer M.","non-dropping-particle":"","parse-names":false,"suffix":""},{"dropping-particle":"","family":"Buck","given":"Gregory A.","non-dropping-particle":"","parse-names":false,"suffix":""},{"dropping-particle":"","family":"Jefferson","given":"Kimberly K.","non-dropping-particle":"","parse-names":false,"suffix":""},{"dropping-particle":"","family":"Strauss","given":"Jerome F.","non-dropping-particle":"","parse-names":false,"suffix":""},{"dropping-particle":"","family":"Erez","given":"Offer","non-dropping-particle":"","parse-names":false,"suffix":""},{"dropping-particle":"","family":"Hassan","given":"Sonia S.","non-dropping-particle":"","parse-names":false,"suffix":""}],"container-title":"American Journal of Obstetrics and Gynecology","id":"ITEM-7","issue":"3","issued":{"date-parts":[["2019"]]},"page":"267.e1-267.e39","publisher":"Elsevier Inc.","title":"Does the human placenta delivered at term have a microbiota? Results of cultivation, quantitative real-time PCR, 16S rRNA gene sequencing, and metagenomics","type":"article-journal","volume":"220"},"uris":["http://www.mendeley.com/documents/?uuid=76ead33a-6465-4d19-9f16-77dfe6334859"]},{"id":"ITEM-8","itemData":{"DOI":"10.1016/j.ajog.2018.11.1093","ISSN":"10976868","PMID":"30832983","author":[{"dropping-particle":"","family":"Bushman","given":"Frederic D.","non-dropping-particle":"","parse-names":false,"suffix":""}],"container-title":"American Journal of Obstetrics and Gynecology","id":"ITEM-8","issue":"3","issued":{"date-parts":[["2019"]]},"page":"213-214","publisher":"Elsevier Inc.","title":"De-discovery of the placenta microbiome","type":"article-journal","volume":"220"},"uris":["http://www.mendeley.com/documents/?uuid=f218f51c-3b81-44ec-9bd2-a660c44b5a8f"]},{"id":"ITEM-9","itemData":{"DOI":"10.1038/s41586-019-1451-5","ISSN":"0028-0836","PMID":"31367035","abstract":"We sought to determine whether pre-eclampsia, spontaneous preterm birth or the delivery of infants who are small for gestational age were associated with the presence of bacterial DNA in the human placenta. Here we show that there was no evidence for the presence of bacteria in the large majority of placental samples, from both complicated and uncomplicated pregnancies. Almost all signals were related either to the acquisition of bacteria during labour and delivery, or to contamination of laboratory reagents with bacterial DNA. The exception was Streptococcus agalactiae (group B Streptococcus), for which non-contaminant signals were detected in approximately 5% of samples collected before the onset of labour. We conclude that bacterial infection of the placenta is not a common cause of adverse pregnancy outcome and that the human placenta does not have a microbiome, but it does represent a potential site of perinatal acquisition of S. agalactiae, a major cause of neonatal sepsis.","author":[{"dropping-particle":"","family":"Goffau","given":"Marcus C.","non-dropping-particle":"de","parse-names":false,"suffix":""},{"dropping-particle":"","family":"Lager","given":"Susanne","non-dropping-particle":"","parse-names":false,"suffix":""},{"dropping-particle":"","family":"Sovio","given":"Ulla","non-dropping-particle":"","parse-names":false,"suffix":""},{"dropping-particle":"","family":"Gaccioli","given":"Francesca","non-dropping-particle":"","parse-names":false,"suffix":""},{"dropping-particle":"","family":"Cook","given":"Emma","non-dropping-particle":"","parse-names":false,"suffix":""},{"dropping-particle":"","family":"Peacock","given":"Sharon J.","non-dropping-particle":"","parse-names":false,"suffix":""},{"dropping-particle":"","family":"Parkhill","given":"Julian","non-dropping-particle":"","parse-names":false,"suffix":""},{"dropping-particle":"","family":"Charnock-Jones","given":"D. Stephen","non-dropping-particle":"","parse-names":false,"suffix":""},{"dropping-particle":"","family":"Smith","given":"Gordon C. S.","non-dropping-particle":"","parse-names":false,"suffix":""}],"container-title":"Nature","id":"ITEM-9","issued":{"date-parts":[["2019"]]},"publisher":"Springer US","title":"Human placenta has no microbiome but can contain potential pathogens","type":"article-journal"},"uris":["http://www.mendeley.com/documents/?uuid=adf6b0f0-0c04-4ebf-acfc-a015f8c847f2"]},{"id":"ITEM-10","itemData":{"DOI":"10.1128/mSphere.00210-20","ISBN":"2752013000","PMID":"32376701","abstract":"The prevailing paradigm in obstetrics has been the sterile womb hypothesis. However, some are asserting that the placenta, intra-amniotic environment, and fetus harbor microbial communities. The objective of this study was to determine whether the fetal and placental tissues of rhesus macaques harbor bacterial communities. Fetal, placental, and uterine wall samples were obtained from cesarean deliveries without labor (</w:instrText>
      </w:r>
      <w:r w:rsidR="003276C5">
        <w:rPr>
          <w:rFonts w:ascii="Cambria Math" w:hAnsi="Cambria Math" w:cs="Cambria Math"/>
          <w:sz w:val="22"/>
          <w:shd w:val="clear" w:color="auto" w:fill="FFFFFF"/>
        </w:rPr>
        <w:instrText>∼</w:instrText>
      </w:r>
      <w:r w:rsidR="003276C5">
        <w:rPr>
          <w:rFonts w:asciiTheme="minorHAnsi" w:hAnsiTheme="minorHAnsi" w:cstheme="minorHAnsi"/>
          <w:sz w:val="22"/>
          <w:shd w:val="clear" w:color="auto" w:fill="FFFFFF"/>
        </w:rPr>
        <w:instrText>130/166 days gestation). The presence of bacteria in the fetal intestine and placenta was investigated through culture. The bacterial burden and profiles of the placenta, umbilical cord, and fetal brain, heart, liver, and colon were determined through quantitative real-time PCR and DNA sequencing. These data were compared with those of the uterine wall as well as to negative and positive technical controls. Bacterial cultures of fetal and placental tissues yielded only a single colony of Cutibacterium acnes This bacterium was detected at a low relative abundance (0.02%) in the 16S rRNA gene profile of the villous tree sample from which it was cultured, yet it was also identified in 12/29 background technical controls. The bacterial burden and profiles of fetal and placental tissues did not exceed or differ from those of background technical controls. By contrast, the bacterial burden and profiles of positive controls exceeded and differed from those of background controls. Among the macaque samples, distinct microbial signals were limited to the uterine wall. Therefore, using multiple modes of microbiologic inquiry, there was not consistent evidence of bacterial communities in the fetal and placental tissues of rhesus macaques.IMPORTANCE Microbial invasion of the amniotic cavity (i.e., intra-amniotic infection) has been causally linked to pregnancy complications, especially preterm birth. Therefore, if the placenta and the fetus are typically populated by low-biomass microbial communities, current understanding of the role of microbes in reproduction and pregnancy outcomes will need to be fundamentally reconsidered. Could these communities be of benefit by competitively excluding potential pathogens or priming the fetal immune system for the microbial bombardment it will experience upon delivery? If so, what properties (e.g., microbial load and community membership) of these microbial communities preclude versus promote intra-amniotic infection? Given the ramifications of the in utero colonization hypothesis, critical evaluation is requir…","author":[{"dropping-particle":"","family":"Theis","given":"Kevin R","non-dropping-particle":"","parse-names":false,"suffix":""},{"dropping-particle":"","family":"Romero","given":"R.","non-dropping-particle":"","parse-names":false,"suffix":""},{"dropping-particle":"","family":"Winters","given":"A.D.","non-dropping-particle":"","parse-names":false,"suffix":""},{"dropping-particle":"","family":"Jobe","given":"A.H.","non-dropping-particle":"","parse-names":false,"suffix":""},{"dropping-particle":"","family":"Gomez-Lopez","given":"N.","non-dropping-particle":"","parse-names":false,"suffix":""}],"container-title":"mSphere","id":"ITEM-10","issue":"3","issued":{"date-parts":[["2020"]]},"page":"e00210-20","title":"Lack of evidence for microbiota in the placental and fetal tissues of rhesus macaques","type":"article-journal","volume":"5"},"uris":["http://www.mendeley.com/documents/?uuid=1294d3e4-e306-4c25-be2e-a3d65ea0bcf4"]},{"id":"ITEM-11","itemData":{"DOI":"10.1111/1471-0528.15896","ISSN":"14710528","PMID":"31376240","abstract":"Objectives: To resolve the controversy regarding the presence of a microbiota in the placenta. Design: Classical and molecular microbiological study. Setting: All samples were collected during caesarean section. Population: A total of 28 human placentas and six murine placentas. Methods: All 28 human placentas were checked for 16S rRNA gene amplification products. Three locations from four selected human placentas and three ‘environmental controls’ for each placenta were placed in seven culture media. The four selected human placentas were further analysed using Gram stain, immunohistochemistry for bacteria, electron microscopy, and TaqMan RT-qPCR. Six placentas from three SPF mice were cut into four pieces each, and further analysed for 16S rRNA gene amplification. Main outcome measures: Microbiological and molecular evidence of bacteria. Results: None of the placental cultures used for the full analysis, or their environmental cultures, was positive for bacterial growth. None of the other methods showed any evidence of bacteria. Immunohistochemistry showed negligible bacterial counts. None of the murine placentas showed evidence of 16S rRNA gene amplification. Conclusions: Our results support that the fetal environment in the womb is sterile. Based on the immunohistochemistry and the limit of detection of the other methods used, if a placental microbiome exists, it is of extreme low biomass, and thus its effect on clinical phenotypes is probably minor, if it exists at all. Tweetable abstract: Using several microbiological and molecular methods in parallel, we found no compelling evidence of bacteria in human and mouse placentas.","author":[{"dropping-particle":"","family":"Kuperman","given":"A. A.","non-dropping-particle":"","parse-names":false,"suffix":""},{"dropping-particle":"","family":"Zimmerman","given":"A.","non-dropping-particle":"","parse-names":false,"suffix":""},{"dropping-particle":"","family":"Hamadia","given":"S.","non-dropping-particle":"","parse-names":false,"suffix":""},{"dropping-particle":"","family":"Ziv","given":"O.","non-dropping-particle":"","parse-names":false,"suffix":""},{"dropping-particle":"","family":"Gurevich","given":"V.","non-dropping-particle":"","parse-names":false,"suffix":""},{"dropping-particle":"","family":"Fichtman","given":"B.","non-dropping-particle":"","parse-names":false,"suffix":""},{"dropping-particle":"","family":"Gavert","given":"N.","non-dropping-particle":"","parse-names":false,"suffix":""},{"dropping-particle":"","family":"Straussman","given":"R.","non-dropping-particle":"","parse-names":false,"suffix":""},{"dropping-particle":"","family":"Rechnitzer","given":"H.","non-dropping-particle":"","parse-names":false,"suffix":""},{"dropping-particle":"","family":"Barzilay","given":"M.","non-dropping-particle":"","parse-names":false,"suffix":""},{"dropping-particle":"","family":"Shvalb","given":"S.","non-dropping-particle":"","parse-names":false,"suffix":""},{"dropping-particle":"","family":"Bornstein","given":"J.","non-dropping-particle":"","parse-names":false,"suffix":""},{"dropping-particle":"","family":"Ben-Shachar","given":"I.","non-dropping-particle":"","parse-names":false,"suffix":""},{"dropping-particle":"","family":"Yagel","given":"S.","non-dropping-particle":"","parse-names":false,"suffix":""},{"dropping-particle":"","family":"Haviv","given":"I.","non-dropping-particle":"","parse-names":false,"suffix":""},{"dropping-particle":"","family":"Koren","given":"O.","non-dropping-particle":"","parse-names":false,"suffix":""}],"container-title":"BJOG: An International Journal of Obstetrics and Gynaecology","id":"ITEM-11","issue":"2","issued":{"date-parts":[["2020"]]},"page":"159-169","title":"Deep microbial analysis of multiple placentas shows no evidence for a placental microbiome","type":"article-journal","volume":"127"},"uris":["http://www.mendeley.com/documents/?uuid=c9eb1947-a47b-4c9c-8bc2-2f1bea2fb0fc"]}],"mendeley":{"formattedCitation":"&lt;span style=\"baseline\"&gt; [55–65]&lt;/span&gt;","plainTextFormattedCitation":" [55–65]","previouslyFormattedCitation":"&lt;span style=\"baseline\"&gt; [55–65]&lt;/span&gt;"},"properties":{"noteIndex":0},"schema":"https://github.com/citation-style-language/schema/raw/master/csl-citation.json"}</w:instrText>
      </w:r>
      <w:r w:rsidR="00732EC0"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55–65]</w:t>
      </w:r>
      <w:r w:rsidR="00732EC0" w:rsidRPr="00BC6DB1">
        <w:rPr>
          <w:rFonts w:asciiTheme="minorHAnsi" w:hAnsiTheme="minorHAnsi" w:cstheme="minorHAnsi"/>
          <w:sz w:val="22"/>
          <w:shd w:val="clear" w:color="auto" w:fill="FFFFFF"/>
        </w:rPr>
        <w:fldChar w:fldCharType="end"/>
      </w:r>
      <w:r w:rsidRPr="001338E3">
        <w:rPr>
          <w:rFonts w:asciiTheme="minorHAnsi" w:hAnsiTheme="minorHAnsi" w:cstheme="minorHAnsi"/>
          <w:sz w:val="22"/>
          <w:shd w:val="clear" w:color="auto" w:fill="FFFFFF"/>
        </w:rPr>
        <w:t xml:space="preserve">, there are several rather consistent observations </w:t>
      </w:r>
      <w:r w:rsidR="00253DD3">
        <w:rPr>
          <w:rFonts w:asciiTheme="minorHAnsi" w:hAnsiTheme="minorHAnsi" w:cstheme="minorHAnsi"/>
          <w:sz w:val="22"/>
          <w:shd w:val="clear" w:color="auto" w:fill="FFFFFF"/>
        </w:rPr>
        <w:t>that</w:t>
      </w:r>
      <w:r w:rsidRPr="001338E3">
        <w:rPr>
          <w:rFonts w:asciiTheme="minorHAnsi" w:hAnsiTheme="minorHAnsi" w:cstheme="minorHAnsi"/>
          <w:sz w:val="22"/>
          <w:shd w:val="clear" w:color="auto" w:fill="FFFFFF"/>
        </w:rPr>
        <w:t xml:space="preserve"> collectively support a functional role for these sparse microbial communities</w:t>
      </w:r>
      <w:r w:rsidR="00732EC0"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8/jb.13.1.1-71.1927","ISSN":"0021-9193","author":[{"dropping-particle":"","family":"Burrage","given":"Severance","non-dropping-particle":"","parse-names":false,"suffix":""}],"container-title":"Twenty-eighth Annual Meeting of the Society of American Bacteriologists, Journal of Bacteriology","id":"ITEM-1","issue":"1","issued":{"date-parts":[["1926"]]},"page":"1-71","title":"Bacteria in the supposedly sterile meconium","type":"paper-conference","volume":"13"},"uris":["http://www.mendeley.com/documents/?uuid=44817ed8-ff25-4a39-8e84-3db58b5d644f"]},{"id":"ITEM-2","itemData":{"DOI":"10.1001/archpedi.1934.01960130103007","author":[{"dropping-particle":"","family":"Hall","given":"Ivan C.","non-dropping-particle":"","parse-names":false,"suffix":""},{"dropping-particle":"","family":"O'Toole","given":"Elizabeth","non-dropping-particle":"","parse-names":false,"suffix":""}],"container-title":"Am J Dis Child","id":"ITEM-2","issue":"6","issued":{"date-parts":[["1934"]]},"page":"1279-1285","title":"Bacterial flora of first specimens of meconium passed by fifty newborn infants","type":"article-journal","volume":"47"},"uris":["http://www.mendeley.com/documents/?uuid=23985c92-4179-42be-8f6d-4c36c042c575"]},{"id":"ITEM-3","itemData":{"DOI":"10.1016/S0022-3476(36)80069-9","abstract":"In three of twenty-nine specimens of meconium collected within thirtyminutes after delivery, bacteria were demonstrated by plating methods. These three positive cases indicate that prenatal bacterial invasion of the intestinal tract does occur in a small percentage of cases. Some of the positive results obtained by enrichment might be invalidated by the failure to sterilize thoroughly the skin surrounding the anus, but a large number with corresponding sterile skin cultures, or skin cultures showing other bacterial species than in the meconium, indicated that a few organisms were present in the meconium at birth in about 36 per cent of this series of sixty-four specimens.","author":[{"dropping-particle":"","family":"Snyder","given":"Marshall L.","non-dropping-particle":"","parse-names":false,"suffix":""}],"container-title":"Journal of Pediatrics","id":"ITEM-3","issue":"5","issued":{"date-parts":[["1936"]]},"page":"624-632","title":"The bacterial flora of meconium specimenscollected from sixty-four infants within four hours after delivery","type":"article-journal","volume":"9"},"uris":["http://www.mendeley.com/documents/?uuid=6b1dfe56-2e75-4824-8135-61089e5c4068"]},{"id":"ITEM-4","itemData":{"PMID":"6817588","abstract":"Cultures for aerobic bacteria were prepared from 353 placentas. Specimens were taken from the chorion after removing the amnion. The specimens were immersed into Stuart transport medium. Microscopic examination of the placenta and cultures from the throat and ear of newborns were also done. The rate of positive bacterial cultures was 16%. Chorioamnionitis was found in 15%. The proportion of chorioamnionitis caused by aerobic bacteria was 44%. The rate of positive bacterial cultures from the placenta in the group of newborns with clinical signs of intrauterine infection was 63%. Bacteria can be present on the chorionic plate without any histological evidence of chorioamnionitis. Bacteriological examination of the placenta is therefore mandatory when amniotic fluid infection is suspected.","author":[{"dropping-particle":"","family":"Kovalovszki","given":"L.","non-dropping-particle":"","parse-names":false,"suffix":""}],"container-title":"Acta paediatrica Academiae Scientiarum Hungaricae","id":"ITEM-4","issue":"3","issued":{"date-parts":[["1982"]]},"page":"357-360","title":"Isolation of aerobic bacteria from the placenta","type":"article-journal","volume":"23"},"uris":["http://www.mendeley.com/documents/?uuid=015b380c-3dee-4093-936d-8b92d308b08e"]},{"id":"ITEM-5","itemData":{"ISSN":"10647449","PMID":"9195088","abstract":"OBJECTIVE: To determine the rate of amniotic fluid (AF) infection in preterm labor patients with negative AF cultures, using bacterial ribosomal RNA polymerase chain reaction (rRNA PCR). STUDY DESIGN: 70 preterm labor patients with intact membranes at 22-34 weeks gestation had AF collected by amniocenlesis for culture and interleukin-6 (IL-6) enzyme immunoassay. AF bacterial rRNA PCR for 17 patients with positive cultures were compared with 14 patients with negative cultures and IL-6&gt;2000 pg/ml and 39 patients with negative cultures and low AF IL-6. Kruskal-Wallis ANOVA and paired Mann-Whitney tests with Bonferroni correction were used to examine differences between culture, -culture/+PCR, and -culture/-PCR groups. RESULTS: Bacterial rRNA PCR was positive in 15(88%) of 17 patients with positive cultures. 5(36%) of 14 patients with negative cultures and high IL-6. and 1(3%) of 39 patients with negative cultures and low IL-6 (p&lt;0.00001,χ2). Median (95%CI) cytokine levels, days to delivery and birthweights are summarized: +AF Culture (N=17) -Culture/+PCR (N=6) -Culture/-PCR (N=47) Median (95% CI) Median (95% CI) Median (95% CI) IL-6(pg/ml) 25.800 (5,966-46,400) 11,958 (470-49,800) 190 (&lt;70-267)TNF-α (pg/ml) 876 (119-1101) 548 (&lt;6-7249) &lt;6 (&lt;6)Days to Delivery 1 (1-2) 1.5 (1-3) 19 (13-25)Birthweight (g) 900 (780-1542) 1679 (662-2307) 2695 (2362-2864)Kruskal-Wallis ANOVA p&lt;0.0001 ; paired Mann-Whitney p &lt;0.05 for difference between - culture/ +PCR and -cultureAPCR groups. CONCLUSIONS: PCR detects AF bacteria in 36% of patients with negative cultures and IL-6 levels &gt; 2000 pg/ml. Cytokine levels and pregnancy outcomes are similar in the +culture and -culture/+PCR groups. The association between AF infection and preterm labor may be underestimated by AF culture.","author":[{"dropping-particle":"","family":"Hitti","given":"J.","non-dropping-particle":"","parse-names":false,"suffix":""},{"dropping-particle":"","family":"Riley","given":"D.","non-dropping-particle":"","parse-names":false,"suffix":""},{"dropping-particle":"","family":"Krohn","given":"M. A.","non-dropping-particle":"","parse-names":false,"suffix":""},{"dropping-particle":"","family":"Hillier","given":"S. L.","non-dropping-particle":"","parse-names":false,"suffix":""},{"dropping-particle":"","family":"Agnew","given":"K.","non-dropping-particle":"","parse-names":false,"suffix":""},{"dropping-particle":"","family":"Krieger","given":"J.","non-dropping-particle":"","parse-names":false,"suffix":""},{"dropping-particle":"","family":"Eschenbach","given":"D. A.","non-dropping-particle":"","parse-names":false,"suffix":""}],"container-title":"Infectious Diseases in Obstetrics and Gynecology","id":"ITEM-5","issue":"1","issued":{"date-parts":[["1997"]]},"page":"48-49","title":"Broad-spectrum bacterial ribosomal rna polymerase chain reaction for the detection of amniotic fluid infection among women in preterm labor","type":"article-journal","volume":"4"},"uris":["http://www.mendeley.com/documents/?uuid=49ded4f4-d0bb-4f2e-ae6c-a80cd5dfc43a"]},{"id":"ITEM-6","itemData":{"DOI":"10.1055/s-2004-831884","ISSN":"07351631","PMID":"15311367","abstract":"Our objective was to identify bacterial species present in culture-negative but 16S rDNA-positive amniotic fluid samples from women in preterm labor. Amniotic fluid from 69 women in preterm labor was cultured and examined for the proinflammatory cytokine interleukin-6 (IL-6). Polymerase chain reaction technology was used to detect highly conserved bacterial ribosomal DNA sequences (16S rDNAs). As previously reported, 16S rDNAs were identified in 15 (94%) of 16 culture-positive amniotic fluid samples, in 5 (36%) of 14 culture-negative samples with elevated IL-6, and in 1 (3%) of 39 culture-negative samples with low IL-6 levels. Direct sequencing was performed of 16S rDNAs from the 5 culture-negative amniotic fluid specimens with elevated IL-6, followed by database searches and phylogenetic analyses. The bacterial sequences identified included: two Leptotrichia sanguinegens, one human oral bacterium A33, one Fusobacterium nucleatum, and one Ureaplasma urealyticum. Identification and sequencing of 16S rDNAs in amniotic fluid is a promising technique to identify bacterial species associated with elevated IL-6 levels in culture-negative amniotic fluid that may contribute to the etiology of premature labor.","author":[{"dropping-particle":"","family":"Gardella","given":"Carolyn","non-dropping-particle":"","parse-names":false,"suffix":""},{"dropping-particle":"","family":"Riley","given":"Donald E.","non-dropping-particle":"","parse-names":false,"suffix":""},{"dropping-particle":"","family":"Hitti","given":"Jane","non-dropping-particle":"","parse-names":false,"suffix":""},{"dropping-particle":"","family":"Agnew","given":"Kathy","non-dropping-particle":"","parse-names":false,"suffix":""},{"dropping-particle":"","family":"Krieger","given":"John N.","non-dropping-particle":"","parse-names":false,"suffix":""},{"dropping-particle":"","family":"Eschenbach","given":"David","non-dropping-particle":"","parse-names":false,"suffix":""}],"container-title":"American Journal of Perinatology","id":"ITEM-6","issue":"6","issued":{"date-parts":[["2004"]]},"page":"319-323","title":"Identification and sequencing of bacterial rDNAs in culture-negative amniotic fluid from women in premature labor","type":"article-journal","volume":"21"},"uris":["http://www.mendeley.com/documents/?uuid=c6321aac-ba1e-46e3-a0e9-dacc333a47e9"]},{"id":"ITEM-7","itemData":{"DOI":"10.1902/jop.2007.060368","ISSN":"0022-3492","PMID":"17608580","abstract":"Background: Epidemiologic and randomized controlled studies have shown that periodontal diseases may be associated with preterm labor and delivery of infants with low birth weights. The purpose of the present study was to determine the presence of microbial invasion of the amniotic cavity by periodontopathic bacteria in pregnant women with a diagnosis of threatened premature labor. Methods: A periodontal examination and collection of amniotic fluid and subgingival plaque samples were performed on women identified as having threatened premature labor (preterm premature rupture of membranes without clinical infection or labor and preterm labor with intact membranes) and a gestational age ranging between 24 and 34 weeks. Samples collected from amniotic fluid and from the four deepest periodontal pockets in each patient were pooled in prereduced transport fluid and cultured. Porphyromonas gingivalis was identified primarily by colony morphology under stereoscopic microscope and rapid biochemical tests. Amniotic fluid or plaque samples were homogenized, DNA was extracted, and polymerase chain reaction (PCR) amplification of 16S rRNA with specific and universal primers was carried out. Results: Twenty-six women with threatened premature labor were included: eight with preterm premature rupture of membranes and 18 with preterm labor with intact membranes. Eight women presented with gingivitis, 12 with chronic periodontitis, and six without periodontal disease. Microbial invasion of the amniotic cavity as detected by P. gingivalis PCR was 30.8% (eight of 26 patients). In these eight patients, P. gingivalis was present in both the subgingival samples and the respective amniotic fluid sample. Conclusion: The presence of microbial invasion of the amniotic cavity by P. gingivalis could indicate a role for periodontal pathogenic bacteria in pregnant women with a diagnosis of threatened premature labor.","author":[{"dropping-particle":"","family":"León","given":"Rubén","non-dropping-particle":"","parse-names":false,"suffix":""},{"dropping-particle":"","family":"Silva","given":"Nora","non-dropping-particle":"","parse-names":false,"suffix":""},{"dropping-particle":"","family":"Ovalle","given":"Alfredo","non-dropping-particle":"","parse-names":false,"suffix":""},{"dropping-particle":"","family":"Chaparro","given":"Alejandra","non-dropping-particle":"","parse-names":false,"suffix":""},{"dropping-particle":"","family":"Ahumada","given":"Alexis","non-dropping-particle":"","parse-names":false,"suffix":""},{"dropping-particle":"","family":"Gajardo","given":"Marta","non-dropping-particle":"","parse-names":false,"suffix":""},{"dropping-particle":"","family":"Martinez","given":"Maria","non-dropping-particle":"","parse-names":false,"suffix":""},{"dropping-particle":"","family":"Gamonal","given":"Jorge","non-dropping-particle":"","parse-names":false,"suffix":""}],"container-title":"Journal of Periodontology","id":"ITEM-7","issue":"7","issued":{"date-parts":[["2007"]]},"page":"1249-1255","title":"Detection of Porphyromonas gingivalis in the amniotic fluid in pregnant women with a diagnosis of threatened premature labor","type":"article-journal","volume":"78"},"uris":["http://www.mendeley.com/documents/?uuid=8abc9882-d5c4-4c09-abd3-ce591539caed"]},{"id":"ITEM-8","itemData":{"DOI":"10.1097/01.AOG.0000255663.47512.23","ISSN":"00297844","PMID":"17329528","abstract":"OBJECTIVE: To evaluate the ability of microbiologic and pathologic examination of the placenta to accurately diagnose intraamniotic infection and inflammation. METHODS: One hundred eighty-three women with a clinically indicated amniocentesis were enrolled prospectively. We applied our analysis to 56 women with evidence of preterm labor or preterm premature rupture of membranes who delivered within 48 hours of amniotic fluid testing results. Twenty-three patients, assessed for fetal lung maturity in the third trimester, served as controls. Amniotic fluid was cultured for aerobic, anaerobic, Ureaplasma, and Mycoplasma species. We used mass spectrometry to assess the degree of intraamniotic inflammation (Mass Restricted scoring). After delivery, microbiologic and histologic studies of the placenta were performed. These results were interpreted in comparison with the direct microbiologic and inflammatory analysis of the amniotic fluid. A sample size of 45 patients was required to show a test accuracy of 80% or more. RESULTS: Ninety-two percent of women with positive amniotic fluid cultures tested with at least one positive placenta culture. Eighty percent of women who had negative amniotic fluid cultures also tested with a positive placenta culture. The accuracy of placental cultures in predicting amniotic fluid infection varied from 44% to 57%. Placental pathology showed an accuracy of only 58% in diagnosing intraamniotic inflammation. CONCLUSION: Placental microbiologic and histologic studies poorly reflect the infectious and inflammatory status of the amniotic fluid. Results of such studies should be interpreted with caution in the management and future counseling of women with preterm labor or preterm premature rupture of membranes. © 2007 The American College of Obstetricians and Gynecologists.","author":[{"dropping-particle":"","family":"Pettker","given":"Christian M.","non-dropping-particle":"","parse-names":false,"suffix":""},{"dropping-particle":"","family":"Buhimschi","given":"Irina A.","non-dropping-particle":"","parse-names":false,"suffix":""},{"dropping-particle":"","family":"Magloire","given":"Lissa K.","non-dropping-particle":"","parse-names":false,"suffix":""},{"dropping-particle":"","family":"Sfakianaki","given":"Anna K.","non-dropping-particle":"","parse-names":false,"suffix":""},{"dropping-particle":"","family":"Hamar","given":"Benjamin D.","non-dropping-particle":"","parse-names":false,"suffix":""},{"dropping-particle":"","family":"Buhimschi","given":"Catalin S.","non-dropping-particle":"","parse-names":false,"suffix":""}],"container-title":"Obstetrics and Gynecology","id":"ITEM-8","issue":"3","issued":{"date-parts":[["2007"]]},"page":"739-749","title":"Value of placental microbial evaluation in diagnosing intra-amniotic infection","type":"article-journal","volume":"109"},"uris":["http://www.mendeley.com/documents/?uuid=4dc6eca3-8324-40f1-aa7e-ba212160a0ed"]},{"id":"ITEM-9","itemData":{"DOI":"10.1016/j.ajog.2007.05.044","ISSN":"00029378","PMID":"18166321","abstract":"Objective: The objective of the study was to quantify and identify aerobic and anaerobic bacteria as well as Mycoplasma and Ureaplasma in the chorionic parenchyma. Study Design: A sample of the chorionic parenchyma from neonates delivered between 23-27 completed weeks was cultured and tested by polymerase chain reaction (PCR) methods using universal bacterial primers for the presence of bacteria and mycoplasmas. Results: The culture positive rate was higher for vaginal deliveries (333/489; 68%) than for cesarean sections (363/876; 41%). Thirty percent of all culture-positive samples had only aerobic bacteria, 21% of the samples had only anaerobic bacteria, and 9% of the samples had only Mycoplasma/Ureaplasma. The mean concentration of Mycoplasma/Ureaplasma (4.00 ± 1.11 log10 CFU/g) was significantly higher (P &lt; .001) than the total count of either aerobes (3.24 ± 1.12 log10 CFU/g) or anaerobes (2.89 ± 0.99 log10 CFU/g). Staphylococcus sp. and Corynebacterium sp. as well as organisms associated with bacterial vaginosis were the most frequently recovered. A PCR product was not detected from either randomly selected or known culture-positive samples. Conclusion: Approximately half of second-trimester placentas harbor organisms within the chorionic plate. The chorion parenchyma appears to harbor constituents that prevent the identification of bacterial deoxyribonucleic acid by PCR methods. © 2008 Mosby, Inc. All rights reserved.","author":[{"dropping-particle":"","family":"Onderdonk","given":"Andrew B.","non-dropping-particle":"","parse-names":false,"suffix":""},{"dropping-particle":"","family":"Delaney","given":"Mary L.","non-dropping-particle":"","parse-names":false,"suffix":""},{"dropping-particle":"","family":"DuBois","given":"Andrea M.","non-dropping-particle":"","parse-names":false,"suffix":""},{"dropping-particle":"","family":"Allred","given":"Elizabeth N.","non-dropping-particle":"","parse-names":false,"suffix":""},{"dropping-particle":"","family":"Leviton","given":"Alan","non-dropping-particle":"","parse-names":false,"suffix":""}],"container-title":"American Journal of Obstetrics and Gynecology","id":"ITEM-9","issue":"1","issued":{"date-parts":[["2008"]]},"page":"110.e1-110.e7","title":"Detection of bacteria in placental tissues obtained from extremely low gestational age neonates","type":"article-journal","volume":"198"},"uris":["http://www.mendeley.com/documents/?uuid=e88a3bb0-1d3a-43d7-bb8a-d5dfa7f2abc7"]},{"id":"ITEM-10","itemData":{"DOI":"10.1371/journal.pone.0003056","ISSN":"19326203","PMID":"18725970","abstract":"Background: Preterm delivery causes substantial neonatal mortality and morbidity. Unrecognized intra-amniotic infections caused by cultivation-resistant microbes may play a role. Molecular methods can detect, characterize and quantify microbes independently of traditional culture techniques. However, molecular studies that define the diversity and abundance of microbes invading the amniotic cavity, and evaluate their clinical significance within a causal framework, are lacking. Methods and Findings: In parallel with culture, we used broad-range end-point and real-time PCR assays to amplify, identify and quantify ribosomal DNA (rDNA) of bacteria, fungi and archaea from amniotic fluid of 166 women in preterm labor with intact membranes. We sequenced up to 24 rRNA clones per positive specimen and assigned taxonomic designations to approximately the species level. Microbial prevalence, diversity and abundance were correlated with host inflammation and with gestational and neonatal outcomes. Study subjects who delivered at term served as controls. The combined use of molecular and culture methods revealed a greater prevalence (15% of subjects) and diversity (18 taxa) of microbes in amniotic fluid than did culture alone (9.6% of subjects; 11 taxa). The taxa detected only by PCR included a related group of fastidious bacteria, comprised of Sneathia sanguinegens, Leptotrichia amnionii and an unassigned, uncultivated, and previously-uncharacterized bacterium; one or more members of this group were detected in 25% of positive specimens. A positive PCR was associated with histologic chorioamnionitis (adjusted odds ratio [OR] 20; 95% CI, 2.4 to 172), and funisitis (adjusted OR 18; 95% CI, 3.1 to 99). The positive predictive value of PCR for preterm delivery was 100 percent. A temporal association between a positive PCR and delivery was supported by a shortened amniocentesis-to-delivery interval (adjusted hazard ratio 4.6; 95% CI, 2.2 to 9.5). A dose-response association was demonstrated between bacterial rDNA abundance and gestational age at delivery (r2 = 0.42; P,0.002). Conclusions: The amniotic cavity of women in preterm labor harbors DNA from a greater diversity of microbes than previously suspected, including as-yet uncultivated, previously-uncharacterized taxa. The strength, temporality and gradient with which these microbial sequence types are associated with preterm delivery support a causal relationship.","author":[{"dropping-particle":"","family":"DiGiulio","given":"Daniel B.","non-dropping-particle":"","parse-names":false,"suffix":""},{"dropping-particle":"","family":"Romero","given":"Roberto","non-dropping-particle":"","parse-names":false,"suffix":""},{"dropping-particle":"","family":"Amogan","given":"Harold P.","non-dropping-particle":"","parse-names":false,"suffix":""},{"dropping-particle":"","family":"Kusanovic","given":"Juan Pedro","non-dropping-particle":"","parse-names":false,"suffix":""},{"dropping-particle":"","family":"Bik","given":"Elisabeth M.","non-dropping-particle":"","parse-names":false,"suffix":""},{"dropping-particle":"","family":"Gotsch","given":"Francesca","non-dropping-particle":"","parse-names":false,"suffix":""},{"dropping-particle":"","family":"Kim","given":"Chong Jai","non-dropping-particle":"","parse-names":false,"suffix":""},{"dropping-particle":"","family":"Erez","given":"Offer","non-dropping-particle":"","parse-names":false,"suffix":""},{"dropping-particle":"","family":"Edwin","given":"Sam","non-dropping-particle":"","parse-names":false,"suffix":""},{"dropping-particle":"","family":"Relman","given":"David A.","non-dropping-particle":"","parse-names":false,"suffix":""}],"container-title":"PLoS ONE","id":"ITEM-10","issue":"8","issued":{"date-parts":[["2008"]]},"page":"1-10","title":"Microbial prevalence, diversity and abundance in amniotic fluid during preterm labor: A molecular and culture-based investigation","type":"article-journal","volume":"3"},"uris":["http://www.mendeley.com/documents/?uuid=cc8ae2fb-7190-4b4a-9185-88ff5b47a7c0"]},{"id":"ITEM-11","itemData":{"DOI":"10.1016/j.resmic.2007.12.007","ISSN":"09232508","PMID":"18281199","abstract":"In a previous study, bacteria were able to be isolated from umbilical cord blood of healthy neonates and from murine amniotic fluid obtained by caesarean section. This suggested that term fetuses are not completely sterile and that a prenatal mother-to-child efflux of commensal bacteria may exist. Therefore, the presence of such bacteria in meconium of 21 healthy neonates was investigated. The identified isolates belonged predominantly to the genuses Enterococcus and Staphylococcus. Later, a group of pregnant mice were orally inoculated with a genetically labelled E. fecium strain previously isolated from breast milk of a healthy woman. The labelled strain could be isolated and PCR-detected from meconium of the inoculated animals obtained by caesarean section one day before the predicted date of labor. In contrast, it could not be detected in samples obtained from a non-inoculated control group. © 2008 Elsevier Masson SAS. All rights reserved.","author":[{"dropping-particle":"","family":"Jiménez","given":"Esther","non-dropping-particle":"","parse-names":false,"suffix":""},{"dropping-particle":"","family":"Marín","given":"María L.","non-dropping-particle":"","parse-names":false,"suffix":""},{"dropping-particle":"","family":"Martín","given":"Rocío","non-dropping-particle":"","parse-names":false,"suffix":""},{"dropping-particle":"","family":"Odriozola","given":"Juan M.","non-dropping-particle":"","parse-names":false,"suffix":""},{"dropping-particle":"","family":"Olivares","given":"Mónica","non-dropping-particle":"","parse-names":false,"suffix":""},{"dropping-particle":"","family":"Xaus","given":"Jordi","non-dropping-particle":"","parse-names":false,"suffix":""},{"dropping-particle":"","family":"Fernández","given":"Leonides","non-dropping-particle":"","parse-names":false,"suffix":""},{"dropping-particle":"","family":"Rodríguez","given":"Juan M.","non-dropping-particle":"","parse-names":false,"suffix":""}],"container-title":"Research in Microbiology","id":"ITEM-11","issue":"3","issued":{"date-parts":[["2008"]]},"page":"187-193","title":"Is meconium from healthy newborns actually sterile?","type":"article-journal","volume":"159"},"uris":["http://www.mendeley.com/documents/?uuid=f6ff3b8b-7b53-4378-8d47-3b2efafa9eea"]},{"id":"ITEM-12","itemData":{"DOI":"10.1111/j.1472-765X.2008.02475.x","ISSN":"02668254","PMID":"19018955","abstract":"Aims: Bifidobacteria and lactobacilli are part of the human normal intestinal microbiota and may possibly be transferred to the placenta. It was hypothesized that intestinal bacteria or their components are present in the placenta and that the foetus may be exposed to them. We investigated the presence of bifidobacteria and lactobacilli and their DNA in the human placenta. Methods and Results: We studied 34 human placentae (25 vaginal and nine caesarean deliveries) for the presence Bifidobacterium spp. and Lactobacillus rhamnosus. Cultivation was used for the detection of viable cells and genus and species-specific PCR for the detection of DNA. No bifidobacteria or lactobacilli were found by cultivation. Bifidobacterial DNA was detected in 33 and L. rhamnosus DNA in 31 placenta samples. Conclusions: DNA from intestinal bacteria was found in most placenta samples. The results suggest that horizontal transfer of bacterial DNA from mother to foetus may occur via placenta. Significance and Impact of the Study: Bacterial DNA contains unmethylated CpG oligodeoxynucleotide motifs which induce immune effects. Specific CpG motifs activate Toll-like receptor 9 and subsequently trigger Th-1-type immune responses. Although the newborn infant is considered immunologically immature, exposure by bacterial DNA may programme the infant's immune development during foetal life earlier than previously considered. © 2008 The Society for Applied Microbiology.","author":[{"dropping-particle":"","family":"Satokari","given":"R.","non-dropping-particle":"","parse-names":false,"suffix":""},{"dropping-particle":"","family":"Grönroos","given":"T.","non-dropping-particle":"","parse-names":false,"suffix":""},{"dropping-particle":"","family":"Laitinen","given":"K.","non-dropping-particle":"","parse-names":false,"suffix":""},{"dropping-particle":"","family":"Salminen","given":"S.","non-dropping-particle":"","parse-names":false,"suffix":""},{"dropping-particle":"","family":"Isolauri","given":"E.","non-dropping-particle":"","parse-names":false,"suffix":""}],"container-title":"Letters in Applied Microbiology","id":"ITEM-12","issue":"1","issued":{"date-parts":[["2009"]]},"page":"8-12","title":"Bifidobacterium and Lactobacillus DNA in the human placenta","type":"article-journal","volume":"48"},"uris":["http://www.mendeley.com/documents/?uuid=c269a04c-ebfa-48fe-8733-2fadb3e25462"]},{"id":"ITEM-13","itemData":{"DOI":"10.1128/IAI.01395-09","ISSN":"00199567","PMID":"20123706","abstract":"Microbial infection of the intrauterine environment is a major cause of preterm birth. The current paradigm indicates that intrauterine infections predominantly originate from the vaginal tract, with the organisms ascending into the sterile uterus. With the improvements in technology, an increasing number of bacterial species have been identified in intrauterine infections that do not belong to the vaginal microflora. We have demonstrated previously that intrauterine infections can originate from the oral cavity following hematogenous transmission. In this study, we begin to systemically examine what proportion of the oral microbiome can translocate to the placenta. Pooled saliva and pooled subgingival plaque samples were injected into pregnant mice through tail veins to mimic bacteremia, which occurs frequently during periodontal infections. The microbial species colonizing the murine placenta were detected using 16S rRNA gene-based PCR and clone analysis. A diverse group of bacterial species were identified, many of which have been associated with adverse pregnancy outcomes in humans although their sources of infection were not determined. Interestingly, the majority of these species were oral commensal organisms. This may be due to a dose effect but may also indicate a unique role of commensal species in intrauterine infection. In addition, a number of species were selectively \"enriched\" during the translocation, with a higher prevalence in the placenta than in the pooled saliva or subgingival plaque samples. These observations indicate that the placental translocation was species specific. This study provides the first insight into the diversity of oral bacteria associated with intrauterine infection. Copyright © 2010, American Society for Microbiology. All Rights Reserved.","author":[{"dropping-particle":"","family":"Fardini","given":"Yann","non-dropping-particle":"","parse-names":false,"suffix":""},{"dropping-particle":"","family":"Chung","given":"Peter","non-dropping-particle":"","parse-names":false,"suffix":""},{"dropping-particle":"","family":"Dumm","given":"Rochelle","non-dropping-particle":"","parse-names":false,"suffix":""},{"dropping-particle":"","family":"Joshi","given":"Nishiant","non-dropping-particle":"","parse-names":false,"suffix":""},{"dropping-particle":"","family":"Han","given":"Yiping W.","non-dropping-particle":"","parse-names":false,"suffix":""}],"container-title":"Infection and Immunity","id":"ITEM-13","issue":"4","issued":{"date-parts":[["2010"]]},"page":"1789-1796","title":"Transmission of diverse oral bacteria to murine placenta: Evidence for the oral microbiome as a potential source of intrauterine infection","type":"article-journal","volume":"78"},"uris":["http://www.mendeley.com/documents/?uuid=094a714d-8c6d-4a20-8fba-4ee90d9b23c6"]},{"id":"ITEM-14","itemData":{"DOI":"10.1111/j.1600-0897.2010.00830.x","ISBN":"1938131290","PMID":"20331587","abstract":"PROBLEM: The role played by microbial invasion of the amniotic cavity (MIAC) in preterm pre-labor rupture of membranes (pPROM) is inadequately characterized, in part because of reliance on cultivation-based methods. METHOD OF STUDY: Amniotic fluid from 204 subjects with pPROM was analyzed with both cultivation and molecular methods in a retrospective cohort study. Broad-range and group-specific polymerase chain reaction (PCR) assays targeted small subunit ribosomal DNA (rDNA), or other gene sequences, from bacteria, fungi, and archaea. Results were correlated with measurements of host inflammation, as well as pregnancy and perinatal outcomes. RESULTS: The prevalence of MIAC was 34% (70/204) by culture, 45% (92/204) by PCR, and 50% (101/204) by both methods combined. The number of bacterial species revealed by PCR (44 species-level phylotypes) was greater than that by culture (14 species) and included as-yet uncultivated taxa. Some taxa detected by PCR have been previously associated with the gastrointestinal tract (e.g., Coprobacillus sp.), the mouth (e.g., Rothia dentocariosa), or the vagina in the setting of bacterial vaginosis (e.g., Atopobium vaginae). The relative risk for histologic chorioamnionitis was 2.1 for a positive PCR [95% confidence interval (CI), 1.4-3.0] and 2.0 for a positive culture (95% CI, 1.4-2.7). Bacterial rDNA abundance exhibited a dose relationship with gestational age at delivery (R(2) = 0.26; P &lt; 0.01). A positive PCR was associated with lower mean birthweight, and with higher rates of respiratory distress syndrome and necrotizing enterocolitis (P &lt; 0.05 for each outcome). CONCLUSION: MIAC in pPROM is more common than previously recognized and is associated in some cases with uncultivated taxa, some of which are typically associated with the gastrointestinal tract. The detection of MIAC by molecular methods has clinical significance.","author":[{"dropping-particle":"","family":"DiGiulio","given":"DB","non-dropping-particle":"","parse-names":false,"suffix":""},{"dropping-particle":"","family":"Romero","given":"R","non-dropping-particle":"","parse-names":false,"suffix":""},{"dropping-particle":"","family":"Kusanovic","given":"JP","non-dropping-particle":"","parse-names":false,"suffix":""},{"dropping-particle":"","family":"Gómez","given":"R","non-dropping-particle":"","parse-names":false,"suffix":""},{"dropping-particle":"","family":"Kim","given":"CJ","non-dropping-particle":"","parse-names":false,"suffix":""},{"dropping-particle":"","family":"Seok","given":"KS","non-dropping-particle":"","parse-names":false,"suffix":""},{"dropping-particle":"","family":"Gotsch","given":"F","non-dropping-particle":"","parse-names":false,"suffix":""},{"dropping-particle":"","family":"Mazaki-Tovi","given":"S","non-dropping-particle":"","parse-names":false,"suffix":""},{"dropping-particle":"","family":"Vaisbuch","given":"E","non-dropping-particle":"","parse-names":false,"suffix":""},{"dropping-particle":"","family":"Sanders","given":"K","non-dropping-particle":"","parse-names":false,"suffix":""},{"dropping-particle":"","family":"Bik","given":"EM","non-dropping-particle":"","parse-names":false,"suffix":""},{"dropping-particle":"","family":"Chaiworapongsa","given":"T","non-dropping-particle":"","parse-names":false,"suffix":""},{"dropping-particle":"","family":"Oyarzún","given":"E","non-dropping-particle":"","parse-names":false,"suffix":""},{"dropping-particle":"","family":"Relman","given":"DA","non-dropping-particle":"","parse-names":false,"suffix":""}],"container-title":"Am J Reprod Immunol","id":"ITEM-14","issue":"1","issued":{"date-parts":[["2010"]]},"page":"38-57","title":"Prevalence and diversity of microbes in the amniotic fluid, the fetal inflammatory response, and pregnancy outcome in women with preterm pre-labor rupture of membranes","type":"article-journal","volume":"64"},"uris":["http://www.mendeley.com/documents/?uuid=5aba6b3b-b705-4132-bf32-4da40083affc"]},{"id":"ITEM-15","itemData":{"DOI":"10.1016/j.ajog.2013.01.018","ISSN":"10976868","PMID":"23333552","abstract":"Objective: Bacteria have been identified in different regions of the placenta. Here, we tested the hypothesis that the maternal basal plate of the placenta harbors microbes that may be associated with adverse pregnancy outcomes. Study Design: We performed a cross-sectional study of pregnancies from a single tertiary care hospital. Maternal medical and obstetric characteristics were obtained and pregnancies followed up prospectively for outcomes and placental collection. After delivery, systematic random sampling of the placental basal plate was performed. Paraffin sections of basal plates were stained with 4 histologic stains and scored for morphological evidence of bacteria. Results: Of 195 total patients in the study, Gram-positive and -negative intracellular bacteria of diverse morphologies were documented in the basal plates of 27% of all placentas. Of the patients, 35% delivered preterm. No difference was noted between placental basal plates from preterm or term gestations. Intracellular bacteria were found in the placental basal plates of 54% spontaneous preterm deliveries &lt;28 weeks, and in 26% of term spontaneous deliveries (P =.02). Intracellular bacteria were also documented in placentas without clinical or pathologic chorioamnionitis. Conclusion: A total of 27% of placentas demonstrated intracellular bacteria in the placental basal plate using morphological techniques. Thus, the maternal basal plate is a possible source of intrauterine colonization and placental pathological examination could include examination for bacteria in this important maternal-fetal interface. © 2013 Mosby, Inc.","author":[{"dropping-particle":"","family":"Stout","given":"Molly J.","non-dropping-particle":"","parse-names":false,"suffix":""},{"dropping-particle":"","family":"Conlon","given":"Bridget","non-dropping-particle":"","parse-names":false,"suffix":""},{"dropping-particle":"","family":"Landeau","given":"Michele","non-dropping-particle":"","parse-names":false,"suffix":""},{"dropping-particle":"","family":"Lee","given":"Iris","non-dropping-particle":"","parse-names":false,"suffix":""},{"dropping-particle":"","family":"Bower","given":"Carolyn","non-dropping-particle":"","parse-names":false,"suffix":""},{"dropping-particle":"","family":"Zhao","given":"Qiuhong","non-dropping-particle":"","parse-names":false,"suffix":""},{"dropping-particle":"","family":"Roehl","given":"Kimberly A.","non-dropping-particle":"","parse-names":false,"suffix":""},{"dropping-particle":"","family":"Nelson","given":"D. Michael","non-dropping-particle":"","parse-names":false,"suffix":""},{"dropping-particle":"","family":"MacOnes","given":"George A.","non-dropping-particle":"","parse-names":false,"suffix":""},{"dropping-particle":"","family":"Mysorekar","given":"Indira U.","non-dropping-particle":"","parse-names":false,"suffix":""}],"container-title":"American Journal of Obstetrics and Gynecology","id":"ITEM-15","issue":"3","issued":{"date-parts":[["2013"]]},"page":"226.e1-226.e7","title":"Identification of intracellular bacteria in the basal plate of the human placenta in term and preterm gestations","type":"article-journal","volume":"208"},"uris":["http://www.mendeley.com/documents/?uuid=48309cb8-646b-49b8-a13c-ce19ea6bbe11"]},{"id":"ITEM-16","itemData":{"DOI":"10.1371/journal.pone.0066986","ISSN":"19326203","PMID":"23840569","abstract":"The establishment and succession of bacterial communities in infants may have a profound impact in their health, but information about the composition of meconium microbiota and its evolution in hospitalized preterm infants is scarce. In this context, the objective of this work was to characterize the microbiota of meconium and fecal samples obtained during the first 3 weeks of life from 14 donors using culture and molecular techniques, including DGGE and the Human Intestinal Tract Chip (HITChip) analysis of 16S rRNA amplicons. Culture techniques offer a quantification of cultivable bacteria and allow further study of the isolate, while molecular techniques provide deeper information on bacterial diversity. Culture and HITChip results were very similar but the former showed lower sensitivity. Inter-individual differences were detected in the microbiota profiles although the meconium microbiota was peculiar and distinct from that of fecal samples. Bacilli and other Firmicutes were the main bacteria groups detected in meconium while Proteobacteria dominated in the fecal samples. Culture technique showed that Staphylococcus predominated in meconium and that Enterococcus, together with Gram-negative bacteria such as Escherichia coli, Escherichia fergusonii, Klebsiella pneumoniae and Serratia marcescens, was more abundant in fecal samples. In addition, HITChip results showed the prevalence of bacteria related to Lactobacillus plantarum and Streptococcus mitis in meconium samples whereas those related to Enterococcus, Escherichia coli, Klebsiella pneumoniae and Yersinia predominated in the 3rd week feces. This study highlights that spontaneously-released meconium of preterm neonates contains a specific microbiota that differs from that of feces obtained after the first week of life. Our findings indicate that the presence of Serratia was strongly associated with a higher degree of immaturity and other hospital-related parameters, including antibiotherapy and mechanical ventilation. © 2013 Moles et al.","author":[{"dropping-particle":"","family":"Moles","given":"Laura","non-dropping-particle":"","parse-names":false,"suffix":""},{"dropping-particle":"","family":"Gómez","given":"Marta","non-dropping-particle":"","parse-names":false,"suffix":""},{"dropping-particle":"","family":"Heilig","given":"Hans","non-dropping-particle":"","parse-names":false,"suffix":""},{"dropping-particle":"","family":"Bustos","given":"Gerardo","non-dropping-particle":"","parse-names":false,"suffix":""},{"dropping-particle":"","family":"Fuentes","given":"Susana","non-dropping-particle":"","parse-names":false,"suffix":""},{"dropping-particle":"","family":"Vos","given":"Willem","non-dropping-particle":"de","parse-names":false,"suffix":""},{"dropping-particle":"","family":"Fernández","given":"Leónides","non-dropping-particle":"","parse-names":false,"suffix":""},{"dropping-particle":"","family":"Rodríguez","given":"Juan M.","non-dropping-particle":"","parse-names":false,"suffix":""},{"dropping-particle":"","family":"Jiménez","given":"Esther","non-dropping-particle":"","parse-names":false,"suffix":""}],"container-title":"PLoS ONE","id":"ITEM-16","issue":"6","issued":{"date-parts":[["2013"]]},"title":"Bacterial diversity in meconium of preterm neonates and evolution of their fecal microbiota during the first month of life","type":"article-journal","volume":"8"},"uris":["http://www.mendeley.com/documents/?uuid=a30b984e-8b74-490e-9a88-2ae73b087d34"]},{"id":"ITEM-17","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17","issue":"237","issued":{"date-parts":[["2014"]]},"page":"1-22","title":"The placenta harbors a unique microbiome","type":"article-journal","volume":"6"},"uris":["http://www.mendeley.com/documents/?uuid=34d7a2f3-07aa-4f67-beb2-40b687b30ec9"]},{"id":"ITEM-18","itemData":{"DOI":"10.1016/j.placenta.2014.10.007","ISSN":"15323102","PMID":"25458966","abstract":"Infection is considered a possible trigger for preterm labour, supported by evidence showing the presence of bacteria in the placenta and placental membranes from preterm births. In this study, 16S rDNA pyrosequencing was used to identify bacteria in placental membranes. Caesarean sections and vaginal deliveries at term were found to harbour common genera. Mycoplasma hominis, Aerococcus christensenii, Gardnerella vaginalis and Fusobacterium nucleatum were either only present in preterm membranes or in greater abundance than at term. These data support previous studies that used either targeted qPCR or broad-range 16S rDNA PCR and cloning but not a recent microbiome analysis of placental tissue using high-throughput sequencing.","author":[{"dropping-particle":"","family":"Doyle","given":"R. M.","non-dropping-particle":"","parse-names":false,"suffix":""},{"dropping-particle":"","family":"Alber","given":"D. G.","non-dropping-particle":"","parse-names":false,"suffix":""},{"dropping-particle":"","family":"Jones","given":"H. E.","non-dropping-particle":"","parse-names":false,"suffix":""},{"dropping-particle":"","family":"Harris","given":"K.","non-dropping-particle":"","parse-names":false,"suffix":""},{"dropping-particle":"","family":"Fitzgerald","given":"F.","non-dropping-particle":"","parse-names":false,"suffix":""},{"dropping-particle":"","family":"Peebles","given":"D.","non-dropping-particle":"","parse-names":false,"suffix":""},{"dropping-particle":"","family":"Klein","given":"N.","non-dropping-particle":"","parse-names":false,"suffix":""}],"container-title":"Placenta","id":"ITEM-18","issue":"12","issued":{"date-parts":[["2014"]]},"page":"1099-1101","publisher":"Elsevier Ltd","title":"Term and preterm labour are associated with distinct microbial community structures in placental membranes which are independent of mode of delivery","type":"article-journal","volume":"35"},"uris":["http://www.mendeley.com/documents/?uuid=00387ed9-c1bc-4411-b612-1c963a68f1c0"]},{"id":"ITEM-19","itemData":{"DOI":"10.1016/j.placenta.2013.12.007","ISSN":"01434004","PMID":"24439469","abstract":"We previously showed that intracellular bacteria are present in the human placental maternal-fetal interface (basal plate). To determine the bacterial niche, basal plate biopsies were 1) examined histologically, and 2) cultured ex vivo, infected with either gram negative (Escherichia coli) or positive (Listeria monocytogenes) bacteria, and examined by histological staining, immunoï uorescence, and transmission electron microscopy. We found bacteria in fetal extravillous trophoblasts (EVTs) in basal plate biopsies. Both E. coli and L. monocytogenes also predominantly invaded EVTs in basal plate explants where they replicated and formed clusters or existed as single organisms. EVTs are the cell type most susceptible to bacterial colonization, likely due to their expression of major histocompatibility antigen and immune-privileged status. Pathogens persisting and replicating in the EVTs may constitute a source of intrauterine colonization that leads to adverse outcomes such as preterm birth. © 2013 Elsevier Ltd. All rights reserved.","author":[{"dropping-particle":"","family":"Cao","given":"B.","non-dropping-particle":"","parse-names":false,"suffix":""},{"dropping-particle":"","family":"Mysorekar","given":"I. U.","non-dropping-particle":"","parse-names":false,"suffix":""}],"container-title":"Placenta","id":"ITEM-19","issue":"2","issued":{"date-parts":[["2014"]]},"page":"139-142","publisher":"Elsevier Ltd","title":"Intracellular bacteria in placental basal plate localize to extravillous trophoblasts","type":"article-journal","volume":"35"},"uris":["http://www.mendeley.com/documents/?uuid=9d737ce5-e4cf-491a-bd28-1680896bb3a4"]},{"id":"ITEM-20","itemData":{"DOI":"10.3390/nu7085315","ISSN":"20726643","PMID":"26287241","abstract":"Substantial evidence indicated that low birth weight was an independent risk factor for obesity, impaired glucose regulation, and diabetes later in life. However, investigations into the association between low birth weight and placental microbiome in full-term neonates are limited. Placentas were collected from low birth weight (LBW) and normal birth weight (NBW) full-term neonates (gestational age 37 w0d–41 w6d) consecutively born at Peking Union Medical College Hospital. The anthropometric measurements were measured and 16S ribosomal DNAamplicon high-throughput sequencing were utilized to define bacteria within placenta tissues. It showed that birth weight, ponderal index, head circumference, and placenta weight were significantly lower in LBW than NBW neonates (p &lt; 0.05). The operational taxonomic units (OTUs) (p &lt; 0.05) and the estimators of community richness (Chao) indexes (p &lt; 0.05) showed a significantly lower diversity in LBW than NBW neonates. There were significant variations in the composition of placenta microbiota between the LBW and NBW neonates at the phylum and genus level. Furthermore, it indicated that Lactobacillus percentage was positively associated with birth weight (r = 0.541, p = 0.025). In conclusion, our present study for the first time detected the relationship between birth weight and placental microbiome profile in full-term neonates. It is novel in showing that the placental microbiome varies in association with low birth weight in full-term neonates.","author":[{"dropping-particle":"","family":"Zheng","given":"Jia","non-dropping-particle":"","parse-names":false,"suffix":""},{"dropping-particle":"","family":"Xiao","given":"Xinhua","non-dropping-particle":"","parse-names":false,"suffix":""},{"dropping-particle":"","family":"Zhang","given":"Qian","non-dropping-particle":"","parse-names":false,"suffix":""},{"dropping-particle":"","family":"Mao","given":"Lili","non-dropping-particle":"","parse-names":false,"suffix":""},{"dropping-particle":"","family":"Yu","given":"Miao","non-dropping-particle":"","parse-names":false,"suffix":""},{"dropping-particle":"","family":"Xu","given":"Jianping","non-dropping-particle":"","parse-names":false,"suffix":""}],"container-title":"Nutrients","id":"ITEM-20","issue":"8","issued":{"date-parts":[["2015"]]},"page":"6924-6937","title":"The placental microbiome varies in association with low birth weight in full-term neonates","type":"article-journal","volume":"7"},"uris":["http://www.mendeley.com/documents/?uuid=c90478c1-fa4c-4fa6-bfd4-4b43573cd5bc"]},{"id":"ITEM-21","itemData":{"DOI":"10.1016/j.ajog.2014.12.041","ISSN":"2163684814","PMID":"25557210","abstract":"OBJECTIVE: Although a higher maternal body mass index is associated with preterm birth, it is unclear whether excess gestational weight gain (GWG) or obesity drives increased risk. We and others have shown that the placenta harbors microbiota, which is significantly different among preterm births. Our aim in this study was to investigate whether the preterm placental microbiome varies by virtue of obesity or alternately by excess GWG. STUDY DESIGN: Placentas (n=320) were collected from term and preterm pregnancies. Genomic DNA was extracted and subjected to metagenomic sequencing. Data were analyzed by clinical covariates that included the 2009 Institute of Medicine's GWG guideline and obesity. RESULTS: Analysis of 16S recombinant RNA-based metagenomics revealed no clustering of the microbiome by virtue of obesity (P=.161). Among women who spontaneously delivered preterm, there was again no clustering by obesity (P=.480), but there was significant clustering by excess GWG (P=.022). Moreover, among preterm births, detailed analysis identified microbial genera (family and genus level) and bacterial metabolic gene pathways that varied among pregnancies with excess GWG. Notably, excess GWG was associated with decreased microbial folate biosynthesis pathways and decreased butanoate metabolism (linear discriminate analysis, &gt;3.0-fold). CONCLUSION: Although there were no significant alterations in the microbiome by virtue of obesity per se, excess GWG was associated with an altered microbiome and its metabolic profile among those women who experienced a preterm birth.","author":[{"dropping-particle":"","family":"Antony","given":"Kathleen M.","non-dropping-particle":"","parse-names":false,"suffix":""},{"dropping-particle":"","family":"Ma","given":"Jun","non-dropping-particle":"","parse-names":false,"suffix":""},{"dropping-particle":"","family":"Mitchell","given":"Kristen","non-dropping-particle":"","parse-names":false,"suffix":""},{"dropping-particle":"","family":"Racusin","given":"Diana A.","non-dropping-particle":"","parse-names":false,"suffix":""},{"dropping-particle":"","family":"Versalovic","given":"James","non-dropping-particle":"","parse-names":false,"suffix":""},{"dropping-particle":"","family":"Aagaard","given":"Kjersti","non-dropping-particle":"","parse-names":false,"suffix":""}],"container-title":"Am J Obstet Gynecol","id":"ITEM-21","issue":"5","issued":{"date-parts":[["2015"]]},"page":"653.e1-653.16","title":"The preterm placental microbiome varies in association with excess maternal gestational weight gain","type":"article-journal","volume":"212"},"uris":["http://www.mendeley.com/documents/?uuid=060fe6d9-66cb-49dd-adfb-a572a9f7b5f0"]},{"id":"ITEM-22","itemData":{"DOI":"10.1038/srep23129","ISSN":"20452322","PMID":"27001291","abstract":"Interaction with intestinal microbes in infancy has a profound impact on health and disease in later life through programming of immune and metabolic pathways. We collected maternal faeces, placenta, amniotic fluid, colostrum, meconium and infant faeces samples from 15 mother-infant pairs in an effort to rigorously investigate prenatal and neonatal microbial transfer and gut colonisation. To ensure sterile sampling, only deliveries at full term by elective caesarean section were studied. Microbiota composition and activity assessment by conventional bacterial culture, 16S rRNA gene pyrosequencing, quantitative PCR, and denaturing gradient gel electrophoresis revealed that the placenta and amniotic fluid harbour a distinct microbiota characterised by low richness, low diversity and the predominance of Proteobacteria. Shared features between the microbiota detected in the placenta and amniotic fluid and in infant meconium suggest microbial transfer at the foeto-maternal interface. At the age of 3-4 days, the infant gut microbiota composition begins to resemble that detected in colostrum. Based on these data, we propose that the stepwise microbial gut colonisation process may be initiated already prenatally by a distinct microbiota in the placenta and amniotic fluid. The link between the mother and the offspring is continued after birth by microbes present in breast milk.","author":[{"dropping-particle":"","family":"Collado","given":"Maria Carmen","non-dropping-particle":"","parse-names":false,"suffix":""},{"dropping-particle":"","family":"Rautava","given":"Samuli","non-dropping-particle":"","parse-names":false,"suffix":""},{"dropping-particle":"","family":"Aakko","given":"Juhani","non-dropping-particle":"","parse-names":false,"suffix":""},{"dropping-particle":"","family":"Isolauri","given":"Erika","non-dropping-particle":"","parse-names":false,"suffix":""},{"dropping-particle":"","family":"Salminen","given":"Seppo","non-dropping-particle":"","parse-names":false,"suffix":""}],"container-title":"Scientific Reports","id":"ITEM-22","issue":"October 2015","issued":{"date-parts":[["2016"]]},"page":"1-13","publisher":"Nature Publishing Group","title":"Human gut colonisation may be initiated in utero by distinct microbial communities in the placenta and amniotic fluid","type":"article-journal","volume":"6"},"uris":["http://www.mendeley.com/documents/?uuid=547eb044-c909-4769-a1ab-8761d95d1376"]},{"id":"ITEM-23","itemData":{"DOI":"10.1016/j.ajog.2016.01.193","PMID":"26965447","abstract":"BACKGROUND: Preterm birth (PTB) is a leading cause of neonatal morbidity and mortality and is not uncommonly associated with chorioamnionitis. We recently have demonstrated that the placenta harbors a unique microbiome with similar flora to the oral community. We also have shown an association of these placental microbiota with PTB, history of antenatal infection, and excess maternal weight gain. On the basis of these previous observations, we hypothesized that the placental membranes would retain a microbiome community that would vary in association with preterm birth and chorioamnionitis. OBJECTIVE: In the current study, we aimed to examine the differences in the placental membrane microbiome in association with PTB in both the presence and absence of chorioamnionitis and/or funisitis using state-of-the-science whole-genome shotgun metagenomics. STUDY DESIGN: This was a cross-sectional analysis with 6 nested spontaneous birth cohorts (n = 9-15 subjects/cohort): Term gestations without chorioamnionitis, term with chorioamnionitis, preterm without chorioamnionitis, preterm with mild chorioamnionitis, preterm with severe chorioamnionitis, and preterm with chorioamnionitis and funisitis. Histologic analysis was performed with Redline's criteria, and inflammatory cytokines were analyzed in the cord blood. DNA from placental membranes was extracted from sterile swabs collected at delivery, and whole-genome shotgun sequencing was performed on the Illumina HiSeq platform. Filtered microbial DNA sequences were annotated and analyzed with MG-RAST (ie, Metagenomic Rapid Annotations using Subsystems Technology) and R. RESULTS: Subjects were assigned to cohorts on the basis of gestational age at delivery and independent scoring of histologic chorioamnionitis. We found that preterm subjects with severe chorioamnionitis and funisitis had increases in cord blood inflammatory cytokines. Of interest, although the placental membrane microbiome was altered in association with severity of histologic chorioamnionitis (permutational multivariate analysis of variance P = .005), there was no observable impact with either betamethasone or antibiotic treatment. In preterm subjects with chorioamnionitis, we found a high abundance of both urogenital and oral commensal bacteria. These alterations in the microbiome were accompanied by significant variation (P &lt; .05) in microbial metabolic pathways important in the glucose-fed pentose phosphate pathway (term subjects), or glyceropho…","author":[{"dropping-particle":"","family":"Prince","given":"Amanda L.","non-dropping-particle":"","parse-names":false,"suffix":""},{"dropping-particle":"","family":"Ma","given":"Jun","non-dropping-particle":"","parse-names":false,"suffix":""},{"dropping-particle":"","family":"Kannan","given":"P.S.","non-dropping-particle":"","parse-names":false,"suffix":""},{"dropping-particle":"","family":"Alvarez","given":"M.","non-dropping-particle":"","parse-names":false,"suffix":""},{"dropping-particle":"","family":"Gisslen","given":"T.","non-dropping-particle":"","parse-names":false,"suffix":""},{"dropping-particle":"","family":"Harris","given":"R.A.","non-dropping-particle":"","parse-names":false,"suffix":""},{"dropping-particle":"","family":"Sweeny","given":"E.L.","non-dropping-particle":"","parse-names":false,"suffix":""},{"dropping-particle":"","family":"Knox","given":"C.L.","non-dropping-particle":"","parse-names":false,"suffix":""},{"dropping-particle":"","family":"Lambers","given":"D.S.","non-dropping-particle":"","parse-names":false,"suffix":""},{"dropping-particle":"","family":"Jobe","given":"A.H.","non-dropping-particle":"","parse-names":false,"suffix":""},{"dropping-particle":"","family":"Chougnet","given":"C.A.","non-dropping-particle":"","parse-names":false,"suffix":""},{"dropping-particle":"","family":"Kallapur","given":"S.G.","non-dropping-particle":"","parse-names":false,"suffix":""},{"dropping-particle":"","family":"Aagaard","given":"K.M.","non-dropping-particle":"","parse-names":false,"suffix":""}],"container-title":"Am J Obstet Gynecol","id":"ITEM-23","issue":"5","issued":{"date-parts":[["2016"]]},"page":"627.e1-627.e16","title":"The placental membrane microbiome is altered among subjects with spontaneous preterm birth with and without chorioamnionitis","type":"article-journal","volume":"214"},"uris":["http://www.mendeley.com/documents/?uuid=b47fac2f-a15a-43f2-9416-80065768858e"]},{"id":"ITEM-24","itemData":{"DOI":"10.1038/pr.2016.155","ISSN":"15300447","PMID":"27490741","abstract":"Background:The human microbiota is a modulator of the immune system. Variations in the placental microbiota could be related with pregnancy disorders. We profiled the placental microbiota and microbiome in women with gestational diabetes (GDM) and studied its relation to maternal metabolism and placental expression of anti-inflammatory cytokines.Methods:Placental microbiota and microbiome and expression of anti-inflammatory cytokines (IL10, TIMP3, ITGAX, and MRC1MR) were analyzed in placentas from women with GDM and from control women. Fasting insulin, glucose, O'Sullivan glucose, lipids, and blood cell counts were assessed at second and third trimester of pregnancy.Results:Bacteria belonging to the Pseudomonadales order and Acinetobacter genus showed lower relative abundance in women with GDM compared to control (P &lt; 0.05). In GDM, lower abundance of placental Acinetobacter associated with a more adverse metabolic (higher O'Sullivan glucose) and inflammatory phenotype (lower blood eosinophil count and lower placental expression of IL10 and TIMP3) (P &lt; 0.05 to P = 0.001). Calcium signaling pathway was increased in GDM placental microbiome.Conclusion:A distinct microbiota profile and microbiome is present in GDM. Acinetobacter has been recently shown to induce IL-10 in mice. GDM could constitute a state of placental microbiota-driven altered immunologic tolerance, making placental microbiota a new target for therapy in GDM.","author":[{"dropping-particle":"","family":"Bassols","given":"Judit","non-dropping-particle":"","parse-names":false,"suffix":""},{"dropping-particle":"","family":"Serino","given":"Matteo","non-dropping-particle":"","parse-names":false,"suffix":""},{"dropping-particle":"","family":"Carreras-Badosa","given":"Gemma","non-dropping-particle":"","parse-names":false,"suffix":""},{"dropping-particle":"","family":"Burcelin","given":"Rémy","non-dropping-particle":"","parse-names":false,"suffix":""},{"dropping-particle":"","family":"Blasco-Baque","given":"Vincent","non-dropping-particle":"","parse-names":false,"suffix":""},{"dropping-particle":"","family":"Lopez-Bermejo","given":"Abel","non-dropping-particle":"","parse-names":false,"suffix":""},{"dropping-particle":"","family":"Fernandez-Real","given":"José Manuel","non-dropping-particle":"","parse-names":false,"suffix":""}],"container-title":"Pediatric Research","id":"ITEM-24","issue":"6","issued":{"date-parts":[["2016"]]},"page":"777-784","title":"Gestational diabetes is associated with changes in placental microbiota and microbiome","type":"article-journal","volume":"80"},"uris":["http://www.mendeley.com/documents/?uuid=d63c3573-7b75-4fc3-9e90-e8b850418e56"]},{"id":"ITEM-25","itemData":{"DOI":"10.1038/s41598-017-03066-4","ISSN":"20452322","PMID":"28588199","abstract":"A distinct bacterial signature of the placenta was reported, providing evidence that the fetus does not develop in a sterile environment. The oral microbiome was suggested as a possible source of the bacterial DNA present in the placenta based on similarities to the oral non-pregnant microbiome. Here, the possible origin of the placental microbiome was assessed, examining the gut, oral and placental microbiomes from the same pregnant women. Microbiome profiles from 37 overweight and obese pregnant women were examined by 16SrRNA sequencing. Fecal and oral contributions to the establishment of the placental microbiome were evaluated. Core phylotypes between body sites and metagenome predictive functionality were determined. The placental microbiome showed a higher resemblance and phylogenetic proximity with the pregnant oral microbiome. However, similarity decreased at lower taxonomic levels and microbiomes clustered based on tissue origin. Core genera: Prevotella, Streptococcus and Veillonella were shared between all body compartments. Pathways encoding tryptophan, fatty-acid metabolism and benzoate degradation were highly enriched specifically in the placenta. Findings demonstrate that the placental microbiome exhibits a higher resemblance with the pregnant oral microbiome. Both oral and gut microbiomes contribute to the microbial seeding of the placenta, suggesting that placental colonization may have multiple niche sources.","author":[{"dropping-particle":"","family":"Gomez-Arango","given":"Luisa F.","non-dropping-particle":"","parse-names":false,"suffix":""},{"dropping-particle":"","family":"Barrett","given":"Helen L.","non-dropping-particle":"","parse-names":false,"suffix":""},{"dropping-particle":"","family":"McIntyre","given":"H. David","non-dropping-particle":"","parse-names":false,"suffix":""},{"dropping-particle":"","family":"Callaway","given":"Leonie K.","non-dropping-particle":"","parse-names":false,"suffix":""},{"dropping-particle":"","family":"Morrison","given":"Mark","non-dropping-particle":"","parse-names":false,"suffix":""},{"dropping-particle":"","family":"Nitert","given":"Marloes Dekker","non-dropping-particle":"","parse-names":false,"suffix":""}],"container-title":"Scientific Reports","id":"ITEM-25","issue":"1","issued":{"date-parts":[["2017"]]},"page":"1-10","publisher":"Springer US","title":"Contributions of the maternal oral and gut microbiome to placental microbial colonization in overweight and obese pregnant women","type":"article-journal","volume":"7"},"uris":["http://www.mendeley.com/documents/?uuid=8ec31122-1973-4421-8185-c0bf00c119e1"]},{"id":"ITEM-26","itemData":{"DOI":"10.1371/journal.pone.0180167","ISBN":"1111111111","ISSN":"19326203","PMID":"28700642","abstract":"Preterm birth is a major cause of neonatal mortality and morbidity worldwide. Bacterial infection and the subsequent inflammatory response are recognised as an important cause of preterm birth. It is hypothesised that these organisms ascend the cervical canal, colonise placental tissues, cause chorioamnionitis and in severe cases infect amniotic fluid and the foetus. However, the presence of bacteria within the intrauterine cavity does not always precede chorioamnionitis or preterm birth. Whereas previous studies observing the types of bacteria present have been limited in size and the specificity of a few predetermined organisms, in this study we characterised bacteria found in placental tissues from a cohort of 1391 women in rural Malawi using 16S ribosomal RNA gene sequencing. We found that specific bacteria found concurrently on placental tissues associate with chorioamnionitis and delivery of a smaller newborn. Severe chorioamnionitis was associated with a distinct difference in community members, a higher bacterial load and lower species richness. Furthermore, Sneathia sanguinengens and Peptostreptococcus anaerobius found in both matched participant vaginal and placental samples were associated with a lower newborn length-for-age Z-score. This is the largest study to date to examine the placental microbiome and its impact of birth outcomes. Our results provide data on the role of the vaginal microbiome as a source of placental infection as well as the possibility of therapeutic interventions against targeted organisms during pregnancy.","author":[{"dropping-particle":"","family":"Doyle","given":"Ronan M.","non-dropping-particle":"","parse-names":false,"suffix":""},{"dropping-particle":"","family":"Harris","given":"Kathryn","non-dropping-particle":"","parse-names":false,"suffix":""},{"dropping-particle":"","family":"Kamiza","given":"Steve","non-dropping-particle":"","parse-names":false,"suffix":""},{"dropping-particle":"","family":"Harjunmaa","given":"Ulla","non-dropping-particle":"","parse-names":false,"suffix":""},{"dropping-particle":"","family":"Ashorn","given":"Ulla","non-dropping-particle":"","parse-names":false,"suffix":""},{"dropping-particle":"","family":"Nkhoma","given":"Minyanga","non-dropping-particle":"","parse-names":false,"suffix":""},{"dropping-particle":"","family":"Dewey","given":"Kathryn G.","non-dropping-particle":"","parse-names":false,"suffix":""},{"dropping-particle":"","family":"Maleta","given":"Kenneth","non-dropping-particle":"","parse-names":false,"suffix":""},{"dropping-particle":"","family":"Ashorn","given":"Per","non-dropping-particle":"","parse-names":false,"suffix":""},{"dropping-particle":"","family":"Klein","given":"Nigel","non-dropping-particle":"","parse-names":false,"suffix":""}],"container-title":"PLoS ONE","id":"ITEM-26","issue":"7","issued":{"date-parts":[["2017"]]},"page":"1-23","title":"Bacterial communities found in placental tissues are associated with severe chorioamnionitis and adverse birth outcomes","type":"article-journal","volume":"12"},"uris":["http://www.mendeley.com/documents/?uuid=788506a3-300d-4a21-b416-c62f0aca01c5"]},{"id":"ITEM-27","itemData":{"DOI":"10.18632/oncotarget.19319","ISSN":"19492553","PMID":"29137266","abstract":"Substantial studies indicated that fetal macrosomia was associated with detrimental pregnancy outcomes, and increased susceptibility to metabolic diseases in later life. However, investigations into the association between placental microbiota and fetal macrosomia are limited. We aimed to profile the placental microbiota of fetal macrosomia and study whether they relate to clinical characteristics. Placenta samples were collected from fetal macrosomias and newborns with normal birth weight. The clinical characteristics, umbilical cord blood parameters were measured, and placental microbiota were sequenced and further analysed. The clinical characteristics of infants and mothers and umbilical cord blood parameters were significantly different between macrosomias and controls. The relative abundance of microbiota sequences revealed that microbial structures of the placenta differed significantly between macrosomia and controls. Regression analysis showed a cluster of key operational taxonomic unit (OTUs), phyla and genera were significantly correlated with body length, ponderal index and placenta weight, body weight increase during pregnancy of mothers, and cord blood IGF-1 and leptin concentrations. In conclusion, our study for the first time explored the relationship between placental microbiota profile and fetal macrosomia. It is novel in showing that a distinct placental microbiota profile is present in fetal macrosomia, and is associated with clinical characteristics of mothers and newborns.","author":[{"dropping-particle":"","family":"Zheng","given":"Jia","non-dropping-particle":"","parse-names":false,"suffix":""},{"dropping-particle":"","family":"Xiao","given":"Xin Hua","non-dropping-particle":"","parse-names":false,"suffix":""},{"dropping-particle":"","family":"Zhang","given":"Qian","non-dropping-particle":"","parse-names":false,"suffix":""},{"dropping-particle":"","family":"Mao","given":"Li Li","non-dropping-particle":"","parse-names":false,"suffix":""},{"dropping-particle":"","family":"Yu","given":"Miao","non-dropping-particle":"","parse-names":false,"suffix":""},{"dropping-particle":"","family":"Xu","given":"Jian Ping","non-dropping-particle":"","parse-names":false,"suffix":""},{"dropping-particle":"","family":"Wang","given":"Tong","non-dropping-particle":"","parse-names":false,"suffix":""}],"container-title":"Oncotarget","id":"ITEM-27","issue":"47","issued":{"date-parts":[["2017"]]},"page":"82314-82325","title":"Correlation of placental microbiota with fetal macrosomia and clinical characteristics in mothers and newborns","type":"article-journal","volume":"8"},"uris":["http://www.mendeley.com/documents/?uuid=5ad37def-9fd0-41df-b355-e9cfbb7bce59"]},{"id":"ITEM-28","itemData":{"DOI":"10.1038/s41598-017-11514-4","ISSN":"20452322","PMID":"28894161","abstract":"The placenta is the principal organ nurturing the fetus during pregnancy and was traditionally considered to be sterile. Recent work has suggested that the placenta harbours microbial communities, however the location and possible function of these microbes remain to be confirmed and elucidated. Here, we employed genomic DNA sequencing of multiple variable (V) regions of the bacterial 16S ribosomal gene, to interrogate microbial profiles in term pregnancies, from the basal plate, which is in direct contact with maternal uterine, endothelial, and immune cells; placental villi, which are bathed in maternal blood, and fetal membranes, which encapsulate the amniotic cavity. QIIME, R package \"Phyloseq\" analysis was used to assess alpha and beta diversity and absolute abundance of the 16S rRNA gene per location. We demonstrate that (1) microbiota exhibit spatially distinct profiles depending on the location within the placenta and (2) \"semi-composite\" 16S profiles using multiple V regions validated by quantitative PCR analysis confirmed that distinct bacterial taxa dominate in different placental niches. Finally, profiles are not altered by mode of delivery. Together these findings suggest that there is niche-specificity to the placental microbiota and placental microbiome studies should consider regional differences, which may affect maternal, fetal, and/or neonatal health and physiology.","author":[{"dropping-particle":"","family":"Parnell","given":"Lindsay A.","non-dropping-particle":"","parse-names":false,"suffix":""},{"dropping-particle":"","family":"Briggs","given":"Catherine M.","non-dropping-particle":"","parse-names":false,"suffix":""},{"dropping-particle":"","family":"Cao","given":"Bin","non-dropping-particle":"","parse-names":false,"suffix":""},{"dropping-particle":"","family":"Delannoy-Bruno","given":"Omar","non-dropping-particle":"","parse-names":false,"suffix":""},{"dropping-particle":"","family":"Schrieffer","given":"Andrew E.","non-dropping-particle":"","parse-names":false,"suffix":""},{"dropping-particle":"","family":"Mysorekar","given":"Indira U.","non-dropping-particle":"","parse-names":false,"suffix":""}],"container-title":"Scientific Reports","id":"ITEM-28","issue":"1","issued":{"date-parts":[["2017"]]},"page":"1-11","publisher":"Springer US","title":"Microbial communities in placentas from term normal pregnancy exhibit spatially variable profiles","type":"article-journal","volume":"7"},"uris":["http://www.mendeley.com/documents/?uuid=089bafeb-a1be-4d51-bba1-66a979ff25a7"]},{"id":"ITEM-29","itemData":{"DOI":"10.3389/fmicb.2018.02163","ISSN":"1664302X","PMID":"30237795","abstract":"The idea that healthy uterine cavity is sterile is challenged nowadays. It is still debatable whether the bacteria present in the uterine cavity during pregnancy are residents or invaders. To reveal microbiome composition and its characteristics in the womb of pregnant women, 41 decidual tissue samples and 64 amniotic fluid samples were taken from pregnant Chinese women. DNA extraction was followed by pyrosequencing of the hypervariable V4 region of the 16S rDNA gene to characterize womb microbiome. Both types of samples had low diversity microbiome with Enterobacteriaceae being the dominant phylotypes at family level. To characterize the nature of colonization during pregnancy, the presence of endogenous biomass was confirmed by cultivation. Surprisingly, all of the 50 amniotic fluid samples studied were culture-negative, whereas 379 out of 1,832 placenta samples were culture-positive. Our results suggested that womb contained microbiome with low diversity. Culture-based investigation of amniotic fluid and placenta samples confirmed the presence of cultivable microorganisms in the placenta but not in amniotic fluid. Thus it suggests that bacterial colonization does occur during healthy pregnancy.","author":[{"dropping-particle":"","family":"Zhu","given":"Lihong","non-dropping-particle":"","parse-names":false,"suffix":""},{"dropping-particle":"","family":"Luo","given":"Fei","non-dropping-particle":"","parse-names":false,"suffix":""},{"dropping-particle":"","family":"Hu","given":"Wenjing","non-dropping-particle":"","parse-names":false,"suffix":""},{"dropping-particle":"","family":"Han","given":"Yang","non-dropping-particle":"","parse-names":false,"suffix":""},{"dropping-particle":"","family":"Wang","given":"Yuezhu","non-dropping-particle":"","parse-names":false,"suffix":""},{"dropping-particle":"","family":"Zheng","given":"Huajun","non-dropping-particle":"","parse-names":false,"suffix":""},{"dropping-particle":"","family":"Guo","given":"Xiaokui","non-dropping-particle":"","parse-names":false,"suffix":""},{"dropping-particle":"","family":"Qin","given":"Jinhong","non-dropping-particle":"","parse-names":false,"suffix":""}],"container-title":"Frontiers in Microbiology","id":"ITEM-29","issue":"SEP","issued":{"date-parts":[["2018"]]},"page":"1-6","title":"Bacterial communities in the womb during healthy pregnancy","type":"article-journal","volume":"9"},"uris":["http://www.mendeley.com/documents/?uuid=a4207799-6554-401b-bfe2-49f213630580"]},{"id":"ITEM-30","itemData":{"DOI":"10.1038/s41598-018-27980-3","ISSN":"20452322","PMID":"29955075","abstract":"We investigated the association between HPV infection and bacterial microbiota composition in the placenta, uterine cervix and mouth in thirty-nine women. HPV DNA genotyping of 24 types was conducted using Multimetrix®. Microbiota composition was characterized by 16S rRNA gene sequencing. HPV DNA was detected in 33% of placenta, 23% cervical and 33% oral samples. HPV16 was the most frequent type in all regions. HPV infection was associated with higher microbiota richness (p = 0.032) in the mouth but did not influence microbial diversity or richness in other samples. HPV infection was associated with higher abundance of Lactobacillaceae (p = 0.0036) and Ureaplasma (LDA score &gt; 4.0, p &lt; 0.05) in the placenta, Haemophilus (p = 0.00058) and Peptostreptococcus (p = 0.0069) genus in the cervix and Selenomonas spp. (p = 0.0032) in the mouth compared to HPV negative samples. These data suggest altered bacterial microbiota composition in HPV positive placenta, cervix and mouth. Whether the changes in bacterial microbiota predispose or result from HPV remains to be determined in future studies.","author":[{"dropping-particle":"","family":"Tuominen","given":"Heidi","non-dropping-particle":"","parse-names":false,"suffix":""},{"dropping-particle":"","family":"Rautava","given":"Samuli","non-dropping-particle":"","parse-names":false,"suffix":""},{"dropping-particle":"","family":"Syrjänen","given":"Stina","non-dropping-particle":"","parse-names":false,"suffix":""},{"dropping-particle":"","family":"Collado","given":"Maria Carmen","non-dropping-particle":"","parse-names":false,"suffix":""},{"dropping-particle":"","family":"Rautava","given":"Jaana","non-dropping-particle":"","parse-names":false,"suffix":""}],"container-title":"Scientific Reports","id":"ITEM-30","issue":"1","issued":{"date-parts":[["2018"]]},"page":"1-11","title":"HPV infection and bacterial microbiota in the placenta, uterine cervix and oral mucosa","type":"article-journal","volume":"8"},"uris":["http://www.mendeley.com/documents/?uuid=c11673d3-504e-446d-a24d-94bd88a16ec4"]},{"id":"ITEM-31","itemData":{"DOI":"10.1016/j.ajog.2019.04.036","ISSN":"00029378","PMID":"31055031","abstract":"BACKGROUND Numerous reports have documented bacteria in the placental membranes and basal plate decidua in the absence of immunopathology using histologic techniques. Similarly, independent metagenomic characterizations have identified an altered taxonomic makeup in association with spontaneous preterm birth. Here we sought to corroborate these findings by localizing presumptive intact bacteria using molecular histology within the placental microanatomy. OBJECTIVE Here we examined for microbes in term and preterm gestations using a signal-amplified 16S universal in situ hybridization probe set for bacterial rRNA, alongside traditional histologic methods of Warthin-Starry and Gram stains, as well as clinical culture methodologies. We further sought to differentiate accompanying 16S gene sequencing taxonomic profiles from germ-free (gnotobiotic) mouse and extraction and amplicon contamination controls. STUDY DESIGN Placentas were collected from a total of 53 subjects, composed of term labored (n = 4) and unlabored cesarean deliveries (n = 22) and preterm vaginal (n = 18) and cesarean deliveries (n = 8); a placenta from a single subject with clinical and histologic evident choriomanionitis was employed as a positive control (n = 1). The preterm cohort included spontaneous preterm birth with (n = 6) and without (n = 10) preterm premature rupture of membranes, as well as medically indicated preterm births (n = 10). Placental microbes were visualized using an in situ hybridization probe set designed against highly conserved regions of the bacterial 16S ribosome, which produces an amplified stable signal using branched DNA probes. Extracted bacterial nucleic acids from these same samples were subjected to 16S rRNA metagenomic sequencing (Illumina, V4) for course taxonomic analysis, alongside environmental and kit contaminant controls. A subset of unlabored, cesarean-delivered term pregnancies were also assessed with clinical culture for readily cultivatable pathogenic microbes. RESULTS Molecular in situ hybridization of bacterial rRNA enabled visualization and localization of low-abundance microbes after systematic high-power scanning. Despite the absence of clinical or histologic chorioamnionitis in 52 of 53 subjects, instances of 16S rRNA signal were confidently observed in 13 of 16 spontaneous preterm birth placentas, which was not significantly different from term unlabored cesarean specimens (18 of 22; P &gt; .05). 16S rRNA signal was largely localized to th…","author":[{"dropping-particle":"","family":"Seferovic","given":"Maxim D.","non-dropping-particle":"","parse-names":false,"suffix":""},{"dropping-particle":"","family":"Pace","given":"Ryan M.","non-dropping-particle":"","parse-names":false,"suffix":""},{"dropping-particle":"","family":"Carroll","given":"Matthew","non-dropping-particle":"","parse-names":false,"suffix":""},{"dropping-particle":"","family":"Belfort","given":"Benjamin","non-dropping-particle":"","parse-names":false,"suffix":""},{"dropping-particle":"","family":"Major","given":"Angela M.","non-dropping-particle":"","parse-names":false,"suffix":""},{"dropping-particle":"","family":"Chu","given":"Derrick M.","non-dropping-particle":"","parse-names":false,"suffix":""},{"dropping-particle":"","family":"Racusin","given":"Diana A.","non-dropping-particle":"","parse-names":false,"suffix":""},{"dropping-particle":"","family":"Castro","given":"Eumenia C.C.","non-dropping-particle":"","parse-names":false,"suffix":""},{"dropping-particle":"","family":"Muldrew","given":"Kenneth L.","non-dropping-particle":"","parse-names":false,"suffix":""},{"dropping-particle":"","family":"Versalovic","given":"James","non-dropping-particle":"","parse-names":false,"suffix":""},{"dropping-particle":"","family":"Aagaard","given":"Kjersti M.","non-dropping-particle":"","parse-names":false,"suffix":""}],"container-title":"American Journal of Obstetrics and Gynecology","id":"ITEM-31","issue":"2","issued":{"date-parts":[["2019"]]},"page":"146.e1-146.e23","publisher":"Elsevier Inc.","title":"Visualization of microbes by 16S in situ hybridization in term and preterm placentas without intraamniotic infection","type":"article-journal","volume":"221"},"uris":["http://www.mendeley.com/documents/?uuid=90e4aa60-0a51-414f-b0e2-39ef5b11825e"]},{"id":"ITEM-32","itemData":{"DOI":"10.3389/fmicb.2019.01124","ISSN":"1664302X","PMID":"31231319","abstract":"The human microbiome includes trillions of bacteria, many of which play a vital role in host physiology. Numerous studies have now detected bacterial DNA in first-pass meconium and amniotic fluid samples, suggesting that the human microbiome may commence in utero. However, these data have remained contentious due to underlying contamination issues. Here, we have used a previously described method for reducing contamination in microbiome workflows to determine if there is a fetal bacterial microbiome beyond the level of background contamination. We recruited 50 women undergoing non-emergency cesarean section deliveries with no evidence of intra-uterine infection and collected first-pass meconium and amniotic fluid samples. Full-length 16S rRNA gene sequencing was performed using PacBio SMRT cell technology, to allow high resolution profiling of the fetal gut and amniotic fluid bacterial microbiomes. Levels of inflammatory cytokines were measured in amniotic fluid, and levels of immunomodulatory short chain fatty acids (SCFAs) were quantified in meconium. All meconium samples and most amniotic fluid samples (36/43) contained bacterial DNA. The meconium microbiome was dominated by reads that mapped to Pelomonas puraquae. Aside from this species, the meconium microbiome was remarkably heterogeneous between patients. The amniotic fluid microbiome was more diverse and contained mainly reads that mapped to typical skin commensals, including Propionibacterium acnes and Staphylococcus spp. All meconium samples contained acetate and propionate, at ratios similar to those previously reported in infants. P. puraquae reads were inversely correlated with meconium propionate levels. Amniotic fluid cytokine levels were associated with the amniotic fluid microbiome. Our results demonstrate that bacterial DNA and SCFAs are present in utero, and have the potential to influence the developing fetal immune system.","author":[{"dropping-particle":"","family":"Stinson","given":"Lisa F.","non-dropping-particle":"","parse-names":false,"suffix":""},{"dropping-particle":"","family":"Boyce","given":"Mary C.","non-dropping-particle":"","parse-names":false,"suffix":""},{"dropping-particle":"","family":"Payne","given":"Matthew S.","non-dropping-particle":"","parse-names":false,"suffix":""},{"dropping-particle":"","family":"Keelan","given":"Jeffrey A.","non-dropping-particle":"","parse-names":false,"suffix":""}],"container-title":"Frontiers in Microbiology","id":"ITEM-32","issue":"JUN","issued":{"date-parts":[["2019"]]},"page":"1-15","title":"The not-so-sterile womb: Evidence that the human fetus is exposed to bacteria prior to birth","type":"article-journal","volume":"10"},"uris":["http://www.mendeley.com/documents/?uuid=4459966a-37d0-4510-a0f4-5f7877616db7"]},{"id":"ITEM-33","itemData":{"DOI":"10.1371/journal.pone.0217211","ISBN":"1111111111","ISSN":"19326203","PMID":"31170184","abstract":"Fetal development is thought to proceed in a sterile environment. Recent reports of the presence of bacterial DNA in human placenta, the transfer of live bacteria from mother to fetus after hypoxia in the pregnant sheep, and the presence of bacteria in the meconium of newborn infants have suggested that the fetus might be exposed to bacteria in utero. The present experiments were designed to test the hypothesis that small numbers of bacteria introduced into the maternal bloodstream (too few to induce fever or changes in maternal food consumption), can be found in the fetus days later. We injected 100 colony forming units of green-, red- and far red- fluorescent protein (GFP, RFP, FRFP) expressing S. aureus into late-gestation pregnant sheep intravenously. Five to 7 days later, the animals were euthanized and tissues collected for analysis of GFP. The inoculations did not cause any fever or other measurable behavioral response in the ewes, but did result in the appearance of GFP DNA, and protein in various tissues within the fetuses. Immunohistochemical analysis reveals GFP protein-containing bacteria that appear to be mostly contained within other cells. We were unable to recover any live GFP-expressing bacteria from the fetal tissues. We conclude that S. aureus, and perhaps other bacteria, gain access to the fetus, although it is not clear from these experiments that they survive in the fetus. It is possible that these low inocula and their progeny were effectively cleared by the fetal immune system.","author":[{"dropping-particle":"","family":"Yu","given":"Kevin","non-dropping-particle":"","parse-names":false,"suffix":""},{"dropping-particle":"","family":"Rodriguez","given":"Michelle D.","non-dropping-particle":"","parse-names":false,"suffix":""},{"dropping-particle":"","family":"Paul","given":"Zubin","non-dropping-particle":"","parse-names":false,"suffix":""},{"dropping-particle":"","family":"Gordon","given":"Elizabeth","non-dropping-particle":"","parse-names":false,"suffix":""},{"dropping-particle":"","family":"Rice","given":"Kelly","non-dropping-particle":"","parse-names":false,"suffix":""},{"dropping-particle":"","family":"Triplett","given":"Eric W.","non-dropping-particle":"","parse-names":false,"suffix":""},{"dropping-particle":"","family":"Keller-Wood","given":"Maureen","non-dropping-particle":"","parse-names":false,"suffix":""},{"dropping-particle":"","family":"Wood","given":"Charles E.","non-dropping-particle":"","parse-names":false,"suffix":""}],"container-title":"PLoS ONE","id":"ITEM-33","issue":"6","issued":{"date-parts":[["2019"]]},"page":"4-15","title":"Proof of principle: Physiological transfer of small numbers of bacteria from mother to fetus in late-gestation pregnant sheep","type":"article-journal","volume":"14"},"uris":["http://www.mendeley.com/documents/?uuid=7c7fd459-a38c-4c23-8f9b-cffb8e46a73f"]},{"id":"ITEM-34","itemData":{"DOI":"10.3390/genes10120971","ISSN":"20734425","PMID":"31779234","abstract":"The endometrium is a challenging site for metagenomic analysis due to difficulties in obtaining uncontaminated samples and the limited abundance of the bacterial population. Indeed, solid correlations between endometrial physio-pathologic conditions and bacteria compositions have not yet been firmly established. Nevertheless, the study of the endometrial microbiota is of great interest due to the close correlations between microbiota profiles, women’s health, and successful pregnancies. In this study, we decided to tackle the study of the endometrial microbiota through analysis of bacterial population in women subjected to elective caesarean delivery. As a pilot study, a cohort of 19 Caucasian women at full term of normal pregnancy and with a prospection of elective caesarean delivery was enrolled for endometrium sampling at the time of caesarean section. Sampling was carried out by endometrial biopsy soon after the delivery of the newborn and the discharge of the placenta and fetal membranes from the uterus. Bacterial composition was established by a deep metabarcoding next generation sequencing (NGS) procedure addressing the V5–V6 hypervariable region of the 16S rRNA gene. Amplicon sequences were analysed by bioinformatic procedures for denoising and taxonomic classification. The RDP database was used as 16S rRNA reference collection. Metabarcoding analysis showed the presence of a common bacterial composition, including six genera classifiable within the human microbiota (Cutibacterium, Escherichia, Staphylococcus, Acinetobacter, Streptococcus, Corynebacterium), that could be part of the core endometrial microbiota under the specific conditions examined. These results can provide useful information for future studies on the correlations between bacteria and successful pregnancies.","author":[{"dropping-particle":"","family":"Leoni","given":"Claudia","non-dropping-particle":"","parse-names":false,"suffix":""},{"dropping-particle":"","family":"Ceci","given":"Oronzo","non-dropping-particle":"","parse-names":false,"suffix":""},{"dropping-particle":"","family":"Manzari","given":"Caterina","non-dropping-particle":"","parse-names":false,"suffix":""},{"dropping-particle":"","family":"Fosso","given":"Bruno","non-dropping-particle":"","parse-names":false,"suffix":""},{"dropping-particle":"","family":"Volpicella","given":"Mariateresa","non-dropping-particle":"","parse-names":false,"suffix":""},{"dropping-particle":"","family":"Ferrari","given":"Alessandra","non-dropping-particle":"","parse-names":false,"suffix":""},{"dropping-particle":"","family":"Fiorella","given":"Paola","non-dropping-particle":"","parse-names":false,"suffix":""},{"dropping-particle":"","family":"Pesole","given":"Graziano","non-dropping-particle":"","parse-names":false,"suffix":""},{"dropping-particle":"","family":"Cicinelli","given":"Ettore","non-dropping-particle":"","parse-names":false,"suffix":""},{"dropping-particle":"","family":"Ceci","given":"Luigi Ruggiero","non-dropping-particle":"","parse-names":false,"suffix":""}],"container-title":"Genes","id":"ITEM-34","issue":"12","issued":{"date-parts":[["2019"]]},"page":"1-11","title":"Human endometrial microbiota at term of normal pregnancies","type":"article-journal","volume":"10"},"uris":["http://www.mendeley.com/documents/?uuid=4f81b2c0-1b05-497d-96b7-b677b91975b8"]},{"id":"ITEM-35","itemData":{"DOI":"10.1016/j.ebiom.2019.10.045","ISSN":"23523964","PMID":"31685443","abstract":"Background: Mothers are the primary source of bacteria for newborns, but it is unclear whether mother-to-newborn transmission occurs prior to, during or after birth. Similarly, the effect of the delivery mode on neonatal microorganisms has been the focus of controversy. Methods: Healthy maternal and neonatal pairs that underwent vaginal birth and caesarean section were enrolled in this study. Meconium, placenta, membrane and amniotic fluid samples for newborns and vaginal, rectal and oral samples for mothers were collected. All samples were amplified and sequenced by a 16S rRNA gene primer set targeting bacteria and archaea. Findings: A total of 550 samples from 36 mother-neonate pairs with vaginal births and 42 mother-neonate pairs with caesarean sections were included in this study. The negative controls showed that the data analysis in this study was not affected by contamination. There was a high diversity of microbial communities in the pregnancy environment of the foetus. Meconium samples could be divided into three distinct types that were not influenced by the delivery method. Interpretation: The distribution patterns of bacterial communities in the meconium, placenta, and foetal membranes were highly similar and had nothing to do with the mode of delivery. For approximately half of the placental microorganisms, the same sequence could be found in the vaginal, rectal, and oral samples of the mother.","author":[{"dropping-particle":"","family":"Liu","given":"Chen Jian","non-dropping-particle":"","parse-names":false,"suffix":""},{"dropping-particle":"","family":"Liang","given":"Xiao","non-dropping-particle":"","parse-names":false,"suffix":""},{"dropping-particle":"","family":"Niu","given":"Zhao Yi","non-dropping-particle":"","parse-names":false,"suffix":""},{"dropping-particle":"","family":"Jin","given":"Qing","non-dropping-particle":"","parse-names":false,"suffix":""},{"dropping-particle":"","family":"Zeng","given":"Xue Qin","non-dropping-particle":"","parse-names":false,"suffix":""},{"dropping-particle":"","family":"Wang","given":"Wen Xue","non-dropping-particle":"","parse-names":false,"suffix":""},{"dropping-particle":"","family":"Li","given":"Meng Yue","non-dropping-particle":"","parse-names":false,"suffix":""},{"dropping-particle":"","family":"Chen","given":"Xue Rong","non-dropping-particle":"","parse-names":false,"suffix":""},{"dropping-particle":"","family":"Meng","given":"Hai Yun","non-dropping-particle":"","parse-names":false,"suffix":""},{"dropping-particle":"","family":"Shen","given":"Ran","non-dropping-particle":"","parse-names":false,"suffix":""},{"dropping-particle":"","family":"Sun","given":"Shi Yi","non-dropping-particle":"","parse-names":false,"suffix":""},{"dropping-particle":"","family":"Luo","given":"Yi Yong","non-dropping-particle":"","parse-names":false,"suffix":""},{"dropping-particle":"","family":"Yang","given":"En","non-dropping-particle":"","parse-names":false,"suffix":""},{"dropping-particle":"","family":"Geng","given":"Jia Wei","non-dropping-particle":"","parse-names":false,"suffix":""},{"dropping-particle":"","family":"Li","given":"Xiao Ran","non-dropping-particle":"","parse-names":false,"suffix":""}],"container-title":"EBioMedicine","id":"ITEM-35","issued":{"date-parts":[["2019"]]},"page":"354-363","publisher":"Elsevier B.V.","title":"Is the delivery mode a critical factor for the microbial communities in the meconium?","type":"article-journal","volume":"49"},"uris":["http://www.mendeley.com/documents/?uuid=03c106f7-ee79-4eba-97c6-16df85b151a3"]},{"id":"ITEM-36","itemData":{"DOI":"10.1172/jci.insight.127806","PMID":"31479427","author":[{"dropping-particle":"","family":"Younge","given":"Noelle","non-dropping-particle":"","parse-names":false,"suffix":""},{"dropping-particle":"","family":"Brandon","given":"Debra","non-dropping-particle":"","parse-names":false,"suffix":""},{"dropping-particle":"","family":"Seed","given":"Patrick C","non-dropping-particle":"","parse-names":false,"suffix":""},{"dropping-particle":"","family":"Younge","given":"Noelle","non-dropping-particle":"","parse-names":false,"suffix":""},{"dropping-particle":"","family":"Mccann","given":"Jessica R","non-dropping-particle":"","parse-names":false,"suffix":""},{"dropping-particle":"","family":"Ballard","given":"Julie","non-dropping-particle":"","parse-names":false,"suffix":""},{"dropping-particle":"","family":"Plunkett","given":"Catherine","non-dropping-particle":"","parse-names":false,"suffix":""},{"dropping-particle":"","family":"Akhtar","given":"Suhail","non-dropping-particle":"","parse-names":false,"suffix":""},{"dropping-particle":"","family":"Araújo-pérez","given":"Félix","non-dropping-particle":"","parse-names":false,"suffix":""},{"dropping-particle":"","family":"Murtha","given":"Amy","non-dropping-particle":"","parse-names":false,"suffix":""},{"dropping-particle":"","family":"Brandon","given":"Debra","non-dropping-particle":"","parse-names":false,"suffix":""},{"dropping-particle":"","family":"Seed","given":"Patrick C","non-dropping-particle":"","parse-names":false,"suffix":""}],"container-title":"JCI Insight","id":"ITEM-36","issue":"19","issued":{"date-parts":[["2019"]]},"page":"e127806","title":"Fetal exposure to the maternal microbiota in humans and mice","type":"article-journal","volume":"4"},"uris":["http://www.mendeley.com/documents/?uuid=aa140527-64f8-4b20-8d15-9c59418382c3"]},{"id":"ITEM-37","itemData":{"DOI":"10.1080/20002297.2019.1663084","ISSN":"20002297","PMID":"31528268","abstract":"Background: The origin of the initial oral microbiota in neonates still remains poorly understood. Objective: The aim of this study was to understand how the maternal microbiota contributes to the initial neonatal oral microbiota. Design: Twelve mother-neonate pairs with samples from the maternal oral mucosa, uterine cervix and placenta and the neonatal oral cavity immediately after birth were studied. The microbiota composition and diversity were characterized by 16S rRNA gene sequencing (V3-V4 region). The microbiota analyses and comparisons were carried out with Calypso software version 8.1 and with SourceTracker 1.0.1. Results: Samples from the neonatal oral cavity showed moderately high bacterial diversity and low richness. The neonatal oral cavity microbiota seems to share features mainly with the microbes detected in the placenta, followed by the cervical microbiota and the maternal oral microbiota. No statistically significant differences in diversity (Shannon index, p = 0.14), richness (Chao1, p = 0.53) or in microbial composition were observed according to delivery mode. Conclusion: The neonatal oral cavity microbiota is not significantly modulated by the birth canal or maternal oral microbiota but displays clear associations with microbes in the placenta. These results suggest that the neonatal oral microbiota may have a prenatal origin.","author":[{"dropping-particle":"","family":"Tuominen","given":"Heidi","non-dropping-particle":"","parse-names":false,"suffix":""},{"dropping-particle":"","family":"Collado","given":"Maria Carmen","non-dropping-particle":"","parse-names":false,"suffix":""},{"dropping-particle":"","family":"Rautava","given":"Jaana","non-dropping-particle":"","parse-names":false,"suffix":""},{"dropping-particle":"","family":"Syrjänen","given":"Stina","non-dropping-particle":"","parse-names":false,"suffix":""},{"dropping-particle":"","family":"Rautava","given":"Samuli","non-dropping-particle":"","parse-names":false,"suffix":""}],"container-title":"Journal of Oral Microbiology","id":"ITEM-37","issue":"1","issued":{"date-parts":[["2019"]]},"publisher":"Taylor &amp; Francis","title":"Composition and maternal origin of the neonatal oral cavity microbiota","type":"article-journal","volume":"11"},"uris":["http://www.mendeley.com/documents/?uuid=e1e0425c-d516-4d5a-8e03-4ce6fd7d8c7f"]},{"id":"ITEM-38","itemData":{"DOI":"10.1016/j.theriogenology.2020.04.014","ISSN":"0093691X","PMID":"32361303","abstract":"With recent research in humans, a hypothesis known as the sterile womb paradigm has been challenged. The objectives of this study were to determine the presence of placental and fetal microbiomes in dogs, the effect of different types of parturition on the fetal microbiome, and the effect that the fetal microbiome has on early puppy development. A total of 96 newborn puppies from 17 dams were included in the study. Puppies were divided into two groups depending on the type of parturition (vaginal birth (VB) or cesarean section (CS)). Immediately after birth, swabs of the placenta and meconium were taken. Swabs of the oral and vaginal mucosa of the dam were taken in the second half of the pregnancy and just before parturition. All samples were analyzed with a classical bacteriological examination, and bacterial colonies were identified by matrix-assisted laser desorption/ionization time-of-flight mass spectrometry (MALDI-TOF MS). The weight gain of each puppy was tracked daily in the first 7 days postpartum. Bacteria from several different genera were isolated from 86.5% of meconium samples and 57% of placenta samples. While the meconium microbiota resembled bacteria from the maternal vagina in VB puppies, the meconium microbiota of puppies born by CS indicated a relative resemblance to maternal oral and vaginal microbiota. A statistically significant difference in the relative growth rate between puppies born by VB and CS was found (p &lt; 0.05), with puppies born by VB gaining weight faster compared to the CS group. This difference was even more noticeable when VB puppies were compared to puppies born by elective CS. Puppies born without a detectable meconium or placental microbiota showed a slower growth rate than those with a meconium microbiota, regardless of the type of parturition (p &lt; 0.05). The findings of this study provide new information about the placental microbiome in healthy pregnant dams and suggest intrauterine colonization of the fetus in dogs. It seems that the type of delivery and bacterial colonization might be an important consideration for the weight gain in puppies in the first few days of life.","author":[{"dropping-particle":"","family":"Zakošek Pipan","given":"Maja","non-dropping-particle":"","parse-names":false,"suffix":""},{"dropping-particle":"","family":"Kajdič","given":"Leonida","non-dropping-particle":"","parse-names":false,"suffix":""},{"dropping-particle":"","family":"Kalin","given":"Anja","non-dropping-particle":"","parse-names":false,"suffix":""},{"dropping-particle":"","family":"Plavec","given":"Tanja","non-dropping-particle":"","parse-names":false,"suffix":""},{"dropping-particle":"","family":"Zdovc","given":"Irena","non-dropping-particle":"","parse-names":false,"suffix":""}],"container-title":"Theriogenology","id":"ITEM-38","issued":{"date-parts":[["2020"]]},"page":"18-28","title":"Do newborn puppies have their own microbiota at birth? Influence of type of birth on newborn puppy microbiota","type":"article-journal","volume":"152"},"uris":["http://www.mendeley.com/documents/?uuid=a4607ebb-df2d-4557-ad3b-50c234066f49"]},{"id":"ITEM-39","itemData":{"DOI":"10.1016/j.placenta.2020.01.006","ISSN":"15323102","PMID":"32174306","abstract":"Introduction: It is widely debated whether fetal membranes possess a genuine microbiome, and if bacterial presence and load is linked to inflammation. Chorioamnionitis is an inflammation of the fetal membranes. This research focussed on inflammatory diagnosed histological chorioamnionitis (HCA) and aimed to determine whether the bacterial load in fetal membranes correlates to inflammatory response, including histological staging and inflammatory markers in HCA. Methods: Fetal membrane samples were collected from patients with preterm spontaneous labour and histologically phenotyped chorioamnionitis (HCA; n = .12), or preterm (n = .6) and term labour without HCA (n = .6). The bacterial profile of fetal membranes was analysed by sequencing the V4 region of the 16S rRNA gene. Bacterial load was determined using qPCR copy number/mg of tissue. The association between bacterial load and bacterial profile composition was assessed using correlation analysis. Results: Bacterial load was significantly greater within HCA amnion (p = .0.002) and chorion (p = .0.042), compared to preterm birth without HCA. Increased bacterial load was positively correlated with increased histological staging (p = .0.001) and the expression of five inflammatory markers; IL8, TLR1, TLR2, LY96 and IRAK2 (p=&lt;0.050). Bacterial profiles were significantly different between membranes with and without HCA in amnion (p = .0.012) and chorion (p = .0.001), but no differences between specific genera were detected. Discussion: Inflammatory HCA is associated with infection and increased bacterial load in a dose response relationship. Bacterial load is positively correlated with HCA severity and the TLR signalling pathway. Further research should investigate the bacterial load threshold required to generate an inflammatory response in HCA.","author":[{"dropping-particle":"","family":"Hockney","given":"Rochelle","non-dropping-particle":"","parse-names":false,"suffix":""},{"dropping-particle":"","family":"Waring","given":"Gareth J.","non-dropping-particle":"","parse-names":false,"suffix":""},{"dropping-particle":"","family":"Taylor","given":"Gillian","non-dropping-particle":"","parse-names":false,"suffix":""},{"dropping-particle":"","family":"Cummings","given":"Stephen P.","non-dropping-particle":"","parse-names":false,"suffix":""},{"dropping-particle":"","family":"Robson","given":"Stephen C.","non-dropping-particle":"","parse-names":false,"suffix":""},{"dropping-particle":"","family":"Orr","given":"Caroline H.","non-dropping-particle":"","parse-names":false,"suffix":""},{"dropping-particle":"","family":"Nelson","given":"Andrew","non-dropping-particle":"","parse-names":false,"suffix":""}],"container-title":"Placenta","id":"ITEM-39","issue":"January","issued":{"date-parts":[["2020"]]},"page":"43-51","publisher":"Elsevier Ltd","title":"Fetal membrane bacterial load is increased in histologically confirmed inflammatory chorioamnionitis: A retrospective cohort study: Fetal membrane bacterial load is increased in HCA","type":"article-journal","volume":"91"},"uris":["http://www.mendeley.com/documents/?uuid=e81d799b-5b2c-4570-bbc3-53a472a274b8"]},{"id":"ITEM-40","itemData":{"DOI":"10.1136/gutjnl-2019-319101","ISBN":"2019319101","ISSN":"14683288","PMID":"31900289","abstract":"Objective Pre-eclampsia (PE) is one of the malignant metabolic diseases that complicate pregnancy. Gut dysbiosis has been identified for causing metabolic diseases, but the role of gut microbiome in the pathogenesis of PE remains unknown. Design We performed a case-control study to compare the faecal microbiome of PE and normotensive pregnant women by 16S ribosomal RNA (rRNA) sequencing. To address the causative relationship between gut dysbiosis and PE, we used faecal microbiota transplantation (FMT) in an antibiotic-treated mouse model. Finally, we determined the microbiome translocation and immune responses in human and mouse placental samples by 16S rRNA sequencing, quantitative PCR and in situ hybridisation. Results Patients with PE showed reduced bacterial diversity with obvious dysbiosis. Opportunistic pathogens, particularly Fusobacterium and Veillonella, were enriched, whereas beneficial bacteria, including Faecalibacterium and Akkermansia, were markedly depleted in the PE group. The abundances of these discriminative bacteria were correlated with blood pressure (BP), proteinuria, aminotransferase and creatinine levels. On successful colonisation, the gut microbiome from patients with PE triggered a dramatic, increased pregestational BP of recipient mice, which further increased after gestation. In addition, the PE-transplanted group showed increased proteinuria, embryonic resorption and lower fetal and placental weights. Their T regulatory/helper-17 balance in the small intestine and spleen was disturbed with more severe intestinal leakage. In the placenta of both patients with PE and PE-FMT mice, the total bacteria, Fusobacterium, and inflammatory cytokine levels were significantly increased. Conclusions This study suggests that the gut microbiome of patients with PE is dysbiotic and contributes to disease pathogenesis.","author":[{"dropping-particle":"","family":"Chen","given":"Xia","non-dropping-particle":"","parse-names":false,"suffix":""},{"dropping-particle":"","family":"Li","given":"Pan","non-dropping-particle":"","parse-names":false,"suffix":""},{"dropping-particle":"","family":"Liu","given":"Mian","non-dropping-particle":"","parse-names":false,"suffix":""},{"dropping-particle":"","family":"Zheng","given":"Huimin","non-dropping-particle":"","parse-names":false,"suffix":""},{"dropping-particle":"","family":"He","given":"Yan","non-dropping-particle":"","parse-names":false,"suffix":""},{"dropping-particle":"","family":"Chen","given":"Mu Xuan","non-dropping-particle":"","parse-names":false,"suffix":""},{"dropping-particle":"","family":"Tang","given":"Wenli","non-dropping-particle":"","parse-names":false,"suffix":""},{"dropping-particle":"","family":"Yue","given":"Xiaojing","non-dropping-particle":"","parse-names":false,"suffix":""},{"dropping-particle":"","family":"Huang","given":"Yongxin","non-dropping-particle":"","parse-names":false,"suffix":""},{"dropping-particle":"","family":"Zhuang","given":"Lingling","non-dropping-particle":"","parse-names":false,"suffix":""},{"dropping-particle":"","family":"Wang","given":"Zhijian","non-dropping-particle":"","parse-names":false,"suffix":""},{"dropping-particle":"","family":"Zhong","given":"Mei","non-dropping-particle":"","parse-names":false,"suffix":""},{"dropping-particle":"","family":"Ke","given":"Guibao","non-dropping-particle":"","parse-names":false,"suffix":""},{"dropping-particle":"","family":"Hu","given":"Haoyue","non-dropping-particle":"","parse-names":false,"suffix":""},{"dropping-particle":"","family":"Feng","given":"Yinglin","non-dropping-particle":"","parse-names":false,"suffix":""},{"dropping-particle":"","family":"Chen","given":"Yun","non-dropping-particle":"","parse-names":false,"suffix":""},{"dropping-particle":"","family":"Yu","given":"Yanhong","non-dropping-particle":"","parse-names":false,"suffix":""},{"dropping-particle":"","family":"Zhou","given":"Hongwei","non-dropping-particle":"","parse-names":false,"suffix":""},{"dropping-particle":"","family":"Huang","given":"Liping","non-dropping-particle":"","parse-names":false,"suffix":""}],"container-title":"Gut","id":"ITEM-40","issue":"3","issued":{"date-parts":[["2020"]]},"page":"513-522","title":"Gut dysbiosis induces the development of pre-eclampsia through bacterial translocation","type":"article-journal","volume":"69"},"uris":["http://www.mendeley.com/documents/?uuid=38a48fa2-3448-4fce-9dcf-09ff8478f907"]},{"id":"ITEM-41","itemData":{"DOI":"10.1038/s41591-020-0761-3","ISSN":"1546170X","PMID":"32094926","abstract":"Mucosal immunity develops in the human fetal intestine by 11–14 weeks of gestation, yet whether viable microbes exist in utero and interact with the intestinal immune system is unknown. Bacteria-like morphology was identified in pockets of human fetal meconium at mid-gestation by scanning electron microscopy (n = 4), and a sparse bacterial signal was detected by 16S rRNA sequencing (n = 40 of 50) compared to environmental controls (n = 87). Eighteen taxa were enriched in fetal meconium, with Micrococcaceae (n = 9) and Lactobacillus (n = 6) the most abundant. Fetal intestines dominated by Micrococcaceae exhibited distinct patterns of T cell composition and epithelial transcription. Fetal Micrococcus luteus, isolated only in the presence of monocytes, grew on placental hormones, remained viable within antigen presenting cells, limited inflammation ex vivo and possessed genomic features linked with survival in the fetus. Thus, viable bacteria are highly limited in the fetal intestine at mid-gestation, although strains with immunomodulatory capacity are detected in subsets of specimens.","author":[{"dropping-particle":"","family":"Rackaityte","given":"E.","non-dropping-particle":"","parse-names":false,"suffix":""},{"dropping-particle":"","family":"Halkias","given":"J.","non-dropping-particle":"","parse-names":false,"suffix":""},{"dropping-particle":"","family":"Fukui","given":"E. M.","non-dropping-particle":"","parse-names":false,"suffix":""},{"dropping-particle":"","family":"Mendoza","given":"V. F.","non-dropping-particle":"","parse-names":false,"suffix":""},{"dropping-particle":"","family":"Hayzelden","given":"C.","non-dropping-particle":"","parse-names":false,"suffix":""},{"dropping-particle":"","family":"Crawford","given":"E. D.","non-dropping-particle":"","parse-names":false,"suffix":""},{"dropping-particle":"","family":"Fujimura","given":"K. E.","non-dropping-particle":"","parse-names":false,"suffix":""},{"dropping-particle":"","family":"Burt","given":"T. D.","non-dropping-particle":"","parse-names":false,"suffix":""},{"dropping-particle":"V.","family":"Lynch","given":"S.","non-dropping-particle":"","parse-names":false,"suffix":""}],"container-title":"Nature Medicine","id":"ITEM-41","issue":"4","issued":{"date-parts":[["2020"]]},"page":"599-607","publisher":"Springer US","title":"Viable bacterial colonization is highly limited in the human intestine in utero","type":"article-journal","volume":"26"},"uris":["http://www.mendeley.com/documents/?uuid=5c743ad9-bec5-4509-aa51-64bbb6c79292"]}],"mendeley":{"formattedCitation":"&lt;span style=\"baseline\"&gt; [10–50]&lt;/span&gt;","plainTextFormattedCitation":" [10–50]","previouslyFormattedCitation":"&lt;span style=\"baseline\"&gt; [10–50]&lt;/span&gt;"},"properties":{"noteIndex":0},"schema":"https://github.com/citation-style-language/schema/raw/master/csl-citation.json"}</w:instrText>
      </w:r>
      <w:r w:rsidR="00732EC0" w:rsidRPr="00BC6DB1">
        <w:rPr>
          <w:rFonts w:asciiTheme="minorHAnsi" w:hAnsiTheme="minorHAnsi" w:cstheme="minorHAnsi"/>
          <w:sz w:val="22"/>
          <w:shd w:val="clear" w:color="auto" w:fill="FFFFFF"/>
        </w:rPr>
        <w:fldChar w:fldCharType="separate"/>
      </w:r>
      <w:r w:rsidR="001927C8">
        <w:rPr>
          <w:rFonts w:asciiTheme="minorHAnsi" w:hAnsiTheme="minorHAnsi" w:cstheme="minorHAnsi"/>
          <w:noProof/>
          <w:sz w:val="22"/>
          <w:shd w:val="clear" w:color="auto" w:fill="FFFFFF"/>
        </w:rPr>
        <w:t xml:space="preserve"> [10–54</w:t>
      </w:r>
      <w:r w:rsidR="003276C5" w:rsidRPr="003276C5">
        <w:rPr>
          <w:rFonts w:asciiTheme="minorHAnsi" w:hAnsiTheme="minorHAnsi" w:cstheme="minorHAnsi"/>
          <w:noProof/>
          <w:sz w:val="22"/>
          <w:shd w:val="clear" w:color="auto" w:fill="FFFFFF"/>
        </w:rPr>
        <w:t>]</w:t>
      </w:r>
      <w:r w:rsidR="00732EC0" w:rsidRPr="00BC6DB1">
        <w:rPr>
          <w:rFonts w:asciiTheme="minorHAnsi" w:hAnsiTheme="minorHAnsi" w:cstheme="minorHAnsi"/>
          <w:sz w:val="22"/>
          <w:shd w:val="clear" w:color="auto" w:fill="FFFFFF"/>
        </w:rPr>
        <w:fldChar w:fldCharType="end"/>
      </w:r>
      <w:r w:rsidR="00732EC0">
        <w:rPr>
          <w:rFonts w:asciiTheme="minorHAnsi" w:hAnsiTheme="minorHAnsi" w:cstheme="minorHAnsi"/>
          <w:sz w:val="22"/>
          <w:shd w:val="clear" w:color="auto" w:fill="FFFFFF"/>
        </w:rPr>
        <w:t>.</w:t>
      </w:r>
      <w:r w:rsidRPr="001338E3">
        <w:rPr>
          <w:rFonts w:asciiTheme="minorHAnsi" w:hAnsiTheme="minorHAnsi" w:cstheme="minorHAnsi"/>
          <w:sz w:val="22"/>
          <w:shd w:val="clear" w:color="auto" w:fill="FFFFFF"/>
        </w:rPr>
        <w:t xml:space="preserve"> First, it appears that the source and sink of these early developmental communities (i.e., breastmilk, placenta, amniotic fluid, meconium, newborn oral</w:t>
      </w:r>
      <w:r w:rsidR="00253DD3">
        <w:rPr>
          <w:rFonts w:asciiTheme="minorHAnsi" w:hAnsiTheme="minorHAnsi" w:cstheme="minorHAnsi"/>
          <w:sz w:val="22"/>
          <w:shd w:val="clear" w:color="auto" w:fill="FFFFFF"/>
        </w:rPr>
        <w:t>,</w:t>
      </w:r>
      <w:r w:rsidRPr="001338E3">
        <w:rPr>
          <w:rFonts w:asciiTheme="minorHAnsi" w:hAnsiTheme="minorHAnsi" w:cstheme="minorHAnsi"/>
          <w:sz w:val="22"/>
          <w:shd w:val="clear" w:color="auto" w:fill="FFFFFF"/>
        </w:rPr>
        <w:t xml:space="preserve"> and skin communities) are general</w:t>
      </w:r>
      <w:r w:rsidR="00632A85">
        <w:rPr>
          <w:rFonts w:asciiTheme="minorHAnsi" w:hAnsiTheme="minorHAnsi" w:cstheme="minorHAnsi"/>
          <w:sz w:val="22"/>
          <w:shd w:val="clear" w:color="auto" w:fill="FFFFFF"/>
        </w:rPr>
        <w:t>ly</w:t>
      </w:r>
      <w:r w:rsidRPr="001338E3">
        <w:rPr>
          <w:rFonts w:asciiTheme="minorHAnsi" w:hAnsiTheme="minorHAnsi" w:cstheme="minorHAnsi"/>
          <w:sz w:val="22"/>
          <w:shd w:val="clear" w:color="auto" w:fill="FFFFFF"/>
        </w:rPr>
        <w:t xml:space="preserve"> of low biomass and low abundance. </w:t>
      </w:r>
      <w:r w:rsidR="00632A85">
        <w:rPr>
          <w:rFonts w:asciiTheme="minorHAnsi" w:hAnsiTheme="minorHAnsi" w:cstheme="minorHAnsi"/>
          <w:sz w:val="22"/>
          <w:shd w:val="clear" w:color="auto" w:fill="FFFFFF"/>
        </w:rPr>
        <w:t>We speculate that the presumptive active “pruning” efforts by the immune cells at the maternal-fetal interface are of paramount importance to both the health of the pregnancy</w:t>
      </w:r>
      <w:r w:rsidR="00732EC0">
        <w:rPr>
          <w:rFonts w:asciiTheme="minorHAnsi" w:hAnsiTheme="minorHAnsi" w:cstheme="minorHAnsi"/>
          <w:sz w:val="22"/>
          <w:shd w:val="clear" w:color="auto" w:fill="FFFFFF"/>
        </w:rPr>
        <w:t xml:space="preserve"> </w:t>
      </w:r>
      <w:r w:rsidR="00632A85">
        <w:rPr>
          <w:rFonts w:asciiTheme="minorHAnsi" w:hAnsiTheme="minorHAnsi" w:cstheme="minorHAnsi"/>
          <w:sz w:val="22"/>
          <w:shd w:val="clear" w:color="auto" w:fill="FFFFFF"/>
        </w:rPr>
        <w:t xml:space="preserve">and the offspring. </w:t>
      </w:r>
      <w:r w:rsidRPr="001338E3">
        <w:rPr>
          <w:rFonts w:asciiTheme="minorHAnsi" w:hAnsiTheme="minorHAnsi" w:cstheme="minorHAnsi"/>
          <w:sz w:val="22"/>
          <w:shd w:val="clear" w:color="auto" w:fill="FFFFFF"/>
        </w:rPr>
        <w:t xml:space="preserve">Second, being truly “germ free” (or at least germ depleted) carries imminent risk of disease. Namely, </w:t>
      </w:r>
      <w:proofErr w:type="spellStart"/>
      <w:r w:rsidRPr="001338E3">
        <w:rPr>
          <w:rFonts w:asciiTheme="minorHAnsi" w:hAnsiTheme="minorHAnsi" w:cstheme="minorHAnsi"/>
          <w:sz w:val="22"/>
          <w:shd w:val="clear" w:color="auto" w:fill="FFFFFF"/>
        </w:rPr>
        <w:t>gnotobiotic</w:t>
      </w:r>
      <w:proofErr w:type="spellEnd"/>
      <w:r w:rsidRPr="001338E3">
        <w:rPr>
          <w:rFonts w:asciiTheme="minorHAnsi" w:hAnsiTheme="minorHAnsi" w:cstheme="minorHAnsi"/>
          <w:sz w:val="22"/>
          <w:shd w:val="clear" w:color="auto" w:fill="FFFFFF"/>
        </w:rPr>
        <w:t xml:space="preserve"> mice still carry pregnancies to term and can propagate relatively deplete or replete lineages, but are impressively prone to postnatal inflammation and sepsis from intestinal pathogens</w:t>
      </w:r>
      <w:r w:rsidR="000816CC">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97/SHK.0b013e31826e47e8","ISSN":"10732322","PMID":"23042193","abstract":"The endogenous bacteria have been hypothesized to play a significant role in the pathophysiology of critical illness, although their role in sepsis is poorly understood. The purpose of this study was to determine how commensal bacteria alter the host response to sepsis. Conventional and germ-free (GF) C57Bl/6 mice were subjected to Pseudomonas aeruginosa pneumonia. All GF mice died within 2 days, whereas 44% of conventional mice survived for 7 days (P = 0.001). Diluting the dose of bacteria 10-fold in GF mice led to similar survival in GF and conventional mice. When animals with similar mortality were assayed for intestinal integrity, GF mice had lower levels of intestinal epithelial apoptosis but similar levels of proliferation and intestinal permeability. Germ-free mice had significantly lower levels of tumor necrosis factor and interleukin 1β in bronchoalveolar lavage fluid compared with conventional mice without changes in systemic cytokine production. Under conventional conditions, sepsis unmasks lymphocyte control of intestinal epithelial apoptosis, because sepsis induces a greater increase in gut apoptosis in Rag-1-/- mice than in wild-type mice. However, in a separate set of experiments, gut apoptosis was similar between septic GF Rag-1-/- mice and septic GF wild-type mice. These data demonstrate that the endogenous bacteria play a protective role in mediating mortality from pneumonia-induced sepsis, potentially mediated through altered intestinal apoptosis and the local proinflammatory response. In addition, sepsis-induced lymphocyte-dependent increases in gut epithelial apoptosis appear to be mediated by the endogenous bacteria. © 2012 by the Shock Society.","author":[{"dropping-particle":"","family":"Fox","given":"Amy C.","non-dropping-particle":"","parse-names":false,"suffix":""},{"dropping-particle":"","family":"McConnell","given":"Kevin W.","non-dropping-particle":"","parse-names":false,"suffix":""},{"dropping-particle":"","family":"Yoseph","given":"Benyam P.","non-dropping-particle":"","parse-names":false,"suffix":""},{"dropping-particle":"","family":"Breed","given":"Elise","non-dropping-particle":"","parse-names":false,"suffix":""},{"dropping-particle":"","family":"Liang","given":"Zhe","non-dropping-particle":"","parse-names":false,"suffix":""},{"dropping-particle":"","family":"Clark","given":"Andrew T.","non-dropping-particle":"","parse-names":false,"suffix":""},{"dropping-particle":"","family":"O'Donnell","given":"David","non-dropping-particle":"","parse-names":false,"suffix":""},{"dropping-particle":"","family":"Zee-Cheng","given":"Brendan","non-dropping-particle":"","parse-names":false,"suffix":""},{"dropping-particle":"","family":"Jung","given":"Enjae","non-dropping-particle":"","parse-names":false,"suffix":""},{"dropping-particle":"","family":"Dominguez","given":"Jessica A.","non-dropping-particle":"","parse-names":false,"suffix":""},{"dropping-particle":"","family":"Dunne","given":"W. Michael","non-dropping-particle":"","parse-names":false,"suffix":""},{"dropping-particle":"","family":"Burd","given":"Eileen M.","non-dropping-particle":"","parse-names":false,"suffix":""},{"dropping-particle":"","family":"Coopersmith","given":"Craig M.","non-dropping-particle":"","parse-names":false,"suffix":""}],"container-title":"Shock","id":"ITEM-1","issue":"5","issued":{"date-parts":[["2012"]]},"page":"508-514","title":"The endogenous bacteria alter gut epithelial apoptosis and decrease mortality following pseudomonas aeruginosa pneumonia","type":"article-journal","volume":"38"},"uris":["http://www.mendeley.com/documents/?uuid=dfd8871a-d434-44c2-a50d-7077ec5edb3a"]},{"id":"ITEM-2","itemData":{"DOI":"10.1038/nm.3542","ISBN":"3902264330","PMID":"24747744","abstract":"Neonatal colonization by microbes, which begins immediately after birth, is influenced by gestational age and the mother's microbiota and is modified by exposure to antibiotics. In neonates, prolonged duration of antibiotic therapy is associated with increased risk of late-onset sepsis (LOS), a disorder controlled by neutrophils. A role for the microbiota in regulating neutrophil development and susceptibility to sepsis in the neonate remains unclear. We exposed pregnant mouse dams to antibiotics in drinking water to limit transfer of maternal microbes to the neonates. Antibiotic exposure of dams decreased the total number and composition of microbes in the intestine of the neonates. This was associated with decreased numbers of circulating and bone marrow neutrophils and granulocyte/macrophage-restricted progenitor cells in the bone marrow of antibiotic-treated and germ-free neonates. Antibiotic exposure of dams reduced the number of interleukin-17 (IL-17)-producing cells in the intestine and production of granulocyte colony-stimulating factor (G-CSF). Granulocytopenia was associated with impaired host defense and increased susceptibility to Escherichia coli K1 and Klebsiella pneumoniae sepsis in antibiotic-treated neonates, which could be partially reversed by administration of G-CSF. Transfer of a normal microbiota into antibiotic-treated neonates induced IL-17 production by group 3 innate lymphoid cells (ILCs) in the intestine, increasing plasma G-CSF levels and neutrophil numbers in a Toll-like receptor 4 (TLR4)- and myeloid differentiation factor 88 (MyD88)-dependent manner and restored IL-17-dependent resistance to sepsis. Specific depletion of ILCs prevented IL-17- and G-CSF-dependent granulocytosis and resistance to sepsis. These data support a role for the intestinal microbiota in regulation of granulocytosis, neutrophil homeostasis and host resistance to sepsis in neonates.","author":[{"dropping-particle":"","family":"Deshmukh","given":"HS","non-dropping-particle":"","parse-names":false,"suffix":""},{"dropping-particle":"","family":"Liu","given":"Y","non-dropping-particle":"","parse-names":false,"suffix":""},{"dropping-particle":"","family":"Menkiti","given":"OR","non-dropping-particle":"","parse-names":false,"suffix":""},{"dropping-particle":"","family":"Mei","given":"J","non-dropping-particle":"","parse-names":false,"suffix":""},{"dropping-particle":"","family":"Dai","given":"N","non-dropping-particle":"","parse-names":false,"suffix":""},{"dropping-particle":"","family":"O'Leary","given":"CE","non-dropping-particle":"","parse-names":false,"suffix":""},{"dropping-particle":"","family":"Oliver","given":"PM","non-dropping-particle":"","parse-names":false,"suffix":""},{"dropping-particle":"","family":"Kolls","given":"JK","non-dropping-particle":"","parse-names":false,"suffix":""},{"dropping-particle":"","family":"Weiser","given":"JN","non-dropping-particle":"","parse-names":false,"suffix":""},{"dropping-particle":"","family":"Worthen","given":"GS","non-dropping-particle":"","parse-names":false,"suffix":""}],"container-title":"Nat Med","id":"ITEM-2","issue":"5","issued":{"date-parts":[["2014"]]},"page":"524-530","title":"movingThe microbiota regulareclinertes neutrophil homeostasis and host resistance to Escherichia coli K1 sepsis in neonatal mice","type":"article-journal","volume":"20"},"uris":["http://www.mendeley.com/documents/?uuid=0fc5ed89-8e10-4d0c-84ad-74e99f0a34e7"]}],"mendeley":{"formattedCitation":"&lt;span style=\"baseline\"&gt; [66,67]&lt;/span&gt;","plainTextFormattedCitation":" [66,67]","previouslyFormattedCitation":"&lt;span style=\"baseline\"&gt; [66,67]&lt;/span&gt;"},"properties":{"noteIndex":0},"schema":"https://github.com/citation-style-language/schema/raw/master/csl-citation.json"}</w:instrText>
      </w:r>
      <w:r w:rsidR="000816CC">
        <w:rPr>
          <w:rFonts w:asciiTheme="minorHAnsi" w:hAnsiTheme="minorHAnsi" w:cstheme="minorHAnsi"/>
          <w:sz w:val="22"/>
          <w:shd w:val="clear" w:color="auto" w:fill="FFFFFF"/>
        </w:rPr>
        <w:fldChar w:fldCharType="separate"/>
      </w:r>
      <w:r w:rsidR="000E6E78" w:rsidRPr="000E6E78">
        <w:rPr>
          <w:rFonts w:asciiTheme="minorHAnsi" w:hAnsiTheme="minorHAnsi" w:cstheme="minorHAnsi"/>
          <w:noProof/>
          <w:sz w:val="22"/>
          <w:shd w:val="clear" w:color="auto" w:fill="FFFFFF"/>
        </w:rPr>
        <w:t xml:space="preserve"> [66,67]</w:t>
      </w:r>
      <w:r w:rsidR="000816CC">
        <w:rPr>
          <w:rFonts w:asciiTheme="minorHAnsi" w:hAnsiTheme="minorHAnsi" w:cstheme="minorHAnsi"/>
          <w:sz w:val="22"/>
          <w:shd w:val="clear" w:color="auto" w:fill="FFFFFF"/>
        </w:rPr>
        <w:fldChar w:fldCharType="end"/>
      </w:r>
      <w:r w:rsidRPr="001338E3">
        <w:rPr>
          <w:rFonts w:asciiTheme="minorHAnsi" w:hAnsiTheme="minorHAnsi" w:cstheme="minorHAnsi"/>
          <w:sz w:val="22"/>
          <w:shd w:val="clear" w:color="auto" w:fill="FFFFFF"/>
        </w:rPr>
        <w:t xml:space="preserve">. Thus, there appears to be a role for these microbes (or at least their antigens and DNA) in generating immune tolerance in the offspring, although </w:t>
      </w:r>
      <w:r w:rsidR="000816CC">
        <w:rPr>
          <w:rFonts w:asciiTheme="minorHAnsi" w:hAnsiTheme="minorHAnsi" w:cstheme="minorHAnsi"/>
          <w:sz w:val="22"/>
          <w:shd w:val="clear" w:color="auto" w:fill="FFFFFF"/>
        </w:rPr>
        <w:t>the mechanisms remain</w:t>
      </w:r>
      <w:r w:rsidRPr="001338E3">
        <w:rPr>
          <w:rFonts w:asciiTheme="minorHAnsi" w:hAnsiTheme="minorHAnsi" w:cstheme="minorHAnsi"/>
          <w:sz w:val="22"/>
          <w:shd w:val="clear" w:color="auto" w:fill="FFFFFF"/>
        </w:rPr>
        <w:t xml:space="preserve"> poorly understood. Third, within a short span of time and devoid of extensive exposures </w:t>
      </w:r>
      <w:r w:rsidR="00253DD3">
        <w:rPr>
          <w:rFonts w:asciiTheme="minorHAnsi" w:hAnsiTheme="minorHAnsi" w:cstheme="minorHAnsi"/>
          <w:sz w:val="22"/>
          <w:shd w:val="clear" w:color="auto" w:fill="FFFFFF"/>
        </w:rPr>
        <w:t>that</w:t>
      </w:r>
      <w:r w:rsidRPr="001338E3">
        <w:rPr>
          <w:rFonts w:asciiTheme="minorHAnsi" w:hAnsiTheme="minorHAnsi" w:cstheme="minorHAnsi"/>
          <w:sz w:val="22"/>
          <w:shd w:val="clear" w:color="auto" w:fill="FFFFFF"/>
        </w:rPr>
        <w:t xml:space="preserve"> might seed horizontal transfer, the microbiome will remarkably expand and </w:t>
      </w:r>
      <w:proofErr w:type="spellStart"/>
      <w:r w:rsidRPr="001338E3">
        <w:rPr>
          <w:rFonts w:asciiTheme="minorHAnsi" w:hAnsiTheme="minorHAnsi" w:cstheme="minorHAnsi"/>
          <w:sz w:val="22"/>
          <w:shd w:val="clear" w:color="auto" w:fill="FFFFFF"/>
        </w:rPr>
        <w:t>speciate</w:t>
      </w:r>
      <w:proofErr w:type="spellEnd"/>
      <w:r w:rsidRPr="001338E3">
        <w:rPr>
          <w:rFonts w:asciiTheme="minorHAnsi" w:hAnsiTheme="minorHAnsi" w:cstheme="minorHAnsi"/>
          <w:sz w:val="22"/>
          <w:shd w:val="clear" w:color="auto" w:fill="FFFFFF"/>
        </w:rPr>
        <w:t xml:space="preserve"> by body niche</w:t>
      </w:r>
      <w:r w:rsidR="001927C8">
        <w:rPr>
          <w:rFonts w:asciiTheme="minorHAnsi" w:hAnsiTheme="minorHAnsi" w:cstheme="minorHAnsi"/>
          <w:sz w:val="22"/>
          <w:shd w:val="clear" w:color="auto" w:fill="FFFFFF"/>
        </w:rPr>
        <w:t xml:space="preserve"> [115]</w:t>
      </w:r>
      <w:r w:rsidRPr="001338E3">
        <w:rPr>
          <w:rFonts w:asciiTheme="minorHAnsi" w:hAnsiTheme="minorHAnsi" w:cstheme="minorHAnsi"/>
          <w:sz w:val="22"/>
          <w:shd w:val="clear" w:color="auto" w:fill="FFFFFF"/>
        </w:rPr>
        <w:t xml:space="preserve">. </w:t>
      </w:r>
      <w:r w:rsidR="00632A85">
        <w:rPr>
          <w:rFonts w:asciiTheme="minorHAnsi" w:hAnsiTheme="minorHAnsi" w:cstheme="minorHAnsi"/>
          <w:sz w:val="22"/>
          <w:shd w:val="clear" w:color="auto" w:fill="FFFFFF"/>
        </w:rPr>
        <w:t>The importance of who</w:t>
      </w:r>
      <w:r w:rsidR="006E0854">
        <w:rPr>
          <w:rFonts w:asciiTheme="minorHAnsi" w:hAnsiTheme="minorHAnsi" w:cstheme="minorHAnsi"/>
          <w:sz w:val="22"/>
          <w:shd w:val="clear" w:color="auto" w:fill="FFFFFF"/>
        </w:rPr>
        <w:t xml:space="preserve"> (versus what function their metagenome encodes for)</w:t>
      </w:r>
      <w:r w:rsidR="00632A85">
        <w:rPr>
          <w:rFonts w:asciiTheme="minorHAnsi" w:hAnsiTheme="minorHAnsi" w:cstheme="minorHAnsi"/>
          <w:sz w:val="22"/>
          <w:shd w:val="clear" w:color="auto" w:fill="FFFFFF"/>
        </w:rPr>
        <w:t xml:space="preserve"> is first present and </w:t>
      </w:r>
      <w:proofErr w:type="gramStart"/>
      <w:r w:rsidR="00632A85">
        <w:rPr>
          <w:rFonts w:asciiTheme="minorHAnsi" w:hAnsiTheme="minorHAnsi" w:cstheme="minorHAnsi"/>
          <w:sz w:val="22"/>
          <w:shd w:val="clear" w:color="auto" w:fill="FFFFFF"/>
        </w:rPr>
        <w:t>may</w:t>
      </w:r>
      <w:proofErr w:type="gramEnd"/>
      <w:r w:rsidR="00632A85">
        <w:rPr>
          <w:rFonts w:asciiTheme="minorHAnsi" w:hAnsiTheme="minorHAnsi" w:cstheme="minorHAnsi"/>
          <w:sz w:val="22"/>
          <w:shd w:val="clear" w:color="auto" w:fill="FFFFFF"/>
        </w:rPr>
        <w:t xml:space="preserve"> later mediate colonization permissiveness (or resistance) remains to be determined. Nonetheless, the </w:t>
      </w:r>
      <w:r w:rsidRPr="001338E3">
        <w:rPr>
          <w:rFonts w:asciiTheme="minorHAnsi" w:hAnsiTheme="minorHAnsi" w:cstheme="minorHAnsi"/>
          <w:sz w:val="22"/>
          <w:shd w:val="clear" w:color="auto" w:fill="FFFFFF"/>
        </w:rPr>
        <w:t xml:space="preserve">consistency of </w:t>
      </w:r>
      <w:r w:rsidR="00632A85">
        <w:rPr>
          <w:rFonts w:asciiTheme="minorHAnsi" w:hAnsiTheme="minorHAnsi" w:cstheme="minorHAnsi"/>
          <w:sz w:val="22"/>
          <w:shd w:val="clear" w:color="auto" w:fill="FFFFFF"/>
        </w:rPr>
        <w:t xml:space="preserve">these collective </w:t>
      </w:r>
      <w:r w:rsidRPr="001338E3">
        <w:rPr>
          <w:rFonts w:asciiTheme="minorHAnsi" w:hAnsiTheme="minorHAnsi" w:cstheme="minorHAnsi"/>
          <w:sz w:val="22"/>
          <w:shd w:val="clear" w:color="auto" w:fill="FFFFFF"/>
        </w:rPr>
        <w:t xml:space="preserve">observations suggest that </w:t>
      </w:r>
      <w:r w:rsidR="00632A85">
        <w:rPr>
          <w:rFonts w:asciiTheme="minorHAnsi" w:hAnsiTheme="minorHAnsi" w:cstheme="minorHAnsi"/>
          <w:sz w:val="22"/>
          <w:shd w:val="clear" w:color="auto" w:fill="FFFFFF"/>
        </w:rPr>
        <w:t>the underlying molecular events and</w:t>
      </w:r>
      <w:r w:rsidRPr="001338E3">
        <w:rPr>
          <w:rFonts w:asciiTheme="minorHAnsi" w:hAnsiTheme="minorHAnsi" w:cstheme="minorHAnsi"/>
          <w:sz w:val="22"/>
          <w:shd w:val="clear" w:color="auto" w:fill="FFFFFF"/>
        </w:rPr>
        <w:t xml:space="preserve"> processes </w:t>
      </w:r>
      <w:r w:rsidR="00253DD3">
        <w:rPr>
          <w:rFonts w:asciiTheme="minorHAnsi" w:hAnsiTheme="minorHAnsi" w:cstheme="minorHAnsi"/>
          <w:sz w:val="22"/>
          <w:shd w:val="clear" w:color="auto" w:fill="FFFFFF"/>
        </w:rPr>
        <w:t>that</w:t>
      </w:r>
      <w:r w:rsidR="00632A85">
        <w:rPr>
          <w:rFonts w:asciiTheme="minorHAnsi" w:hAnsiTheme="minorHAnsi" w:cstheme="minorHAnsi"/>
          <w:sz w:val="22"/>
          <w:shd w:val="clear" w:color="auto" w:fill="FFFFFF"/>
        </w:rPr>
        <w:t xml:space="preserve"> tailor the early microbiome </w:t>
      </w:r>
      <w:r w:rsidRPr="001338E3">
        <w:rPr>
          <w:rFonts w:asciiTheme="minorHAnsi" w:hAnsiTheme="minorHAnsi" w:cstheme="minorHAnsi"/>
          <w:sz w:val="22"/>
          <w:shd w:val="clear" w:color="auto" w:fill="FFFFFF"/>
        </w:rPr>
        <w:t xml:space="preserve">very likely play some role in later </w:t>
      </w:r>
      <w:r w:rsidR="00632A85">
        <w:rPr>
          <w:rFonts w:asciiTheme="minorHAnsi" w:hAnsiTheme="minorHAnsi" w:cstheme="minorHAnsi"/>
          <w:sz w:val="22"/>
          <w:shd w:val="clear" w:color="auto" w:fill="FFFFFF"/>
        </w:rPr>
        <w:t>health or disease risk</w:t>
      </w:r>
      <w:r w:rsidRPr="001338E3">
        <w:rPr>
          <w:rFonts w:asciiTheme="minorHAnsi" w:hAnsiTheme="minorHAnsi" w:cstheme="minorHAnsi"/>
          <w:sz w:val="22"/>
          <w:shd w:val="clear" w:color="auto" w:fill="FFFFFF"/>
        </w:rPr>
        <w:t>, albeit imperfectly understood at present.</w:t>
      </w:r>
    </w:p>
    <w:p w14:paraId="481F4310" w14:textId="44EE83FB" w:rsidR="00AC0288" w:rsidRPr="00BC6DB1" w:rsidRDefault="00AC0288" w:rsidP="00F143E4">
      <w:pPr>
        <w:spacing w:line="480" w:lineRule="auto"/>
        <w:rPr>
          <w:rFonts w:asciiTheme="minorHAnsi" w:hAnsiTheme="minorHAnsi" w:cstheme="minorHAnsi"/>
          <w:sz w:val="22"/>
          <w:shd w:val="clear" w:color="auto" w:fill="FFFFFF"/>
        </w:rPr>
      </w:pPr>
    </w:p>
    <w:p w14:paraId="0D4A04A9" w14:textId="2308A3B6" w:rsidR="00AC0288" w:rsidRPr="00BC6DB1" w:rsidRDefault="00AC0288"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lastRenderedPageBreak/>
        <w:t xml:space="preserve">In this review, </w:t>
      </w:r>
      <w:r w:rsidR="00FB1905">
        <w:rPr>
          <w:rFonts w:asciiTheme="minorHAnsi" w:hAnsiTheme="minorHAnsi" w:cstheme="minorHAnsi"/>
          <w:sz w:val="22"/>
          <w:shd w:val="clear" w:color="auto" w:fill="FFFFFF"/>
        </w:rPr>
        <w:t>our goal is</w:t>
      </w:r>
      <w:r w:rsidRPr="00BC6DB1">
        <w:rPr>
          <w:rFonts w:asciiTheme="minorHAnsi" w:hAnsiTheme="minorHAnsi" w:cstheme="minorHAnsi"/>
          <w:sz w:val="22"/>
          <w:shd w:val="clear" w:color="auto" w:fill="FFFFFF"/>
        </w:rPr>
        <w:t xml:space="preserve"> to provide an objective presentation of the evidence to date supporting the relationship between maternal </w:t>
      </w:r>
      <w:r w:rsidR="001338E3">
        <w:rPr>
          <w:rFonts w:asciiTheme="minorHAnsi" w:hAnsiTheme="minorHAnsi" w:cstheme="minorHAnsi"/>
          <w:sz w:val="22"/>
          <w:shd w:val="clear" w:color="auto" w:fill="FFFFFF"/>
        </w:rPr>
        <w:t xml:space="preserve">exposures, her microbiome, </w:t>
      </w:r>
      <w:r w:rsidRPr="00BC6DB1">
        <w:rPr>
          <w:rFonts w:asciiTheme="minorHAnsi" w:hAnsiTheme="minorHAnsi" w:cstheme="minorHAnsi"/>
          <w:sz w:val="22"/>
          <w:shd w:val="clear" w:color="auto" w:fill="FFFFFF"/>
        </w:rPr>
        <w:t xml:space="preserve">and </w:t>
      </w:r>
      <w:r w:rsidR="001338E3">
        <w:rPr>
          <w:rFonts w:asciiTheme="minorHAnsi" w:hAnsiTheme="minorHAnsi" w:cstheme="minorHAnsi"/>
          <w:sz w:val="22"/>
          <w:shd w:val="clear" w:color="auto" w:fill="FFFFFF"/>
        </w:rPr>
        <w:t xml:space="preserve">her </w:t>
      </w:r>
      <w:r w:rsidRPr="00BC6DB1">
        <w:rPr>
          <w:rFonts w:asciiTheme="minorHAnsi" w:hAnsiTheme="minorHAnsi" w:cstheme="minorHAnsi"/>
          <w:sz w:val="22"/>
          <w:shd w:val="clear" w:color="auto" w:fill="FFFFFF"/>
        </w:rPr>
        <w:t>offspring</w:t>
      </w:r>
      <w:r w:rsidR="001338E3">
        <w:rPr>
          <w:rFonts w:asciiTheme="minorHAnsi" w:hAnsiTheme="minorHAnsi" w:cstheme="minorHAnsi"/>
          <w:sz w:val="22"/>
          <w:shd w:val="clear" w:color="auto" w:fill="FFFFFF"/>
        </w:rPr>
        <w:t>’s microbiome and metagenome</w:t>
      </w:r>
      <w:r w:rsidRPr="00BC6DB1">
        <w:rPr>
          <w:rFonts w:asciiTheme="minorHAnsi" w:hAnsiTheme="minorHAnsi" w:cstheme="minorHAnsi"/>
          <w:sz w:val="22"/>
          <w:shd w:val="clear" w:color="auto" w:fill="FFFFFF"/>
        </w:rPr>
        <w:t>. We will explore what has been learned about the</w:t>
      </w:r>
      <w:r w:rsidR="005B52EE">
        <w:rPr>
          <w:rFonts w:asciiTheme="minorHAnsi" w:hAnsiTheme="minorHAnsi" w:cstheme="minorHAnsi"/>
          <w:sz w:val="22"/>
          <w:shd w:val="clear" w:color="auto" w:fill="FFFFFF"/>
        </w:rPr>
        <w:t xml:space="preserve"> impact of maternal exposures on the</w:t>
      </w:r>
      <w:r w:rsidRPr="00BC6DB1">
        <w:rPr>
          <w:rFonts w:asciiTheme="minorHAnsi" w:hAnsiTheme="minorHAnsi" w:cstheme="minorHAnsi"/>
          <w:sz w:val="22"/>
          <w:shd w:val="clear" w:color="auto" w:fill="FFFFFF"/>
        </w:rPr>
        <w:t xml:space="preserve"> development of the offspring microbiome from </w:t>
      </w:r>
      <w:r w:rsidR="001338E3">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Pr="00BC6DB1">
        <w:rPr>
          <w:rFonts w:asciiTheme="minorHAnsi" w:hAnsiTheme="minorHAnsi" w:cstheme="minorHAnsi"/>
          <w:sz w:val="22"/>
          <w:shd w:val="clear" w:color="auto" w:fill="FFFFFF"/>
        </w:rPr>
        <w:t xml:space="preserve"> delivery and </w:t>
      </w:r>
      <w:proofErr w:type="spellStart"/>
      <w:r w:rsidR="006B302E" w:rsidRPr="00BC6DB1">
        <w:rPr>
          <w:rFonts w:asciiTheme="minorHAnsi" w:hAnsiTheme="minorHAnsi" w:cstheme="minorHAnsi"/>
          <w:sz w:val="22"/>
          <w:shd w:val="clear" w:color="auto" w:fill="FFFFFF"/>
        </w:rPr>
        <w:t>gnotobiotic</w:t>
      </w:r>
      <w:proofErr w:type="spellEnd"/>
      <w:r w:rsidRPr="00BC6DB1">
        <w:rPr>
          <w:rFonts w:asciiTheme="minorHAnsi" w:hAnsiTheme="minorHAnsi" w:cstheme="minorHAnsi"/>
          <w:sz w:val="22"/>
          <w:shd w:val="clear" w:color="auto" w:fill="FFFFFF"/>
        </w:rPr>
        <w:t xml:space="preserve"> animal studies. </w:t>
      </w:r>
      <w:r w:rsidR="00FB1905">
        <w:rPr>
          <w:rFonts w:asciiTheme="minorHAnsi" w:hAnsiTheme="minorHAnsi" w:cstheme="minorHAnsi"/>
          <w:sz w:val="22"/>
          <w:shd w:val="clear" w:color="auto" w:fill="FFFFFF"/>
        </w:rPr>
        <w:t xml:space="preserve">Recognizing the commonality </w:t>
      </w:r>
      <w:r w:rsidR="005B52EE">
        <w:rPr>
          <w:rFonts w:asciiTheme="minorHAnsi" w:hAnsiTheme="minorHAnsi" w:cstheme="minorHAnsi"/>
          <w:sz w:val="22"/>
          <w:shd w:val="clear" w:color="auto" w:fill="FFFFFF"/>
        </w:rPr>
        <w:t>(</w:t>
      </w:r>
      <w:r w:rsidR="00FB1905">
        <w:rPr>
          <w:rFonts w:asciiTheme="minorHAnsi" w:hAnsiTheme="minorHAnsi" w:cstheme="minorHAnsi"/>
          <w:sz w:val="22"/>
          <w:shd w:val="clear" w:color="auto" w:fill="FFFFFF"/>
        </w:rPr>
        <w:t>and controversy</w:t>
      </w:r>
      <w:r w:rsidR="005B52EE">
        <w:rPr>
          <w:rFonts w:asciiTheme="minorHAnsi" w:hAnsiTheme="minorHAnsi" w:cstheme="minorHAnsi"/>
          <w:sz w:val="22"/>
          <w:shd w:val="clear" w:color="auto" w:fill="FFFFFF"/>
        </w:rPr>
        <w:t>)</w:t>
      </w:r>
      <w:r w:rsidR="00FB1905">
        <w:rPr>
          <w:rFonts w:asciiTheme="minorHAnsi" w:hAnsiTheme="minorHAnsi" w:cstheme="minorHAnsi"/>
          <w:sz w:val="22"/>
          <w:shd w:val="clear" w:color="auto" w:fill="FFFFFF"/>
        </w:rPr>
        <w:t xml:space="preserve"> of low biomass communities being present and of functional importance in early development, we will review the literature and strength of evidence </w:t>
      </w:r>
      <w:r w:rsidR="005B52EE">
        <w:rPr>
          <w:rFonts w:asciiTheme="minorHAnsi" w:hAnsiTheme="minorHAnsi" w:cstheme="minorHAnsi"/>
          <w:sz w:val="22"/>
          <w:shd w:val="clear" w:color="auto" w:fill="FFFFFF"/>
        </w:rPr>
        <w:t>behind a remarkably consistent set of observations.</w:t>
      </w:r>
      <w:r w:rsidR="00FB1905">
        <w:rPr>
          <w:rFonts w:asciiTheme="minorHAnsi" w:hAnsiTheme="minorHAnsi" w:cstheme="minorHAnsi"/>
          <w:sz w:val="22"/>
          <w:shd w:val="clear" w:color="auto" w:fill="FFFFFF"/>
        </w:rPr>
        <w:t xml:space="preserve">  </w:t>
      </w:r>
      <w:r w:rsidR="005B52EE">
        <w:rPr>
          <w:rFonts w:asciiTheme="minorHAnsi" w:hAnsiTheme="minorHAnsi" w:cstheme="minorHAnsi"/>
          <w:sz w:val="22"/>
          <w:shd w:val="clear" w:color="auto" w:fill="FFFFFF"/>
        </w:rPr>
        <w:t xml:space="preserve">As an example, we </w:t>
      </w:r>
      <w:r w:rsidRPr="00BC6DB1">
        <w:rPr>
          <w:rFonts w:asciiTheme="minorHAnsi" w:hAnsiTheme="minorHAnsi" w:cstheme="minorHAnsi"/>
          <w:sz w:val="22"/>
          <w:shd w:val="clear" w:color="auto" w:fill="FFFFFF"/>
        </w:rPr>
        <w:t xml:space="preserve">will discuss the placental microbiome </w:t>
      </w:r>
      <w:r w:rsidR="006166B6" w:rsidRPr="00BC6DB1">
        <w:rPr>
          <w:rFonts w:asciiTheme="minorHAnsi" w:hAnsiTheme="minorHAnsi" w:cstheme="minorHAnsi"/>
          <w:sz w:val="22"/>
          <w:shd w:val="clear" w:color="auto" w:fill="FFFFFF"/>
        </w:rPr>
        <w:t xml:space="preserve">and the role it </w:t>
      </w:r>
      <w:r w:rsidRPr="00BC6DB1">
        <w:rPr>
          <w:rFonts w:asciiTheme="minorHAnsi" w:hAnsiTheme="minorHAnsi" w:cstheme="minorHAnsi"/>
          <w:sz w:val="22"/>
          <w:shd w:val="clear" w:color="auto" w:fill="FFFFFF"/>
        </w:rPr>
        <w:t>may</w:t>
      </w:r>
      <w:r w:rsidR="005B52EE">
        <w:rPr>
          <w:rFonts w:asciiTheme="minorHAnsi" w:hAnsiTheme="minorHAnsi" w:cstheme="minorHAnsi"/>
          <w:sz w:val="22"/>
          <w:shd w:val="clear" w:color="auto" w:fill="FFFFFF"/>
        </w:rPr>
        <w:t xml:space="preserve"> play in contributing to </w:t>
      </w:r>
      <w:r w:rsidR="009A089A">
        <w:rPr>
          <w:rFonts w:asciiTheme="minorHAnsi" w:hAnsiTheme="minorHAnsi" w:cstheme="minorHAnsi"/>
          <w:sz w:val="22"/>
          <w:shd w:val="clear" w:color="auto" w:fill="FFFFFF"/>
        </w:rPr>
        <w:t>the pregnancy, the</w:t>
      </w:r>
      <w:r w:rsidRPr="00BC6DB1">
        <w:rPr>
          <w:rFonts w:asciiTheme="minorHAnsi" w:hAnsiTheme="minorHAnsi" w:cstheme="minorHAnsi"/>
          <w:sz w:val="22"/>
          <w:shd w:val="clear" w:color="auto" w:fill="FFFFFF"/>
        </w:rPr>
        <w:t xml:space="preserve"> offspring</w:t>
      </w:r>
      <w:r w:rsidR="005B52EE">
        <w:rPr>
          <w:rFonts w:asciiTheme="minorHAnsi" w:hAnsiTheme="minorHAnsi" w:cstheme="minorHAnsi"/>
          <w:sz w:val="22"/>
          <w:shd w:val="clear" w:color="auto" w:fill="FFFFFF"/>
        </w:rPr>
        <w:t>’s microbiome</w:t>
      </w:r>
      <w:r w:rsidR="009A089A">
        <w:rPr>
          <w:rFonts w:asciiTheme="minorHAnsi" w:hAnsiTheme="minorHAnsi" w:cstheme="minorHAnsi"/>
          <w:sz w:val="22"/>
          <w:shd w:val="clear" w:color="auto" w:fill="FFFFFF"/>
        </w:rPr>
        <w:t xml:space="preserve">, and </w:t>
      </w:r>
      <w:r w:rsidR="005B52EE">
        <w:rPr>
          <w:rFonts w:asciiTheme="minorHAnsi" w:hAnsiTheme="minorHAnsi" w:cstheme="minorHAnsi"/>
          <w:sz w:val="22"/>
          <w:shd w:val="clear" w:color="auto" w:fill="FFFFFF"/>
        </w:rPr>
        <w:t>childhood health and disease</w:t>
      </w:r>
      <w:r w:rsidRPr="00BC6DB1">
        <w:rPr>
          <w:rFonts w:asciiTheme="minorHAnsi" w:hAnsiTheme="minorHAnsi" w:cstheme="minorHAnsi"/>
          <w:sz w:val="22"/>
          <w:shd w:val="clear" w:color="auto" w:fill="FFFFFF"/>
        </w:rPr>
        <w:t>.</w:t>
      </w:r>
      <w:r w:rsidR="005B52EE">
        <w:rPr>
          <w:rFonts w:asciiTheme="minorHAnsi" w:hAnsiTheme="minorHAnsi" w:cstheme="minorHAnsi"/>
          <w:sz w:val="22"/>
          <w:shd w:val="clear" w:color="auto" w:fill="FFFFFF"/>
        </w:rPr>
        <w:t xml:space="preserve"> </w:t>
      </w:r>
    </w:p>
    <w:p w14:paraId="0843B84C" w14:textId="77777777" w:rsidR="00632A85" w:rsidRDefault="00632A85" w:rsidP="00F143E4">
      <w:pPr>
        <w:spacing w:line="480" w:lineRule="auto"/>
        <w:rPr>
          <w:rFonts w:asciiTheme="minorHAnsi" w:hAnsiTheme="minorHAnsi" w:cstheme="minorHAnsi"/>
          <w:b/>
          <w:bCs/>
          <w:i/>
          <w:iCs/>
          <w:sz w:val="22"/>
          <w:shd w:val="clear" w:color="auto" w:fill="FFFFFF"/>
        </w:rPr>
      </w:pPr>
    </w:p>
    <w:p w14:paraId="5D45018C" w14:textId="31010E8F" w:rsidR="00087F65" w:rsidRPr="006E6613" w:rsidRDefault="008A35B0" w:rsidP="00F143E4">
      <w:pPr>
        <w:spacing w:line="480" w:lineRule="auto"/>
        <w:rPr>
          <w:rFonts w:asciiTheme="minorHAnsi" w:hAnsiTheme="minorHAnsi" w:cstheme="minorHAnsi"/>
          <w:b/>
          <w:bCs/>
          <w:i/>
          <w:iCs/>
          <w:sz w:val="22"/>
          <w:shd w:val="clear" w:color="auto" w:fill="FFFFFF"/>
        </w:rPr>
      </w:pPr>
      <w:r w:rsidRPr="00BC6DB1">
        <w:rPr>
          <w:rFonts w:asciiTheme="minorHAnsi" w:hAnsiTheme="minorHAnsi" w:cstheme="minorHAnsi"/>
          <w:b/>
          <w:bCs/>
          <w:i/>
          <w:iCs/>
          <w:sz w:val="22"/>
          <w:shd w:val="clear" w:color="auto" w:fill="FFFFFF"/>
        </w:rPr>
        <w:t>Pregnancy exposures are associated with</w:t>
      </w:r>
      <w:r w:rsidR="006E6613">
        <w:rPr>
          <w:rFonts w:asciiTheme="minorHAnsi" w:hAnsiTheme="minorHAnsi" w:cstheme="minorHAnsi"/>
          <w:b/>
          <w:bCs/>
          <w:i/>
          <w:iCs/>
          <w:sz w:val="22"/>
          <w:shd w:val="clear" w:color="auto" w:fill="FFFFFF"/>
        </w:rPr>
        <w:t xml:space="preserve"> </w:t>
      </w:r>
      <w:r w:rsidRPr="00BC6DB1">
        <w:rPr>
          <w:rFonts w:asciiTheme="minorHAnsi" w:hAnsiTheme="minorHAnsi" w:cstheme="minorHAnsi"/>
          <w:b/>
          <w:bCs/>
          <w:i/>
          <w:iCs/>
          <w:sz w:val="22"/>
          <w:shd w:val="clear" w:color="auto" w:fill="FFFFFF"/>
        </w:rPr>
        <w:t>alteratio</w:t>
      </w:r>
      <w:r w:rsidR="006E6613">
        <w:rPr>
          <w:rFonts w:asciiTheme="minorHAnsi" w:hAnsiTheme="minorHAnsi" w:cstheme="minorHAnsi"/>
          <w:b/>
          <w:bCs/>
          <w:i/>
          <w:iCs/>
          <w:sz w:val="22"/>
          <w:shd w:val="clear" w:color="auto" w:fill="FFFFFF"/>
        </w:rPr>
        <w:t>ns of the offspring microbiome</w:t>
      </w:r>
      <w:r w:rsidR="00DB36D9">
        <w:rPr>
          <w:rFonts w:asciiTheme="minorHAnsi" w:hAnsiTheme="minorHAnsi" w:cstheme="minorHAnsi"/>
          <w:b/>
          <w:bCs/>
          <w:i/>
          <w:iCs/>
          <w:sz w:val="22"/>
          <w:shd w:val="clear" w:color="auto" w:fill="FFFFFF"/>
        </w:rPr>
        <w:t>, which precede later onset of disease in childhood and adult life</w:t>
      </w:r>
      <w:r w:rsidR="006E6613">
        <w:rPr>
          <w:rFonts w:asciiTheme="minorHAnsi" w:hAnsiTheme="minorHAnsi" w:cstheme="minorHAnsi"/>
          <w:b/>
          <w:bCs/>
          <w:i/>
          <w:iCs/>
          <w:sz w:val="22"/>
          <w:shd w:val="clear" w:color="auto" w:fill="FFFFFF"/>
        </w:rPr>
        <w:t>.</w:t>
      </w:r>
    </w:p>
    <w:p w14:paraId="750C0B41" w14:textId="746A17B0" w:rsidR="004F0CBA" w:rsidRPr="00BC6DB1" w:rsidRDefault="00E55984"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The combination of “nature” and “nurture” </w:t>
      </w:r>
      <w:r w:rsidR="00C56BC4">
        <w:rPr>
          <w:rFonts w:asciiTheme="minorHAnsi" w:hAnsiTheme="minorHAnsi" w:cstheme="minorHAnsi"/>
          <w:sz w:val="22"/>
          <w:shd w:val="clear" w:color="auto" w:fill="FFFFFF"/>
        </w:rPr>
        <w:t>has been used over the years to explain</w:t>
      </w:r>
      <w:r w:rsidRPr="00BC6DB1">
        <w:rPr>
          <w:rFonts w:asciiTheme="minorHAnsi" w:hAnsiTheme="minorHAnsi" w:cstheme="minorHAnsi"/>
          <w:sz w:val="22"/>
          <w:shd w:val="clear" w:color="auto" w:fill="FFFFFF"/>
        </w:rPr>
        <w:t xml:space="preserve"> </w:t>
      </w:r>
      <w:r w:rsidR="004E466E">
        <w:rPr>
          <w:rFonts w:asciiTheme="minorHAnsi" w:hAnsiTheme="minorHAnsi" w:cstheme="minorHAnsi"/>
          <w:sz w:val="22"/>
          <w:shd w:val="clear" w:color="auto" w:fill="FFFFFF"/>
        </w:rPr>
        <w:t>the variability in human health, including both the range of susceptibility and severity</w:t>
      </w:r>
      <w:r w:rsidR="00C56BC4">
        <w:rPr>
          <w:rFonts w:asciiTheme="minorHAnsi" w:hAnsiTheme="minorHAnsi" w:cstheme="minorHAnsi"/>
          <w:sz w:val="22"/>
          <w:shd w:val="clear" w:color="auto" w:fill="FFFFFF"/>
        </w:rPr>
        <w:t xml:space="preserve"> </w:t>
      </w:r>
      <w:r w:rsidR="004E466E">
        <w:rPr>
          <w:rFonts w:asciiTheme="minorHAnsi" w:hAnsiTheme="minorHAnsi" w:cstheme="minorHAnsi"/>
          <w:sz w:val="22"/>
          <w:shd w:val="clear" w:color="auto" w:fill="FFFFFF"/>
        </w:rPr>
        <w:t xml:space="preserve">of </w:t>
      </w:r>
      <w:r w:rsidR="00C56BC4">
        <w:rPr>
          <w:rFonts w:asciiTheme="minorHAnsi" w:hAnsiTheme="minorHAnsi" w:cstheme="minorHAnsi"/>
          <w:sz w:val="22"/>
          <w:shd w:val="clear" w:color="auto" w:fill="FFFFFF"/>
        </w:rPr>
        <w:t>clinical disease</w:t>
      </w:r>
      <w:r w:rsidR="004E466E">
        <w:rPr>
          <w:rFonts w:asciiTheme="minorHAnsi" w:hAnsiTheme="minorHAnsi" w:cstheme="minorHAnsi"/>
          <w:sz w:val="22"/>
          <w:shd w:val="clear" w:color="auto" w:fill="FFFFFF"/>
        </w:rPr>
        <w:t xml:space="preserve"> from one individual to the next, or among different populations</w:t>
      </w:r>
      <w:r w:rsidRPr="00BC6DB1">
        <w:rPr>
          <w:rFonts w:asciiTheme="minorHAnsi" w:hAnsiTheme="minorHAnsi" w:cstheme="minorHAnsi"/>
          <w:sz w:val="22"/>
          <w:shd w:val="clear" w:color="auto" w:fill="FFFFFF"/>
        </w:rPr>
        <w:t xml:space="preserve">. </w:t>
      </w:r>
      <w:r w:rsidR="006E6613">
        <w:rPr>
          <w:rFonts w:asciiTheme="minorHAnsi" w:hAnsiTheme="minorHAnsi" w:cstheme="minorHAnsi"/>
          <w:sz w:val="22"/>
          <w:shd w:val="clear" w:color="auto" w:fill="FFFFFF"/>
        </w:rPr>
        <w:t>F</w:t>
      </w:r>
      <w:r w:rsidR="004E466E">
        <w:rPr>
          <w:rFonts w:asciiTheme="minorHAnsi" w:hAnsiTheme="minorHAnsi" w:cstheme="minorHAnsi"/>
          <w:sz w:val="22"/>
          <w:shd w:val="clear" w:color="auto" w:fill="FFFFFF"/>
        </w:rPr>
        <w:t>or example, f</w:t>
      </w:r>
      <w:r w:rsidR="006E6613" w:rsidRPr="00BC6DB1">
        <w:rPr>
          <w:rFonts w:asciiTheme="minorHAnsi" w:hAnsiTheme="minorHAnsi" w:cstheme="minorHAnsi"/>
          <w:sz w:val="22"/>
          <w:shd w:val="clear" w:color="auto" w:fill="FFFFFF"/>
        </w:rPr>
        <w:t>ollowing World War II, undernourished women were observed to have increased risk of miscarriage, birth malformations, and low birth weight infants</w:t>
      </w:r>
      <w:r w:rsidR="006E6613"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S0022-3476(47)80160-X","ISSN":"0022-3476","PMID":"20290348","abstract":"Summary1.The severe quantitative and qualitative hunger from which the women of Leningrad suffered during the siege affected the courses and results of their pregnancies and the condition of their newborn children.2.During the particularly severe hunger in the first half of 1942, the still-birthrate rose to 5.6 per cent, twice the normal figure; the rate of premature births reached the unusually high figure of 41.2 per cent.3.There was a great decrease in the proportion of children born at term with heavy weights, and conversely a considerable increase in the proportion of lightweight children.4.The average weight of infants born at term in the first half of 1942 was500 to 600 Gm. less than normal.5.The physiologic loss of weight continued longer than usual; the average loss exceeded the usual figure.6.Of the clinical characteristics of the newborn infants, the following werenoteworthy:a.Generally lowered vitality.b.Brightly colored, physiologic erythema, which in some infants continued for a long time.c.Rare occurrence of toxic erythema of the newborn.d.Rare physiologic swelling of the mammary glands.e.Frequent congenital softening of the skull bones.7.The morbidity of the newborn was unusually high, 32.3 per cent, owing in part no doubt to their low vitality. The most frequent diseases were scleredema, sclerema, and pneumonia.8.The mortality of the newborn was unusually high, 9 per cent for those born at term and 30.8 per cent for those born prematurely. This too should be attributed to a certain extent to the low vitality of many of the children.9.The capacity for breast feeding remained even in severe degrees ofhunger, but less milk was produced and the breast feeding period was considerably shorter.10.While, in general, we do not contradict the prevailing opinion that thefetus behaves like a parasite in the mother's body, we can say on the basis of our material that the condition of the host, the mother's body, is of great consequence to the fetus, and that severe quantitative and qualitative hunger of the mother decidedly affects the development of the fetus and the vitality of the newborn child.","author":[{"dropping-particle":"","family":"Antonov","given":"A N","non-dropping-particle":"","parse-names":false,"suffix":""}],"container-title":"The Journal of Pediatrics","id":"ITEM-1","issue":"3","issued":{"date-parts":[["1947"]]},"page":"250-259","title":"Children born during the siege of Leningrad in 1942","type":"article-journal","volume":"30"},"uris":["http://www.mendeley.com/documents/?uuid=70686135-9a74-49d6-902e-4a5f8ae19ad5"]},{"id":"ITEM-2","itemData":{"DOI":"10.1016/S0022-3476(47)80158-1","ISSN":"0022-3476","PMID":"20290346","author":[{"dropping-particle":"","family":"Smith","given":"Clement A","non-dropping-particle":"","parse-names":false,"suffix":""}],"container-title":"The Journal of Pediatrics","id":"ITEM-2","issue":"3","issued":{"date-parts":[["1947"]]},"page":"229-243","title":"Effects of maternal undernutrition upon thenewborn infant in Holland (1944–1945)","type":"article-journal","volume":"30"},"uris":["http://www.mendeley.com/documents/?uuid=02881db4-c1a1-4c60-95e2-a15b4f0cc11a"]}],"mendeley":{"formattedCitation":"&lt;span style=\"baseline\"&gt; [68,69]&lt;/span&gt;","plainTextFormattedCitation":" [68,69]","previouslyFormattedCitation":"&lt;span style=\"baseline\"&gt; [68,69]&lt;/span&gt;"},"properties":{"noteIndex":0},"schema":"https://github.com/citation-style-language/schema/raw/master/csl-citation.json"}</w:instrText>
      </w:r>
      <w:r w:rsidR="006E6613" w:rsidRPr="00BC6DB1">
        <w:rPr>
          <w:rFonts w:asciiTheme="minorHAnsi" w:hAnsiTheme="minorHAnsi" w:cstheme="minorHAnsi"/>
          <w:sz w:val="22"/>
          <w:shd w:val="clear" w:color="auto" w:fill="FFFFFF"/>
        </w:rPr>
        <w:fldChar w:fldCharType="separate"/>
      </w:r>
      <w:r w:rsidR="000E6E78" w:rsidRPr="000E6E78">
        <w:rPr>
          <w:rFonts w:asciiTheme="minorHAnsi" w:hAnsiTheme="minorHAnsi" w:cstheme="minorHAnsi"/>
          <w:noProof/>
          <w:sz w:val="22"/>
          <w:shd w:val="clear" w:color="auto" w:fill="FFFFFF"/>
        </w:rPr>
        <w:t xml:space="preserve"> [68,69]</w:t>
      </w:r>
      <w:r w:rsidR="006E6613"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6E6613" w:rsidRPr="00BC6DB1">
        <w:rPr>
          <w:rFonts w:asciiTheme="minorHAnsi" w:hAnsiTheme="minorHAnsi" w:cstheme="minorHAnsi"/>
          <w:sz w:val="22"/>
          <w:shd w:val="clear" w:color="auto" w:fill="FFFFFF"/>
        </w:rPr>
        <w:t xml:space="preserve"> </w:t>
      </w:r>
      <w:proofErr w:type="spellStart"/>
      <w:r w:rsidR="00985B95" w:rsidRPr="00BC6DB1">
        <w:rPr>
          <w:rFonts w:asciiTheme="minorHAnsi" w:hAnsiTheme="minorHAnsi" w:cstheme="minorHAnsi"/>
          <w:sz w:val="22"/>
          <w:shd w:val="clear" w:color="auto" w:fill="FFFFFF"/>
        </w:rPr>
        <w:t>Kermack</w:t>
      </w:r>
      <w:proofErr w:type="spellEnd"/>
      <w:r w:rsidR="00985B95" w:rsidRPr="00BC6DB1">
        <w:rPr>
          <w:rFonts w:asciiTheme="minorHAnsi" w:hAnsiTheme="minorHAnsi" w:cstheme="minorHAnsi"/>
          <w:sz w:val="22"/>
          <w:shd w:val="clear" w:color="auto" w:fill="FFFFFF"/>
        </w:rPr>
        <w:t xml:space="preserve"> </w:t>
      </w:r>
      <w:r w:rsidR="00985B95" w:rsidRPr="00BC6DB1">
        <w:rPr>
          <w:rFonts w:asciiTheme="minorHAnsi" w:hAnsiTheme="minorHAnsi" w:cstheme="minorHAnsi"/>
          <w:i/>
          <w:iCs/>
          <w:sz w:val="22"/>
          <w:shd w:val="clear" w:color="auto" w:fill="FFFFFF"/>
        </w:rPr>
        <w:t>et al.</w:t>
      </w:r>
      <w:r w:rsidR="008753E6" w:rsidRPr="00BC6DB1">
        <w:rPr>
          <w:rFonts w:asciiTheme="minorHAnsi" w:hAnsiTheme="minorHAnsi" w:cstheme="minorHAnsi"/>
          <w:sz w:val="22"/>
          <w:shd w:val="clear" w:color="auto" w:fill="FFFFFF"/>
        </w:rPr>
        <w:t xml:space="preserve"> </w:t>
      </w:r>
      <w:r w:rsidR="006E6613">
        <w:rPr>
          <w:rFonts w:asciiTheme="minorHAnsi" w:hAnsiTheme="minorHAnsi" w:cstheme="minorHAnsi"/>
          <w:sz w:val="22"/>
          <w:shd w:val="clear" w:color="auto" w:fill="FFFFFF"/>
        </w:rPr>
        <w:t>showed</w:t>
      </w:r>
      <w:r w:rsidR="008753E6" w:rsidRPr="00BC6DB1">
        <w:rPr>
          <w:rFonts w:asciiTheme="minorHAnsi" w:hAnsiTheme="minorHAnsi" w:cstheme="minorHAnsi"/>
          <w:sz w:val="22"/>
          <w:shd w:val="clear" w:color="auto" w:fill="FFFFFF"/>
        </w:rPr>
        <w:t xml:space="preserve"> that early life exposures lead to</w:t>
      </w:r>
      <w:r w:rsidR="006E6613">
        <w:rPr>
          <w:rFonts w:asciiTheme="minorHAnsi" w:hAnsiTheme="minorHAnsi" w:cstheme="minorHAnsi"/>
          <w:sz w:val="22"/>
          <w:shd w:val="clear" w:color="auto" w:fill="FFFFFF"/>
        </w:rPr>
        <w:t xml:space="preserve"> specific and predictable</w:t>
      </w:r>
      <w:r w:rsidR="00E90D4A" w:rsidRPr="00BC6DB1">
        <w:rPr>
          <w:rFonts w:asciiTheme="minorHAnsi" w:hAnsiTheme="minorHAnsi" w:cstheme="minorHAnsi"/>
          <w:sz w:val="22"/>
          <w:shd w:val="clear" w:color="auto" w:fill="FFFFFF"/>
        </w:rPr>
        <w:t xml:space="preserve"> </w:t>
      </w:r>
      <w:r w:rsidR="008753E6" w:rsidRPr="00BC6DB1">
        <w:rPr>
          <w:rFonts w:asciiTheme="minorHAnsi" w:hAnsiTheme="minorHAnsi" w:cstheme="minorHAnsi"/>
          <w:sz w:val="22"/>
          <w:shd w:val="clear" w:color="auto" w:fill="FFFFFF"/>
        </w:rPr>
        <w:t xml:space="preserve">effects </w:t>
      </w:r>
      <w:r w:rsidR="00985B95" w:rsidRPr="00BC6DB1">
        <w:rPr>
          <w:rFonts w:asciiTheme="minorHAnsi" w:hAnsiTheme="minorHAnsi" w:cstheme="minorHAnsi"/>
          <w:sz w:val="22"/>
          <w:shd w:val="clear" w:color="auto" w:fill="FFFFFF"/>
        </w:rPr>
        <w:t>throughout the life of</w:t>
      </w:r>
      <w:r w:rsidR="008753E6" w:rsidRPr="00BC6DB1">
        <w:rPr>
          <w:rFonts w:asciiTheme="minorHAnsi" w:hAnsiTheme="minorHAnsi" w:cstheme="minorHAnsi"/>
          <w:sz w:val="22"/>
          <w:shd w:val="clear" w:color="auto" w:fill="FFFFFF"/>
        </w:rPr>
        <w:t xml:space="preserve"> offspring</w:t>
      </w:r>
      <w:r w:rsidR="008753E6"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7/S0022172400043230","ISSN":"00221724","PMID":"20475246","author":[{"dropping-particle":"","family":"Kermack","given":"W. O.","non-dropping-particle":"","parse-names":false,"suffix":""},{"dropping-particle":"","family":"McKendrick","given":"A. G.","non-dropping-particle":"","parse-names":false,"suffix":""},{"dropping-particle":"","family":"McKinlay","given":"P. L.","non-dropping-particle":"","parse-names":false,"suffix":""}],"container-title":"Journal of Hygiene","id":"ITEM-1","issue":"4","issued":{"date-parts":[["1934"]]},"page":"433-457","title":"Death-rates in great britain and sweden: Expression of specific mortality rates as products of two factors, and some consequences thereof","type":"article-journal","volume":"34"},"uris":["http://www.mendeley.com/documents/?uuid=697ce0ea-c4dc-437d-9065-0999300d3192"]}],"mendeley":{"formattedCitation":"&lt;span style=\"baseline\"&gt; [70]&lt;/span&gt;","plainTextFormattedCitation":" [70]","previouslyFormattedCitation":"&lt;span style=\"baseline\"&gt; [70]&lt;/span&gt;"},"properties":{"noteIndex":0},"schema":"https://github.com/citation-style-language/schema/raw/master/csl-citation.json"}</w:instrText>
      </w:r>
      <w:r w:rsidR="008753E6" w:rsidRPr="00BC6DB1">
        <w:rPr>
          <w:rFonts w:asciiTheme="minorHAnsi" w:hAnsiTheme="minorHAnsi" w:cstheme="minorHAnsi"/>
          <w:sz w:val="22"/>
          <w:shd w:val="clear" w:color="auto" w:fill="FFFFFF"/>
        </w:rPr>
        <w:fldChar w:fldCharType="separate"/>
      </w:r>
      <w:r w:rsidR="000E6E78" w:rsidRPr="000E6E78">
        <w:rPr>
          <w:rFonts w:asciiTheme="minorHAnsi" w:hAnsiTheme="minorHAnsi" w:cstheme="minorHAnsi"/>
          <w:noProof/>
          <w:sz w:val="22"/>
          <w:shd w:val="clear" w:color="auto" w:fill="FFFFFF"/>
        </w:rPr>
        <w:t xml:space="preserve"> [70]</w:t>
      </w:r>
      <w:r w:rsidR="008753E6"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AA57AC" w:rsidRPr="00BC6DB1">
        <w:rPr>
          <w:rFonts w:asciiTheme="minorHAnsi" w:hAnsiTheme="minorHAnsi" w:cstheme="minorHAnsi"/>
          <w:sz w:val="22"/>
          <w:shd w:val="clear" w:color="auto" w:fill="FFFFFF"/>
        </w:rPr>
        <w:t xml:space="preserve"> </w:t>
      </w:r>
      <w:r w:rsidR="008C7124" w:rsidRPr="00BC6DB1">
        <w:rPr>
          <w:rFonts w:asciiTheme="minorHAnsi" w:hAnsiTheme="minorHAnsi" w:cstheme="minorHAnsi"/>
          <w:sz w:val="22"/>
          <w:shd w:val="clear" w:color="auto" w:fill="FFFFFF"/>
        </w:rPr>
        <w:t>More</w:t>
      </w:r>
      <w:r w:rsidR="00AA57AC" w:rsidRPr="00BC6DB1">
        <w:rPr>
          <w:rFonts w:asciiTheme="minorHAnsi" w:hAnsiTheme="minorHAnsi" w:cstheme="minorHAnsi"/>
          <w:sz w:val="22"/>
          <w:shd w:val="clear" w:color="auto" w:fill="FFFFFF"/>
        </w:rPr>
        <w:t xml:space="preserve"> </w:t>
      </w:r>
      <w:r w:rsidR="006E6613">
        <w:rPr>
          <w:rFonts w:asciiTheme="minorHAnsi" w:hAnsiTheme="minorHAnsi" w:cstheme="minorHAnsi"/>
          <w:sz w:val="22"/>
          <w:shd w:val="clear" w:color="auto" w:fill="FFFFFF"/>
        </w:rPr>
        <w:t xml:space="preserve">formal </w:t>
      </w:r>
      <w:r w:rsidR="00AA57AC" w:rsidRPr="00BC6DB1">
        <w:rPr>
          <w:rFonts w:asciiTheme="minorHAnsi" w:hAnsiTheme="minorHAnsi" w:cstheme="minorHAnsi"/>
          <w:sz w:val="22"/>
          <w:shd w:val="clear" w:color="auto" w:fill="FFFFFF"/>
        </w:rPr>
        <w:t xml:space="preserve">evidence </w:t>
      </w:r>
      <w:r w:rsidR="008C7124" w:rsidRPr="00BC6DB1">
        <w:rPr>
          <w:rFonts w:asciiTheme="minorHAnsi" w:hAnsiTheme="minorHAnsi" w:cstheme="minorHAnsi"/>
          <w:sz w:val="22"/>
          <w:shd w:val="clear" w:color="auto" w:fill="FFFFFF"/>
        </w:rPr>
        <w:t>continued to accrue</w:t>
      </w:r>
      <w:r w:rsidR="006E6613">
        <w:rPr>
          <w:rFonts w:asciiTheme="minorHAnsi" w:hAnsiTheme="minorHAnsi" w:cstheme="minorHAnsi"/>
          <w:sz w:val="22"/>
          <w:shd w:val="clear" w:color="auto" w:fill="FFFFFF"/>
        </w:rPr>
        <w:t xml:space="preserve"> following a series of sentinel observations by Barker and his colleagues, which collectively</w:t>
      </w:r>
      <w:r w:rsidR="008C7124" w:rsidRPr="00BC6DB1">
        <w:rPr>
          <w:rFonts w:asciiTheme="minorHAnsi" w:hAnsiTheme="minorHAnsi" w:cstheme="minorHAnsi"/>
          <w:sz w:val="22"/>
          <w:shd w:val="clear" w:color="auto" w:fill="FFFFFF"/>
        </w:rPr>
        <w:t xml:space="preserve"> support</w:t>
      </w:r>
      <w:r w:rsidR="006E6613">
        <w:rPr>
          <w:rFonts w:asciiTheme="minorHAnsi" w:hAnsiTheme="minorHAnsi" w:cstheme="minorHAnsi"/>
          <w:sz w:val="22"/>
          <w:shd w:val="clear" w:color="auto" w:fill="FFFFFF"/>
        </w:rPr>
        <w:t>ed</w:t>
      </w:r>
      <w:r w:rsidR="008C7124" w:rsidRPr="00BC6DB1">
        <w:rPr>
          <w:rFonts w:asciiTheme="minorHAnsi" w:hAnsiTheme="minorHAnsi" w:cstheme="minorHAnsi"/>
          <w:sz w:val="22"/>
          <w:shd w:val="clear" w:color="auto" w:fill="FFFFFF"/>
        </w:rPr>
        <w:t xml:space="preserve"> the theory</w:t>
      </w:r>
      <w:r w:rsidR="00AA57AC" w:rsidRPr="00BC6DB1">
        <w:rPr>
          <w:rFonts w:asciiTheme="minorHAnsi" w:hAnsiTheme="minorHAnsi" w:cstheme="minorHAnsi"/>
          <w:sz w:val="22"/>
          <w:shd w:val="clear" w:color="auto" w:fill="FFFFFF"/>
        </w:rPr>
        <w:t xml:space="preserve"> tha</w:t>
      </w:r>
      <w:r w:rsidR="008C7124" w:rsidRPr="00BC6DB1">
        <w:rPr>
          <w:rFonts w:asciiTheme="minorHAnsi" w:hAnsiTheme="minorHAnsi" w:cstheme="minorHAnsi"/>
          <w:sz w:val="22"/>
          <w:shd w:val="clear" w:color="auto" w:fill="FFFFFF"/>
        </w:rPr>
        <w:t>t</w:t>
      </w:r>
      <w:r w:rsidR="00AA57AC" w:rsidRPr="00BC6DB1">
        <w:rPr>
          <w:rFonts w:asciiTheme="minorHAnsi" w:hAnsiTheme="minorHAnsi" w:cstheme="minorHAnsi"/>
          <w:sz w:val="22"/>
          <w:shd w:val="clear" w:color="auto" w:fill="FFFFFF"/>
        </w:rPr>
        <w:t xml:space="preserve"> </w:t>
      </w:r>
      <w:r w:rsidR="006E6613">
        <w:rPr>
          <w:rFonts w:asciiTheme="minorHAnsi" w:hAnsiTheme="minorHAnsi" w:cstheme="minorHAnsi"/>
          <w:sz w:val="22"/>
          <w:shd w:val="clear" w:color="auto" w:fill="FFFFFF"/>
        </w:rPr>
        <w:t xml:space="preserve">maternal </w:t>
      </w:r>
      <w:r w:rsidR="008753E6" w:rsidRPr="00BC6DB1">
        <w:rPr>
          <w:rFonts w:asciiTheme="minorHAnsi" w:hAnsiTheme="minorHAnsi" w:cstheme="minorHAnsi"/>
          <w:sz w:val="22"/>
          <w:shd w:val="clear" w:color="auto" w:fill="FFFFFF"/>
        </w:rPr>
        <w:t>pre-conception and pregnancy exposures</w:t>
      </w:r>
      <w:r w:rsidR="00AA57AC" w:rsidRPr="00BC6DB1">
        <w:rPr>
          <w:rFonts w:asciiTheme="minorHAnsi" w:hAnsiTheme="minorHAnsi" w:cstheme="minorHAnsi"/>
          <w:sz w:val="22"/>
          <w:shd w:val="clear" w:color="auto" w:fill="FFFFFF"/>
        </w:rPr>
        <w:t xml:space="preserve"> can result in long-term</w:t>
      </w:r>
      <w:r w:rsidR="009F143E" w:rsidRPr="00BC6DB1">
        <w:rPr>
          <w:rFonts w:asciiTheme="minorHAnsi" w:hAnsiTheme="minorHAnsi" w:cstheme="minorHAnsi"/>
          <w:sz w:val="22"/>
          <w:shd w:val="clear" w:color="auto" w:fill="FFFFFF"/>
        </w:rPr>
        <w:t xml:space="preserve"> health</w:t>
      </w:r>
      <w:r w:rsidR="00AA57AC" w:rsidRPr="00BC6DB1">
        <w:rPr>
          <w:rFonts w:asciiTheme="minorHAnsi" w:hAnsiTheme="minorHAnsi" w:cstheme="minorHAnsi"/>
          <w:sz w:val="22"/>
          <w:shd w:val="clear" w:color="auto" w:fill="FFFFFF"/>
        </w:rPr>
        <w:t xml:space="preserve"> impact</w:t>
      </w:r>
      <w:r w:rsidR="009F143E" w:rsidRPr="00BC6DB1">
        <w:rPr>
          <w:rFonts w:asciiTheme="minorHAnsi" w:hAnsiTheme="minorHAnsi" w:cstheme="minorHAnsi"/>
          <w:sz w:val="22"/>
          <w:shd w:val="clear" w:color="auto" w:fill="FFFFFF"/>
        </w:rPr>
        <w:t>s</w:t>
      </w:r>
      <w:r w:rsidR="00AA57AC" w:rsidRPr="00BC6DB1">
        <w:rPr>
          <w:rFonts w:asciiTheme="minorHAnsi" w:hAnsiTheme="minorHAnsi" w:cstheme="minorHAnsi"/>
          <w:sz w:val="22"/>
          <w:shd w:val="clear" w:color="auto" w:fill="FFFFFF"/>
        </w:rPr>
        <w:t xml:space="preserve"> on </w:t>
      </w:r>
      <w:r w:rsidR="006E6613">
        <w:rPr>
          <w:rFonts w:asciiTheme="minorHAnsi" w:hAnsiTheme="minorHAnsi" w:cstheme="minorHAnsi"/>
          <w:sz w:val="22"/>
          <w:shd w:val="clear" w:color="auto" w:fill="FFFFFF"/>
        </w:rPr>
        <w:t xml:space="preserve">her </w:t>
      </w:r>
      <w:r w:rsidR="008753E6" w:rsidRPr="00BC6DB1">
        <w:rPr>
          <w:rFonts w:asciiTheme="minorHAnsi" w:hAnsiTheme="minorHAnsi" w:cstheme="minorHAnsi"/>
          <w:sz w:val="22"/>
          <w:shd w:val="clear" w:color="auto" w:fill="FFFFFF"/>
        </w:rPr>
        <w:t>offspring</w:t>
      </w:r>
      <w:r w:rsidR="00981D08"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36/jech.20.2.58","ISSN":"00071242","PMID":"6006380","author":[{"dropping-particle":"","family":"Barker","given":"D. J.","non-dropping-particle":"","parse-names":false,"suffix":""}],"container-title":"British journal of preventive &amp; social medicine","id":"ITEM-1","issue":"2","issued":{"date-parts":[["1966"]]},"page":"58-66","title":"Low intelligence. Its relation to length of gestation and rate of foetal growth.","type":"article-journal","volume":"20"},"uris":["http://www.mendeley.com/documents/?uuid=865be1f5-7f82-4249-bf11-15f044aff102"]},{"id":"ITEM-2","itemData":{"DOI":"10.1098/rspb.1974.0001","ISSN":"0950-1193 (Print)","PMID":"4149051","author":[{"dropping-particle":"","family":"McCance","given":"R A","non-dropping-particle":"","parse-names":false,"suffix":""},{"dropping-particle":"","family":"Widdowson","given":"E M","non-dropping-particle":"","parse-names":false,"suffix":""}],"container-title":"Proceedings of the Royal Society of London. Series B, Biological sciences","id":"ITEM-2","issue":"1078","issued":{"date-parts":[["1974","1"]]},"language":"eng","page":"1-17","publisher-place":"England","title":"The determinants of growth and form.","type":"article-journal","volume":"185"},"uris":["http://www.mendeley.com/documents/?uuid=c86eb15c-7fe5-4750-89b7-ca703697f643"]},{"id":"ITEM-3","itemData":{"DOI":"10.1136/bmj.298.6673.564","ISSN":"02670623","PMID":"2495113","abstract":"In national samples of 9921 10 year olds and 3259 adults in Britain systolic blood pressure was inversely related to birth weight. The association was independent of gestational age and may therefore be attributed to reduced fetal growth. This suggests that the intrauterine environment influences blood pressure during adult life. It is further evidence that the geographical differences in average blood pressure and mortality from cardiovascular disease in Britain partly reflect past differences in the intrauterine environment. Within England and Wales 10 year olds living in areas with high cardiovascular mortality were shorter and had higher resting pulse rates than those living in other areas. Their mothers were also shorter and had higher diastolic blood pressures. This suggests that there are persisting geographical differences in the childhood environment that predispose to differences in cardiovascular mortality.","author":[{"dropping-particle":"","family":"Barker","given":"D. J.P.","non-dropping-particle":"","parse-names":false,"suffix":""},{"dropping-particle":"","family":"Osmond","given":"C.","non-dropping-particle":"","parse-names":false,"suffix":""},{"dropping-particle":"","family":"Golding","given":"J.","non-dropping-particle":"","parse-names":false,"suffix":""},{"dropping-particle":"","family":"Kuh","given":"D.","non-dropping-particle":"","parse-names":false,"suffix":""},{"dropping-particle":"","family":"Wadsworth","given":"M. E.J.","non-dropping-particle":"","parse-names":false,"suffix":""}],"container-title":"British Medical Journal","id":"ITEM-3","issue":"6673","issued":{"date-parts":[["1989"]]},"page":"564-567","title":"Growth in utero, blood pressure in childhood and adult life, and mortality from cardiovascular disease","type":"article-journal","volume":"298"},"uris":["http://www.mendeley.com/documents/?uuid=3e5ad4e4-875a-4330-aa79-dd7a3aec2675"]},{"id":"ITEM-4","itemData":{"DOI":"10.1016/S0140-6736(89)90710-1","ISSN":"01406736","PMID":"2570282","abstract":"Environmental influences that impair growth and development in early life may be risk factors for ischaemic heart disease. To test this hypothesis, 5654 men born during 1911-30 were traced. They were born in six districts of Hertfordshire, England, and their weights in infancy were recorded. 92·4% were breast fed. Men with the lowest weights at birth and at one year had the highest death rates from ischaemic heart disease. The standardised mortality ratios fell from 111 in men who weighed 18 pounds (8·2 kg) or less at one year to 42 in those who weighed 27 pounds (12·3 kg) or more. Measures that promote prenatal and postnatal growth may reduce deaths from ischaemic heart disease. Promotion of postnatal growth may be especially important in boys who weigh below 7·5 pounds (3·4 kg) at birth. © 1989.","author":[{"dropping-particle":"","family":"Barker","given":"D. J.P.","non-dropping-particle":"","parse-names":false,"suffix":""},{"dropping-particle":"","family":"Osmond","given":"C.","non-dropping-particle":"","parse-names":false,"suffix":""},{"dropping-particle":"","family":"Winter","given":"P. D.","non-dropping-particle":"","parse-names":false,"suffix":""},{"dropping-particle":"","family":"Margetts","given":"B.","non-dropping-particle":"","parse-names":false,"suffix":""},{"dropping-particle":"","family":"Simmonds","given":"S. J.","non-dropping-particle":"","parse-names":false,"suffix":""}],"container-title":"The Lancet","id":"ITEM-4","issue":"8663","issued":{"date-parts":[["1989"]]},"page":"577-580","title":"Weight in infancy and death from ischaemic heart disease","type":"article-journal","volume":"334"},"uris":["http://www.mendeley.com/documents/?uuid=ed091e31-3985-4dc0-8461-b86795657b5a"]},{"id":"ITEM-5","itemData":{"DOI":"10.1136/bmj.303.6809.1019","PMID":"1954451","abstract":"Objective: To discover whether reduced fetal and infant growth is associated with non-insulin dependent diabetes and impaired glucose tolerance in adult life. Design: Follow up study of men born during 1920-30 whose birth weights and weights at 1 year were known. Setting: Hertfordshire, England. Subjects: 468 men born in east Hertfordshire and still living there. Main outcome measures: Fasting plasma glucose, insulin, proinsulin, and 32-33 split pro-insulin concentrations and plasma glucose and insulin concentrations 30 and 120 minutes after a 75 g glucose drink. Results: 93 men had impaired glucose tolerance or hitherto undiagnosed diabetes. They had had a lower mean birth weight and a lower weight at 1 year. The proportion of men with impaired glucose tolerance fell progressively from 26% (6/23) among those who had weighted 18 lb (8.16 kg) or less at 1 year to 13% (3/24) among those who had weighed 27 lb (12.25 kg) or more. Corresponding figures for diabetes were 17% (4/23) and nil (0/24). Plasma glucose concentrations at 30 and 120 minutes fell with increasing birth weight and weight at 1 year. Plasma 32-33 split proinsulin concentration fell with increasing weight at 1 year. All these trends were significant and independent of current body mass. Blood pressure was inversely related to birth weight and strongly related to plasma glucose and 32-33 split proinsulin concentrations. Conclusions: Reduced growth in early life is strongly linked with impaired glucose tolerance and non-insulin dependent diabetes. Reduced early growth is also related to a raised plasma concentration of 32-33 split proinsulin, which is interpreted as a sign of beta cell dysfunction. Reduced intrauterine growth is linked with high blood pressure, which may explain the association between hypertension and impaired glucose tolerance.","author":[{"dropping-particle":"","family":"C N Hales, D J Barker, P M Clark, L J Cox, C Fall, C Osmond","given":"P D Winter","non-dropping-particle":"","parse-names":false,"suffix":""}],"container-title":"BMJ","id":"ITEM-5","issued":{"date-parts":[["1991"]]},"page":"1019-1022","title":"Fetal and infant growth and impaired glucose tolerance at age 64","type":"article-journal","volume":"303"},"uris":["http://www.mendeley.com/documents/?uuid=e8c4088e-559b-4823-b006-c69db62f4185"]},{"id":"ITEM-6","itemData":{"ISBN":"0443061653","author":[{"dropping-particle":"","family":"Barker","given":"D J P","non-dropping-particle":"","parse-names":false,"suffix":""}],"container-title":"Mother, Babies and Health in Later Life","id":"ITEM-6","issued":{"date-parts":[["1998"]]},"publisher":"Churchill Livingstone, Edinburgh","title":"Mother, babies and health in later life","type":"book"},"uris":["http://www.mendeley.com/documents/?uuid=f2d5ec19-83d0-446e-a632-049d7be4b023"]},{"id":"ITEM-7","itemData":{"DOI":"10.1016/S0140-6736(18)30312-X","ISSN":"15339866","PMID":"29673874","abstract":"Parental environmental factors including diet, body composition, metabolism and stress affect the health and chronic disease risk of people throughout their lives, as captured in the ‘Developmental Origins of Health and Disease’ (DOHaD) concept. Research across epidemiological, clinical and basic science fields has identified the period around conception as being critical in the processes mediating parental influences on the next generation’s health. During this time, from the maturation of gametes through to early embryonic development, parental lifestyle can adversely influence long-term risks of offspring cardiovascular, metabolic, immune and neurological morbidities, often termed ‘developmental programming’. We review ‘periconceptional’ induction of disease risk from four broad exposures: maternal overnutrition and obesity; maternal undernutrition; related paternal factors; and from the use of assisted reproductive treatment. Human studies and animal models demonstrate the underlying biological mechanisms, including epigenetic, cellular, physiological and metabolic processes. A novel meta-analysis of mouse paternal and maternal protein undernutrition indicate distinct parental periconceptional contributions to postnatal outcomes. We propose that the evidence for periconceptional effects on lifetime health is now so compelling that it calls for new guidance on parental preparation for pregnancy, beginning before conception, to protect the health of offspring.","author":[{"dropping-particle":"","family":"Fleming","given":"Tom P.","non-dropping-particle":"","parse-names":false,"suffix":""},{"dropping-particle":"","family":"Watkins","given":"Adam J.","non-dropping-particle":"","parse-names":false,"suffix":""},{"dropping-particle":"","family":"Velazquez","given":"Miguel A.","non-dropping-particle":"","parse-names":false,"suffix":""},{"dropping-particle":"","family":"Mathers","given":"John C.","non-dropping-particle":"","parse-names":false,"suffix":""},{"dropping-particle":"","family":"Prentice","given":"Andrew M.","non-dropping-particle":"","parse-names":false,"suffix":""},{"dropping-particle":"","family":"Stephenson","given":"Judith","non-dropping-particle":"","parse-names":false,"suffix":""},{"dropping-particle":"","family":"Barker","given":"Mary","non-dropping-particle":"","parse-names":false,"suffix":""},{"dropping-particle":"","family":"Saffery","given":"Richard","non-dropping-particle":"","parse-names":false,"suffix":""},{"dropping-particle":"","family":"Yajnik","given":"Chittaranjan S.","non-dropping-particle":"","parse-names":false,"suffix":""},{"dropping-particle":"","family":"Eckert","given":"Judith J.","non-dropping-particle":"","parse-names":false,"suffix":""},{"dropping-particle":"","family":"Hanson","given":"Mark A.","non-dropping-particle":"","parse-names":false,"suffix":""},{"dropping-particle":"","family":"Forrester","given":"Terrence","non-dropping-particle":"","parse-names":false,"suffix":""},{"dropping-particle":"","family":"Gluckman","given":"Peter D.","non-dropping-particle":"","parse-names":false,"suffix":""},{"dropping-particle":"","family":"Godfrey","given":"Keith M.","non-dropping-particle":"","parse-names":false,"suffix":""}],"container-title":"Lancet","id":"ITEM-7","issue":"19132","issued":{"date-parts":[["2018"]]},"page":"1842-1852","title":"Origins of lifetime health around the time of conception: causes and consequences","type":"article-journal","volume":"391"},"uris":["http://www.mendeley.com/documents/?uuid=154e9aac-55b1-4b63-8c70-f668722849ea"]}],"mendeley":{"formattedCitation":"&lt;span style=\"baseline\"&gt; [71–77]&lt;/span&gt;","plainTextFormattedCitation":" [71–77]","previouslyFormattedCitation":"&lt;span style=\"baseline\"&gt; [71–77]&lt;/span&gt;"},"properties":{"noteIndex":0},"schema":"https://github.com/citation-style-language/schema/raw/master/csl-citation.json"}</w:instrText>
      </w:r>
      <w:r w:rsidR="00981D08" w:rsidRPr="00BC6DB1">
        <w:rPr>
          <w:rFonts w:asciiTheme="minorHAnsi" w:hAnsiTheme="minorHAnsi" w:cstheme="minorHAnsi"/>
          <w:sz w:val="22"/>
          <w:shd w:val="clear" w:color="auto" w:fill="FFFFFF"/>
        </w:rPr>
        <w:fldChar w:fldCharType="separate"/>
      </w:r>
      <w:r w:rsidR="000E6E78" w:rsidRPr="000E6E78">
        <w:rPr>
          <w:rFonts w:asciiTheme="minorHAnsi" w:hAnsiTheme="minorHAnsi" w:cstheme="minorHAnsi"/>
          <w:noProof/>
          <w:sz w:val="22"/>
          <w:shd w:val="clear" w:color="auto" w:fill="FFFFFF"/>
        </w:rPr>
        <w:t xml:space="preserve"> [71–77]</w:t>
      </w:r>
      <w:r w:rsidR="00981D08"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9F143E" w:rsidRPr="00BC6DB1">
        <w:rPr>
          <w:rFonts w:asciiTheme="minorHAnsi" w:hAnsiTheme="minorHAnsi" w:cstheme="minorHAnsi"/>
          <w:sz w:val="22"/>
          <w:shd w:val="clear" w:color="auto" w:fill="FFFFFF"/>
        </w:rPr>
        <w:t xml:space="preserve"> </w:t>
      </w:r>
      <w:r w:rsidR="006E6613">
        <w:rPr>
          <w:rFonts w:asciiTheme="minorHAnsi" w:hAnsiTheme="minorHAnsi" w:cstheme="minorHAnsi"/>
          <w:sz w:val="22"/>
          <w:shd w:val="clear" w:color="auto" w:fill="FFFFFF"/>
        </w:rPr>
        <w:t>Now formally termed the</w:t>
      </w:r>
      <w:r w:rsidR="009F143E" w:rsidRPr="00BC6DB1">
        <w:rPr>
          <w:rFonts w:asciiTheme="minorHAnsi" w:hAnsiTheme="minorHAnsi" w:cstheme="minorHAnsi"/>
          <w:sz w:val="22"/>
          <w:shd w:val="clear" w:color="auto" w:fill="FFFFFF"/>
        </w:rPr>
        <w:t xml:space="preserve"> Developmental Origins of Health and Disease (</w:t>
      </w:r>
      <w:proofErr w:type="spellStart"/>
      <w:r w:rsidR="009F143E" w:rsidRPr="00BC6DB1">
        <w:rPr>
          <w:rFonts w:asciiTheme="minorHAnsi" w:hAnsiTheme="minorHAnsi" w:cstheme="minorHAnsi"/>
          <w:sz w:val="22"/>
          <w:shd w:val="clear" w:color="auto" w:fill="FFFFFF"/>
        </w:rPr>
        <w:t>DOHaD</w:t>
      </w:r>
      <w:proofErr w:type="spellEnd"/>
      <w:r w:rsidR="009F143E" w:rsidRPr="00BC6DB1">
        <w:rPr>
          <w:rFonts w:asciiTheme="minorHAnsi" w:hAnsiTheme="minorHAnsi" w:cstheme="minorHAnsi"/>
          <w:sz w:val="22"/>
          <w:shd w:val="clear" w:color="auto" w:fill="FFFFFF"/>
        </w:rPr>
        <w:t>)</w:t>
      </w:r>
      <w:r w:rsidR="00E5230F" w:rsidRPr="00BC6DB1">
        <w:rPr>
          <w:rFonts w:asciiTheme="minorHAnsi" w:hAnsiTheme="minorHAnsi" w:cstheme="minorHAnsi"/>
          <w:sz w:val="22"/>
          <w:shd w:val="clear" w:color="auto" w:fill="FFFFFF"/>
        </w:rPr>
        <w:t xml:space="preserve"> hypothesis, </w:t>
      </w:r>
      <w:r w:rsidR="006E6613">
        <w:rPr>
          <w:rFonts w:asciiTheme="minorHAnsi" w:hAnsiTheme="minorHAnsi" w:cstheme="minorHAnsi"/>
          <w:sz w:val="22"/>
          <w:shd w:val="clear" w:color="auto" w:fill="FFFFFF"/>
        </w:rPr>
        <w:t>we appreciate today that</w:t>
      </w:r>
      <w:r w:rsidR="00E5230F" w:rsidRPr="00BC6DB1">
        <w:rPr>
          <w:rFonts w:asciiTheme="minorHAnsi" w:hAnsiTheme="minorHAnsi" w:cstheme="minorHAnsi"/>
          <w:sz w:val="22"/>
          <w:shd w:val="clear" w:color="auto" w:fill="FFFFFF"/>
        </w:rPr>
        <w:t xml:space="preserve"> fetal exposures </w:t>
      </w:r>
      <w:r w:rsidR="006E6613">
        <w:rPr>
          <w:rFonts w:asciiTheme="minorHAnsi" w:hAnsiTheme="minorHAnsi" w:cstheme="minorHAnsi"/>
          <w:sz w:val="22"/>
          <w:shd w:val="clear" w:color="auto" w:fill="FFFFFF"/>
        </w:rPr>
        <w:t>persistently (and often permanently)</w:t>
      </w:r>
      <w:r w:rsidR="00E5230F" w:rsidRPr="00BC6DB1">
        <w:rPr>
          <w:rFonts w:asciiTheme="minorHAnsi" w:hAnsiTheme="minorHAnsi" w:cstheme="minorHAnsi"/>
          <w:sz w:val="22"/>
          <w:shd w:val="clear" w:color="auto" w:fill="FFFFFF"/>
        </w:rPr>
        <w:t xml:space="preserve"> alter </w:t>
      </w:r>
      <w:r w:rsidR="006E6613">
        <w:rPr>
          <w:rFonts w:asciiTheme="minorHAnsi" w:hAnsiTheme="minorHAnsi" w:cstheme="minorHAnsi"/>
          <w:sz w:val="22"/>
          <w:shd w:val="clear" w:color="auto" w:fill="FFFFFF"/>
        </w:rPr>
        <w:t>human physiology and behavior</w:t>
      </w:r>
      <w:r w:rsidR="00E5230F" w:rsidRPr="00BC6DB1">
        <w:rPr>
          <w:rFonts w:asciiTheme="minorHAnsi" w:hAnsiTheme="minorHAnsi" w:cstheme="minorHAnsi"/>
          <w:sz w:val="22"/>
          <w:shd w:val="clear" w:color="auto" w:fill="FFFFFF"/>
        </w:rPr>
        <w:t xml:space="preserve"> in ways that last</w:t>
      </w:r>
      <w:r w:rsidR="006E6613">
        <w:rPr>
          <w:rFonts w:asciiTheme="minorHAnsi" w:hAnsiTheme="minorHAnsi" w:cstheme="minorHAnsi"/>
          <w:sz w:val="22"/>
          <w:shd w:val="clear" w:color="auto" w:fill="FFFFFF"/>
        </w:rPr>
        <w:t xml:space="preserve"> well into</w:t>
      </w:r>
      <w:r w:rsidR="00E5230F" w:rsidRPr="00BC6DB1">
        <w:rPr>
          <w:rFonts w:asciiTheme="minorHAnsi" w:hAnsiTheme="minorHAnsi" w:cstheme="minorHAnsi"/>
          <w:sz w:val="22"/>
          <w:shd w:val="clear" w:color="auto" w:fill="FFFFFF"/>
        </w:rPr>
        <w:t xml:space="preserve"> adult life</w:t>
      </w:r>
      <w:r w:rsidR="00E5230F"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11/j.1365-2796.2007.01809.x","ISSN":"09546820","PMID":"17444880","abstract":"Current orthodoxy states that coronary heart disease results from the unhealthy lifestyles of westernized adults together with a contribution from genetic inheritance. This does not provide a secure basis for prevention of the disease. Geographical studies gave the first clue that the disease originates during intra-uterine development. Variations in mortality from the disease across England and Wales were shown to correlate closely with past differences in death rates among newborn babies. In the past most deaths among newborns were attributed to low birthweight. This led to the hypothesis that undernutrition in utero permanently changes the body's structure, function and metabolism in ways that lead to coronary heart disease in later life. The association between low birthweight and coronary heart disease has been confirmed in longitudinal studies of men and women around the world. The developmental model of the origins of the disease offers a new way forward. © 2007 Blackwell Publishing Ltd.","author":[{"dropping-particle":"","family":"Barker","given":"D. J.P.","non-dropping-particle":"","parse-names":false,"suffix":""}],"container-title":"Journal of Internal Medicine","id":"ITEM-1","issue":"5","issued":{"date-parts":[["2007"]]},"page":"412-417","title":"The origins of the developmental origins theory","type":"article-journal","volume":"261"},"uris":["http://www.mendeley.com/documents/?uuid=52f061e7-5cf0-4836-8ab9-4ab35cc260d7"]}],"mendeley":{"formattedCitation":"&lt;span style=\"baseline\"&gt; [78]&lt;/span&gt;","plainTextFormattedCitation":" [78]","previouslyFormattedCitation":"&lt;span style=\"baseline\"&gt; [78]&lt;/span&gt;"},"properties":{"noteIndex":0},"schema":"https://github.com/citation-style-language/schema/raw/master/csl-citation.json"}</w:instrText>
      </w:r>
      <w:r w:rsidR="00E5230F" w:rsidRPr="00BC6DB1">
        <w:rPr>
          <w:rFonts w:asciiTheme="minorHAnsi" w:hAnsiTheme="minorHAnsi" w:cstheme="minorHAnsi"/>
          <w:sz w:val="22"/>
          <w:shd w:val="clear" w:color="auto" w:fill="FFFFFF"/>
        </w:rPr>
        <w:fldChar w:fldCharType="separate"/>
      </w:r>
      <w:r w:rsidR="000E6E78" w:rsidRPr="000E6E78">
        <w:rPr>
          <w:rFonts w:asciiTheme="minorHAnsi" w:hAnsiTheme="minorHAnsi" w:cstheme="minorHAnsi"/>
          <w:noProof/>
          <w:sz w:val="22"/>
          <w:shd w:val="clear" w:color="auto" w:fill="FFFFFF"/>
        </w:rPr>
        <w:t xml:space="preserve"> [78]</w:t>
      </w:r>
      <w:r w:rsidR="00E5230F"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8C7124" w:rsidRPr="00BC6DB1">
        <w:rPr>
          <w:rFonts w:asciiTheme="minorHAnsi" w:hAnsiTheme="minorHAnsi" w:cstheme="minorHAnsi"/>
          <w:sz w:val="22"/>
          <w:shd w:val="clear" w:color="auto" w:fill="FFFFFF"/>
        </w:rPr>
        <w:t xml:space="preserve"> </w:t>
      </w:r>
      <w:r w:rsidR="00FA6419">
        <w:rPr>
          <w:rFonts w:asciiTheme="minorHAnsi" w:hAnsiTheme="minorHAnsi" w:cstheme="minorHAnsi"/>
          <w:sz w:val="22"/>
          <w:shd w:val="clear" w:color="auto" w:fill="FFFFFF"/>
        </w:rPr>
        <w:t>We and others</w:t>
      </w:r>
      <w:r w:rsidR="008C7124" w:rsidRPr="00BC6DB1">
        <w:rPr>
          <w:rFonts w:asciiTheme="minorHAnsi" w:hAnsiTheme="minorHAnsi" w:cstheme="minorHAnsi"/>
          <w:sz w:val="22"/>
          <w:shd w:val="clear" w:color="auto" w:fill="FFFFFF"/>
        </w:rPr>
        <w:t xml:space="preserve"> have described the effect of </w:t>
      </w:r>
      <w:r w:rsidR="00B7346A" w:rsidRPr="00BC6DB1">
        <w:rPr>
          <w:rFonts w:asciiTheme="minorHAnsi" w:hAnsiTheme="minorHAnsi" w:cstheme="minorHAnsi"/>
          <w:sz w:val="22"/>
          <w:shd w:val="clear" w:color="auto" w:fill="FFFFFF"/>
        </w:rPr>
        <w:t>common pre-pregnancy and pregnancy exposures</w:t>
      </w:r>
      <w:r w:rsidR="004F0CBA" w:rsidRPr="00BC6DB1">
        <w:rPr>
          <w:rStyle w:val="FootnoteReference"/>
          <w:rFonts w:asciiTheme="minorHAnsi" w:hAnsiTheme="minorHAnsi" w:cstheme="minorHAnsi"/>
          <w:sz w:val="22"/>
        </w:rPr>
        <w:footnoteReference w:id="1"/>
      </w:r>
      <w:r w:rsidR="004F0CBA" w:rsidRPr="00BC6DB1">
        <w:rPr>
          <w:rFonts w:asciiTheme="minorHAnsi" w:hAnsiTheme="minorHAnsi" w:cstheme="minorHAnsi"/>
          <w:sz w:val="22"/>
          <w:shd w:val="clear" w:color="auto" w:fill="FFFFFF"/>
        </w:rPr>
        <w:t xml:space="preserve"> on </w:t>
      </w:r>
      <w:r w:rsidR="006A633A" w:rsidRPr="00BC6DB1">
        <w:rPr>
          <w:rFonts w:asciiTheme="minorHAnsi" w:hAnsiTheme="minorHAnsi" w:cstheme="minorHAnsi"/>
          <w:sz w:val="22"/>
          <w:shd w:val="clear" w:color="auto" w:fill="FFFFFF"/>
        </w:rPr>
        <w:t xml:space="preserve">the </w:t>
      </w:r>
      <w:r w:rsidR="004F0CBA" w:rsidRPr="00BC6DB1">
        <w:rPr>
          <w:rFonts w:asciiTheme="minorHAnsi" w:hAnsiTheme="minorHAnsi" w:cstheme="minorHAnsi"/>
          <w:sz w:val="22"/>
          <w:shd w:val="clear" w:color="auto" w:fill="FFFFFF"/>
        </w:rPr>
        <w:t>development of obesity, modulation of immunity, and dysfunction of metabolism in offspring</w:t>
      </w:r>
      <w:r w:rsidR="00FE1977" w:rsidRPr="00BC6DB1">
        <w:rPr>
          <w:rFonts w:asciiTheme="minorHAnsi" w:hAnsiTheme="minorHAnsi" w:cstheme="minorHAnsi"/>
          <w:sz w:val="22"/>
          <w:shd w:val="clear" w:color="auto" w:fill="FFFFFF"/>
        </w:rPr>
        <w:t xml:space="preserve"> via long-lasting perturbations at the level of the placenta, liver, pancreas, skeletal muscle, thyroid, and digestive tract</w:t>
      </w:r>
      <w:r w:rsidR="004F0CBA"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 xml:space="preserve">ADDIN CSL_CITATION {"citationItems":[{"id":"ITEM-1","itemData":{"DOI":"10.1677/JME-08-0025","PMID":"18515302","author":[{"dropping-particle":"","family":"Aagaard-tillery","given":"Kjersti M","non-dropping-particle":"","parse-names":false,"suffix":""},{"dropping-particle":"","family":"Grove","given":"Kevin","non-dropping-particle":"","parse-names":false,"suffix":""},{"dropping-particle":"","family":"Bishop","given":"Jacalyn","non-dropping-particle":"","parse-names":false,"suffix":""},{"dropping-particle":"","family":"Ke","given":"Xingrao","non-dropping-particle":"","parse-names":false,"suffix":""},{"dropping-particle":"","family":"Fu","given":"Qi","non-dropping-particle":"","parse-names":false,"suffix":""},{"dropping-particle":"","family":"McKnight","given":"Robert","non-dropping-particle":"","parse-names":false,"suffix":""},{"dropping-particle":"","family":"Lane","given":"Robert H","non-dropping-particle":"","parse-names":false,"suffix":""}],"container-title":"J Mol Endocrinol","id":"ITEM-1","issue":"2","issued":{"date-parts":[["2008"]]},"page":"91-102","title":"Developmental origins of disease and determinants of chromatin structure: maternal diet modifies the primate fetal epigenome","type":"article-journal","volume":"41"},"uris":["http://www.mendeley.com/documents/?uuid=8c900a29-eda9-4156-9d69-ab9d00428463"]},{"id":"ITEM-2","itemData":{"DOI":"10.1016/j.ajog.2009.06.041","ISSN":"00029378","PMID":"19733280","abstract":"Objective: To characterize the serum metabolome of a primate model of in utero high-fat exposure. Study Design: Serum from maternal and fetal (e130) macaque monkeys exposed to either a high-fat or control diet were analyzed by gas chromatography-mass spectrometry. Multivariate data analysis was performed to reduce the generated data set. Candidate metabolites were further analyzed for significance by using the analysis of variance and comparative t tests. Results: Approximately 1300 chromatographic features were detected. Through multivariate data analysis this number was reduced to 60 possible metabolites. With the use of comparative t tests, 22 metabolites had statistical significance (P &lt; .05) over the entire study. By virtue of maternal high-fat diet alone, fetal phenotypic differences are accompanied by altered metabolite concentrations of 7 metabolites (P &lt; .05). Conclusion: In utero high-fat diet exposure is associated with an altered fetal epigenome and parlays a characteristic modification in the fetal metabolite profile. © 2009 Mosby, Inc. All rights reserved.","author":[{"dropping-particle":"","family":"Cox","given":"James","non-dropping-particle":"","parse-names":false,"suffix":""},{"dropping-particle":"","family":"Williams","given":"Sarah","non-dropping-particle":"","parse-names":false,"suffix":""},{"dropping-particle":"","family":"Grove","given":"Kevin","non-dropping-particle":"","parse-names":false,"suffix":""},{"dropping-particle":"","family":"Lane","given":"Robert H.","non-dropping-particle":"","parse-names":false,"suffix":""},{"dropping-particle":"","family":"Aagaard-Tillery","given":"Kjersti M.","non-dropping-particle":"","parse-names":false,"suffix":""}],"container-title":"American Journal of Obstetrics and Gynecology","id":"ITEM-2","issue":"3","issued":{"date-parts":[["2009"]]},"page":"281.e1-281.e9","title":"A maternal high-fat diet is accompanied by alterations in the fetal primate metabolome","type":"article-journal","volume":"201"},"uris":["http://www.mendeley.com/documents/?uuid=cf6e65f1-07c0-46cb-8d7a-5589372ce1bf"]},{"id":"ITEM-3","itemData":{"DOI":"10.1172/JCI32661","ISSN":"00219738","PMID":"19147984","abstract":"Maternal obesity is thought to increase the offspring's risk of juvenile obesity and metabolic diseases; however, the mechanism(s) whereby excess maternal nutrition affects fetal development remain poorly understood. Here, we investigated in nonhuman primates the effect of chronic high-fat diet (HFD) on the development of fetal metabolic systems. We found that fetal offspring from both lean and obese mothers chronically consuming a HFD had a 3-fold increase in liver triglycerides (TGs). In addition, fetal offspring from HFD-fed mothers (O-HFD) showed increased evidence of hepatic oxidative stress early in the third trimester, consistent with the development of nonalcoholic fatty liver disease (NAFLD). O-HFD animals also exhibited elevated hepatic expression of gluconeogenic enzymes and transcription factors. Furthermore, fetal glycerol levels were 2-fold higher in O-HFD animals than in control fetal offspring and correlated with maternal levels. The increased fetal hepatic TG levels persisted at P180, concurrent with a 2-fold increase in percent body fat. Importantly, reversing the maternal HFD to a low-fat diet during a subsequent pregnancy improved fetal hepatic TG levels and partially normalized gluconeogenic enzyme expression, without changing maternal body weight. These results suggest that a developing fetus is highly vulnerable to excess lipids, independent of maternal diabetes and/or obesity, and that exposure to this may increase the risk of pediatric NAFLD.","author":[{"dropping-particle":"","family":"McCurdy","given":"Carrie E.","non-dropping-particle":"","parse-names":false,"suffix":""},{"dropping-particle":"","family":"Bishop","given":"Jacalyn M.","non-dropping-particle":"","parse-names":false,"suffix":""},{"dropping-particle":"","family":"Williams","given":"Sarah M.","non-dropping-particle":"","parse-names":false,"suffix":""},{"dropping-particle":"","family":"Grayson","given":"Bernadette E.","non-dropping-particle":"","parse-names":false,"suffix":""},{"dropping-particle":"","family":"Smith","given":"M. Susan","non-dropping-particle":"","parse-names":false,"suffix":""},{"dropping-particle":"","family":"Friedman","given":"Jacob E.","non-dropping-particle":"","parse-names":false,"suffix":""},{"dropping-particle":"","family":"Grove","given":"Kevin L.","non-dropping-particle":"","parse-names":false,"suffix":""}],"container-title":"Journal of Clinical Investigation","id":"ITEM-3","issue":"2","issued":{"date-parts":[["2009"]]},"page":"323-335","title":"Maternal high-fat diet triggers lipotoxicity in the fetal livers of nonhuman primates","type":"article-journal","volume":"119"},"uris":["http://www.mendeley.com/documents/?uuid=5b91ea86-7383-42a3-b07c-f07343627a8a"]},{"id":"ITEM-4","itemData":{"DOI":"10.1055/s-0029-1237425","ISSN":"1526-4564 (Electronic)","PMID":"19711247","abstract":"Although genomic DNA is the template of our heredity, it is the coordination and  regulation of its expression that results in the wide complexity and diversity seen among organisms. In recent years, an emerging body of evidence has focused on the role of epigenetics as one mechanism by which gene expression can be maintained and modulated throughout the lifetime of an individual. Epigenetics refers to heritable alterations in gene expression that are not mediated by changes in primary DNA sequence and includes mitotic and/or meiotic events. In essence, epigenetic modulation results in functional adaptations of the genomic response to the environment and is believed to play a fundamental role in early developmental plasticity. This article focuses on several animal models that have been developed over the past decade to study epigenetic inheritance, many of which have arisen from the developmental origins of adult health and disease fields.","author":[{"dropping-particle":"","family":"Bocock","given":"Philip N","non-dropping-particle":"","parse-names":false,"suffix":""},{"dropping-particle":"","family":"Aagaard-Tillery","given":"Kjersti M","non-dropping-particle":"","parse-names":false,"suffix":""}],"container-title":"Seminars in reproductive medicine","id":"ITEM-4","issue":"5","issued":{"date-parts":[["2009","9"]]},"language":"eng","page":"369-379","publisher-place":"United States","title":"Animal models of epigenetic inheritance.","type":"article-journal","volume":"27"},"uris":["http://www.mendeley.com/documents/?uuid=619b6565-5540-403e-8c16-ce50d16e5de4"]},{"id":"ITEM-5","itemData":{"DOI":"10.1523/JNEUROSCI.5560-09.2010","ISSN":"02706474","PMID":"20220017","abstract":"Childhood obesity is associated with increased risk of behavioral/ psychological disorders including depression, anxiety, poor learning, and attention deficient disorder. As the majority of women of child-bearing age are overweight or obese and consume a diet high in dietary fat, it is critical to examine the consequences of maternal overnutrition on the development of brain circuitry that regulates offspring behavior. Using a nonhuman primate model of diet-induced obesity, we found that maternal high-fat diet (HFD) consumption caused perturbations in the central serotonergic system of fetal offspring. In addition, female infants from HFD-fed mothers exhibited increased anxiety in response to threatening novel objects. These findings have important clinical implications as they demonstrate that exposure to maternal HFD consumption during gestation, independent of obesity, increases the risk of developing behavioral disorders such as anxiety. Copyright © 2010 the authors.","author":[{"dropping-particle":"","family":"Sullivan","given":"Elinor L.","non-dropping-particle":"","parse-names":false,"suffix":""},{"dropping-particle":"","family":"Grayson","given":"Bernadette","non-dropping-particle":"","parse-names":false,"suffix":""},{"dropping-particle":"","family":"Takahashi","given":"Diana","non-dropping-particle":"","parse-names":false,"suffix":""},{"dropping-particle":"","family":"Robertson","given":"Nicola","non-dropping-particle":"","parse-names":false,"suffix":""},{"dropping-particle":"","family":"Maier","given":"Adriane","non-dropping-particle":"","parse-names":false,"suffix":""},{"dropping-particle":"","family":"Bethea","given":"Cynthia L.","non-dropping-particle":"","parse-names":false,"suffix":""},{"dropping-particle":"","family":"Smith","given":"M. Susan","non-dropping-particle":"","parse-names":false,"suffix":""},{"dropping-particle":"","family":"Coleman","given":"Kristine","non-dropping-particle":"","parse-names":false,"suffix":""},{"dropping-particle":"","family":"Grove","given":"Kevin L.","non-dropping-particle":"","parse-names":false,"suffix":""}],"container-title":"Journal of Neuroscience","id":"ITEM-5","issue":"10","issued":{"date-parts":[["2010"]]},"page":"3826-3830","title":"Chronic consumption of a high-fat diet during pregnancy causes perturbations in the serotonergic system and increased anxiety-like behavior in nonhuman primate offspring","type":"article-journal","volume":"30"},"uris":["http://www.mendeley.com/documents/?uuid=e7c1c7a6-c413-4ace-a14c-d4e78be974c6"]},{"id":"ITEM-6","itemData":{"ISBN":"9780081006122","abstract":"Over the past century, studies of development and reproductive biology have transcended our understandings of what constitutes heritability and the acquisition of phenotypic traits from one generation to the next. While our early research defined “particulate genetic inheritance” as a primary mechanism for the heritability of traits, more recent work in past decades in lower eukaryotes and early mammalian species have included “epigenetic” (or “upon the genome”) modifications to the genomic backbone as a primary mechanism in the complex series of molecular interactions which ultimately enabling coordinate regulation of development. In recent years such investigations have evolved to focus on the role of epigenetic modifications to DNA and core histones in higher mammalian developmental processes. What are epigenetic modifications? While almost all cells of an individual bear near identical genomic constitutions, phenotype is ultimately determined by the gene expression profile. Gene expression is maintained by two major mechanisms: (1) transcription factors and post-transcriptional modifiers, and (2) epigenetic modifications, in particular DNA and core-histone modifications, that can be inherited during mitosis from one cell generation to another. This epigenetic code is essential in directing the tremendous number of gene expression changes that must occur for a cell to leave its pluripotent state and become fully differentiated to then function in adaptive homeostasis processes of the organism. It may therefore be stated that one’s epigenetic signatures are the net outcome of genotype, developmental lineage, and environmental exposures. These epigenetic signatures are stable and/or heritable patterns of gene activity and expression that do not result from changes in the genomic sequence. Covalent modifications to histones (i.e., histone H3 acetylation and methylation) and DNA methylation (meCpG) are examples of such epigenetic events which collectively act as a “memory” to maintain gene expression profiles after cell division. Research is rapidly demonstrating the importance of the epigenetic code to normal human development as well as the burden of disease that occurs when the epigenetic code or machinery malfunctions. In essence, epigenetic modulation results in functional adaptations of the genomic response to the environment and is believed to play a fundamental role in early developmental plasticity. This review provides and overview on studies r…","author":[{"dropping-particle":"","family":"Aagaard-Tillery","given":"Kjersti M.","non-dropping-particle":"","parse-names":false,"suffix":""},{"dropping-particle":"","family":"Suter","given":"MA","non-dropping-particle":"","parse-names":false,"suffix":""},{"dropping-particle":"","family":"Harris","given":"A","non-dropping-particle":"","parse-names":false,"suffix":""},{"dropping-particle":"","family":"Abramovici","given":"A","non-dropping-particle":"","parse-names":false,"suffix":""},{"dropping-particle":"","family":"Cantu","given":"J","non-dropping-particle":"","parse-names":false,"suffix":""}],"container-title":"Anim Reprod","id":"ITEM-6","issue":"3","issued":{"date-parts":[["2010"]]},"page":"103-116","title":"Epigenetics and reproduction and the developmental origins of health and disease","type":"article-journal","volume":"7"},"uris":["http://www.mendeley.com/documents/?uuid=fdc73108-d03c-491b-b70b-706c90d47797"]},{"id":"ITEM-7","itemData":{"ISSN":"15654753","PMID":"21150839","abstract":"While many fetuses are exposed to tobacco in utero, not all experience adverse outcomes as a result of this exposure. Mechanisms leading to the attenuation of fetal birth weight and adverse pregnancy outcomes are complex. Therefore many studies have begun to focus, not only on the contribution of maternal and fetal genes to phenotypic outcome, but also on epigenetic changes associated with exposure to maternal tobacco smoke. In this review, we detail the epidemiologic evidence associating an adverse pregnancy outcome to maternal tobacco use. We provide a brief summary of studies demonstrating an association between maternal and fetal gene polymorphisms with low birth weight in response to maternal tobacco exposure. We also review the literature showing epigenetic changes in the offspring associated with in utero tobacco exposure. The complex interplay of genomic and epigenomic factors may contribute to specific phenotypic outcomes and can help begin to elucidate the differential susceptibilities to tobacco smoke in utero.","author":[{"dropping-particle":"","family":"Suter","given":"Melissa","non-dropping-particle":"","parse-names":false,"suffix":""},{"dropping-particle":"","family":"Abramovici","given":"Adi","non-dropping-particle":"","parse-names":false,"suffix":""},{"dropping-particle":"","family":"Aagaard-Tillery","given":"Kjersti","non-dropping-particle":"","parse-names":false,"suffix":""}],"container-title":"Pediatric Endocrinology Reviews","id":"ITEM-7","issue":"2","issued":{"date-parts":[["2010"]]},"page":"94-102","title":"Genetic and epigenetic influences associated with intrauterine growth restriction due to in utero tobacco exposure","type":"article-journal","volume":"8"},"uris":["http://www.mendeley.com/documents/?uuid=1a4682ea-db0d-4326-89d3-25105ac2abfe"]},{"id":"ITEM-8","itemData":{"DOI":"10.1016/j.metabol.2010.01.013","ISSN":"0026-0495","PMID":"20462615","author":[{"dropping-particle":"","family":"Suter","given":"Melissa","non-dropping-particle":"","parse-names":false,"suffix":""},{"dropping-particle":"","family":"Abramovici","given":"Adi","non-dropping-particle":"","parse-names":false,"suffix":""},{"dropping-particle":"","family":"Showalter","given":"Lori","non-dropping-particle":"","parse-names":false,"suffix":""},{"dropping-particle":"","family":"Hu","given":"Min","non-dropping-particle":"","parse-names":false,"suffix":""},{"dropping-particle":"Do","family":"Shope","given":"Cynthia","non-dropping-particle":"","parse-names":false,"suffix":""},{"dropping-particle":"","family":"Varner","given":"Michael","non-dropping-particle":"","parse-names":false,"suffix":""},{"dropping-particle":"","family":"Aagaard-Tillery","given":"Kjersti","non-dropping-particle":"","parse-names":false,"suffix":""}],"container-title":"Metabolism - Clinical and Experimental","id":"ITEM-8","issue":"10","issued":{"date-parts":[["2010","10","1"]]},"note":"doi: 10.1016/j.metabol.2010.01.013","page":"1481-1490","publisher":"Elsevier","title":"In utero tobacco exposure epigenetically modifies placental CYP1A1 expression","type":"article-journal","volume":"59"},"uris":["http://www.mendeley.com/documents/?uuid=62aa1a69-5c52-4886-b05d-bb0382b0c176"]},{"id":"ITEM-9","itemData":{"DOI":"10.1097/AOG.0b013e3181d06faf","ISSN":"1873-233X","PMID":"20177288","abstract":"OBJECTIVE: To assess whether functional maternal or fetal genotypes along well-characterized metabolic pathways (ie, CYP1A1, GSTT1, and CYP2A6) may account for varying associations with adverse outcomes among pregnant women who smoke. METHODS: DNA samples from 502 smokers and their conceptuses, alongside women in a control group, were genotyped for known functional allelic variants of CYP1A1 (Ile462Val AA&gt;AG/GG), GSTT1(del), and CYP2A6 (Lys160His T&gt;A). Modification of the association between smoking and outcome by genotype was evaluated. Outcomes included birth weight, pregnancy loss, preterm birth, small for gestational age, and a composite outcome composed of the latter four components plus abruption. RESULTS: No interaction between maternal or fetal genotype of any of the polymorphisms and smoking could be demonstrated. In contrast, the association of smoking with gestational age-adjusted birth weight (birth weight ratio) was modified by fetal GSTT1 genotype (P for interaction=.02). Fetuses with GSTT1(del) had a mean birth weight reduction among smokers of 262 g (P=.01), whereas in fetuses without the GSTT1(del) the effect of tobacco exposure was nonsignificant (mean reduction 87 g, P=.16). After adjusting for confounding, results were similar. CONCLUSION: Fetal GSTT1 deletion significantly and specifically modifies the effect of smoking on gestational age-corrected birth weight.","author":[{"dropping-particle":"","family":"Aagaard-Tillery","given":"Kjersti","non-dropping-particle":"","parse-names":false,"suffix":""},{"dropping-particle":"","family":"Spong","given":"Catherine Y","non-dropping-particle":"","parse-names":false,"suffix":""},{"dropping-particle":"","family":"Thom","given":"Elizabeth","non-dropping-particle":"","parse-names":false,"suffix":""},{"dropping-particle":"","family":"Sibai","given":"Baha","non-dropping-particle":"","parse-names":false,"suffix":""},{"dropping-particle":"","family":"Wendel Jr","given":"George","non-dropping-particle":"","parse-names":false,"suffix":""},{"dropping-particle":"","family":"Wenstrom","given":"Katharine","non-dropping-particle":"","parse-names":false,"suffix":""},{"dropping-particle":"","family":"Samuels","given":"Philip","non-dropping-particle":"","parse-names":false,"suffix":""},{"dropping-particle":"","family":"Simhan","given":"Hyagriv","non-dropping-particle":"","parse-names":false,"suffix":""},{"dropping-particle":"","family":"Sorokin","given":"Yoram","non-dropping-particle":"","parse-names":false,"suffix":""},{"dropping-particle":"","family":"Miodovnik","given":"Menachem","non-dropping-particle":"","parse-names":false,"suffix":""},{"dropping-particle":"","family":"Meis","given":"Paul","non-dropping-particle":"","parse-names":false,"suffix":""},{"dropping-particle":"","family":"O'Sullivan","given":"Mary J","non-dropping-particle":"","parse-names":false,"suffix":""},{"dropping-particle":"","family":"Conway","given":"Deborah","non-dropping-particle":"","parse-names":false,"suffix":""},{"dropping-particle":"","family":"Wapner","given":"Ronald J","non-dropping-particle":"","parse-names":false,"suffix":""},{"dropping-particle":"","family":"Eunice Kennedy Shriver National Institute of Child Health","given":"Human Development (NICHD) Maternal-Fetal Medicine Units Network (MFMU)","non-dropping-particle":"","parse-names":false,"suffix":""}],"container-title":"Obstetrics and gynecology","id":"ITEM-9","issue":"3","issued":{"date-parts":[["2010","3"]]},"language":"eng","page":"568-577","title":"Pharmacogenomics of maternal tobacco use: metabolic gene polymorphisms and risk of adverse pregnancy outcomes","type":"article-journal","volume":"115"},"uris":["http://www.mendeley.com/documents/?uuid=1fdeef9d-06c2-4560-ae9f-086af1a64684"]},{"id":"ITEM-10","itemData":{"DOI":"10.1210/en.2010-1332","ISSN":"00137227","PMID":"21447636","abstract":"Prepregnancy maternal obesity confers an increased risk of stillbirth, but the mechanisms are unknown. Maternal obesity is associated with placental inflammation. We considered that maternal diet may predispose to the increased risk of placental inflammation and stillbirth. We hypothesized that a chronic high-fat diet (HFD) is associated with abnormal uteroplacental circulation and placental inflammation. Here we used a nonhuman primate model to determine the effect of chronic HFD on the uterine and placental hemodynamics, placental histology, and inflammation in a prospective, observational study of 24 Japanese macaques. Overall, there was a statistically significant (38-56%) reduction in uterine volume blood flow from HFD animals, whether they were lean or obese. Consumption of a HFD, independent of obesity, increased placental inflammatory cytokines and the expression of Toll-like receptor 4. We show that HFD consumption by obese mothers with hyperinsulinemia also reduced volume blood flowonthe fetal side of the placenta and significantly increased the frequency of both placental infarctions and stillbirth. These results suggest that a HFD, independent of obesity, decreases uterine volume blood flow. Maternal obesity and insulin resistance further exacerbates the placental dysfunction and results in an increased frequency of stillbirth. Copyright © 2011 by The Endocrine Society.","author":[{"dropping-particle":"","family":"Frias","given":"Antonio E.","non-dropping-particle":"","parse-names":false,"suffix":""},{"dropping-particle":"","family":"Morgan","given":"Terry K.","non-dropping-particle":"","parse-names":false,"suffix":""},{"dropping-particle":"","family":"Evans","given":"Anne E.","non-dropping-particle":"","parse-names":false,"suffix":""},{"dropping-particle":"","family":"Rasanen","given":"Juha","non-dropping-particle":"","parse-names":false,"suffix":""},{"dropping-particle":"","family":"Oh","given":"Karen Y.","non-dropping-particle":"","parse-names":false,"suffix":""},{"dropping-particle":"","family":"Thornburg","given":"Kent L.","non-dropping-particle":"","parse-names":false,"suffix":""},{"dropping-particle":"","family":"Grove","given":"Kevin L.","non-dropping-particle":"","parse-names":false,"suffix":""}],"container-title":"Endocrinology","id":"ITEM-10","issue":"6","issued":{"date-parts":[["2011"]]},"page":"2456-2464","title":"Maternal high-fat diet disturbs uteroplacental hemodynamics and increases the frequency of stillbirth in a nonhuman primate model of excess nutrition","type":"article-journal","volume":"152"},"uris":["http://www.mendeley.com/documents/?uuid=fa6c4d62-f2a6-49d2-809c-50ff4e34d1a5"]},{"id":"ITEM-11","itemData":{"DOI":"10.1096/fj.10-172080","ISSN":"08926638","PMID":"21097519","abstract":"The effect of in utero exposure to a maternal high-fat diet on the peripheral circadian system of the fetus is unknown. Using mRNA copy number analysis, we report that the components of the peripheral circadian machinery are transcribed in the nonhuman primate fetal liver in an intact phase-antiphase fashion and that Npas2, a paralog of the Clock transcription factor, serves as the rate-limiting transcript by virtue of its relative low abundance (10- to 1000-fold lower). We show that exposure to a maternal high-fat diet in utero significantly alters the expression of fetal hepatic Npas2 (up to 7.1-fold, P&lt;0.001) compared with that in control diet-exposed animals and is reversible in fetal offspring from obese dams reversed to a control diet (1.3-fold, P&gt;0.05). Although the Npas2 promoter remains largely unmethylated, differential Npas2 promoter occupancy of acetylation of fetal histone H3 at lysine 14 (H3K14ac) occurs in response to maternal high-fat diet exposure compared with control diet-exposed animals. Furthermore, we find that disruption of Npas2 is consistent with high-fat diet exposure in juvenile animals, regardless of in utero diet exposure. In summary, the data suggest that peripheral Npas2 expression is uniquely vulnerable to diet exposure. © FASEB.","author":[{"dropping-particle":"","family":"Suter","given":"Melissa","non-dropping-particle":"","parse-names":false,"suffix":""},{"dropping-particle":"","family":"Bocock","given":"Philip","non-dropping-particle":"","parse-names":false,"suffix":""},{"dropping-particle":"","family":"Showalter","given":"Lori","non-dropping-particle":"","parse-names":false,"suffix":""},{"dropping-particle":"","family":"Hu","given":"Min","non-dropping-particle":"","parse-names":false,"suffix":""},{"dropping-particle":"","family":"Shope","given":"Cynthia","non-dropping-particle":"","parse-names":false,"suffix":""},{"dropping-particle":"","family":"McKnight","given":"Robert","non-dropping-particle":"","parse-names":false,"suffix":""},{"dropping-particle":"","family":"Grove","given":"Kevin","non-dropping-particle":"","parse-names":false,"suffix":""},{"dropping-particle":"","family":"Lane","given":"Robert","non-dropping-particle":"","parse-names":false,"suffix":""},{"dropping-particle":"","family":"Aagaard-Tillery","given":"Kjersti","non-dropping-particle":"","parse-names":false,"suffix":""}],"container-title":"FASEB Journal","id":"ITEM-11","issue":"2","issued":{"date-parts":[["2011"]]},"page":"714-726","title":"Epigenomics: maternal high-fat diet exposure in utero disrupts peripheral circadian gene expression in nonhuman primates","type":"article-journal","volume":"25"},"uris":["http://www.mendeley.com/documents/?uuid=d0a9dd16-1eb4-4908-963e-cf4ebb72ac4f"]},{"id":"ITEM-12","itemData":{"DOI":"10.1016/j.ajog.2011.06.023","PMID":"21803321","abstract":"Objective—We sought to extend our prior observations and histopathologically characterize key metabolic enzymes (CYP1A1) with markers of oxidative damage in placental sections from smokers. Study Design—Placental specimens were collected from term singleton deliveries from smokers (n=10) and non-smokers (n=10), and subjected to detailed histopathologic examination. To quantify the extent of oxidative damage, masked score-graded (0–6) histopathology against 4- hydroxy-2-nonenal (4-HNE) and 8-hydroxydeoxyguanisine (8-OHdG) was performed. Minimal significance (p&lt;0.05) was determined with Fisher’s-exact and two-tailed T-test as appropriate. Results—We observed a significant increase in the presence of syncytial knots in placentas from smokers (70% versus 10%, p=0.02). These gross observations were accompanied by significant aberrant placental aromatic hydrocarbon metabolism (increased CYP1A1, 4.4 vs. 2.1, p=0.002) alongside evidence of oxidative damage (4-HNE 3.4 vs. 1.1, p=0.00005; 8-OHdG 4.9 vs. 3.1, p=0.0038). Conclusions—We observe a strong association between maternal tobacco use and aberrant placental metabolism, syncytial knot formation, and multiple markers of oxidative damage.","author":[{"dropping-particle":"","family":"Sbrana","given":"Elena","non-dropping-particle":"","parse-names":false,"suffix":""},{"dropping-particle":"","family":"Suter","given":"Melissa A","non-dropping-particle":"","parse-names":false,"suffix":""},{"dropping-particle":"","family":"Abramovici","given":"Adi R","non-dropping-particle":"","parse-names":false,"suffix":""},{"dropping-particle":"","family":"Hawkins","given":"Hal K","non-dropping-particle":"","parse-names":false,"suffix":""},{"dropping-particle":"","family":"Moss","given":"Joan E","non-dropping-particle":"","parse-names":false,"suffix":""},{"dropping-particle":"","family":"Patterson","given":"Lauren","non-dropping-particle":"","parse-names":false,"suffix":""},{"dropping-particle":"","family":"Shope","given":"Cynthia","non-dropping-particle":"","parse-names":false,"suffix":""},{"dropping-particle":"","family":"Aagaard-Tillery","given":"Kjersti","non-dropping-particle":"","parse-names":false,"suffix":""}],"container-title":"Am J Obstet Gynecol","id":"ITEM-12","issue":"3","issued":{"date-parts":[["2011"]]},"page":"246.e1–246.e7","title":"Maternal tobacco use is associated with increased markers of oxidative stress in the placenta","type":"article-journal","volume":"205"},"uris":["http://www.mendeley.com/documents/?uuid=6e4c620d-56c5-4e59-b01c-9dd755fe73db"]},{"id":"ITEM-13","itemData":{"DOI":"10.4161/epi.6.11.17819","ISSN":"15592308","PMID":"21937876","abstract":"Several studies linking alterations in differential placental methylation with pregnancy disorders have implicated (de) regulation of the placental epigenome with fetal programming and later-in-life disease. We have previously demonstrated that maternal tobacco use is associated with alterations in promoter methylation of placental CYP1A1 and that these changes are correlated with CYP1A1 gene expression and fetal growth restriction. In this study we sought to expand our analysis of promoter methylation by correlating it to gene expression on a genome-wide scale. Employing side-by-side IlluminaHG-12 gene transcription with Infinium27K methylation arrays, we interrogated correlative changes in placental gene expression and DNA methylation associated with maternal tobacco smoke exposure at an epigenome-wide level and in consideration of signature gene pathways. We observed that the expression of 623 genes and the methylation of 1,024 CpG dinucleotides are significantly altered among smokers, with only 38 CpGs showing significant differential methylation (differing by a methylation level of ≥10%). We identified a significant Pearson correlation (≥0.7 or ≤-0.7) between placental transcriptional regulation and differential CpG methylation in only 25 genes among non-smokers but in 438 genes among smokers (18-fold increase, p &lt; 0.0001), with a dominant effect among oxidative stress pathways. Differential methylation at as few as 6 sites was attributed to maternal smoking-mediated birth weight reduction in linear regression models with Bonferroni correction (p &lt; 1.8 x 10-6). These studies suggest that a common perinatal exposure (such as maternal smoking) deregulates placental methylation in a CpG site-specific manner that correlates with meaningful alterations in gene expression along signature pathways. © 2011 Landes Bioscience.","author":[{"dropping-particle":"","family":"Suter","given":"Melissa","non-dropping-particle":"","parse-names":false,"suffix":""},{"dropping-particle":"","family":"Ma","given":"Jun","non-dropping-particle":"","parse-names":false,"suffix":""},{"dropping-particle":"","family":"Harris","given":"Alan","non-dropping-particle":"","parse-names":false,"suffix":""},{"dropping-particle":"","family":"Patterson","given":"Lauren","non-dropping-particle":"","parse-names":false,"suffix":""},{"dropping-particle":"","family":"Brown","given":"Kathleen A.","non-dropping-particle":"","parse-names":false,"suffix":""},{"dropping-particle":"","family":"Shope","given":"Cynthia","non-dropping-particle":"","parse-names":false,"suffix":""},{"dropping-particle":"","family":"Showalter","given":"Lori","non-dropping-particle":"","parse-names":false,"suffix":""},{"dropping-particle":"","family":"Abramovici","given":"Adi","non-dropping-particle":"","parse-names":false,"suffix":""},{"dropping-particle":"","family":"Aagaard-Tillery","given":"Kjersti M.","non-dropping-particle":"","parse-names":false,"suffix":""}],"container-title":"Epigenetics","id":"ITEM-13","issue":"11","issued":{"date-parts":[["2011"]]},"page":"1284-1294","title":"Maternal tobacco use modestly alters correlated epigenome-wide placental DNA methylation and gene expression","type":"article-journal","volume":"6"},"uris":["http://www.mendeley.com/documents/?uuid=94e3c60c-ca44-46d9-a97b-bf96d9f25b29"]},{"id":"ITEM-14","itemData":{"DOI":"10.1096/fj.12-212878","ISSN":"15306860","PMID":"22982377","abstract":"In nonhuman primates, we previously demonstrated that a maternal high-fat diet (MHFD) induces fetal nonalcoholic fatty liver disease (NAFLD) and alters the fetal metabolome. These changes are accompanied by altered acetylation of histone H3 (H3K14ac). However, the mechanism behind this alteration in acetylation remains unknown. As SIRT1 is both a lysine deacetylase and a crucial sensor of cellular metabolism, we hypothesized that SIRT1 may be involved in fetal epigenomic alterations. Here we show that in utero exposure to a MHFD, but not maternal obesity per se, increases fetal H3K14ac with concomitant decreased SIRT1 expression and diminished in vitro protein and histone deacetylase activity. MHFD increased H3K14ac and DBC1-SIRT1 complex formation in fetal livers, both of which were abrogated with diet reversal despite persistent maternal obesity. Moreover, MHFD was associated with altered expression of known downstream effectors deregulated in NAFLD and modulated by SIRT1 (e.g., PPARA, PPARG, SREBF1, CYP7A1, FASN, and SCD). Finally, ex vivo purified SIRT1 retains deacetylase activity on an H3K14ac peptide substrate with preferential activity toward acetylated histone H3; mutagenesis of the catalytic domain of SIRT1 (H363Y) abrogates H3K14ac deacetylation. Our data implicate SIRT1 as a likely molecular mediator of the fetal epigenome and metabolome under MHFD conditions. © FASEB.","author":[{"dropping-particle":"","family":"Suter","given":"Melissa A.","non-dropping-particle":"","parse-names":false,"suffix":""},{"dropping-particle":"","family":"Chen","given":"Aishe","non-dropping-particle":"","parse-names":false,"suffix":""},{"dropping-particle":"","family":"Burdine","given":"Marie S.","non-dropping-particle":"","parse-names":false,"suffix":""},{"dropping-particle":"","family":"Choudhury","given":"Mahua","non-dropping-particle":"","parse-names":false,"suffix":""},{"dropping-particle":"","family":"Harris","given":"R. Alan","non-dropping-particle":"","parse-names":false,"suffix":""},{"dropping-particle":"","family":"Lane","given":"Robert H.","non-dropping-particle":"","parse-names":false,"suffix":""},{"dropping-particle":"","family":"Friedman","given":"Jacob E.","non-dropping-particle":"","parse-names":false,"suffix":""},{"dropping-particle":"","family":"Grove","given":"Kevin L.","non-dropping-particle":"","parse-names":false,"suffix":""},{"dropping-particle":"","family":"Tackett","given":"Alan J.","non-dropping-particle":"","parse-names":false,"suffix":""},{"dropping-particle":"","family":"Aagaard","given":"Kjersti M.","non-dropping-particle":"","parse-names":false,"suffix":""}],"container-title":"FASEB Journal","id":"ITEM-14","issue":"12","issued":{"date-parts":[["2012","12"]]},"language":"eng","page":"5106-5114","publisher-place":"United States","title":"A maternal high-fat diet modulates fetal SIRT1 histone and protein deacetylase activity in nonhuman primates","type":"article-journal","volume":"26"},"uris":["http://www.mendeley.com/documents/?uuid=dae16df9-8350-4fab-86cd-1e3bb47bd4f6"]},{"id":"ITEM-15","itemData":{"DOI":"10.1210/me.2012-1214","ISSN":"08888809","PMID":"23015752","abstract":"Thyroid hormone (TH) is an essential regulator of both fetal development and energy homeostasis. Although the association between subclinical hypothyroidism and obesity has been well studied, a causal relationship has yet to be established. Using our well-characterized nonhuman primate model of excess nutrition, we sought to investigate whether maternal high-fat diet (HFD)-induced changes in TH homeostasis may underlie later in life development of metabolic disorders and obesity. Here, we show that in utero exposure to a maternal HFD is associated with alterations of the fetal thyroid axis. At the beginning of the third trimester, fetal free T4 levels are significantly decreased with HFD exposure compared with those of control diet-exposed offspring. Furthermore, transcription of the deiodinase, iodothyronine (DIO) genes, which help maintain thyroid homeostasis, are significantly (P = 0.05) disrupted in the fetal liver, thyroid, and hypothalamus. Genes involved in TH production are decreased (TRH, TSHR, TG, TPO, and SLC5A5) in hypothalamus and thyroid gland. In experiments designed to investigate the molecular underpinnings of these observations, we observe that the TH nuclear receptors and their downstream regulators are disrupted with maternal HFD exposure. In fetal liver, the expression of TH receptor β (THRB) is increased 1.9-fold (P = 0.012). Thorough analysis of the THRB promoter reveals a maternal diet-induced alteration in the fetal THRB histone code, alongside differential promoter occupancy of corepressors and coactivators. We speculate that maternal HFD exposure in utero may set the stage for later in life obesity through epigenomic modifications to the histone code, which modulates the fetal thyroid axis. © 2012 by The Endocrine Society.","author":[{"dropping-particle":"","family":"Suter","given":"Melissa A.","non-dropping-particle":"","parse-names":false,"suffix":""},{"dropping-particle":"","family":"Sangi-Haghpeykar","given":"Haleh","non-dropping-particle":"","parse-names":false,"suffix":""},{"dropping-particle":"","family":"Showalter","given":"Lori","non-dropping-particle":"","parse-names":false,"suffix":""},{"dropping-particle":"","family":"Shope","given":"Cynthia","non-dropping-particle":"","parse-names":false,"suffix":""},{"dropping-particle":"","family":"Hu","given":"Min","non-dropping-particle":"","parse-names":false,"suffix":""},{"dropping-particle":"","family":"Brown","given":"Kathleen","non-dropping-particle":"","parse-names":false,"suffix":""},{"dropping-particle":"","family":"Williams","given":"Sarah","non-dropping-particle":"","parse-names":false,"suffix":""},{"dropping-particle":"","family":"Alan Harris","given":"R.","non-dropping-particle":"","parse-names":false,"suffix":""},{"dropping-particle":"","family":"Grove","given":"Kevin L.","non-dropping-particle":"","parse-names":false,"suffix":""},{"dropping-particle":"","family":"Lane","given":"Robert H.","non-dropping-particle":"","parse-names":false,"suffix":""},{"dropping-particle":"","family":"Aagaard","given":"Kjersti M.","non-dropping-particle":"","parse-names":false,"suffix":""},{"dropping-particle":"","family":"Harris","given":"R Alan","non-dropping-particle":"","parse-names":false,"suffix":""},{"dropping-particle":"","family":"Grove","given":"Kevin L.","non-dropping-particle":"","parse-names":false,"suffix":""},{"dropping-particle":"","family":"Lane","given":"Robert H.","non-dropping-particle":"","parse-names":false,"suffix":""},{"dropping-particle":"","family":"Aagaard","given":"Kjersti M.","non-dropping-particle":"","parse-names":false,"suffix":""}],"container-title":"Molecular Endocrinology","id":"ITEM-15","issue":"12","issued":{"date-parts":[["2012","12"]]},"language":"eng","page":"2071-2080","publisher-place":"United States","title":"Maternal high-fat diet modulates the fetal thyroid axis and thyroid gene expression in a nonhuman primate model","type":"article-journal","volume":"26"},"uris":["http://www.mendeley.com/documents/?uuid=58d9b117-4032-4b35-a365-08bd85f6da50"]},{"id":"ITEM-16","itemData":{"DOI":"10.1016/j.placenta.2011.10.003","ISBN":"5036905288","PMID":"22030304","abstract":"The limits of placental plasticity, i.e., the ability of the placenta to adapt and alter its growth trajectory in response to altered fetal requirements, are not known. We report fetal and placental hemodynamic adaptations in a novel non-human primate model in which the fetal inter-placental bridging vessels were surgically ligated. Doppler ultrasound studies showed that the rhesus placenta compensates for an approximate 40% reduction in functional capacity by increased growth and maintenance of umbilical volume blood flow. This unique experimental animal model has applications for mechanistic studies of placental plasticity and the impact on fetal development.","author":[{"dropping-particle":"","family":"Roberts","given":"Victoria JH","non-dropping-particle":"","parse-names":false,"suffix":""},{"dropping-particle":"","family":"Rasanen","given":"Juha P","non-dropping-particle":"","parse-names":false,"suffix":""},{"dropping-particle":"","family":"Novy","given":"Miles J","non-dropping-particle":"","parse-names":false,"suffix":""},{"dropping-particle":"","family":"Frias","given":"Antonio","non-dropping-particle":"","parse-names":false,"suffix":""},{"dropping-particle":"","family":"Louey","given":"Samantha","non-dropping-particle":"","parse-names":false,"suffix":""},{"dropping-particle":"","family":"Morgan","given":"Terry K","non-dropping-particle":"","parse-names":false,"suffix":""},{"dropping-particle":"","family":"Thornburg","given":"Kent L","non-dropping-particle":"","parse-names":false,"suffix":""},{"dropping-particle":"","family":"Spindel","given":"Eliot R","non-dropping-particle":"","parse-names":false,"suffix":""},{"dropping-particle":"","family":"Grigsby","given":"Peta L","non-dropping-particle":"","parse-names":false,"suffix":""}],"container-title":"Placenta","id":"ITEM-16","issue":"1","issued":{"date-parts":[["2012"]]},"page":"73-76","title":"Restriction of placental vasculature in a non-human primate: a unique model to study placental plasticity","type":"article-journal","volume":"33"},"uris":["http://www.mendeley.com/documents/?uuid=04fc82ec-f159-4e90-9c98-c2d645e3c578"]},{"id":"ITEM-17","itemData":{"DOI":"10.1289/ehp.1205404","ISSN":"00916765","PMID":"23232494","abstract":"Background: An emerging literature suggests that environmental chemicals may play a role in the development of childhood obesity and metabolic disorders, especially when exposure occurs early in life. Objective: Here we assess the association between these health outcomes and exposure to maternal smoking during pregnancy as part of a broader effort to develop a research agenda to better understand the role of environmental chemicals as potential risk factors for obesity and metabolic disorders. Methods: PubMed was searched up to 8 March 2012 for epidemiological and experimental animal studies related to maternal smoking or nicotine exposure during pregnancy and childhood obesity or metabolic disorders at any age. A total of 101 studies-83 in humans and 18 in animals-were identified as the primary literature. Discussion: Current epidemiological data support a positive association between maternal smoking and increased risk of obesity or overweight in ofspring. The data strongly suggest a causal relation, although the possibility that the association is attributable to unmeasured residual confounding cannot be completely ruled out. This conclusion is supported by findings from laboratory animals exposed to nicotine during development. Te existing literature on human exposures does not support an association between maternal smoking during pregnancy and type 1 diabetes in ofspring. Too few human studies have assessed outcomes related to type 2 diabetes or metabolic syndrome to reach conclusions based on patterns of findings. There may be a number of mechanistic pathways important for the development of aberrant metabolic outcomes following perinatal exposure to cigarette smoke, which remain largely unexplored. Conclusions: From a toxicological perspective, the linkages between maternal smoking during pregnancy and childhood overweight/obesity provide proof-of-concept of how early-life exposure to an environmental toxicant can be a risk factor for childhood obesity.","author":[{"dropping-particle":"","family":"Behl","given":"Mamta","non-dropping-particle":"","parse-names":false,"suffix":""},{"dropping-particle":"","family":"Rao","given":"Deepa","non-dropping-particle":"","parse-names":false,"suffix":""},{"dropping-particle":"","family":"Aagaard","given":"Kjersti","non-dropping-particle":"","parse-names":false,"suffix":""},{"dropping-particle":"","family":"Davidson","given":"Terry L.","non-dropping-particle":"","parse-names":false,"suffix":""},{"dropping-particle":"","family":"Levin","given":"Edward D.","non-dropping-particle":"","parse-names":false,"suffix":""},{"dropping-particle":"","family":"Slotkin","given":"Theodore A.","non-dropping-particle":"","parse-names":false,"suffix":""},{"dropping-particle":"","family":"Srinivasan","given":"Supriya","non-dropping-particle":"","parse-names":false,"suffix":""},{"dropping-particle":"","family":"Wallinga","given":"David","non-dropping-particle":"","parse-names":false,"suffix":""},{"dropping-particle":"","family":"White","given":"Morris F.","non-dropping-particle":"","parse-names":false,"suffix":""},{"dropping-particle":"","family":"Walker","given":"Vickie R.","non-dropping-particle":"","parse-names":false,"suffix":""},{"dropping-particle":"","family":"Thayer","given":"Kristina A.","non-dropping-particle":"","parse-names":false,"suffix":""},{"dropping-particle":"","family":"Holloway","given":"Alison C.","non-dropping-particle":"","parse-names":false,"suffix":""}],"container-title":"Environmental Health Perspectives","id":"ITEM-17","issue":"2","issued":{"date-parts":[["2013"]]},"page":"170-180","title":"Evaluation of the association between maternal smoking, childhood obesity, and metabolic disorders: A national toxicology program workshop review","type":"article-journal","volume":"121"},"uris":["http://www.mendeley.com/documents/?uuid=6f06ed41-b322-4f04-b657-45227faa6996"]},{"id":"ITEM-18","itemData":{"DOI":"10.1038/pr.2013.106","PMID":"23788059","author":[{"dropping-particle":"","family":"Suter","given":"Melissa","non-dropping-particle":"","parse-names":false,"suffix":""},{"dropping-particle":"","family":"Takahashi","given":"Diana","non-dropping-particle":"","parse-names":false,"suffix":""},{"dropping-particle":"","family":"Grove","given":"Kevin","non-dropping-particle":"","parse-names":false,"suffix":""},{"dropping-particle":"","family":"Aagaard","given":"Kjersti","non-dropping-particle":"","parse-names":false,"suffix":""}],"container-title":"Pediatr Res","id":"ITEM-18","issue":"3","issued":{"date-parts":[["2013"]]},"page":"252-258","title":"Postweaning exposure to a high-fat diet is associated with alterations to the hepatic histone code in Japanese macaques","type":"article-journal","volume":"74"},"uris":["http://www.mendeley.com/documents/?uuid=b4e67a80-a81d-4be6-9a8e-3a0bd96b0020"]},{"id":"ITEM-19","itemData":{"DOI":"10.1016/j.ymgme.2013.08.015.","PMID":"24067359","abstract":"In our primate model of maternal high fat diet exposure, we have described fetal epigenomic modifications to the peripheral circadian Npas2 are associated with persistent alterations in fetal hepatic metabolism and non-alcoholic fatty liver. As the interaction of circadian response with metabolism is not well understood, we employed a murine knockout model to characterize the molecular mechanisms with which Npas2 reprograms the fetal hepatic metabolic response. cDNA was generated from Npas2 -/- and +/+ (wild type) livers at day 2 (newborn) and at 25 weeks (adult) of life. Newborn samples were analyzed by exon array (n=3/cohort). Independent pathway analysis software determined that the primary dysregulated pathway(s) in the Npas2 -/- animals uniformly converged on lipid metabolism. Of particular interest, Ppargc1a, which integrates circadian and metabolism pathways, was significantly (p&lt;.01) over expressed in newborn (1.7 fold) and adult (1.8 fold) Npas2-/- animals. These findings are consistent with an essential role for Npas2 in programming the peripheral circadian response and hepatic metabolism, which has not been previously described.","author":[{"dropping-particle":"","family":"O'Neil","given":"Derek","non-dropping-particle":"","parse-names":false,"suffix":""},{"dropping-particle":"","family":"Mendez-Figueroa","given":"Hector","non-dropping-particle":"","parse-names":false,"suffix":""},{"dropping-particle":"","family":"Mistretta","given":"Toni-Ann","non-dropping-particle":"","parse-names":false,"suffix":""},{"dropping-particle":"","family":"Su","given":"Chunliu","non-dropping-particle":"","parse-names":false,"suffix":""},{"dropping-particle":"","family":"Lane","given":"Robert H","non-dropping-particle":"","parse-names":false,"suffix":""},{"dropping-particle":"","family":"Aagaard","given":"Kjersti M","non-dropping-particle":"","parse-names":false,"suffix":""}],"container-title":"Mol Genet Metab","id":"ITEM-19","issue":"3","issued":{"date-parts":[["2013"]]},"page":"1-21","title":"Dysregulation of Npas2 leads to altered metabolic pathways in a murine knockout model","type":"article-journal","volume":"110"},"uris":["http://www.mendeley.com/documents/?uuid=0c12c447-db17-4481-b6f9-030a5ec3a29b"]},{"id":"ITEM-20","itemData":{"DOI":"10.1093/molehr/gas050","ISSN":"13609947","PMID":"23139402","abstract":"Although the association between maternal smoking and low birthweight infants has been well established, the mechanisms behind reduced fetal growth are still being elucidated. While many infants are exposed to tobacco smoke in utero, not all are born growth restricted or small for gestational age. Many hypotheses have emerged to explain the differential response to in utero maternal tobacco smoke exposure (MTSE). Studies have shown that both maternal and fetal genotypes may contribute to the discrepant outcomes. However, the contribution of epigenetic changes cannot be ignored. In this review we address two important questions regarding the effect of MTSE on the fetal epigenome. First, does exposure to maternal tobacco smoke in utero alter the fetal epigenome? Secondly, could these alterations be associated with the reduced fetal growth observed with MTSE? © The Author 2012. Published by Oxford University Press on behalf of the European Society of Human Reproduction and Embryology. All rights reserved.","author":[{"dropping-particle":"","family":"Suter","given":"Melissa A.","non-dropping-particle":"","parse-names":false,"suffix":""},{"dropping-particle":"","family":"Anders","given":"Amber M.","non-dropping-particle":"","parse-names":false,"suffix":""},{"dropping-particle":"","family":"Aagaard","given":"Kjersti M.","non-dropping-particle":"","parse-names":false,"suffix":""}],"container-title":"Molecular Human Reproduction","id":"ITEM-20","issue":"1","issued":{"date-parts":[["2013"]]},"page":"1-6","title":"Maternal smoking as a model for environmental epigenetic changes affecting birthweight and fetal programming","type":"article-journal","volume":"19"},"uris":["http://www.mendeley.com/documents/?uuid=80ea7e77-3e43-405a-a605-d5617c6cfdb4"]},{"id":"ITEM-21","itemData":{"DOI":"10.1038/ng.3042","ISSN":"1546-1718 (Electronic)","PMID":"25038751","abstract":"We report the whole-genome sequence of the common marmoset (Callithrix jacchus). The 2.26-Gb genome of a female marmoset was assembled using Sanger read data (6x) and a whole-genome shotgun strategy. A first analysis has permitted comparison with the genomes of apes and Old World monkeys and the identification of specific features that might contribute to the unique biology of this diminutive primate, including genetic changes that may influence body size, frequent twinning and chimerism. We observed positive selection in growth hormone/insulin-like growth factor genes (growth pathways), respiratory complex I genes (metabolic pathways), and genes encoding immunobiological factors and proteases (reproductive and immunity pathways). In addition, both protein-coding and microRNA genes related to reproduction exhibited evidence of rapid sequence evolution. This genome sequence for a New World monkey enables increased power for comparative analyses among available primate genomes and facilitates biomedical research application.","author":[{"dropping-particle":"","family":"Consortium","given":"The Marmoset Genome Sequencing and Analysis","non-dropping-particle":"","parse-names":false,"suffix":""}],"container-title":"Nature genetics","id":"ITEM-21","issue":"8","issued":{"date-parts":[["2014","8"]]},"language":"eng","number-of-pages":"850-857","publisher-place":"United States","title":"The common marmoset genome provides insight into primate biology and evolution.","type":"report","volume":"46"},"uris":["http://www.mendeley.com/documents/?uuid=eb777e05-6510-4d91-9216-59f03956654d"]},{"id":"ITEM-22","itemData":{"DOI":"10.1038/pr.2014.54.","PMID":"24732107","abstract":"BACKGROUND Respiratory distress syndrome (RDS) persists as a prevalent cause of infant morbidity and mortality. We have previously demonstrated that deletion of Erk3 results in pulmonary immaturity and neonatal lethality. Using RNA-Seq, we identified corticotrophin releasing hormone (CRH) and surfactant protein B (SFTPB) as potential molecular mediators of Erk3-dependent lung maturation. In this study, we characterized the impact of antenatal glucocorticoids and postnatal surfactant on neonatal survival of Erk3 null mice. METHODS In a double crossover design, we administered dexamethasone (dex) or saline to pregnant dams during the saccular stage of lung development, followed by postnatal surfactant or saline via inhalation intubation. Survival was recorded, detailed lung histological analysis and staining for CRH and SFTPB protein expression was performed. RESULTS Without treatment, Erk3 null pups die within 6 hours of birth with reduced aerated space, impaired thinning of the alveolar septa, and abundant PAS-positive glycogen stores; as described in human RDS. The administration of dex and surfactant improved RDS-associated lethality of Erk3−/− pups, and partially restored functional fetal lung maturation by accelerating the down-regulation of pulmonary CRH and partially rescuing production of SFTPB. CONCLUSION These findings emphasize that Erk3 is integral to terminal differentiation of type II cells, SFTPB production, and fetal pulmonary maturity.","author":[{"dropping-particle":"","family":"Cuevas Guaman","given":"Milenka","non-dropping-particle":"","parse-names":false,"suffix":""},{"dropping-particle":"","family":"Sbrana","given":"Elena","non-dropping-particle":"","parse-names":false,"suffix":""},{"dropping-particle":"","family":"Shope","given":"Cynthia","non-dropping-particle":"","parse-names":false,"suffix":""},{"dropping-particle":"","family":"Showalter","given":"Lori","non-dropping-particle":"","parse-names":false,"suffix":""},{"dropping-particle":"","family":"Hu","given":"Min","non-dropping-particle":"","parse-names":false,"suffix":""},{"dropping-particle":"","family":"Meloche","given":"Sylvain","non-dropping-particle":"","parse-names":false,"suffix":""},{"dropping-particle":"","family":"Aagaard","given":"Kjersti M","non-dropping-particle":"","parse-names":false,"suffix":""}],"container-title":"Pediatr Res","id":"ITEM-22","issue":"1","issued":{"date-parts":[["2014"]]},"page":"24-32","title":"Administration of antenatal glucocorticoids and postnatal surfactant ameliorates respiratory distress syndrome-associated neonatal lethality in ERK3−/− pups","type":"article-journal","volume":"76"},"uris":["http://www.mendeley.com/documents/?uuid=0a38e3e9-c2e6-4118-8cf9-4a15983c5ad8"]},{"id":"ITEM-23","itemData":{"DOI":"10.1073/pnas.1316037111","ISSN":"00278424","PMID":"24379383","abstract":"New World monkeys (NWMs) are characterized by an extensive size range, with clawed NWMs (subfamily Callitrichinae, or callitrichines) such as the common marmoset manifesting diminutive size and unique reproductive adaptations. Perhaps the most notable of these adaptations is their propensity toward multiple gestations (i.e., dichorionic twins and trichorionic triplets). Indeed, with the exception of Goeldi's monkey (Callimico), callitrichine singleton pregnancies rarely occur. Multiple gestations seem to have coevolved with a suite of reproductive adaptations, including hematopoetic chimerism of siblings, suppression of reproduction in nondominant females, and cooperative alloparenting. The sequencing of the common marmoset (Callithrix jacchus) genome offers the opportunity to explore the genetic basis of these unusual traits within this primate lineage. In this study, we hypothesized that genetic changes arising during callitrichine evolution resulted in multiple ovulated ova with each cycle, and that these changes triggered adaptations that minimized complications common to multiple gestations in other primates, including humans. Callitrichine-specific nonsynonymous substitutions were identified in GDF9, BMP15, BMP4, and WFIKKN1. WFIKKN1, a multidomain protease inhibitor that binds growth factors and bone morphogenetic proteins, has nonsynonymous changes found exclusively in common marmosets and other tested callitrichine species that twin. In the one callitrichine species that does not produce twins (Callimico), this change has reverted back to the ancestral (nontwinning) primate sequence. Polymorphisms in GDF9 occur among human cohorts with a propensity for dizygotic twins, and polymorphisms in GDF9 and BMP15 are associated with twinning in sheep. We postulate that positive selection affected NWM growth patterns, with callitrichine miniaturization coevolving with a series of reproductive adaptations.","author":[{"dropping-particle":"","family":"Harris","given":"R. Alan","non-dropping-particle":"","parse-names":false,"suffix":""},{"dropping-particle":"","family":"Tardif","given":"Suzette D.","non-dropping-particle":"","parse-names":false,"suffix":""},{"dropping-particle":"","family":"Vinar","given":"Tomas","non-dropping-particle":"","parse-names":false,"suffix":""},{"dropping-particle":"","family":"Wildman","given":"Derek E.","non-dropping-particle":"","parse-names":false,"suffix":""},{"dropping-particle":"","family":"Rutherford","given":"Julienne N.","non-dropping-particle":"","parse-names":false,"suffix":""},{"dropping-particle":"","family":"Rogers","given":"Jeffrey","non-dropping-particle":"","parse-names":false,"suffix":""},{"dropping-particle":"","family":"Worley","given":"Kim C.","non-dropping-particle":"","parse-names":false,"suffix":""},{"dropping-particle":"","family":"Aagaard","given":"Kjersti M.","non-dropping-particle":"","parse-names":false,"suffix":""}],"container-title":"Proceedings of the National Academy of Sciences of the United States of America","id":"ITEM-23","issue":"4","issued":{"date-parts":[["2014"]]},"page":"1467-1472","title":"Evolutionary genetics and implications of small size and twinning in callitrichine primates","type":"article-journal","volume":"111"},"uris":["http://www.mendeley.com/documents/?uuid=8d7a88c6-bd95-423d-84de-abd928bc8007"]},{"id":"ITEM-24","itemData":{"DOI":"10.1016/j.ajog.2014.01.045","ISSN":"10976868","PMID":"24793723","abstract":"Objective Data from animal models show that in utero exposure to a maternal high-fat diet (HFD) renders susceptibility of these offspring to the adult onset of metabolic syndrome. We and others have previously shown that epigenetic modifications to histones may serve as a molecular memory of the in utero exposure, rendering the risk of adult disease. Because mice heterozygous for the Glut4 gene (insulin sensitive glucose transporter) born to wild-type (WT) mothers demonstrate exacterbated metabolic syndrome when exposed to an HFD in utero, we sought to analyze the genome-wide epigenetic changes that occur in the fetal liver in susceptible offspring. Study Design WT and Glut4+/- (G4+/-) offspring of WT mothers that were exposed either to a control or an HFD in utero were studied. Immunoblotting was used to measure hepatic histone modifications of fetal and 5-week animals. Chromatin immunoprecipitation (ChIP) followed by hybridization to chip arrays (ChIP-on-chip) was used to detect genome-wide changes of histone modifications with HFD exposure. Results We found that levels of hepatic H3K14ac and H3K9me3 significantly increased with HFD exposure in WT and G4+/- fetal and 5-week offspring. Pathway analysis of our ChIP-on-chip data revealed differential H3K14ac and H3K9me3 enrichment along pathways that regulate lipid metabolism, specifically in the promoter regions of Pparg, Ppara, Rxra, and Rora. Conclusion We conclude that HFD exposure in utero is associated with functional alterations to fetal hepatic histone modifications in both WT and G4+/- offspring, some of which persist up to 5 weeks of age. © 2014 Mosby, Inc. All rights reserved.","author":[{"dropping-particle":"","family":"Suter","given":"Melissa A.","non-dropping-particle":"","parse-names":false,"suffix":""},{"dropping-particle":"","family":"Ma","given":"Jun","non-dropping-particle":"","parse-names":false,"suffix":""},{"dropping-particle":"","family":"Vuguin","given":"Patricia M.","non-dropping-particle":"","parse-names":false,"suffix":""},{"dropping-particle":"","family":"Hartil","given":"Kirsten","non-dropping-particle":"","parse-names":false,"suffix":""},{"dropping-particle":"","family":"Fiallo","given":"Ariana","non-dropping-particle":"","parse-names":false,"suffix":""},{"dropping-particle":"","family":"Harris","given":"R. Alan","non-dropping-particle":"","parse-names":false,"suffix":""},{"dropping-particle":"","family":"Charron","given":"Maureen J.","non-dropping-particle":"","parse-names":false,"suffix":""},{"dropping-particle":"","family":"Aagaard","given":"Kjersti M.","non-dropping-particle":"","parse-names":false,"suffix":""}],"container-title":"American Journal of Obstetrics and Gynecology","id":"ITEM-24","issue":"5","issued":{"date-parts":[["2014"]]},"page":"463.e1-463.e11","title":"In utero exposure to a maternal high-fat diet alters the epigenetic histone code in a murine model","type":"article-journal","volume":"210"},"uris":["http://www.mendeley.com/documents/?uuid=78006fd7-da5d-4430-82a5-09a3d4ab784a"]},{"id":"ITEM-25","itemData":{"DOI":"10.1161/CIRCULATIONAHA.113.003645","ISBN":"6176321972","ISSN":"15378276","PMID":"24163066","abstract":"Background Inflammation and insulin resistance (IR) are associated processes that potentiate risk for cardiovascular disease in obesity. The temporal relation between IR and inflammation is not completely characterized. We hypothesized that endothelial cell adhesion molecule (ECAM) expression in large arteries is an early event that coincides with diet-induced obesity and IR in primates. Methods and Results Ten adult male rhesus macaques were studied at baseline and every 4-6 months on high-fat diet (HFD) for 2 years. Truncal fat, carotid intima-media thickness (IMT), plasma inflammatory biomarkers, and carotid P-selectin and VCAM-1 expression by contrast-enhanced ultrasound molecular imaging were assessed. Intravenous glucose tolerance test (IVGTT) was performed at baseline, 4 and 18 months. HFD produced a rapid increase (p&lt;0.01) in weight, truncal fat, and degree of IR indicated by the insulin area-under-the-curve and glucose disappearance rate on IVGTT; all of which worsened minimally thereafter. Molecular imaging detected a progressive increase in ECAM expression over time (5-7-fold greater than control agent signal at 2 yrs, p&lt;0.01). Changes in IMT were not detected until 2 years and, while there was a trend toward an increase in plasma markers of inflammation (MCP-1, CRP), the pattern of increase varied considerably over time. Conclusions In primates with diet-induced obesity, endothelial inflammatory activation is an early event that occurs coincident with the development of IR and long before any measurable change carotid IMT. Endothelial activation is more related to the duration rather than severity of IR and is not mirrored by changes in plasma biomarkers.","author":[{"dropping-particle":"","family":"Chadderdon","given":"Scott M","non-dropping-particle":"","parse-names":false,"suffix":""},{"dropping-particle":"","family":"Belcik","given":"J. Todd","non-dropping-particle":"","parse-names":false,"suffix":""},{"dropping-particle":"","family":"Bader","given":"Lindsay","non-dropping-particle":"","parse-names":false,"suffix":""},{"dropping-particle":"","family":"Kirigiti","given":"Melissa A","non-dropping-particle":"","parse-names":false,"suffix":""},{"dropping-particle":"","family":"Peters","given":"Dawn M","non-dropping-particle":"","parse-names":false,"suffix":""},{"dropping-particle":"","family":"Kievit","given":"Paul","non-dropping-particle":"","parse-names":false,"suffix":""},{"dropping-particle":"","family":"Grove","given":"Kevin L","non-dropping-particle":"","parse-names":false,"suffix":""},{"dropping-particle":"","family":"Lindner","given":"Jonathan R","non-dropping-particle":"","parse-names":false,"suffix":""}],"container-title":"Circulation","id":"ITEM-25","issue":"4","issued":{"date-parts":[["2014"]]},"page":"471-478","title":"Pro-inflammatory endothelial activation detected by molecular imaging in obese non-human primates coincides with the onset of insulin resistance and progressively increases with duration of insulin resistance","type":"article-journal","volume":"129"},"uris":["http://www.mendeley.com/documents/?uuid=8ddca3b6-bc72-402f-89f9-e38be89ac583"]},{"id":"ITEM-26","itemData":{"DOI":"10.2337/db14-0276","ISSN":"1939-327X (Electronic)","PMID":"24705404","abstract":"The origins of nonalcoholic fatty liver disease (NAFLD) may lie in early intrauterine exposures. Here we examined the maternal response to chronic maternal high-fat (HF) diet and the impact of postweaning healthy diet on mechanisms for NAFLD development in juvenile nonhuman primate (NHP) offspring at 1 year of age. Pregnant females on HF diet were segregated as insulin resistant (IR; HF+IR) or insulin sensitive (IS; HF+IS) compared with control (CON)-fed mothers. HF+IR mothers have increased body mass, higher triglycerides, and increased placental cytokines. At weaning, offspring were placed on a CON or HF diet. Only offspring from HF+IR mothers had increased liver triglycerides and upregulated pathways for hepatic de novo lipid synthesis and inflammation that was irreversible upon switching to a healthy diet. These juvenile livers also showed a combination of classical and alternatively activated hepatic macrophages and natural killer T cells, in the absence of obesity or insulin resistance. Our findings suggest that maternal insulin resistance, including elevated triglycerides, insulin, and weight gain, initiates dysregulation of the juvenile hepatic immune system and development of de novo lipogenic pathways that persist in vitro and may be an irreversible \"first hit\" in the pathogenesis of NAFLD in NHP.","author":[{"dropping-particle":"","family":"Thorn","given":"Stephanie R","non-dropping-particle":"","parse-names":false,"suffix":""},{"dropping-particle":"","family":"Baquero","given":"Karalee C","non-dropping-particle":"","parse-names":false,"suffix":""},{"dropping-particle":"","family":"Newsom","given":"Sean A","non-dropping-particle":"","parse-names":false,"suffix":""},{"dropping-particle":"","family":"Kasmi","given":"Karim C","non-dropping-particle":"El","parse-names":false,"suffix":""},{"dropping-particle":"","family":"Bergman","given":"Bryan C","non-dropping-particle":"","parse-names":false,"suffix":""},{"dropping-particle":"","family":"Shulman","given":"Gerald I","non-dropping-particle":"","parse-names":false,"suffix":""},{"dropping-particle":"","family":"Grove","given":"Kevin L","non-dropping-particle":"","parse-names":false,"suffix":""},{"dropping-particle":"","family":"Friedman","given":"Jacob E","non-dropping-particle":"","parse-names":false,"suffix":""}],"container-title":"Diabetes","id":"ITEM-26","issue":"8","issued":{"date-parts":[["2014","8"]]},"language":"eng","page":"2702-2713","publisher-place":"United States","title":"Early life exposure to maternal insulin resistance has persistent effects on hepatic NAFLD in juvenile nonhuman primates.","type":"article-journal","volume":"63"},"uris":["http://www.mendeley.com/documents/?uuid=81871141-06a3-4957-9629-b371cddad905"]},{"id":"ITEM-27","itemData":{"DOI":"10.1096/fj.13-245472","ISSN":"15306860","PMID":"24563374","abstract":"Resveratrol has been proposed as a potential therapeutic to improve metabolic health during pregnancy, yet little is known about the fetal effects of this maternal dietary supplement. We hypothesized that when administered to pregnant nonhuman primates (NHPs), resveratrol would increase uterine blood flow and mitigate the harmful consequences of maternal Western-style diet (WSD) consumption. NHPs were fed a WSD (36% fat) supplemented with 0.37% resveratrol throughout pregnancy. Outcomes were compared with cohorts fed WSD alone and control chow (14% fat) to distinguish between WSD and resveratrol-specific effects in these animals. In the early third trimester, uterine blood flow was measured by Doppler ultrasound before fetal delivery and tissue collection. Resveratrol resulted in 30% maternal weight loss and improved glucose tolerance, increased uterine artery volume blood flow, and decreased placental inflammation and liver triglyceride deposition. In addition, fetal pancreatic mass was enlarged by 42%, with a 12-fold increase in proliferation by Ki67 immunohistochemistry. These results demonstrate that resveratrol use during pregnancy yields improvements in maternal and placental phenotype with beneficial effects in the fetal liver but an unexplained and concerning alteration in fetal pancreatic development, which strongly cautions against the use of resveratrol by pregnant women. © FASEB.","author":[{"dropping-particle":"","family":"Roberts","given":"Victoria H J","non-dropping-particle":"","parse-names":false,"suffix":""},{"dropping-particle":"","family":"Pound","given":"Lynley D.","non-dropping-particle":"","parse-names":false,"suffix":""},{"dropping-particle":"","family":"Thorn","given":"Stephanie R.","non-dropping-particle":"","parse-names":false,"suffix":""},{"dropping-particle":"","family":"Gillingham","given":"Melanie B.","non-dropping-particle":"","parse-names":false,"suffix":""},{"dropping-particle":"","family":"Thornburg","given":"Kent L.","non-dropping-particle":"","parse-names":false,"suffix":""},{"dropping-particle":"","family":"Friedman","given":"Jacob E.","non-dropping-particle":"","parse-names":false,"suffix":""},{"dropping-particle":"","family":"Frias","given":"Antonio E.","non-dropping-particle":"","parse-names":false,"suffix":""},{"dropping-particle":"","family":"Grove","given":"Kevin L.","non-dropping-particle":"","parse-names":false,"suffix":""}],"container-title":"FASEB Journal","id":"ITEM-27","issue":"6","issued":{"date-parts":[["2014","6"]]},"language":"eng","page":"2466-2477","publisher-place":"United States","title":"Beneficial and cautionary outcomes of resveratrol supplementation in pregnant nonhuman primates","type":"article-journal","volume":"28"},"uris":["http://www.mendeley.com/documents/?uuid=4513d9c6-ea88-44d2-92a1-0a0f21582cea"]},{"id":"ITEM-28","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28","issue":"237","issued":{"date-parts":[["2014"]]},"page":"1-22","title":"The placenta harbors a unique microbiome","type":"article-journal","volume":"6"},"uris":["http://www.mendeley.com/documents/?uuid=34d7a2f3-07aa-4f67-beb2-40b687b30ec9"]},{"id":"ITEM-29","itemData":{"DOI":"10.1038/ncomms4889","ISSN":"20411723","PMID":"24846660","abstract":"The intestinal microbiome is a unique ecosystem and an essential mediator of metabolism and obesity in mammals. However, studies investigating the impact of the diet on the establishment of the gut microbiome early in life are generally lacking, and most notably so in primate models. Here we report that a high-fat maternal or postnatal diet, but not obesity per se, structures the offspring's intestinal microbiome in Macaca fuscata (Japanese macaque). The resultant microbial dysbiosis is only partially corrected by a low-fat, control diet after weaning. Unexpectedly, early exposure to a high-fat diet diminished the abundance of non-pathogenic Campylobacter in the juvenile gut, suggesting a potential role for dietary fat in shaping commensal microbial communities in primates. Our data challenge the concept of an obesity-causing gut microbiome and rather provide evidence for a contribution of the maternal diet in establishing the microbiota, which in turn affects intestinal maintenance of metabolic health.","author":[{"dropping-particle":"","family":"Ma","given":"Jun","non-dropping-particle":"","parse-names":false,"suffix":""},{"dropping-particle":"","family":"Prince","given":"Amanda L.","non-dropping-particle":"","parse-names":false,"suffix":""},{"dropping-particle":"","family":"Bader","given":"David","non-dropping-particle":"","parse-names":false,"suffix":""},{"dropping-particle":"","family":"Hu","given":"Min","non-dropping-particle":"","parse-names":false,"suffix":""},{"dropping-particle":"","family":"Ganu","given":"Radhika","non-dropping-particle":"","parse-names":false,"suffix":""},{"dropping-particle":"","family":"Baquero","given":"Karalee","non-dropping-particle":"","parse-names":false,"suffix":""},{"dropping-particle":"","family":"Blundell","given":"Peter","non-dropping-particle":"","parse-names":false,"suffix":""},{"dropping-particle":"","family":"Harris","given":"R. Alan","non-dropping-particle":"","parse-names":false,"suffix":""},{"dropping-particle":"","family":"Frias","given":"Antonio E.","non-dropping-particle":"","parse-names":false,"suffix":""},{"dropping-particle":"","family":"Grove","given":"Kevin L.","non-dropping-particle":"","parse-names":false,"suffix":""},{"dropping-particle":"","family":"Aagaard","given":"Kjersti M.","non-dropping-particle":"","parse-names":false,"suffix":""}],"container-title":"Nature Communications","id":"ITEM-29","issue":"3889","issued":{"date-parts":[["2014"]]},"page":"1-11","publisher":"Nature Publishing Group","title":"High-fat maternal diet during pregnancy persistently alters the offspring microbiome in a primate model","type":"article-journal","volume":"5"},"uris":["http://www.mendeley.com/documents/?uuid=e29650bd-84d3-4792-b02a-279859196d58"]},{"id":"ITEM-30","itemData":{"DOI":"10.1096/fj.14-259614","ISSN":"15306860","PMID":"25395450","abstract":"Intrauterine growth restriction (IUGR) confers heritable alterations in DNA methylation, rendering risk of adult metabolic syndrome (MetS). Because CpG methylation is coupled to intake of essential nutrients along the one-carbon pathway, we reasoned that essential nutrient supplementation (ENS) may abrogate IUGR-conferred multigenerational MetS. Pregnant Sprague-Dawley rats underwent bilateral uterine artery ligation causing IUGR in F1. Among the F2 generation, IUGR lineage rats were underweight at birth (6.7 vs. 8.0 g, P &lt; 0.0001) and obese by adulthood (p160: 613 vs. 510 g; P &lt; 0.0001). Dual energy X-ray absorptiometry studies revealed increased central fat mass (Δ+40 g), accompanied by dyslipidemic (&gt;30% elevated, P &lt; 0.05) serum triglycerides (139 mg/dl), very-LDLs (27.8 mg/dl), and fatty acids (632 μM). Hyperglycemic-euglycemic clamp studies and glucose tolerance testing revealed insulin resistance. Conversely, IUGR lineage ENS-fed rats did not manifest MetS, with significantly lower body weight (p160: 410 g), &gt;5-fold less central fat mass, normal hepatic glucose efflux, and &gt;70% reduced circulating triglycerides and very- LDLs compared with IUGR control-fed F2 offspring (P &lt; 0.01). Moreover, increased methylation of the IGF-1 P2 transcriptional start site among IUGR lineage F2 offspring was reversed in ENS (P &lt; 0.04). This is an initial demonstration that supplementation along the one-carbon pathway abrogates adult morbidity and associated epigenomic modifications of IGF-1 in a rodent model of multigenerational MetS.","author":[{"dropping-particle":"","family":"Goodspeed","given":"Danielle","non-dropping-particle":"","parse-names":false,"suffix":""},{"dropping-particle":"","family":"Seferovic","given":"Maxim D.","non-dropping-particle":"","parse-names":false,"suffix":""},{"dropping-particle":"","family":"Holland","given":"William","non-dropping-particle":"","parse-names":false,"suffix":""},{"dropping-particle":"","family":"Mcknight","given":"Robert A.","non-dropping-particle":"","parse-names":false,"suffix":""},{"dropping-particle":"","family":"Summers","given":"Scott A.","non-dropping-particle":"","parse-names":false,"suffix":""},{"dropping-particle":"","family":"Branch","given":"D. Ware","non-dropping-particle":"","parse-names":false,"suffix":""},{"dropping-particle":"","family":"Lane","given":"Robert H.","non-dropping-particle":"","parse-names":false,"suffix":""},{"dropping-particle":"","family":"Aagaard","given":"Kjersti M.","non-dropping-particle":"","parse-names":false,"suffix":""}],"container-title":"FASEB Journal","id":"ITEM-30","issue":"3","issued":{"date-parts":[["2015"]]},"page":"807-819","title":"Essential nutrient supplementation prevents heritable metabolic disease in multigenerational intrauterine growth-restricted rats","type":"article-journal","volume":"29"},"uris":["http://www.mendeley.com/documents/?uuid=5b5f552e-5e54-4a09-8144-dc7d3a8cb36f"]},{"id":"ITEM-31","itemData":{"DOI":"10.1096/fj.14-266387","ISSN":"1530-6860 (Electronic)","PMID":"25757570","abstract":"Metabolic syndrome (MetS), following intrauterine growth restriction (IUGR), is epigenetically heritable. Recently, we abrogated the F2 adult phenotype with essential nutrient supplementation (ENS) of intermediates along the 1-carbon pathway. With the use of the same grandparental uterine artery ligation model, we profiled the F2 serum metabolome at weaning [postnatal day (d)21; n = 76] and adulthood (d160; n = 12) to test if MetS is preceded by alterations in the metabolome. Indicative of developmentally programmed MetS, adult F2, formerly IUGR rats, were obese (621 vs. 461 g; P &lt; 0.0001), dyslipidemic (133 vs. 67 mg/dl; P &lt; 0.001), and glucose intolerant (26 vs. 15 mg/kg/min; P &lt; 0.01). Unbiased gas chromatography-mass spectrometry (GC-MS) profiling revealed 34 peaks corresponding to 12 nonredundant metabolites and 9 unknowns to be changing at weaning [false discovery rate (FDR) &lt; 0.05]. Markers of later-in-life MetS included citric acid, glucosamine, myoinositol, and proline (P &lt; 0.03). Hierarchical clustering revealed grouping by IUGR lineage and supplementation at d21 and d160. Weanlings grouped distinctly for ENS and IUGR by partial least-squares discriminate analysis (PLS-DA; P &lt; 0.01), whereas paternal and maternal IUGR (IUGR(pat)/IUGR(mat), respectively) control-fed rats, destined for MetS, had a distinct metabolome at weaning (randomForest analysis; class error &lt; 0.1) and adulthood (PLS-DA; P &lt; 0.05). In sum, we have found that alterations in the metabolome accompany heritable IUGR, precede adult-onset MetS, and are partially amenable to dietary intervention.","author":[{"dropping-particle":"","family":"Seferovic","given":"Maxim D","non-dropping-particle":"","parse-names":false,"suffix":""},{"dropping-particle":"","family":"Goodspeed","given":"Danielle M","non-dropping-particle":"","parse-names":false,"suffix":""},{"dropping-particle":"","family":"Chu","given":"Derrick M","non-dropping-particle":"","parse-names":false,"suffix":""},{"dropping-particle":"","family":"Krannich","given":"Laura A","non-dropping-particle":"","parse-names":false,"suffix":""},{"dropping-particle":"","family":"Gonzalez-Rodriguez","given":"Pablo J","non-dropping-particle":"","parse-names":false,"suffix":""},{"dropping-particle":"","family":"Cox","given":"James E","non-dropping-particle":"","parse-names":false,"suffix":""},{"dropping-particle":"","family":"Aagaard","given":"Kjersti M","non-dropping-particle":"","parse-names":false,"suffix":""}],"container-title":"FASEB journal : official publication of the Federation of American Societies for  Experimental Biology","id":"ITEM-31","issue":"6","issued":{"date-parts":[["2015","6"]]},"language":"eng","page":"2640-2652","publisher-place":"United States","title":"Heritable IUGR and adult metabolic syndrome are reversible and associated with alterations in the metabolome following dietary supplementation of 1-carbon intermediates.","type":"article-journal","volume":"29"},"uris":["http://www.mendeley.com/documents/?uuid=16898550-ad56-40ca-b512-03ced894c274"]},{"id":"ITEM-32","itemData":{"DOI":"10.1016/j.placenta.2015.06.002","ISSN":"15323102","PMID":"26145226","abstract":"Introduction Adequate maternal supply and placental delivery of long chain polyunsaturated fatty acids (LCPUFA) is essential for normal fetal development. In humans, maternal obesity alters placental FA uptake, though the impact of diet remains uncertain. The fatty fetal liver observed in offspring of Japanese macaques fed a high fat diet (HFD) was prevented with resveratrol supplementation during pregnancy. We sought to determine the effect of HFD and resveratrol, a supplement with insulin-sensitizing properties, on placental LCPUFA uptake in this model. Methods J. macaques were fed control chow (15% fat, n = 5), HFD (35% fat, n = 10) or HFD containing 0.37% resveratrol (n = 5) prior to- and throughout pregnancy. At </w:instrText>
      </w:r>
      <w:r w:rsidR="003276C5">
        <w:rPr>
          <w:rFonts w:ascii="Cambria Math" w:hAnsi="Cambria Math" w:cs="Cambria Math"/>
          <w:sz w:val="22"/>
          <w:shd w:val="clear" w:color="auto" w:fill="FFFFFF"/>
        </w:rPr>
        <w:instrText>∼</w:instrText>
      </w:r>
      <w:r w:rsidR="003276C5">
        <w:rPr>
          <w:rFonts w:asciiTheme="minorHAnsi" w:hAnsiTheme="minorHAnsi" w:cstheme="minorHAnsi"/>
          <w:sz w:val="22"/>
          <w:shd w:val="clear" w:color="auto" w:fill="FFFFFF"/>
        </w:rPr>
        <w:instrText>130d gestation (term = 173d), placentas were collected by caesarean section. Fatty acid uptake studies using 14C-labeled oleic acid, arachidonic acid (AA) and docosahexanoic acid (DHA) were performed in placental explants. Results Resveratrol supplementation increased placental uptake of DHA (P &lt; 0.05), while HFD alone had no measurable effect. Resveratrol increased AMP-activated protein kinase activity and mRNA expression of the fatty acid transporters FATP-4, CD36 and FABPpm (P &lt; 0.05). Placental DHA content was decreased in HFD dams; resveratrol had no effect on tissue fatty acid profiles. Discussion Maternal HFD did not significantly affect placental LCPUFA uptake. Furthermore, resveratrol stimulated placental DHA uptake capacity, AMPK activation and transporter expression. Placental handling of DHA is particularly sensitive to the dramatic alterations in the maternal metabolic phenotype and placental AMPK activity associated with resveratrol supplementation.","author":[{"dropping-particle":"","family":"O'Tierney-Ginn","given":"P.","non-dropping-particle":"","parse-names":false,"suffix":""},{"dropping-particle":"","family":"Roberts","given":"V.","non-dropping-particle":"","parse-names":false,"suffix":""},{"dropping-particle":"","family":"Gillingham","given":"M.","non-dropping-particle":"","parse-names":false,"suffix":""},{"dropping-particle":"","family":"Walker","given":"J.","non-dropping-particle":"","parse-names":false,"suffix":""},{"dropping-particle":"","family":"Glazebrook","given":"P. A.","non-dropping-particle":"","parse-names":false,"suffix":""},{"dropping-particle":"","family":"Thornburg","given":"K. L.","non-dropping-particle":"","parse-names":false,"suffix":""},{"dropping-particle":"","family":"Grove","given":"K.","non-dropping-particle":"","parse-names":false,"suffix":""},{"dropping-particle":"","family":"Frias","given":"A. E.","non-dropping-particle":"","parse-names":false,"suffix":""}],"container-title":"Placenta","id":"ITEM-32","issue":"8","issued":{"date-parts":[["2015"]]},"page":"903-910","title":"Influence of high fat diet and resveratrol supplementation on placental fatty acid uptake in the Japanese macaque","type":"article-journal","volume":"36"},"uris":["http://www.mendeley.com/documents/?uuid=6be7ad0f-baad-47da-9e44-fb9e71fdb4f0"]},{"id":"ITEM-33","itemData":{"DOI":"10.1016/j.ajog.2014.12.041","ISSN":"2163684814","PMID":"25557210","abstract":"OBJECTIVE: Although a higher maternal body mass index is associated with preterm birth, it is unclear whether excess gestational weight gain (GWG) or obesity drives increased risk. We and others have shown that the placenta harbors microbiota, which is significantly different among preterm births. Our aim in this study was to investigate whether the preterm placental microbiome varies by virtue of obesity or alternately by excess GWG. STUDY DESIGN: Placentas (n=320) were collected from term and preterm pregnancies. Genomic DNA was extracted and subjected to metagenomic sequencing. Data were analyzed by clinical covariates that included the 2009 Institute of Medicine's GWG guideline and obesity. RESULTS: Analysis of 16S recombinant RNA-based metagenomics revealed no clustering of the microbiome by virtue of obesity (P=.161). Among women who spontaneously delivered preterm, there was again no clustering by obesity (P=.480), but there was significant clustering by excess GWG (P=.022). Moreover, among preterm births, detailed analysis identified microbial genera (family and genus level) and bacterial metabolic gene pathways that varied among pregnancies with excess GWG. Notably, excess GWG was associated with decreased microbial folate biosynthesis pathways and decreased butanoate metabolism (linear discriminate analysis, &gt;3.0-fold). CONCLUSION: Although there were no significant alterations in the microbiome by virtue of obesity per se, excess GWG was associated with an altered microbiome and its metabolic profile among those women who experienced a preterm birth.","author":[{"dropping-particle":"","family":"Antony","given":"Kathleen M.","non-dropping-particle":"","parse-names":false,"suffix":""},{"dropping-particle":"","family":"Ma","given":"Jun","non-dropping-particle":"","parse-names":false,"suffix":""},{"dropping-particle":"","family":"Mitchell","given":"Kristen","non-dropping-particle":"","parse-names":false,"suffix":""},{"dropping-particle":"","family":"Racusin","given":"Diana A.","non-dropping-particle":"","parse-names":false,"suffix":""},{"dropping-particle":"","family":"Versalovic","given":"James","non-dropping-particle":"","parse-names":false,"suffix":""},{"dropping-particle":"","family":"Aagaard","given":"Kjersti","non-dropping-particle":"","parse-names":false,"suffix":""}],"container-title":"Am J Obstet Gynecol","id":"ITEM-33","issue":"5","issued":{"date-parts":[["2015"]]},"page":"653.e1-653.16","title":"The preterm placental microbiome varies in association with excess maternal gestational weight gain","type":"article-journal","volume":"212"},"uris":["http://www.mendeley.com/documents/?uuid=060fe6d9-66cb-49dd-adfb-a572a9f7b5f0"]},{"id":"ITEM-34","itemData":{"DOI":"10.1016/j.chom.2015.01.015","PMID":"25732063","abstract":"The gut microbiome is widely studied by fecal sampling, but the extent to which stool reflects the commensal composition at intestinal sites is poorly understood. We investigated this relationship in rhesus macaques by 16S sequencing feces and paired lumenal and mucosal samples from ten sites distal to the jejunum. Stool composition correlated highly with the colonic lumen and mucosa and moderately with the distal small intestine. The mucosal microbiota varied most based on location and was enriched in oxygen-tolerant taxa (e.g., Helicobacter and Treponema), while the lumenal microbiota showed inter-individual variation and obligate anaerobe enrichment (e.g., Firmicutes). This mucosal and lumenal community variability corresponded to functional differences, such as nutrient availability. Additionally, Helicobacter, Faecalibacterium, and Lactobacillus levels in stool were highly predictive of their abundance at most other gut sites. These results quantify the composition and biogeographic relationships between gut microbial communities in macaques and support fecal sampling for translational studies.","author":[{"dropping-particle":"","family":"Yasuda","given":"Koji","non-dropping-particle":"","parse-names":false,"suffix":""},{"dropping-particle":"","family":"Oh","given":"Keunyoung","non-dropping-particle":"","parse-names":false,"suffix":""},{"dropping-particle":"","family":"Ren","given":"Boyu","non-dropping-particle":"","parse-names":false,"suffix":""},{"dropping-particle":"","family":"Tickle","given":"Timothy L","non-dropping-particle":"","parse-names":false,"suffix":""},{"dropping-particle":"","family":"Franzosa","given":"Eric A","non-dropping-particle":"","parse-names":false,"suffix":""},{"dropping-particle":"","family":"Wachtman","given":"Lynn M","non-dropping-particle":"","parse-names":false,"suffix":""},{"dropping-particle":"","family":"Miller","given":"Anderw D","non-dropping-particle":"","parse-names":false,"suffix":""},{"dropping-particle":"V","family":"Westmoreland","given":"Susan","non-dropping-particle":"","parse-names":false,"suffix":""},{"dropping-particle":"","family":"Masnfield","given":"Keith G","non-dropping-particle":"","parse-names":false,"suffix":""},{"dropping-particle":"","family":"Vallender","given":"Eric J","non-dropping-particle":"","parse-names":false,"suffix":""},{"dropping-particle":"","family":"Miller","given":"Gregory M","non-dropping-particle":"","parse-names":false,"suffix":""},{"dropping-particle":"","family":"Rowlett","given":"James K","non-dropping-particle":"","parse-names":false,"suffix":""},{"dropping-particle":"","family":"Gevers","given":"Dirk","non-dropping-particle":"","parse-names":false,"suffix":""},{"dropping-particle":"","family":"Huttenhower","given":"Curtis","non-dropping-particle":"","parse-names":false,"suffix":""},{"dropping-particle":"","family":"Morgan","given":"Xochitl","non-dropping-particle":"","parse-names":false,"suffix":""}],"container-title":"Cell Host Microbe","id":"ITEM-34","issue":"3","issued":{"date-parts":[["2015"]]},"page":"385-391","title":"Biogeography of the intestinal mucosal and lumenal microbiome in the rhesus macaque.","type":"article-journal","volume":"17"},"uris":["http://www.mendeley.com/documents/?uuid=9a17d5dc-0e28-4e6d-b100-06a670a8592b"]},{"id":"ITEM-35","itemData":{"DOI":"10.1016/j.ajog.2015.08.048","ISSN":"0002-9378","PMID":"26319053","abstract":"Background Gestational diabetes mellitus (GDM) is one of most common complications of pregnancy, with incidence rates varying by maternal age, race/ethnicity, obesity, parity, and family history. Given its increasing prevalence in recent decades, covariant environmental and sociodemographic factors may be additional determinants of GDM occurrence. Objective We hypothesized that environmental risk factors, in particular measures of the food environment, may be a diabetes contributor. We employed geospatial modeling in a populous US county to characterize the association of the relative availability of fast food restaurants and supermarkets to GDM. Study Design Utilizing a perinatal database with &gt;4900 encoded antenatal and outcome variables inclusive of ZIP code data, 8912 consecutive pregnancies were analyzed for correlations between GDM and food environment based on countywide food permit registration data. Linkage between pregnancies and food environment was achieved on the basis of validated 5-digit ZIP code data. The prevalence of supermarkets and fast food restaurants per 100,000 inhabitants for each ZIP code were gathered from publicly available food permit sources. To independently authenticate our findings with objective data, we measured hemoglobin A1c levels as a function of geospatial distribution of food environment in a matched subset (n = 80). Results Residence in neighborhoods with a high prevalence of fast food restaurants (fourth quartile) was significantly associated with an increased risk of developing GDM (relative to first quartile: adjusted odds ratio, 1.63; 95% confidence interval, 1.21–2.19). In multivariate analysis, this association held true after controlling for potential confounders (P = .002). Measurement of hemoglobin A1c levels in a matched subset were significantly increased in association with residence in a ZIP code with a higher fast food/supermarket ratio (n = 80, r = 0.251 P &lt; .05). Conclusion As demonstrated by geospatial analysis, a relationship of food environment and risk for gestational diabetes was identified.","author":[{"dropping-particle":"","family":"Kahr","given":"Maike K","non-dropping-particle":"","parse-names":false,"suffix":""},{"dropping-particle":"","family":"Suter","given":"Melissa A","non-dropping-particle":"","parse-names":false,"suffix":""},{"dropping-particle":"","family":"Ballas","given":"Jerasimos","non-dropping-particle":"","parse-names":false,"suffix":""},{"dropping-particle":"","family":"Ramin","given":"Susan M","non-dropping-particle":"","parse-names":false,"suffix":""},{"dropping-particle":"","family":"Monga","given":"Manju","non-dropping-particle":"","parse-names":false,"suffix":""},{"dropping-particle":"","family":"Lee","given":"Wesley","non-dropping-particle":"","parse-names":false,"suffix":""},{"dropping-particle":"","family":"Hu","given":"Min","non-dropping-particle":"","parse-names":false,"suffix":""},{"dropping-particle":"","family":"Shope","given":"Cindy D","non-dropping-particle":"","parse-names":false,"suffix":""},{"dropping-particle":"","family":"Chesnokova","given":"Arina","non-dropping-particle":"","parse-names":false,"suffix":""},{"dropping-particle":"","family":"Krannich","given":"Laura","non-dropping-particle":"","parse-names":false,"suffix":""},{"dropping-particle":"","family":"Griffin","given":"Emily N","non-dropping-particle":"","parse-names":false,"suffix":""},{"dropping-particle":"","family":"Mastrobattista","given":"Joan","non-dropping-particle":"","parse-names":false,"suffix":""},{"dropping-particle":"","family":"Dildy","given":"Gary A","non-dropping-particle":"","parse-names":false,"suffix":""},{"dropping-particle":"","family":"Strehlow","given":"Stacy L","non-dropping-particle":"","parse-names":false,"suffix":""},{"dropping-particle":"","family":"Ramphul","given":"Ryan","non-dropping-particle":"","parse-names":false,"suffix":""},{"dropping-particle":"","family":"Hamilton","given":"Winifred J","non-dropping-particle":"","parse-names":false,"suffix":""},{"dropping-particle":"","family":"Aagaard","given":"Kjersti M","non-dropping-particle":"","parse-names":false,"suffix":""}],"container-title":"American Journal of Obstetrics and Gynecology","id":"ITEM-35","issue":"1","issued":{"date-parts":[["2016"]]},"page":"110.e1-110.e9","title":"Geospatial analysis of food environment demonstrates associations with gestational diabetes","type":"article-journal","volume":"214"},"uris":["http://www.mendeley.com/documents/?uuid=71fc3c70-fb3b-421c-96fe-47c69969fb64"]},{"id":"ITEM-36","itemData":{"DOI":"10.1172/jci.insight.86612","ISSN":"2379-3708","PMID":"27734025","abstract":"Maternal obesity is proposed to alter the programming of metabolic systems in the offspring, increasing the risk for developing metabolic diseases; however, the cellular mechanisms remain poorly understood. Here, we used a nonhuman primate model to examine the impact of a maternal Western-style diet (WSD) alone, or in combination with obesity (Ob/WSD), on fetal skeletal muscle metabolism studied in the early third trimester. We find that fetal muscle responds to Ob/WSD by upregulating fatty acid metabolism, mitochondrial complex activity, and metabolic switches (CPT-1, PDK4) that promote lipid utilization over glucose oxidation. Ob/WSD fetuses also had reduced mitochondrial content, diminished oxidative capacity, and lower mitochondrial efficiency in muscle. The decrease in oxidative capacity and glucose metabolism was persistent in primary myotubes from Ob/WSD fetuses despite no additional lipid-induced stress. Switching obese mothers to a healthy diet prior to pregnancy did not improve fetal muscle mitochondrial function. Lastly, while maternal WSD alone led only to intermediary changes in fetal muscle metabolism, it was sufficient to increase oxidative damage and cellular stress. Our findings suggest that maternal obesity or WSD, alone or in combination, leads to programmed decreases in oxidative metabolism in offspring muscle. These alterations may have important implications for future health.","author":[{"dropping-particle":"","family":"McCurdy","given":"Carrie E.","non-dropping-particle":"","parse-names":false,"suffix":""},{"dropping-particle":"","family":"Schenk","given":"Simon","non-dropping-particle":"","parse-names":false,"suffix":""},{"dropping-particle":"","family":"Hetrick","given":"Byron","non-dropping-particle":"","parse-names":false,"suffix":""},{"dropping-particle":"","family":"Houck","given":"Julie","non-dropping-particle":"","parse-names":false,"suffix":""},{"dropping-particle":"","family":"Drew","given":"Brian G.","non-dropping-particle":"","parse-names":false,"suffix":""},{"dropping-particle":"","family":"Kaye","given":"Spencer","non-dropping-particle":"","parse-names":false,"suffix":""},{"dropping-particle":"","family":"Lashbrook","given":"Melanie","non-dropping-particle":"","parse-names":false,"suffix":""},{"dropping-particle":"","family":"Bergman","given":"Bryan C.","non-dropping-particle":"","parse-names":false,"suffix":""},{"dropping-particle":"","family":"Takahashi","given":"Diana L.","non-dropping-particle":"","parse-names":false,"suffix":""},{"dropping-particle":"","family":"Dean","given":"Tyler A.","non-dropping-particle":"","parse-names":false,"suffix":""},{"dropping-particle":"","family":"Nemkov","given":"Travis","non-dropping-particle":"","parse-names":false,"suffix":""},{"dropping-particle":"","family":"Gertsman","given":"Ilya","non-dropping-particle":"","parse-names":false,"suffix":""},{"dropping-particle":"","family":"Hansen","given":"Kirk C.","non-dropping-particle":"","parse-names":false,"suffix":""},{"dropping-particle":"","family":"Philp","given":"Andrew","non-dropping-particle":"","parse-names":false,"suffix":""},{"dropping-particle":"","family":"Hevener","given":"Andrea L.","non-dropping-particle":"","parse-names":false,"suffix":""},{"dropping-particle":"","family":"Chicco","given":"Adam J.","non-dropping-particle":"","parse-names":false,"suffix":""},{"dropping-particle":"","family":"Aagaard","given":"Kjersti M.","non-dropping-particle":"","parse-names":false,"suffix":""},{"dropping-particle":"","family":"Grove","given":"Kevin L.","non-dropping-particle":"","parse-names":false,"suffix":""},{"dropping-particle":"","family":"Friedman","given":"Jacob E.","non-dropping-particle":"","parse-names":false,"suffix":""}],"container-title":"JCI Insight","id":"ITEM-36","issue":"16","issued":{"date-parts":[["2016"]]},"page":"1-17","title":"Maternal obesity reduces oxidative capacity in fetal skeletal muscle of Japanese macaques","type":"article-journal","volume":"1"},"uris":["http://www.mendeley.com/documents/?uuid=b414bc98-3dfd-4923-9aff-aa25b2cdb78f"]},{"id":"ITEM-37","itemData":{"DOI":"10.1111/cen.12974","ISSN":"13652265","PMID":"26562744","abstract":"Summary Objective Obesity is associated with alterations in thyroid hormone (TH) levels in obese, pregnant individuals. The maintenance of TH levels throughout gestation is important for proper foetal development. The aim of this study was to measure levels of fT3, fT4 and TSH in maternal and matched cord blood serum from normal weight, overweight and obese gravidae to determine alterations in maternal and neonatal TH levels by virtue of maternal obesity. Design, Setting, Subjects, Outcome Measures ELISA was utilized to measure fT3, fT4 and TSH levels from banked, matched maternal and neonatal (cord blood) serum (N = 205 matched pairs). Data were stratified according to prepregnancy or first trimester BMI. Results Both maternal and neonatal fT3 levels consistently increased with increasing maternal obesity, and maternal and neonatal fT3 were significantly correlated (r = 0·422, P &lt; 0·001). Maternal and neonatal fT3 were also significantly associated with birthweight (β = 0·155, P = 0·027 and β = 0·171, P = 0·018, respectively). Both the maternal and neonatal fT3 to fT4 ratio significantly increased with increasing maternal obesity. We further found that excess gestational weight gain was associated with a decrease in maternal fT4 compared with gravidae who had insufficient gestational weight gain (0·86 ± 0·17 vs 0·95 ± 0·22, P &lt; 0·01). Conclusion Maternal obesity is not only associated with maternal alterations in TH, but with accompanying neonatal changes. Because both maternal obesity and alterations in TH levels are associated with childhood obesity, based on these findings and our prior analyses in a nonhuman primate model, we propose that changes in fT3 levels in the offspring of obese mothers may be a potential molecular mediator of foetal overgrowth and childhood obesity.","author":[{"dropping-particle":"","family":"Kahr","given":"Maike K.","non-dropping-particle":"","parse-names":false,"suffix":""},{"dropping-particle":"","family":"Antony","given":"Kathleen M.","non-dropping-particle":"","parse-names":false,"suffix":""},{"dropping-particle":"","family":"Delbeccaro","given":"Melanie","non-dropping-particle":"","parse-names":false,"suffix":""},{"dropping-particle":"","family":"Hu","given":"Min","non-dropping-particle":"","parse-names":false,"suffix":""},{"dropping-particle":"","family":"Aagaard","given":"Kjersti M.","non-dropping-particle":"","parse-names":false,"suffix":""},{"dropping-particle":"","family":"Suter","given":"Melissa A.","non-dropping-particle":"","parse-names":false,"suffix":""}],"container-title":"Clinical Endocrinology","id":"ITEM-37","issue":"4","issued":{"date-parts":[["2016"]]},"page":"551-557","title":"Increasing maternal obesity is associated with alterations in both maternal and neonatal thyroid hormone levels","type":"article-journal","volume":"84"},"uris":["http://www.mendeley.com/documents/?uuid=f1533415-f544-449a-98e6-49176e138ea1"]},{"id":"ITEM-38","itemData":{"DOI":"10.1016/j.ajog.2016.01.194","ISSN":"10976868","PMID":"26880735","abstract":"Background The H19/IGF2 imprinted loci have attracted recent attention because of their role in cellular differentiation and proliferation, heritable gene regulation, and in utero or early postnatal growth and development. Expression from the imprinted H19/IGF2 locus involves a complex interplay of 3 means of epigenetic regulation: proper establishment of DNA methylation, promoter occupancy of CTCF, and expression of microRNA-675. We have demonstrated previously in a multigenerational rat model of intrauterine growth restriction the epigenetic heritability of adult metabolic syndrome in a F2 generation. We have further demonstrated abrogation of the F2 adult metabolic syndrome phenotype with essential nutrient supplementation of intermediates along the 1-carbon pathway and shown that alterations in the metabolome precede the adult onset of metabolic syndrome. The upstream molecular and epigenomic mediators underlying these observations, however, have yet to be elucidated fully. Objective In the current study, we sought to characterize the impact of the intrauterine growth-restricted lineage and essential nutrient supplementation on both levels and molecular mediators of H19 and IGF2 gene expression in the F2 generation. Study Design F2 intrauterine growth-restricted and sham lineages were obtained by exposing P1 (grandmaternal) pregnant dams to bilateral uterine artery ligation or sham surgery at gestational day 19.5. F1 pups were allocated to the essential nutrient supplemented or control diet at postnatal day 21, and bred at 6-7 weeks of age. Hepatic tissues from the resultant F2 offspring at birth and at weaning (day 21) were obtained. Bisulfite modification and sequencing was employed for methylation analysis. H19 and IGF2 expression was measured by quantitative polymerase chain reaction. Promoter occupancy was quantified by the use of chromatin immunoprecipitation, or ChIP, against CTCF insulator proteins. Results Growth-restricted F2 on control diet demonstrated significant down-regulation in H19 expression compared with sham lineage (0.7831 vs 1.287; P &lt;.05); however, essential nutrient supplementation diet abrogates this difference (4.995 vs 5.100; P &gt;.05). Conversely, Igf2 was up-regulated by essential nutrient supplemented diet on the sham lineage (2.0 fold, P =.01), an effect that was not observed in the growth restricted offspring. A significant differential methylation was observed in the promoter region of region H19 among the intrauterine…","author":[{"dropping-particle":"","family":"Gonzalez-Rodriguez","given":"Pablo","non-dropping-particle":"","parse-names":false,"suffix":""},{"dropping-particle":"","family":"Cantu","given":"Jessica","non-dropping-particle":"","parse-names":false,"suffix":""},{"dropping-particle":"","family":"O'Neil","given":"Derek","non-dropping-particle":"","parse-names":false,"suffix":""},{"dropping-particle":"","family":"Seferovic","given":"Maxim D.","non-dropping-particle":"","parse-names":false,"suffix":""},{"dropping-particle":"","family":"Goodspeed","given":"Danielle M.","non-dropping-particle":"","parse-names":false,"suffix":""},{"dropping-particle":"","family":"Suter","given":"Melissa A.","non-dropping-particle":"","parse-names":false,"suffix":""},{"dropping-particle":"","family":"Aagaard","given":"Kjersti M.","non-dropping-particle":"","parse-names":false,"suffix":""}],"container-title":"American Journal of Obstetrics and Gynecology","id":"ITEM-38","issue":"5","issued":{"date-parts":[["2016"]]},"page":"625.e1-625.e11","title":"Alterations in expression of imprinted genes from the H19/IGF2 loci in a multigenerational model of intrauterine growth restriction (IUGR)","type":"article-journal","volume":"214"},"uris":["http://www.mendeley.com/documents/?uuid=a89930f9-021d-465f-8e0d-aa4e1ce292c8"]},{"id":"ITEM-39","itemData":{"DOI":"10.1016/j.ajog.2016.04.043","PMID":"27143398","abstract":"BACKGROUND Neonatal respiratory distress syndrome in preterm infants is a leading cause of neonatal death. Pulmonary insufficiency-related infant mortality rates have improved with antenatal glucocorticoid treatment and neonatal surfactant replacement. However, the mechanism of glucocorticoid-promoted fetal lung maturation is not understood fully, despite decades of clinical use. We previously have shown that genetic deletion of Erk3 in mice results in growth restriction, cyanosis, and early neonatal lethality because of pulmonary immaturity and respiratory distress. Recently, we demonstrated that the addition of postnatal surfactant administration to antenatal dexamethasone treatment resulted in enhanced survival of neonatal Erk3-null mice. OBJECTIVE To better understand the molecular underpinnings of corticosteroid-mediated lung maturation, we used high-throughput transcriptomic and high-resolution morphologic analysis of the murine fetal lung. We sought to examine the alterations in fetal lung structure and function that are associated with neonatal respiratory distress and antenatal glucocorticoid treatment. STUDY DESIGN Dexamethasone (0.4 mg/kg) or saline solution was administered to pregnant dams on embryonic days 16.5 and 17.5. Fetal lungs were collected and analyzed by microCT and RNA-seq for differential gene expression and pathway interactions with genotype and treatment. Results from transcriptomic analysis guided further investigation of candidate genes with the use of immunostaining in murine and human fetal lung tissue. RESULTS Erk3−/− mice exhibited atelectasis with decreased overall porosity and saccular space relative to wild type, which was ameliorated by glucocorticoid treatment. Of 596 differentially expressed genes (q &lt; 0.05) that were detected by RNA-seq, pathway analysis revealed 36 genes (q &lt; 0.05) interacting with dexamethasone, several with roles in lung development, which included corticotropin-releasing hormone and surfactant protein B. Corticotropin-releasing hormone protein was detected in wild-type and Erk3−/− lungs at E14.5, with significantly temporally altered expression through embryonic day 18.5. Antenatal dexamethasone attenuated corticotropin-releasing hormone at embryonic day 18.5 in both wild-type and Erk3−/− lungs (0.56-fold and 0.67-fold; P &lt; .001). Wild type mice responded to glucocorticoid administration with increased pulmonary surfactant protein B (P = .003). In contrast, dexamethasone treatment in Erk3−/− m…","author":[{"dropping-particle":"","family":"Pew","given":"Braden K","non-dropping-particle":"","parse-names":false,"suffix":""},{"dropping-particle":"","family":"Harris","given":"R Alan","non-dropping-particle":"","parse-names":false,"suffix":""},{"dropping-particle":"","family":"Sbrana","given":"Elena","non-dropping-particle":"","parse-names":false,"suffix":""},{"dropping-particle":"","family":"Guaman","given":"Milenka Cuevas","non-dropping-particle":"","parse-names":false,"suffix":""},{"dropping-particle":"","family":"Shope","given":"Cynthia","non-dropping-particle":"","parse-names":false,"suffix":""},{"dropping-particle":"","family":"Chen","given":"Rui","non-dropping-particle":"","parse-names":false,"suffix":""},{"dropping-particle":"","family":"Meloche","given":"Sylvain","non-dropping-particle":"","parse-names":false,"suffix":""},{"dropping-particle":"","family":"Aagaard","given":"Kjersti","non-dropping-particle":"","parse-names":false,"suffix":""},{"dropping-particle":"","family":"Branch-galveston","given":"Medical","non-dropping-particle":"","parse-names":false,"suffix":""},{"dropping-particle":"De","family":"Montreal","given":"Universite","non-dropping-particle":"","parse-names":false,"suffix":""}],"container-title":"Am J Obstet Gynecol","id":"ITEM-39","issue":"3","issued":{"date-parts":[["2016"]]},"page":"384.e1–384.e89","title":"Structural and transcriptomic response to antenatal corticosteroids in an Erk3-null mouse model of respiratory distress","type":"article-journal","volume":"215"},"uris":["http://www.mendeley.com/documents/?uuid=c4161ecf-7716-447d-a7b6-c9880001d9f8"]},{"id":"ITEM-40","itemData":{"DOI":"10.1038/srep36123","ISSN":"20452322","PMID":"27811965","abstract":"© The Author(s) 2016. Maternal obesity contributes to an increased risk of lifelong morbidity and mortality for both the mother and her offspring. In order to better understand the molecular mechanisms underlying these risks, we previously established and extensively characterized a primate model in Macaca fuscata (Japanese macaque). In prior studies we have demonstrated that a high fat, caloric dense maternal diet structures the offspring's epigenome, metabolome, and intestinal microbiome. During the course of this work we have consistently observed that a 36% fat diet leads to obesity in the majority, but not all, of exposed dams. In the current study, we sought to identify the genomic loci rendering resistance to obesity despite chronic consumption of a high fat diet in macaque dams. Through extensive phenotyping together with exon capture array and targeted resequencing, we identified three novel single nucleotide polymorphisms (SNPs), two in apolipoprotein B (APOB) and one in phospholipase A2 (PLA2G4A) that significantly associated with persistent weight stability and insulin sensitivity in lean macaques. By application of explicit orthogonal modeling (NOIA), we estimated the polygenic and interactive nature of these loci against multiple metabolic traits and their measures (i.e., serum LDL levels) which collectively render an obesity resistant phenotype in our adult female dams.","author":[{"dropping-particle":"","family":"Harris","given":"R. Alan","non-dropping-particle":"","parse-names":false,"suffix":""},{"dropping-particle":"","family":"Alcott","given":"Callison E.","non-dropping-particle":"","parse-names":false,"suffix":""},{"dropping-particle":"","family":"Sullivan","given":"Elinor L.","non-dropping-particle":"","parse-names":false,"suffix":""},{"dropping-particle":"","family":"Takahashi","given":"Diana","non-dropping-particle":"","parse-names":false,"suffix":""},{"dropping-particle":"","family":"McCurdy","given":"Carrie E.","non-dropping-particle":"","parse-names":false,"suffix":""},{"dropping-particle":"","family":"Comstock","given":"Sarah","non-dropping-particle":"","parse-names":false,"suffix":""},{"dropping-particle":"","family":"Baquero","given":"Karalee","non-dropping-particle":"","parse-names":false,"suffix":""},{"dropping-particle":"","family":"Blundell","given":"Peter","non-dropping-particle":"","parse-names":false,"suffix":""},{"dropping-particle":"","family":"Frias","given":"Antonio E.","non-dropping-particle":"","parse-names":false,"suffix":""},{"dropping-particle":"","family":"Kahr","given":"Maike","non-dropping-particle":"","parse-names":false,"suffix":""},{"dropping-particle":"","family":"Suter","given":"Melissa","non-dropping-particle":"","parse-names":false,"suffix":""},{"dropping-particle":"","family":"Wesolowski","given":"Stephanie","non-dropping-particle":"","parse-names":false,"suffix":""},{"dropping-particle":"","family":"Friedman","given":"Jacob E.","non-dropping-particle":"","parse-names":false,"suffix":""},{"dropping-particle":"","family":"Grove","given":"Kevin L.","non-dropping-particle":"","parse-names":false,"suffix":""},{"dropping-particle":"","family":"Aagaard","given":"Kjersti M.","non-dropping-particle":"","parse-names":false,"suffix":""}],"container-title":"Scientific Reports","id":"ITEM-40","issue":"36123","issued":{"date-parts":[["2016"]]},"page":"1-10","publisher":"Nature Publishing Group","title":"Genomic variants associated with resistance to high fat diet induced obesity in a primate model","type":"article-journal","volume":"6"},"uris":["http://www.mendeley.com/documents/?uuid=e7708277-63da-497a-b800-bd8cc2b018e3"]},{"id":"ITEM-41","itemData":{"DOI":"10.1016/j.ajog.2016.01.171","PMID":"26827876","abstract":"BACKGROUND Preterm birth (PTB) is a multifactorial disorder, and air pollution has been suggested to increase the risk of occurrence. However, large population studies controlling for multiple exposure measures in high-density settings with established commuter patterns are lacking. OBJECTIVE We performed a geospatial analysis with the use of a publicly available database to identify whether residence during pregnancy, specifically with regard to exposure to traffic density and mobility in urban and suburban neighborhoods, may be a contributing risk factor for premature delivery. STUDY DESIGN In our cohort study, we analyzed 9004 pregnancies with as many as 4900 distinct clinical and demographic variables from Harris County, Texas. On the basis of primary residency and occupational zip code information, geospatial analysis was conducted. Data on vehicle miles traveled (VMT) and percentages of inhabitants traveling to work were collected at the zip code level and additionally grouped by the three recognized regional commuter loop high-density thoroughfares resulting from two interstate/highway belts (inner, middle, and outer loops). PTB was categorized as late (34 1/7 to 36 6/7 weeks) and early PTB (22 1/7 to 33 6/7 weeks), and unadjusted odds ratios (OR) and adjusted ORs were ascribed. RESULTS PTB prevalence in our study population was 10.1% (6.8% late and 3.3% early preterm), which is in accordance with our study and other previous studies. Prevalence of early PTB varied significantly between the regional commuter loop thoroughfares [OR for inner vs outer loop: 0.58 (95% confidence interval, 0.39–0.87), OR for middle vs outer loop, 0.74 (0.57–0.96)]. The ORs for PTB and early PTB were shown to be lower in gravidae from neighborhoods with the highest VMT/acre [OR for PTB, 0.82 (0.68–0.98), OR for early PTB, 0.78 (0.62–0.98)]. Conversely, risk of PTB and early PTB among subjects living in neighborhoods with a high percentage of inhabitants traveling to work over a greater distance demonstrated a contrary tendency [OR for PTB, 1.18 (1.03–1.35), OR for early PTB, 1.48 (1.17–1.86)]. In logistic regression models, the described association between PTB and residence withstood and could not be explained by differences in maternal age, gravidity or ethnicity, tobacco use, or history of PTB. CONCLUSION While PTB is of multifactorial origin, the present study shows that community-based risk factors (namely urban/suburban location, differences in traffic density e…","author":[{"dropping-particle":"","family":"Kahr","given":"Maike K","non-dropping-particle":"","parse-names":false,"suffix":""},{"dropping-particle":"","family":"Suter","given":"Melissa A","non-dropping-particle":"","parse-names":false,"suffix":""},{"dropping-particle":"","family":"Ballas","given":"Jerasimos","non-dropping-particle":"","parse-names":false,"suffix":""},{"dropping-particle":"","family":"Ramphul","given":"Ryan","non-dropping-particle":"","parse-names":false,"suffix":""},{"dropping-particle":"","family":"Lubertino","given":"Graciela","non-dropping-particle":"","parse-names":false,"suffix":""},{"dropping-particle":"","family":"Hamilton","given":"Winifred","non-dropping-particle":"","parse-names":false,"suffix":""},{"dropping-particle":"","family":"Aagaard","given":"Kjersti M","non-dropping-particle":"","parse-names":false,"suffix":""}],"container-title":"Am J Obstet Gynecol","id":"ITEM-41","issue":"1","issued":{"date-parts":[["2016"]]},"page":"111.e1-111.e10","title":"Preterm birth and its associations with residence and ambient vehicular traffic exposure","type":"article-journal","volume":"215"},"uris":["http://www.mendeley.com/documents/?uuid=edcee6e3-d4e7-44c1-86c0-c20ea883b23a"]},{"id":"ITEM-42","itemData":{"DOI":"10.1038/nature17887","ISSN":"1476-4687 (Electronic)","PMID":"27074514","author":[{"dropping-particle":"","family":"Chu","given":"Derrick M","non-dropping-particle":"","parse-names":false,"suffix":""},{"dropping-particle":"","family":"Aagaard","given":"Kjersti M","non-dropping-particle":"","parse-names":false,"suffix":""}],"container-title":"Nature","id":"ITEM-42","issue":"7599","issued":{"date-parts":[["2016","4"]]},"language":"eng","page":"316-317","publisher-place":"England","title":"Microbiome: Eating for trillions.","type":"article-journal","volume":"532"},"uris":["http://www.mendeley.com/documents/?uuid=166960cf-8e7a-4204-a77a-7bc996e33cdc"]},{"id":"ITEM-43","itemData":{"DOI":"10.1186/s13073-016-0330-z","ISSN":"1756994X","PMID":"27503374","abstract":"Background: Emerging evidence suggests that the in utero environment is not sterile as once presumed. Work in the mouse demonstrated transmission of commensal bacteria from mother to fetus during gestation, though it is unclear what modulates this process. We have previously shown in the nonhuman primate that, independent of obesity, a maternal high-fat diet during gestation and lactation persistently shapes the juvenile gut microbiome. We therefore sought to interrogate in a population-based human longitudinal cohort whether a maternal high-fat diet similarly alters the neonatal and infant gut microbiome in early life. Methods: A representative cohort was prospectively enrolled either in the early third trimester or intrapartum (n = 163), with a subset consented to longitudinal sampling through the postpartum interval (n = 81). Multiple body site samples, including stool and meconium, were collected from neonates at delivery and by 6 weeks of age. A rapid dietary questionnaire was administered to estimate intake of fat, added sugars, and fiber over the past month (National Health and Examination Survey). DNA was extracted from each infant meconium/stool sample (MoBio) and subjected to 16S rRNA gene sequencing and analysis. Results: On average, the maternal dietary intake of fat ranged from 14.0 to 55.2 %, with an average intake of 33.1 % (s = 6.1 %). Mothers whose diets significantly differed from the mean (±1 standard deviation) were separated into two distinct groups, a control group (n = 13, μ = 24.4 %) and a high-fat group (n = 13, μ = 43.1 %). Principal coordinate analysis revealed that the microbiome of the neonatal stool at birth (meconium) clustered differently by virtue of maternal gestational diet (PERMANOVA p = 0.001). LEfSe feature selection identified several taxa that discriminated the groups, with a notable relative depletion of Bacteroides in the neonates exposed to a maternal high-fat gestational diet (Student's t-test, p &lt; 0.05) that persisted to 6 weeks of age. Conclusions: Similar to the primate, independent of maternal body mass index, a maternal high-fat diet is associated with distinct changes in the neonatal gut microbiome at birth which persist through 4-6 weeks of age. Our findings underscore the importance of counseling pregnant mothers on macronutrient consumption during pregnancy and lactation.","author":[{"dropping-particle":"","family":"Chu","given":"Derrick M.","non-dropping-particle":"","parse-names":false,"suffix":""},{"dropping-particle":"","family":"Antony","given":"Kathleen M.","non-dropping-particle":"","parse-names":false,"suffix":""},{"dropping-particle":"","family":"Ma","given":"Jun","non-dropping-particle":"","parse-names":false,"suffix":""},{"dropping-particle":"","family":"Prince","given":"Amanda L.","non-dropping-particle":"","parse-names":false,"suffix":""},{"dropping-particle":"","family":"Showalter","given":"Lori","non-dropping-particle":"","parse-names":false,"suffix":""},{"dropping-particle":"","family":"Moller","given":"Michelle","non-dropping-particle":"","parse-names":false,"suffix":""},{"dropping-particle":"","family":"Aagaard","given":"Kjersti M.","non-dropping-particle":"","parse-names":false,"suffix":""}],"container-title":"Genome Medicine","id":"ITEM-43","issue":"1","issued":{"date-parts":[["2016"]]},"page":"1-12","publisher":"Genome Medicine","title":"The early infant gut microbiome varies in association with a maternal high-fat diet","type":"article-journal","volume":"8"},"uris":["http://www.mendeley.com/documents/?uuid=756a9a7e-12a6-48af-b9b3-8689267ece6c"]},{"id":"ITEM-44","itemData":{"DOI":"10.1038/nm.4272","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dropping-particle":"","family":"Chu","given":"Derrick M.","non-dropping-particle":"","parse-names":false,"suffix":""},{"dropping-particle":"","family":"Ma","given":"Jun","non-dropping-particle":"","parse-names":false,"suffix":""},{"dropping-particle":"","family":"Prince","given":"Amanda L.","non-dropping-particle":"","parse-names":false,"suffix":""},{"dropping-particle":"","family":"Antony","given":"Kathleen M.","non-dropping-particle":"","parse-names":false,"suffix":""},{"dropping-particle":"","family":"Seferovic","given":"Maxim D.","non-dropping-particle":"","parse-names":false,"suffix":""},{"dropping-particle":"","family":"Aagaard","given":"Kjersti M.","non-dropping-particle":"","parse-names":false,"suffix":""}],"container-title":"Nat Med","id":"ITEM-44","issue":"3","issued":{"date-parts":[["2017"]]},"page":"314-326","title":"Maturation of the infant microbiome community structure and function across multiple body sites and in relation to mode of delivery","type":"article-journal","volume":"23"},"uris":["http://www.mendeley.com/documents/?uuid=f7334b74-35f4-4963-982c-cc4d6ddddcb4"]},{"id":"ITEM-45","itemData":{"DOI":"10.1016/j.molmet.2018.09.008","ISSN":"22128778","PMID":"30337225","abstract":"Objective: Non-alcoholic fatty liver disease (NAFLD) risk begins in utero in offspring of obese mothers. A critical unmet need in this field is to understand the pathways and biomarkers underlying fetal hepatic lipotoxicity and whether maternal dietary intervention during pregnancy is an effective countermeasure. Methods: We utilized a well-established non-human primate model of chronic, maternal, Western-style diet induced obesity (OB-WSD) compared with mothers on a healthy control diet (CON) or a subset of OB-WSD mothers switched to the CON diet (diet reversal; OB-DR) prior to and for the duration of the next pregnancy. Fetuses were studied in the early 3rd trimester. Results: Fetuses from OB-WSD mothers had higher circulating triglycerides (TGs) and lower arterial oxygenation suggesting hypoxemia, compared with fetuses from CON and OB-DR mothers. Hepatic TG content, oxidative stress (TBARs), and de novo lipogenic genes were increased in fetuses from OB-WSD compared with CON mothers. Fetuses from OB-DR mothers had lower lipogenic gene expression and TBARs yet persistently higher TGs. Metabolomic profiling of fetal liver and serum (umbilical artery) revealed distinct separation of CON and OB-WSD groups, and an intermediate phenotype in fetuses from OB-DR mothers. Pathway analysis identified decreased tricarboxylic acid cycle intermediates, increased amino acid (AA) metabolism and byproducts, and increased gluconeogenesis, suggesting an increased reliance on AA metabolism to meet energy needs in the liver of fetuses from OB-WSD mothers. Components in collagen synthesis, including serum protein 5-hydroxylysine and hepatic lysine and proline, were positively correlated with hepatic TGs and TBARs, suggesting early signs of fibrosis in livers from the OB-WSD group. Importantly, hepatic gluconeogenic and arginine related intermediates and serum levels of lactate, pyruvate, several AAs, and nucleotide intermediates were normalized in the OB-DR group. However, hepatic levels of CDP-choline and total ceramide levels remained high in fetuses from OB-DR mothers. Conclusions: Our data provide new metabolic evidence that, in addition to fetal hepatic steatosis, maternal WSD creates fetal hypoxemia and increases utilization of AAs for energy production and early activation of gluconeogenic pathways in the fetal liver. When combined with hyperlipidemia and limited antioxidant activity, the fetus suffers from hepatic oxidative stress and altered intracellular metaboli…","author":[{"dropping-particle":"","family":"Wesolowski","given":"Stephanie R.","non-dropping-particle":"","parse-names":false,"suffix":""},{"dropping-particle":"","family":"Mulligan","given":"Christopher M.","non-dropping-particle":"","parse-names":false,"suffix":""},{"dropping-particle":"","family":"Janssen","given":"Rachel C.","non-dropping-particle":"","parse-names":false,"suffix":""},{"dropping-particle":"","family":"Baker","given":"Peter R.","non-dropping-particle":"","parse-names":false,"suffix":""},{"dropping-particle":"","family":"Bergman","given":"Bryan C.","non-dropping-particle":"","parse-names":false,"suffix":""},{"dropping-particle":"","family":"D'Alessandro","given":"Angelo","non-dropping-particle":"","parse-names":false,"suffix":""},{"dropping-particle":"","family":"Nemkov","given":"Travis","non-dropping-particle":"","parse-names":false,"suffix":""},{"dropping-particle":"","family":"Maclean","given":"Kenneth N.","non-dropping-particle":"","parse-names":false,"suffix":""},{"dropping-particle":"","family":"Jiang","given":"Hua","non-dropping-particle":"","parse-names":false,"suffix":""},{"dropping-particle":"","family":"Dean","given":"Tyler A.","non-dropping-particle":"","parse-names":false,"suffix":""},{"dropping-particle":"","family":"Takahashi","given":"Diana L.","non-dropping-particle":"","parse-names":false,"suffix":""},{"dropping-particle":"","family":"Kievit","given":"Paul","non-dropping-particle":"","parse-names":false,"suffix":""},{"dropping-particle":"","family":"McCurdy","given":"Carrie E.","non-dropping-particle":"","parse-names":false,"suffix":""},{"dropping-particle":"","family":"Aagaard","given":"Kjersti M.","non-dropping-particle":"","parse-names":false,"suffix":""},{"dropping-particle":"","family":"Friedman","given":"Jacob E.","non-dropping-particle":"","parse-names":false,"suffix":""}],"container-title":"Molecular Metabolism","id":"ITEM-45","issue":"September","issued":{"date-parts":[["2018"]]},"page":"25-41","publisher":"Elsevier GmbH","title":"Switching obese mothers to a healthy diet improves fetal hypoxemia, hepatic metabolites, and lipotoxicity in non-human primates","type":"article-journal","volume":"18"},"uris":["http://www.mendeley.com/documents/?uuid=7f78e78b-c149-4232-b0e7-ab5ad83ee5de"]},{"id":"ITEM-46","itemData":{"DOI":"10.14814/phy2.13792","ISSN":"2051817X","PMID":"30033659","abstract":"Western style, high-fat diet (HFD) and associated high lipid levels have deleterious effects on fetal and placental development independent of maternal obesity and/or diabetes. Our objectives were to determine whether HFD without development of obesity would alter amniotic fluid volume (AFV) and amnion aquaporin (AQP) expression in a non-human primate model. Japanese macaques were fed either a control diet or HFD before and during pregnancy. The four quadrant amniotic fluid index (AFI) was used as an ultrasonic estimate of AFV at 120 days gestation. Amnion samples were collected at 130 days gestation by cesarean section and AQP mRNA levels were determined by quantitative RT-PCR. Similar to that in human, AQP1, AQP3, AQP8, AQP9, and AQP11 were expressed in the macaque amnion with significant differences in levels among AQPs. In macaque, neither individual AQPs nor expression profiles of the five AQPs differed between control and non-obese HFD animals. There were regional differences in AQP expression in that, AQP1 mRNA levels were highest and AQP8 lowest in reflected amnion while AQP3, AQP9, and AQP11 were not different among amnion regions. When subdivided into control and HFD groups, AQP1 mRNA levels remain highest in the reflected amnion of both groups. The HFD did not significantly affect the AFI, but AFI was positively correlated with AQP11 mRNA levels independent of diet. Collectively, these data suggest that HFD in pregnant non-obese individuals may have at most modest effects on AFV as the AFI and amnion AQP expression are not substantially altered.","author":[{"dropping-particle":"","family":"Cheung","given":"Cecilia Y.","non-dropping-particle":"","parse-names":false,"suffix":""},{"dropping-particle":"","family":"Roberts","given":"Victoria H.J.","non-dropping-particle":"","parse-names":false,"suffix":""},{"dropping-particle":"","family":"Frias","given":"Antonio E.","non-dropping-particle":"","parse-names":false,"suffix":""},{"dropping-particle":"","family":"Brace","given":"Robert A.","non-dropping-particle":"","parse-names":false,"suffix":""}],"container-title":"Physiological Reports","id":"ITEM-46","issue":"14","issued":{"date-parts":[["2018"]]},"page":"1-9","title":"High-fat diet effects on amniotic fluid volume and amnion aquaporin expression in non-human primates","type":"article-journal","volume":"6"},"uris":["http://www.mendeley.com/documents/?uuid=b4d20afd-8f06-46ca-9ecd-ef19b85adb0f"]},{"id":"ITEM-47","itemData":{"DOI":"10.1038/s41366-018-0145-7","PMID":"30006583","abstract":"Background In a Japanese macaque model of diet-induced obesity, we have previously demonstrated that consumption of a high fat, ‘Western-style’ diet (WSD) is associated with placental dysfunction and adverse pregnancy outcomes, independent of an obese maternal phenotype. Specifically, we have reported decreased uterine placental blood flow and increased inflammation with maternal WSD consumption. We also previously investigated the use of a promising therapeutic intervention that mitigated the adverse placental effects of a WSD but had unexpected detrimental effects on fetal pancreatic development. Thus, the objective of the current study was to determine whether simple preconception diet reversal would improve placental function. Methods Female Japanese macaques were divided in to three groups: diet reversal animals (n=5) were switched from a chronic WSD (36% fat) to a low fat, control diet (14% fat) prior to conception and throughout pregnancy. The control (n=6) and WSD (n=6) cohorts were maintained on their respective diets throughout pregnancy. Maternal body weight and composition were regularly assessed and advanced non-invasive imaging was performed at mid-gestation (gestational day 90, G90 or 0.5 of gestation, where full term is G175), and G129, one day prior to C-section delivery at G130 (0.75 of gestation). Imaging studies comprised Doppler ultrasound (US), Contrast-Enhanced US (CEUS) and Dynamic-Contrast-Enhanced Magnetic Resonance Imaging (DCE-MRI) to assess uteroplacental hemodynamics and maternal-side placental perfusion. Results Dietary intervention resulted in significant maternal weight loss prior to pregnancy, and improved lean to fat mass ratio. By advanced imaging we demonstrated that a chronic WSD led to decreased blood flow velocity in the intervillous space, delayed blood flow transfer through the maternal spiral arteries and reduced total placental blood flow compared to control fed animals. Dietary reversal ameliorated these concerning derangements, restoring these hemodynamic parameters to control levels. Conclusion Preconception dietary modification has beneficial effects on the maternal metabolic phenotype, and results in improved placental hemodynamics.","author":[{"dropping-particle":"","family":"Salati","given":"Jennifer A","non-dropping-particle":"","parse-names":false,"suffix":""},{"dropping-particle":"","family":"Roberts","given":"Victoria H J","non-dropping-particle":"","parse-names":false,"suffix":""},{"dropping-particle":"","family":"Schabel","given":"Matthias C","non-dropping-particle":"","parse-names":false,"suffix":""},{"dropping-particle":"","family":"Lo","given":"Jamie","non-dropping-particle":"","parse-names":false,"suffix":""},{"dropping-particle":"","family":"Kroenke","given":"Christopher D","non-dropping-particle":"","parse-names":false,"suffix":""},{"dropping-particle":"","family":"Lewandowski","given":"Katherine S","non-dropping-particle":"","parse-names":false,"suffix":""},{"dropping-particle":"","family":"Lindner","given":"Jonathan R","non-dropping-particle":"","parse-names":false,"suffix":""},{"dropping-particle":"","family":"Grove","given":"Kevin L","non-dropping-particle":"","parse-names":false,"suffix":""},{"dropping-particle":"","family":"Frias","given":"Antonio E","non-dropping-particle":"","parse-names":false,"suffix":""}],"container-title":"Int J Obes (Lond)","id":"ITEM-47","issue":"4","issued":{"date-parts":[["2019"]]},"page":"906-916","title":"Maternal high fat diet reversal improves placental hemodynamics in a nonhuman primate model of diet-induced obesity","type":"article-journal","volume":"43"},"uris":["http://www.mendeley.com/documents/?uuid=9f572181-4e9b-45c1-8f16-2f8b31b8d435"]},{"id":"ITEM-48","itemData":{"DOI":"10.1152/ajpendo.00001.2018","ISSN":"15221555","PMID":"30106624","abstract":"Pancreatic β-cell expansion is a highly regulated metabolic adaptation to increased somatic demands, including obesity and pregnancy; adult β cells otherwise rarely proliferate. We previously showed that high-fat diet (HFD) feeding induces mouse β-cell proliferation in less than 1 wk in the absence of insulin resistance. Here we metabolically profiled tissues from a short-term HFD β-cell expansion mouse model to identify pathways and metabolite changes associated with β-cell proliferation. Mice fed HFD vs. chow diet (CD) showed a 14.3% increase in body weight after 7 days; β-cell proliferation increased 1.75-fold without insulin resistance. Plasma from 1-wk HFD-fed mice induced β-cell proliferation ex vivo. The plasma, as well as liver, skeletal muscle, and bone, were assessed by LC and GC mass-spectrometry for global metabolite changes. Of the 1,283 metabolites detected, 159 showed significant changes [false discovery rate (FDR) &lt; 0.1]. The majority of changes were in liver and muscle. Pathway enrichment analysis revealed key metabolic changes in steroid synthesis and lipid metabolism, including free fatty acids and other bioactive lipids. Other important enrichments included changes in the citric acid cycle and 1-carbon metabolism pathways implicated in DNA methylation. Although the minority of changes were observed in bone and plasma (&lt;20), increased p-cresol sulfate was increased &gt;4 fold in plasma (the largest increase in all tissues), and pantothenate (vitamin B5) decreased &gt;2-fold. The results suggest that HFD-mediated β-cell expansion is associated with complex, global metabolite changes. The finding could be a significant insight into Type 2 diabetes pathogenesis and potential novel drug targets.","author":[{"dropping-particle":"","family":"Seferovic","given":"Maxim D.","non-dropping-particle":"","parse-names":false,"suffix":""},{"dropping-particle":"","family":"Beamish","given":"Christine A.","non-dropping-particle":"","parse-names":false,"suffix":""},{"dropping-particle":"","family":"Mosser","given":"Rockann E.","non-dropping-particle":"","parse-names":false,"suffix":""},{"dropping-particle":"","family":"Townsend","given":"Shannon E.","non-dropping-particle":"","parse-names":false,"suffix":""},{"dropping-particle":"","family":"Pappan","given":"Kirk","non-dropping-particle":"","parse-names":false,"suffix":""},{"dropping-particle":"","family":"Poitout","given":"Vincent","non-dropping-particle":"","parse-names":false,"suffix":""},{"dropping-particle":"","family":"Aagaard","given":"Kjersti M.","non-dropping-particle":"","parse-names":false,"suffix":""},{"dropping-particle":"","family":"Gannon","given":"Maureen","non-dropping-particle":"","parse-names":false,"suffix":""}],"container-title":"American Journal of Physiology - Endocrinology and Metabolism","id":"ITEM-48","issue":"6","issued":{"date-parts":[["2018"]]},"page":"e1251-e1263","title":"Increases in bioactive lipids accompany early metabolic changes associated with β-cell expansion in response to short-term high-fat diet","type":"article-journal","volume":"315"},"uris":["http://www.mendeley.com/documents/?uuid=a28fa1e7-66e7-43e0-a31d-ccf91cf1380d"]},{"id":"ITEM-49","itemData":{"DOI":"10.1186/s12866-018-1169-9","ISBN":"1286601811699","ISSN":"14712180","PMID":"29621980","abstract":"© 2018 The Author(s). Background: We and others have previously shown that alterations in the mammalian gut microbiome are associated with diet, notably early life exposure to a maternal high fat diet (HFD). Here, we aimed to further these studies by examining alterations in the gut microbiome of juvenile Japanese macaques (Macaca fuscata) that were exposed to a maternal HFD, weaned onto a control diet, and later supplemented with a synbiotic comprised of psyllium seed and Enterococcus and Lactobacillus species. Results: Eighteen month old offspring (n = 7) of 36% HFD fed dams were fed a control (14% fat) diet post weaning, then were synbiotic supplemented for 75 days and longitudinal stool and serum samples were obtained. All stool samples were subjected to 16S rRNA metagenomic sequencing, and microbiome profiles and serum lipids and triglycerides were compared to untreated, healthy age matched and diet matched controls (n = 7). Overall, 16S-based metagenomic analysis revealed that supplementation exerted minimal alterations to the gut microbiome including transient increased abundance of Lactobacillus species and decreased abundance of few bacterial genera, including Faecalibacterium and Anaerovibrio. However, serum lipid analysis revealed significant decreases in triglycerides, cholesterol, and LDL (p &lt; 0.05). Nevertheless, supplemented juveniles challenged 4 months later were not protected from HFD-induced gut dysbiosis. Conclusions: Synbiotic supplementation is temporally associated with alterations in the gut microbiome and host lipid profiles of juvenile Japanese macaques that were previously exposed to a maternal HFD. Despite these presumptive temporal benefits, a protective effect against later HFD-challenge gut dysbiosis was not observed.","author":[{"dropping-particle":"","family":"Pace","given":"Ryan M.","non-dropping-particle":"","parse-names":false,"suffix":""},{"dropping-particle":"","family":"Prince","given":"Amanda L.","non-dropping-particle":"","parse-names":false,"suffix":""},{"dropping-particle":"","family":"Ma","given":"Jun","non-dropping-particle":"","parse-names":false,"suffix":""},{"dropping-particle":"","family":"Belfort","given":"Benjamin D.W.","non-dropping-particle":"","parse-names":false,"suffix":""},{"dropping-particle":"","family":"Harvey","given":"Alexia S.","non-dropping-particle":"","parse-names":false,"suffix":""},{"dropping-particle":"","family":"Hu","given":"Min","non-dropping-particle":"","parse-names":false,"suffix":""},{"dropping-particle":"","family":"Baquero","given":"Karalee","non-dropping-particle":"","parse-names":false,"suffix":""},{"dropping-particle":"","family":"Blundell","given":"Peter","non-dropping-particle":"","parse-names":false,"suffix":""},{"dropping-particle":"","family":"Takahashi","given":"Diana","non-dropping-particle":"","parse-names":false,"suffix":""},{"dropping-particle":"","family":"Dean","given":"Tyler","non-dropping-particle":"","parse-names":false,"suffix":""},{"dropping-particle":"","family":"Kievit","given":"Paul","non-dropping-particle":"","parse-names":false,"suffix":""},{"dropping-particle":"","family":"Sullivan","given":"Elinor L.","non-dropping-particle":"","parse-names":false,"suffix":""},{"dropping-particle":"","family":"Friedman","given":"Jacob E.","non-dropping-particle":"","parse-names":false,"suffix":""},{"dropping-particle":"","family":"Grove","given":"Kevin","non-dropping-particle":"","parse-names":false,"suffix":""},{"dropping-particle":"","family":"Aagaard","given":"Kjersti M.","non-dropping-particle":"","parse-names":false,"suffix":""}],"container-title":"BMC Microbiology","id":"ITEM-49","issue":"28","issued":{"date-parts":[["2018"]]},"page":"1-13","publisher":"BMC Microbiology","title":"Modulations in the offspring gut microbiome are refractory to postnatal synbiotic supplementation among juvenile primates","type":"article-journal","volume":"18"},"uris":["http://www.mendeley.com/documents/?uuid=e842d39e-7692-4460-9532-0d1a4526e582"]},{"id":"ITEM-50","itemData":{"DOI":"10.1002/ajp.22980","ISSN":"10982345","PMID":"31066111","abstract":"Previously we have shown that the Japanese macaque gut microbiome differs not by obesity per se, but rather in association with high-fat diet (HFD) feeding. This held true for both pregnant dams, as well as their 1-year-old offspring, even when weaned onto a control diet. Here we aimed to examine the stability of the gut microbiome over time and in response to maternal and postweaning HFD feeding from 6 months of age, and at 1 and 3 years of age. In both cross-sectional and longitudinal specimens, we performed analysis of the V4 hypervariable region of the 16S rRNA gene on anus swabs collected from pregnant dams and their juveniles at age 6 months to 3 years (n = 55). Extracted microbial DNA was subjected to 16S-amplicon-based metagenomic sequencing on the Illumina MiSeq platform. We initially identified 272 unique bacterial genera, and multidimensional scaling revealed samples to cluster by age and diet exposures. Dirichlet multinomial mixture modeling of microbiota abundances enabled identification of two predominant enterotypes to which samples sorted, characterized primarily by Treponema abundance, or lack thereof. Approximating the time of initial weaning (6 months), the Japanese macaque offspring microbiome underwent a significant state type transition which stabilized from 1 to 3 years of age. However, we also found the low abundance Treponema enterotype to be strongly associated with HFD exposure, be it during gestation/lactation or in the postweaning interval. Examination of taxonomic co-occurrences revealed samples within the low Treponema cluster were relatively permissive (allowing for increased interactions between microbiota) whereas samples within the high Treponema cluster were relatively exclusionary (suggesting decreased interactions amongst microbiota). Taken together, these findings suggest that Treponemes are keystone species in the developing gut microbiome of the gut, and susceptible to HFD feeding in their relative abundance.","author":[{"dropping-particle":"","family":"Prince","given":"Amanda L.","non-dropping-particle":"","parse-names":false,"suffix":""},{"dropping-particle":"","family":"Pace","given":"Ryan M.","non-dropping-particle":"","parse-names":false,"suffix":""},{"dropping-particle":"","family":"Dean","given":"Tyler","non-dropping-particle":"","parse-names":false,"suffix":""},{"dropping-particle":"","family":"Takahashi","given":"Diana","non-dropping-particle":"","parse-names":false,"suffix":""},{"dropping-particle":"","family":"Kievit","given":"Paul","non-dropping-particle":"","parse-names":false,"suffix":""},{"dropping-particle":"","family":"Friedman","given":"Jacob E.","non-dropping-particle":"","parse-names":false,"suffix":""},{"dropping-particle":"","family":"Aagaard","given":"Kjersti M.","non-dropping-particle":"","parse-names":false,"suffix":""}],"container-title":"American Journal of Primatology","id":"ITEM-50","issue":"10-11","issued":{"date-parts":[["2019"]]},"title":"The development and ecology of the Japanese macaque gut microbiome from weaning to early adolescence in association with diet","type":"article-journal","volume":"81"},"uris":["http://www.mendeley.com/documents/?uuid=9f1301cc-1855-42cc-a344-6d231e14ebd2"]}],"mendeley":{"formattedCitation":"&lt;span style=\"baseline\"&gt; [18,23,79–126]&lt;/span&gt;","plainTextFormattedCitation":" [18,23,79–126]","previouslyFormattedCitation":"&lt;span style=\"baseline\"&gt; [18,23,79–126]&lt;/span&gt;"},"properties":{"noteIndex":0},"schema":"https://github.com/citation-style-language/schema/raw/master/csl-citation.json"}</w:instrText>
      </w:r>
      <w:r w:rsidR="004F0CBA"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8,23,79–126]</w:t>
      </w:r>
      <w:r w:rsidR="004F0CBA"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010045" w:rsidRPr="00BC6DB1">
        <w:rPr>
          <w:rFonts w:asciiTheme="minorHAnsi" w:hAnsiTheme="minorHAnsi" w:cstheme="minorHAnsi"/>
          <w:sz w:val="22"/>
          <w:shd w:val="clear" w:color="auto" w:fill="FFFFFF"/>
        </w:rPr>
        <w:t xml:space="preserve"> </w:t>
      </w:r>
      <w:r w:rsidR="00FE1977" w:rsidRPr="00BC6DB1">
        <w:rPr>
          <w:rFonts w:asciiTheme="minorHAnsi" w:hAnsiTheme="minorHAnsi" w:cstheme="minorHAnsi"/>
          <w:sz w:val="22"/>
          <w:shd w:val="clear" w:color="auto" w:fill="FFFFFF"/>
        </w:rPr>
        <w:lastRenderedPageBreak/>
        <w:t xml:space="preserve">The mechanisms driving these long-term effects are </w:t>
      </w:r>
      <w:r w:rsidR="005D7664" w:rsidRPr="00BC6DB1">
        <w:rPr>
          <w:rFonts w:asciiTheme="minorHAnsi" w:hAnsiTheme="minorHAnsi" w:cstheme="minorHAnsi"/>
          <w:sz w:val="22"/>
          <w:shd w:val="clear" w:color="auto" w:fill="FFFFFF"/>
        </w:rPr>
        <w:t xml:space="preserve">partially </w:t>
      </w:r>
      <w:r w:rsidR="00FE1977" w:rsidRPr="00BC6DB1">
        <w:rPr>
          <w:rFonts w:asciiTheme="minorHAnsi" w:hAnsiTheme="minorHAnsi" w:cstheme="minorHAnsi"/>
          <w:sz w:val="22"/>
          <w:shd w:val="clear" w:color="auto" w:fill="FFFFFF"/>
        </w:rPr>
        <w:t xml:space="preserve">explained by the developing </w:t>
      </w:r>
      <w:r w:rsidR="002679C8" w:rsidRPr="00BC6DB1">
        <w:rPr>
          <w:rFonts w:asciiTheme="minorHAnsi" w:hAnsiTheme="minorHAnsi" w:cstheme="minorHAnsi"/>
          <w:sz w:val="22"/>
          <w:shd w:val="clear" w:color="auto" w:fill="FFFFFF"/>
        </w:rPr>
        <w:t>epigenetic code</w:t>
      </w:r>
      <w:r w:rsidR="00442299"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 xml:space="preserve">ADDIN CSL_CITATION {"citationItems":[{"id":"ITEM-1","itemData":{"DOI":"10.1677/JME-08-0025","PMID":"18515302","author":[{"dropping-particle":"","family":"Aagaard-tillery","given":"Kjersti M","non-dropping-particle":"","parse-names":false,"suffix":""},{"dropping-particle":"","family":"Grove","given":"Kevin","non-dropping-particle":"","parse-names":false,"suffix":""},{"dropping-particle":"","family":"Bishop","given":"Jacalyn","non-dropping-particle":"","parse-names":false,"suffix":""},{"dropping-particle":"","family":"Ke","given":"Xingrao","non-dropping-particle":"","parse-names":false,"suffix":""},{"dropping-particle":"","family":"Fu","given":"Qi","non-dropping-particle":"","parse-names":false,"suffix":""},{"dropping-particle":"","family":"McKnight","given":"Robert","non-dropping-particle":"","parse-names":false,"suffix":""},{"dropping-particle":"","family":"Lane","given":"Robert H","non-dropping-particle":"","parse-names":false,"suffix":""}],"container-title":"J Mol Endocrinol","id":"ITEM-1","issue":"2","issued":{"date-parts":[["2008"]]},"page":"91-102","title":"Developmental origins of disease and determinants of chromatin structure: maternal diet modifies the primate fetal epigenome","type":"article-journal","volume":"41"},"uris":["http://www.mendeley.com/documents/?uuid=8c900a29-eda9-4156-9d69-ab9d00428463"]},{"id":"ITEM-2","itemData":{"DOI":"10.1016/j.ajog.2009.06.041","ISSN":"00029378","PMID":"19733280","abstract":"Objective: To characterize the serum metabolome of a primate model of in utero high-fat exposure. Study Design: Serum from maternal and fetal (e130) macaque monkeys exposed to either a high-fat or control diet were analyzed by gas chromatography-mass spectrometry. Multivariate data analysis was performed to reduce the generated data set. Candidate metabolites were further analyzed for significance by using the analysis of variance and comparative t tests. Results: Approximately 1300 chromatographic features were detected. Through multivariate data analysis this number was reduced to 60 possible metabolites. With the use of comparative t tests, 22 metabolites had statistical significance (P &lt; .05) over the entire study. By virtue of maternal high-fat diet alone, fetal phenotypic differences are accompanied by altered metabolite concentrations of 7 metabolites (P &lt; .05). Conclusion: In utero high-fat diet exposure is associated with an altered fetal epigenome and parlays a characteristic modification in the fetal metabolite profile. © 2009 Mosby, Inc. All rights reserved.","author":[{"dropping-particle":"","family":"Cox","given":"James","non-dropping-particle":"","parse-names":false,"suffix":""},{"dropping-particle":"","family":"Williams","given":"Sarah","non-dropping-particle":"","parse-names":false,"suffix":""},{"dropping-particle":"","family":"Grove","given":"Kevin","non-dropping-particle":"","parse-names":false,"suffix":""},{"dropping-particle":"","family":"Lane","given":"Robert H.","non-dropping-particle":"","parse-names":false,"suffix":""},{"dropping-particle":"","family":"Aagaard-Tillery","given":"Kjersti M.","non-dropping-particle":"","parse-names":false,"suffix":""}],"container-title":"American Journal of Obstetrics and Gynecology","id":"ITEM-2","issue":"3","issued":{"date-parts":[["2009"]]},"page":"281.e1-281.e9","title":"A maternal high-fat diet is accompanied by alterations in the fetal primate metabolome","type":"article-journal","volume":"201"},"uris":["http://www.mendeley.com/documents/?uuid=cf6e65f1-07c0-46cb-8d7a-5589372ce1bf"]},{"id":"ITEM-3","itemData":{"DOI":"10.1055/s-0029-1237425","ISSN":"1526-4564 (Electronic)","PMID":"19711247","abstract":"Although genomic DNA is the template of our heredity, it is the coordination and  regulation of its expression that results in the wide complexity and diversity seen among organisms. In recent years, an emerging body of evidence has focused on the role of epigenetics as one mechanism by which gene expression can be maintained and modulated throughout the lifetime of an individual. Epigenetics refers to heritable alterations in gene expression that are not mediated by changes in primary DNA sequence and includes mitotic and/or meiotic events. In essence, epigenetic modulation results in functional adaptations of the genomic response to the environment and is believed to play a fundamental role in early developmental plasticity. This article focuses on several animal models that have been developed over the past decade to study epigenetic inheritance, many of which have arisen from the developmental origins of adult health and disease fields.","author":[{"dropping-particle":"","family":"Bocock","given":"Philip N","non-dropping-particle":"","parse-names":false,"suffix":""},{"dropping-particle":"","family":"Aagaard-Tillery","given":"Kjersti M","non-dropping-particle":"","parse-names":false,"suffix":""}],"container-title":"Seminars in reproductive medicine","id":"ITEM-3","issue":"5","issued":{"date-parts":[["2009","9"]]},"language":"eng","page":"369-379","publisher-place":"United States","title":"Animal models of epigenetic inheritance.","type":"article-journal","volume":"27"},"uris":["http://www.mendeley.com/documents/?uuid=619b6565-5540-403e-8c16-ce50d16e5de4"]},{"id":"ITEM-4","itemData":{"DOI":"10.1172/JCI32661","ISSN":"00219738","PMID":"19147984","abstract":"Maternal obesity is thought to increase the offspring's risk of juvenile obesity and metabolic diseases; however, the mechanism(s) whereby excess maternal nutrition affects fetal development remain poorly understood. Here, we investigated in nonhuman primates the effect of chronic high-fat diet (HFD) on the development of fetal metabolic systems. We found that fetal offspring from both lean and obese mothers chronically consuming a HFD had a 3-fold increase in liver triglycerides (TGs). In addition, fetal offspring from HFD-fed mothers (O-HFD) showed increased evidence of hepatic oxidative stress early in the third trimester, consistent with the development of nonalcoholic fatty liver disease (NAFLD). O-HFD animals also exhibited elevated hepatic expression of gluconeogenic enzymes and transcription factors. Furthermore, fetal glycerol levels were 2-fold higher in O-HFD animals than in control fetal offspring and correlated with maternal levels. The increased fetal hepatic TG levels persisted at P180, concurrent with a 2-fold increase in percent body fat. Importantly, reversing the maternal HFD to a low-fat diet during a subsequent pregnancy improved fetal hepatic TG levels and partially normalized gluconeogenic enzyme expression, without changing maternal body weight. These results suggest that a developing fetus is highly vulnerable to excess lipids, independent of maternal diabetes and/or obesity, and that exposure to this may increase the risk of pediatric NAFLD.","author":[{"dropping-particle":"","family":"McCurdy","given":"Carrie E.","non-dropping-particle":"","parse-names":false,"suffix":""},{"dropping-particle":"","family":"Bishop","given":"Jacalyn M.","non-dropping-particle":"","parse-names":false,"suffix":""},{"dropping-particle":"","family":"Williams","given":"Sarah M.","non-dropping-particle":"","parse-names":false,"suffix":""},{"dropping-particle":"","family":"Grayson","given":"Bernadette E.","non-dropping-particle":"","parse-names":false,"suffix":""},{"dropping-particle":"","family":"Smith","given":"M. Susan","non-dropping-particle":"","parse-names":false,"suffix":""},{"dropping-particle":"","family":"Friedman","given":"Jacob E.","non-dropping-particle":"","parse-names":false,"suffix":""},{"dropping-particle":"","family":"Grove","given":"Kevin L.","non-dropping-particle":"","parse-names":false,"suffix":""}],"container-title":"Journal of Clinical Investigation","id":"ITEM-4","issue":"2","issued":{"date-parts":[["2009"]]},"page":"323-335","title":"Maternal high-fat diet triggers lipotoxicity in the fetal livers of nonhuman primates","type":"article-journal","volume":"119"},"uris":["http://www.mendeley.com/documents/?uuid=5b91ea86-7383-42a3-b07c-f07343627a8a"]},{"id":"ITEM-5","itemData":{"DOI":"10.1523/JNEUROSCI.5560-09.2010","ISSN":"02706474","PMID":"20220017","abstract":"Childhood obesity is associated with increased risk of behavioral/ psychological disorders including depression, anxiety, poor learning, and attention deficient disorder. As the majority of women of child-bearing age are overweight or obese and consume a diet high in dietary fat, it is critical to examine the consequences of maternal overnutrition on the development of brain circuitry that regulates offspring behavior. Using a nonhuman primate model of diet-induced obesity, we found that maternal high-fat diet (HFD) consumption caused perturbations in the central serotonergic system of fetal offspring. In addition, female infants from HFD-fed mothers exhibited increased anxiety in response to threatening novel objects. These findings have important clinical implications as they demonstrate that exposure to maternal HFD consumption during gestation, independent of obesity, increases the risk of developing behavioral disorders such as anxiety. Copyright © 2010 the authors.","author":[{"dropping-particle":"","family":"Sullivan","given":"Elinor L.","non-dropping-particle":"","parse-names":false,"suffix":""},{"dropping-particle":"","family":"Grayson","given":"Bernadette","non-dropping-particle":"","parse-names":false,"suffix":""},{"dropping-particle":"","family":"Takahashi","given":"Diana","non-dropping-particle":"","parse-names":false,"suffix":""},{"dropping-particle":"","family":"Robertson","given":"Nicola","non-dropping-particle":"","parse-names":false,"suffix":""},{"dropping-particle":"","family":"Maier","given":"Adriane","non-dropping-particle":"","parse-names":false,"suffix":""},{"dropping-particle":"","family":"Bethea","given":"Cynthia L.","non-dropping-particle":"","parse-names":false,"suffix":""},{"dropping-particle":"","family":"Smith","given":"M. Susan","non-dropping-particle":"","parse-names":false,"suffix":""},{"dropping-particle":"","family":"Coleman","given":"Kristine","non-dropping-particle":"","parse-names":false,"suffix":""},{"dropping-particle":"","family":"Grove","given":"Kevin L.","non-dropping-particle":"","parse-names":false,"suffix":""}],"container-title":"Journal of Neuroscience","id":"ITEM-5","issue":"10","issued":{"date-parts":[["2010"]]},"page":"3826-3830","title":"Chronic consumption of a high-fat diet during pregnancy causes perturbations in the serotonergic system and increased anxiety-like behavior in nonhuman primate offspring","type":"article-journal","volume":"30"},"uris":["http://www.mendeley.com/documents/?uuid=e7c1c7a6-c413-4ace-a14c-d4e78be974c6"]},{"id":"ITEM-6","itemData":{"ISBN":"9780081006122","abstract":"Over the past century, studies of development and reproductive biology have transcended our understandings of what constitutes heritability and the acquisition of phenotypic traits from one generation to the next. While our early research defined “particulate genetic inheritance” as a primary mechanism for the heritability of traits, more recent work in past decades in lower eukaryotes and early mammalian species have included “epigenetic” (or “upon the genome”) modifications to the genomic backbone as a primary mechanism in the complex series of molecular interactions which ultimately enabling coordinate regulation of development. In recent years such investigations have evolved to focus on the role of epigenetic modifications to DNA and core histones in higher mammalian developmental processes. What are epigenetic modifications? While almost all cells of an individual bear near identical genomic constitutions, phenotype is ultimately determined by the gene expression profile. Gene expression is maintained by two major mechanisms: (1) transcription factors and post-transcriptional modifiers, and (2) epigenetic modifications, in particular DNA and core-histone modifications, that can be inherited during mitosis from one cell generation to another. This epigenetic code is essential in directing the tremendous number of gene expression changes that must occur for a cell to leave its pluripotent state and become fully differentiated to then function in adaptive homeostasis processes of the organism. It may therefore be stated that one’s epigenetic signatures are the net outcome of genotype, developmental lineage, and environmental exposures. These epigenetic signatures are stable and/or heritable patterns of gene activity and expression that do not result from changes in the genomic sequence. Covalent modifications to histones (i.e., histone H3 acetylation and methylation) and DNA methylation (meCpG) are examples of such epigenetic events which collectively act as a “memory” to maintain gene expression profiles after cell division. Research is rapidly demonstrating the importance of the epigenetic code to normal human development as well as the burden of disease that occurs when the epigenetic code or machinery malfunctions. In essence, epigenetic modulation results in functional adaptations of the genomic response to the environment and is believed to play a fundamental role in early developmental plasticity. This review provides and overview on studies r…","author":[{"dropping-particle":"","family":"Aagaard-Tillery","given":"Kjersti M.","non-dropping-particle":"","parse-names":false,"suffix":""},{"dropping-particle":"","family":"Suter","given":"MA","non-dropping-particle":"","parse-names":false,"suffix":""},{"dropping-particle":"","family":"Harris","given":"A","non-dropping-particle":"","parse-names":false,"suffix":""},{"dropping-particle":"","family":"Abramovici","given":"A","non-dropping-particle":"","parse-names":false,"suffix":""},{"dropping-particle":"","family":"Cantu","given":"J","non-dropping-particle":"","parse-names":false,"suffix":""}],"container-title":"Anim Reprod","id":"ITEM-6","issue":"3","issued":{"date-parts":[["2010"]]},"page":"103-116","title":"Epigenetics and reproduction and the developmental origins of health and disease","type":"article-journal","volume":"7"},"uris":["http://www.mendeley.com/documents/?uuid=fdc73108-d03c-491b-b70b-706c90d47797"]},{"id":"ITEM-7","itemData":{"ISSN":"15654753","PMID":"21150839","abstract":"While many fetuses are exposed to tobacco in utero, not all experience adverse outcomes as a result of this exposure. Mechanisms leading to the attenuation of fetal birth weight and adverse pregnancy outcomes are complex. Therefore many studies have begun to focus, not only on the contribution of maternal and fetal genes to phenotypic outcome, but also on epigenetic changes associated with exposure to maternal tobacco smoke. In this review, we detail the epidemiologic evidence associating an adverse pregnancy outcome to maternal tobacco use. We provide a brief summary of studies demonstrating an association between maternal and fetal gene polymorphisms with low birth weight in response to maternal tobacco exposure. We also review the literature showing epigenetic changes in the offspring associated with in utero tobacco exposure. The complex interplay of genomic and epigenomic factors may contribute to specific phenotypic outcomes and can help begin to elucidate the differential susceptibilities to tobacco smoke in utero.","author":[{"dropping-particle":"","family":"Suter","given":"Melissa","non-dropping-particle":"","parse-names":false,"suffix":""},{"dropping-particle":"","family":"Abramovici","given":"Adi","non-dropping-particle":"","parse-names":false,"suffix":""},{"dropping-particle":"","family":"Aagaard-Tillery","given":"Kjersti","non-dropping-particle":"","parse-names":false,"suffix":""}],"container-title":"Pediatric Endocrinology Reviews","id":"ITEM-7","issue":"2","issued":{"date-parts":[["2010"]]},"page":"94-102","title":"Genetic and epigenetic influences associated with intrauterine growth restriction due to in utero tobacco exposure","type":"article-journal","volume":"8"},"uris":["http://www.mendeley.com/documents/?uuid=1a4682ea-db0d-4326-89d3-25105ac2abfe"]},{"id":"ITEM-8","itemData":{"DOI":"10.1016/j.metabol.2010.01.013","ISSN":"0026-0495","PMID":"20462615","author":[{"dropping-particle":"","family":"Suter","given":"Melissa","non-dropping-particle":"","parse-names":false,"suffix":""},{"dropping-particle":"","family":"Abramovici","given":"Adi","non-dropping-particle":"","parse-names":false,"suffix":""},{"dropping-particle":"","family":"Showalter","given":"Lori","non-dropping-particle":"","parse-names":false,"suffix":""},{"dropping-particle":"","family":"Hu","given":"Min","non-dropping-particle":"","parse-names":false,"suffix":""},{"dropping-particle":"Do","family":"Shope","given":"Cynthia","non-dropping-particle":"","parse-names":false,"suffix":""},{"dropping-particle":"","family":"Varner","given":"Michael","non-dropping-particle":"","parse-names":false,"suffix":""},{"dropping-particle":"","family":"Aagaard-Tillery","given":"Kjersti","non-dropping-particle":"","parse-names":false,"suffix":""}],"container-title":"Metabolism - Clinical and Experimental","id":"ITEM-8","issue":"10","issued":{"date-parts":[["2010","10","1"]]},"note":"doi: 10.1016/j.metabol.2010.01.013","page":"1481-1490","publisher":"Elsevier","title":"In utero tobacco exposure epigenetically modifies placental CYP1A1 expression","type":"article-journal","volume":"59"},"uris":["http://www.mendeley.com/documents/?uuid=62aa1a69-5c52-4886-b05d-bb0382b0c176"]},{"id":"ITEM-9","itemData":{"DOI":"10.1097/AOG.0b013e3181d06faf","ISSN":"1873-233X","PMID":"20177288","abstract":"OBJECTIVE: To assess whether functional maternal or fetal genotypes along well-characterized metabolic pathways (ie, CYP1A1, GSTT1, and CYP2A6) may account for varying associations with adverse outcomes among pregnant women who smoke. METHODS: DNA samples from 502 smokers and their conceptuses, alongside women in a control group, were genotyped for known functional allelic variants of CYP1A1 (Ile462Val AA&gt;AG/GG), GSTT1(del), and CYP2A6 (Lys160His T&gt;A). Modification of the association between smoking and outcome by genotype was evaluated. Outcomes included birth weight, pregnancy loss, preterm birth, small for gestational age, and a composite outcome composed of the latter four components plus abruption. RESULTS: No interaction between maternal or fetal genotype of any of the polymorphisms and smoking could be demonstrated. In contrast, the association of smoking with gestational age-adjusted birth weight (birth weight ratio) was modified by fetal GSTT1 genotype (P for interaction=.02). Fetuses with GSTT1(del) had a mean birth weight reduction among smokers of 262 g (P=.01), whereas in fetuses without the GSTT1(del) the effect of tobacco exposure was nonsignificant (mean reduction 87 g, P=.16). After adjusting for confounding, results were similar. CONCLUSION: Fetal GSTT1 deletion significantly and specifically modifies the effect of smoking on gestational age-corrected birth weight.","author":[{"dropping-particle":"","family":"Aagaard-Tillery","given":"Kjersti","non-dropping-particle":"","parse-names":false,"suffix":""},{"dropping-particle":"","family":"Spong","given":"Catherine Y","non-dropping-particle":"","parse-names":false,"suffix":""},{"dropping-particle":"","family":"Thom","given":"Elizabeth","non-dropping-particle":"","parse-names":false,"suffix":""},{"dropping-particle":"","family":"Sibai","given":"Baha","non-dropping-particle":"","parse-names":false,"suffix":""},{"dropping-particle":"","family":"Wendel Jr","given":"George","non-dropping-particle":"","parse-names":false,"suffix":""},{"dropping-particle":"","family":"Wenstrom","given":"Katharine","non-dropping-particle":"","parse-names":false,"suffix":""},{"dropping-particle":"","family":"Samuels","given":"Philip","non-dropping-particle":"","parse-names":false,"suffix":""},{"dropping-particle":"","family":"Simhan","given":"Hyagriv","non-dropping-particle":"","parse-names":false,"suffix":""},{"dropping-particle":"","family":"Sorokin","given":"Yoram","non-dropping-particle":"","parse-names":false,"suffix":""},{"dropping-particle":"","family":"Miodovnik","given":"Menachem","non-dropping-particle":"","parse-names":false,"suffix":""},{"dropping-particle":"","family":"Meis","given":"Paul","non-dropping-particle":"","parse-names":false,"suffix":""},{"dropping-particle":"","family":"O'Sullivan","given":"Mary J","non-dropping-particle":"","parse-names":false,"suffix":""},{"dropping-particle":"","family":"Conway","given":"Deborah","non-dropping-particle":"","parse-names":false,"suffix":""},{"dropping-particle":"","family":"Wapner","given":"Ronald J","non-dropping-particle":"","parse-names":false,"suffix":""},{"dropping-particle":"","family":"Eunice Kennedy Shriver National Institute of Child Health","given":"Human Development (NICHD) Maternal-Fetal Medicine Units Network (MFMU)","non-dropping-particle":"","parse-names":false,"suffix":""}],"container-title":"Obstetrics and gynecology","id":"ITEM-9","issue":"3","issued":{"date-parts":[["2010","3"]]},"language":"eng","page":"568-577","title":"Pharmacogenomics of maternal tobacco use: metabolic gene polymorphisms and risk of adverse pregnancy outcomes","type":"article-journal","volume":"115"},"uris":["http://www.mendeley.com/documents/?uuid=1fdeef9d-06c2-4560-ae9f-086af1a64684"]},{"id":"ITEM-10","itemData":{"DOI":"10.1096/fj.10-172080","ISSN":"08926638","PMID":"21097519","abstract":"The effect of in utero exposure to a maternal high-fat diet on the peripheral circadian system of the fetus is unknown. Using mRNA copy number analysis, we report that the components of the peripheral circadian machinery are transcribed in the nonhuman primate fetal liver in an intact phase-antiphase fashion and that Npas2, a paralog of the Clock transcription factor, serves as the rate-limiting transcript by virtue of its relative low abundance (10- to 1000-fold lower). We show that exposure to a maternal high-fat diet in utero significantly alters the expression of fetal hepatic Npas2 (up to 7.1-fold, P&lt;0.001) compared with that in control diet-exposed animals and is reversible in fetal offspring from obese dams reversed to a control diet (1.3-fold, P&gt;0.05). Although the Npas2 promoter remains largely unmethylated, differential Npas2 promoter occupancy of acetylation of fetal histone H3 at lysine 14 (H3K14ac) occurs in response to maternal high-fat diet exposure compared with control diet-exposed animals. Furthermore, we find that disruption of Npas2 is consistent with high-fat diet exposure in juvenile animals, regardless of in utero diet exposure. In summary, the data suggest that peripheral Npas2 expression is uniquely vulnerable to diet exposure. © FASEB.","author":[{"dropping-particle":"","family":"Suter","given":"Melissa","non-dropping-particle":"","parse-names":false,"suffix":""},{"dropping-particle":"","family":"Bocock","given":"Philip","non-dropping-particle":"","parse-names":false,"suffix":""},{"dropping-particle":"","family":"Showalter","given":"Lori","non-dropping-particle":"","parse-names":false,"suffix":""},{"dropping-particle":"","family":"Hu","given":"Min","non-dropping-particle":"","parse-names":false,"suffix":""},{"dropping-particle":"","family":"Shope","given":"Cynthia","non-dropping-particle":"","parse-names":false,"suffix":""},{"dropping-particle":"","family":"McKnight","given":"Robert","non-dropping-particle":"","parse-names":false,"suffix":""},{"dropping-particle":"","family":"Grove","given":"Kevin","non-dropping-particle":"","parse-names":false,"suffix":""},{"dropping-particle":"","family":"Lane","given":"Robert","non-dropping-particle":"","parse-names":false,"suffix":""},{"dropping-particle":"","family":"Aagaard-Tillery","given":"Kjersti","non-dropping-particle":"","parse-names":false,"suffix":""}],"container-title":"FASEB Journal","id":"ITEM-10","issue":"2","issued":{"date-parts":[["2011"]]},"page":"714-726","title":"Epigenomics: maternal high-fat diet exposure in utero disrupts peripheral circadian gene expression in nonhuman primates","type":"article-journal","volume":"25"},"uris":["http://www.mendeley.com/documents/?uuid=d0a9dd16-1eb4-4908-963e-cf4ebb72ac4f"]},{"id":"ITEM-11","itemData":{"DOI":"10.1016/j.ajog.2011.06.023","PMID":"21803321","abstract":"Objective—We sought to extend our prior observations and histopathologically characterize key metabolic enzymes (CYP1A1) with markers of oxidative damage in placental sections from smokers. Study Design—Placental specimens were collected from term singleton deliveries from smokers (n=10) and non-smokers (n=10), and subjected to detailed histopathologic examination. To quantify the extent of oxidative damage, masked score-graded (0–6) histopathology against 4- hydroxy-2-nonenal (4-HNE) and 8-hydroxydeoxyguanisine (8-OHdG) was performed. Minimal significance (p&lt;0.05) was determined with Fisher’s-exact and two-tailed T-test as appropriate. Results—We observed a significant increase in the presence of syncytial knots in placentas from smokers (70% versus 10%, p=0.02). These gross observations were accompanied by significant aberrant placental aromatic hydrocarbon metabolism (increased CYP1A1, 4.4 vs. 2.1, p=0.002) alongside evidence of oxidative damage (4-HNE 3.4 vs. 1.1, p=0.00005; 8-OHdG 4.9 vs. 3.1, p=0.0038). Conclusions—We observe a strong association between maternal tobacco use and aberrant placental metabolism, syncytial knot formation, and multiple markers of oxidative damage.","author":[{"dropping-particle":"","family":"Sbrana","given":"Elena","non-dropping-particle":"","parse-names":false,"suffix":""},{"dropping-particle":"","family":"Suter","given":"Melissa A","non-dropping-particle":"","parse-names":false,"suffix":""},{"dropping-particle":"","family":"Abramovici","given":"Adi R","non-dropping-particle":"","parse-names":false,"suffix":""},{"dropping-particle":"","family":"Hawkins","given":"Hal K","non-dropping-particle":"","parse-names":false,"suffix":""},{"dropping-particle":"","family":"Moss","given":"Joan E","non-dropping-particle":"","parse-names":false,"suffix":""},{"dropping-particle":"","family":"Patterson","given":"Lauren","non-dropping-particle":"","parse-names":false,"suffix":""},{"dropping-particle":"","family":"Shope","given":"Cynthia","non-dropping-particle":"","parse-names":false,"suffix":""},{"dropping-particle":"","family":"Aagaard-Tillery","given":"Kjersti","non-dropping-particle":"","parse-names":false,"suffix":""}],"container-title":"Am J Obstet Gynecol","id":"ITEM-11","issue":"3","issued":{"date-parts":[["2011"]]},"page":"246.e1–246.e7","title":"Maternal tobacco use is associated with increased markers of oxidative stress in the placenta","type":"article-journal","volume":"205"},"uris":["http://www.mendeley.com/documents/?uuid=6e4c620d-56c5-4e59-b01c-9dd755fe73db"]},{"id":"ITEM-12","itemData":{"DOI":"10.4161/epi.6.11.17819","ISSN":"15592308","PMID":"21937876","abstract":"Several studies linking alterations in differential placental methylation with pregnancy disorders have implicated (de) regulation of the placental epigenome with fetal programming and later-in-life disease. We have previously demonstrated that maternal tobacco use is associated with alterations in promoter methylation of placental CYP1A1 and that these changes are correlated with CYP1A1 gene expression and fetal growth restriction. In this study we sought to expand our analysis of promoter methylation by correlating it to gene expression on a genome-wide scale. Employing side-by-side IlluminaHG-12 gene transcription with Infinium27K methylation arrays, we interrogated correlative changes in placental gene expression and DNA methylation associated with maternal tobacco smoke exposure at an epigenome-wide level and in consideration of signature gene pathways. We observed that the expression of 623 genes and the methylation of 1,024 CpG dinucleotides are significantly altered among smokers, with only 38 CpGs showing significant differential methylation (differing by a methylation level of ≥10%). We identified a significant Pearson correlation (≥0.7 or ≤-0.7) between placental transcriptional regulation and differential CpG methylation in only 25 genes among non-smokers but in 438 genes among smokers (18-fold increase, p &lt; 0.0001), with a dominant effect among oxidative stress pathways. Differential methylation at as few as 6 sites was attributed to maternal smoking-mediated birth weight reduction in linear regression models with Bonferroni correction (p &lt; 1.8 x 10-6). These studies suggest that a common perinatal exposure (such as maternal smoking) deregulates placental methylation in a CpG site-specific manner that correlates with meaningful alterations in gene expression along signature pathways. © 2011 Landes Bioscience.","author":[{"dropping-particle":"","family":"Suter","given":"Melissa","non-dropping-particle":"","parse-names":false,"suffix":""},{"dropping-particle":"","family":"Ma","given":"Jun","non-dropping-particle":"","parse-names":false,"suffix":""},{"dropping-particle":"","family":"Harris","given":"Alan","non-dropping-particle":"","parse-names":false,"suffix":""},{"dropping-particle":"","family":"Patterson","given":"Lauren","non-dropping-particle":"","parse-names":false,"suffix":""},{"dropping-particle":"","family":"Brown","given":"Kathleen A.","non-dropping-particle":"","parse-names":false,"suffix":""},{"dropping-particle":"","family":"Shope","given":"Cynthia","non-dropping-particle":"","parse-names":false,"suffix":""},{"dropping-particle":"","family":"Showalter","given":"Lori","non-dropping-particle":"","parse-names":false,"suffix":""},{"dropping-particle":"","family":"Abramovici","given":"Adi","non-dropping-particle":"","parse-names":false,"suffix":""},{"dropping-particle":"","family":"Aagaard-Tillery","given":"Kjersti M.","non-dropping-particle":"","parse-names":false,"suffix":""}],"container-title":"Epigenetics","id":"ITEM-12","issue":"11","issued":{"date-parts":[["2011"]]},"page":"1284-1294","title":"Maternal tobacco use modestly alters correlated epigenome-wide placental DNA methylation and gene expression","type":"article-journal","volume":"6"},"uris":["http://www.mendeley.com/documents/?uuid=94e3c60c-ca44-46d9-a97b-bf96d9f25b29"]},{"id":"ITEM-13","itemData":{"DOI":"10.1096/fj.12-212878","ISSN":"15306860","PMID":"22982377","abstract":"In nonhuman primates, we previously demonstrated that a maternal high-fat diet (MHFD) induces fetal nonalcoholic fatty liver disease (NAFLD) and alters the fetal metabolome. These changes are accompanied by altered acetylation of histone H3 (H3K14ac). However, the mechanism behind this alteration in acetylation remains unknown. As SIRT1 is both a lysine deacetylase and a crucial sensor of cellular metabolism, we hypothesized that SIRT1 may be involved in fetal epigenomic alterations. Here we show that in utero exposure to a MHFD, but not maternal obesity per se, increases fetal H3K14ac with concomitant decreased SIRT1 expression and diminished in vitro protein and histone deacetylase activity. MHFD increased H3K14ac and DBC1-SIRT1 complex formation in fetal livers, both of which were abrogated with diet reversal despite persistent maternal obesity. Moreover, MHFD was associated with altered expression of known downstream effectors deregulated in NAFLD and modulated by SIRT1 (e.g., PPARA, PPARG, SREBF1, CYP7A1, FASN, and SCD). Finally, ex vivo purified SIRT1 retains deacetylase activity on an H3K14ac peptide substrate with preferential activity toward acetylated histone H3; mutagenesis of the catalytic domain of SIRT1 (H363Y) abrogates H3K14ac deacetylation. Our data implicate SIRT1 as a likely molecular mediator of the fetal epigenome and metabolome under MHFD conditions. © FASEB.","author":[{"dropping-particle":"","family":"Suter","given":"Melissa A.","non-dropping-particle":"","parse-names":false,"suffix":""},{"dropping-particle":"","family":"Chen","given":"Aishe","non-dropping-particle":"","parse-names":false,"suffix":""},{"dropping-particle":"","family":"Burdine","given":"Marie S.","non-dropping-particle":"","parse-names":false,"suffix":""},{"dropping-particle":"","family":"Choudhury","given":"Mahua","non-dropping-particle":"","parse-names":false,"suffix":""},{"dropping-particle":"","family":"Harris","given":"R. Alan","non-dropping-particle":"","parse-names":false,"suffix":""},{"dropping-particle":"","family":"Lane","given":"Robert H.","non-dropping-particle":"","parse-names":false,"suffix":""},{"dropping-particle":"","family":"Friedman","given":"Jacob E.","non-dropping-particle":"","parse-names":false,"suffix":""},{"dropping-particle":"","family":"Grove","given":"Kevin L.","non-dropping-particle":"","parse-names":false,"suffix":""},{"dropping-particle":"","family":"Tackett","given":"Alan J.","non-dropping-particle":"","parse-names":false,"suffix":""},{"dropping-particle":"","family":"Aagaard","given":"Kjersti M.","non-dropping-particle":"","parse-names":false,"suffix":""}],"container-title":"FASEB Journal","id":"ITEM-13","issue":"12","issued":{"date-parts":[["2012","12"]]},"language":"eng","page":"5106-5114","publisher-place":"United States","title":"A maternal high-fat diet modulates fetal SIRT1 histone and protein deacetylase activity in nonhuman primates","type":"article-journal","volume":"26"},"uris":["http://www.mendeley.com/documents/?uuid=dae16df9-8350-4fab-86cd-1e3bb47bd4f6"]},{"id":"ITEM-14","itemData":{"DOI":"10.1210/me.2012-1214","ISSN":"08888809","PMID":"23015752","abstract":"Thyroid hormone (TH) is an essential regulator of both fetal development and energy homeostasis. Although the association between subclinical hypothyroidism and obesity has been well studied, a causal relationship has yet to be established. Using our well-characterized nonhuman primate model of excess nutrition, we sought to investigate whether maternal high-fat diet (HFD)-induced changes in TH homeostasis may underlie later in life development of metabolic disorders and obesity. Here, we show that in utero exposure to a maternal HFD is associated with alterations of the fetal thyroid axis. At the beginning of the third trimester, fetal free T4 levels are significantly decreased with HFD exposure compared with those of control diet-exposed offspring. Furthermore, transcription of the deiodinase, iodothyronine (DIO) genes, which help maintain thyroid homeostasis, are significantly (P = 0.05) disrupted in the fetal liver, thyroid, and hypothalamus. Genes involved in TH production are decreased (TRH, TSHR, TG, TPO, and SLC5A5) in hypothalamus and thyroid gland. In experiments designed to investigate the molecular underpinnings of these observations, we observe that the TH nuclear receptors and their downstream regulators are disrupted with maternal HFD exposure. In fetal liver, the expression of TH receptor β (THRB) is increased 1.9-fold (P = 0.012). Thorough analysis of the THRB promoter reveals a maternal diet-induced alteration in the fetal THRB histone code, alongside differential promoter occupancy of corepressors and coactivators. We speculate that maternal HFD exposure in utero may set the stage for later in life obesity through epigenomic modifications to the histone code, which modulates the fetal thyroid axis. © 2012 by The Endocrine Society.","author":[{"dropping-particle":"","family":"Suter","given":"Melissa A.","non-dropping-particle":"","parse-names":false,"suffix":""},{"dropping-particle":"","family":"Sangi-Haghpeykar","given":"Haleh","non-dropping-particle":"","parse-names":false,"suffix":""},{"dropping-particle":"","family":"Showalter","given":"Lori","non-dropping-particle":"","parse-names":false,"suffix":""},{"dropping-particle":"","family":"Shope","given":"Cynthia","non-dropping-particle":"","parse-names":false,"suffix":""},{"dropping-particle":"","family":"Hu","given":"Min","non-dropping-particle":"","parse-names":false,"suffix":""},{"dropping-particle":"","family":"Brown","given":"Kathleen","non-dropping-particle":"","parse-names":false,"suffix":""},{"dropping-particle":"","family":"Williams","given":"Sarah","non-dropping-particle":"","parse-names":false,"suffix":""},{"dropping-particle":"","family":"Alan Harris","given":"R.","non-dropping-particle":"","parse-names":false,"suffix":""},{"dropping-particle":"","family":"Grove","given":"Kevin L.","non-dropping-particle":"","parse-names":false,"suffix":""},{"dropping-particle":"","family":"Lane","given":"Robert H.","non-dropping-particle":"","parse-names":false,"suffix":""},{"dropping-particle":"","family":"Aagaard","given":"Kjersti M.","non-dropping-particle":"","parse-names":false,"suffix":""},{"dropping-particle":"","family":"Harris","given":"R Alan","non-dropping-particle":"","parse-names":false,"suffix":""},{"dropping-particle":"","family":"Grove","given":"Kevin L.","non-dropping-particle":"","parse-names":false,"suffix":""},{"dropping-particle":"","family":"Lane","given":"Robert H.","non-dropping-particle":"","parse-names":false,"suffix":""},{"dropping-particle":"","family":"Aagaard","given":"Kjersti M.","non-dropping-particle":"","parse-names":false,"suffix":""}],"container-title":"Molecular Endocrinology","id":"ITEM-14","issue":"12","issued":{"date-parts":[["2012","12"]]},"language":"eng","page":"2071-2080","publisher-place":"United States","title":"Maternal high-fat diet modulates the fetal thyroid axis and thyroid gene expression in a nonhuman primate model","type":"article-journal","volume":"26"},"uris":["http://www.mendeley.com/documents/?uuid=58d9b117-4032-4b35-a365-08bd85f6da50"]},{"id":"ITEM-15","itemData":{"DOI":"10.1289/ehp.1205404","ISSN":"00916765","PMID":"23232494","abstract":"Background: An emerging literature suggests that environmental chemicals may play a role in the development of childhood obesity and metabolic disorders, especially when exposure occurs early in life. Objective: Here we assess the association between these health outcomes and exposure to maternal smoking during pregnancy as part of a broader effort to develop a research agenda to better understand the role of environmental chemicals as potential risk factors for obesity and metabolic disorders. Methods: PubMed was searched up to 8 March 2012 for epidemiological and experimental animal studies related to maternal smoking or nicotine exposure during pregnancy and childhood obesity or metabolic disorders at any age. A total of 101 studies-83 in humans and 18 in animals-were identified as the primary literature. Discussion: Current epidemiological data support a positive association between maternal smoking and increased risk of obesity or overweight in ofspring. The data strongly suggest a causal relation, although the possibility that the association is attributable to unmeasured residual confounding cannot be completely ruled out. This conclusion is supported by findings from laboratory animals exposed to nicotine during development. Te existing literature on human exposures does not support an association between maternal smoking during pregnancy and type 1 diabetes in ofspring. Too few human studies have assessed outcomes related to type 2 diabetes or metabolic syndrome to reach conclusions based on patterns of findings. There may be a number of mechanistic pathways important for the development of aberrant metabolic outcomes following perinatal exposure to cigarette smoke, which remain largely unexplored. Conclusions: From a toxicological perspective, the linkages between maternal smoking during pregnancy and childhood overweight/obesity provide proof-of-concept of how early-life exposure to an environmental toxicant can be a risk factor for childhood obesity.","author":[{"dropping-particle":"","family":"Behl","given":"Mamta","non-dropping-particle":"","parse-names":false,"suffix":""},{"dropping-particle":"","family":"Rao","given":"Deepa","non-dropping-particle":"","parse-names":false,"suffix":""},{"dropping-particle":"","family":"Aagaard","given":"Kjersti","non-dropping-particle":"","parse-names":false,"suffix":""},{"dropping-particle":"","family":"Davidson","given":"Terry L.","non-dropping-particle":"","parse-names":false,"suffix":""},{"dropping-particle":"","family":"Levin","given":"Edward D.","non-dropping-particle":"","parse-names":false,"suffix":""},{"dropping-particle":"","family":"Slotkin","given":"Theodore A.","non-dropping-particle":"","parse-names":false,"suffix":""},{"dropping-particle":"","family":"Srinivasan","given":"Supriya","non-dropping-particle":"","parse-names":false,"suffix":""},{"dropping-particle":"","family":"Wallinga","given":"David","non-dropping-particle":"","parse-names":false,"suffix":""},{"dropping-particle":"","family":"White","given":"Morris F.","non-dropping-particle":"","parse-names":false,"suffix":""},{"dropping-particle":"","family":"Walker","given":"Vickie R.","non-dropping-particle":"","parse-names":false,"suffix":""},{"dropping-particle":"","family":"Thayer","given":"Kristina A.","non-dropping-particle":"","parse-names":false,"suffix":""},{"dropping-particle":"","family":"Holloway","given":"Alison C.","non-dropping-particle":"","parse-names":false,"suffix":""}],"container-title":"Environmental Health Perspectives","id":"ITEM-15","issue":"2","issued":{"date-parts":[["2013"]]},"page":"170-180","title":"Evaluation of the association between maternal smoking, childhood obesity, and metabolic disorders: A national toxicology program workshop review","type":"article-journal","volume":"121"},"uris":["http://www.mendeley.com/documents/?uuid=6f06ed41-b322-4f04-b657-45227faa6996"]},{"id":"ITEM-16","itemData":{"DOI":"10.1016/j.placenta.2011.10.003","ISBN":"5036905288","PMID":"22030304","abstract":"The limits of placental plasticity, i.e., the ability of the placenta to adapt and alter its growth trajectory in response to altered fetal requirements, are not known. We report fetal and placental hemodynamic adaptations in a novel non-human primate model in which the fetal inter-placental bridging vessels were surgically ligated. Doppler ultrasound studies showed that the rhesus placenta compensates for an approximate 40% reduction in functional capacity by increased growth and maintenance of umbilical volume blood flow. This unique experimental animal model has applications for mechanistic studies of placental plasticity and the impact on fetal development.","author":[{"dropping-particle":"","family":"Roberts","given":"Victoria JH","non-dropping-particle":"","parse-names":false,"suffix":""},{"dropping-particle":"","family":"Rasanen","given":"Juha P","non-dropping-particle":"","parse-names":false,"suffix":""},{"dropping-particle":"","family":"Novy","given":"Miles J","non-dropping-particle":"","parse-names":false,"suffix":""},{"dropping-particle":"","family":"Frias","given":"Antonio","non-dropping-particle":"","parse-names":false,"suffix":""},{"dropping-particle":"","family":"Louey","given":"Samantha","non-dropping-particle":"","parse-names":false,"suffix":""},{"dropping-particle":"","family":"Morgan","given":"Terry K","non-dropping-particle":"","parse-names":false,"suffix":""},{"dropping-particle":"","family":"Thornburg","given":"Kent L","non-dropping-particle":"","parse-names":false,"suffix":""},{"dropping-particle":"","family":"Spindel","given":"Eliot R","non-dropping-particle":"","parse-names":false,"suffix":""},{"dropping-particle":"","family":"Grigsby","given":"Peta L","non-dropping-particle":"","parse-names":false,"suffix":""}],"container-title":"Placenta","id":"ITEM-16","issue":"1","issued":{"date-parts":[["2012"]]},"page":"73-76","title":"Restriction of placental vasculature in a non-human primate: a unique model to study placental plasticity","type":"article-journal","volume":"33"},"uris":["http://www.mendeley.com/documents/?uuid=04fc82ec-f159-4e90-9c98-c2d645e3c578"]},{"id":"ITEM-17","itemData":{"DOI":"10.1016/j.ymgme.2013.08.015.","PMID":"24067359","abstract":"In our primate model of maternal high fat diet exposure, we have described fetal epigenomic modifications to the peripheral circadian Npas2 are associated with persistent alterations in fetal hepatic metabolism and non-alcoholic fatty liver. As the interaction of circadian response with metabolism is not well understood, we employed a murine knockout model to characterize the molecular mechanisms with which Npas2 reprograms the fetal hepatic metabolic response. cDNA was generated from Npas2 -/- and +/+ (wild type) livers at day 2 (newborn) and at 25 weeks (adult) of life. Newborn samples were analyzed by exon array (n=3/cohort). Independent pathway analysis software determined that the primary dysregulated pathway(s) in the Npas2 -/- animals uniformly converged on lipid metabolism. Of particular interest, Ppargc1a, which integrates circadian and metabolism pathways, was significantly (p&lt;.01) over expressed in newborn (1.7 fold) and adult (1.8 fold) Npas2-/- animals. These findings are consistent with an essential role for Npas2 in programming the peripheral circadian response and hepatic metabolism, which has not been previously described.","author":[{"dropping-particle":"","family":"O'Neil","given":"Derek","non-dropping-particle":"","parse-names":false,"suffix":""},{"dropping-particle":"","family":"Mendez-Figueroa","given":"Hector","non-dropping-particle":"","parse-names":false,"suffix":""},{"dropping-particle":"","family":"Mistretta","given":"Toni-Ann","non-dropping-particle":"","parse-names":false,"suffix":""},{"dropping-particle":"","family":"Su","given":"Chunliu","non-dropping-particle":"","parse-names":false,"suffix":""},{"dropping-particle":"","family":"Lane","given":"Robert H","non-dropping-particle":"","parse-names":false,"suffix":""},{"dropping-particle":"","family":"Aagaard","given":"Kjersti M","non-dropping-particle":"","parse-names":false,"suffix":""}],"container-title":"Mol Genet Metab","id":"ITEM-17","issue":"3","issued":{"date-parts":[["2013"]]},"page":"1-21","title":"Dysregulation of Npas2 leads to altered metabolic pathways in a murine knockout model","type":"article-journal","volume":"110"},"uris":["http://www.mendeley.com/documents/?uuid=0c12c447-db17-4481-b6f9-030a5ec3a29b"]},{"id":"ITEM-18","itemData":{"DOI":"10.1038/pr.2013.106","PMID":"23788059","author":[{"dropping-particle":"","family":"Suter","given":"Melissa","non-dropping-particle":"","parse-names":false,"suffix":""},{"dropping-particle":"","family":"Takahashi","given":"Diana","non-dropping-particle":"","parse-names":false,"suffix":""},{"dropping-particle":"","family":"Grove","given":"Kevin","non-dropping-particle":"","parse-names":false,"suffix":""},{"dropping-particle":"","family":"Aagaard","given":"Kjersti","non-dropping-particle":"","parse-names":false,"suffix":""}],"container-title":"Pediatr Res","id":"ITEM-18","issue":"3","issued":{"date-parts":[["2013"]]},"page":"252-258","title":"Postweaning exposure to a high-fat diet is associated with alterations to the hepatic histone code in Japanese macaques","type":"article-journal","volume":"74"},"uris":["http://www.mendeley.com/documents/?uuid=b4e67a80-a81d-4be6-9a8e-3a0bd96b0020"]},{"id":"ITEM-19","itemData":{"DOI":"10.1093/molehr/gas050","ISSN":"13609947","PMID":"23139402","abstract":"Although the association between maternal smoking and low birthweight infants has been well established, the mechanisms behind reduced fetal growth are still being elucidated. While many infants are exposed to tobacco smoke in utero, not all are born growth restricted or small for gestational age. Many hypotheses have emerged to explain the differential response to in utero maternal tobacco smoke exposure (MTSE). Studies have shown that both maternal and fetal genotypes may contribute to the discrepant outcomes. However, the contribution of epigenetic changes cannot be ignored. In this review we address two important questions regarding the effect of MTSE on the fetal epigenome. First, does exposure to maternal tobacco smoke in utero alter the fetal epigenome? Secondly, could these alterations be associated with the reduced fetal growth observed with MTSE? © The Author 2012. Published by Oxford University Press on behalf of the European Society of Human Reproduction and Embryology. All rights reserved.","author":[{"dropping-particle":"","family":"Suter","given":"Melissa A.","non-dropping-particle":"","parse-names":false,"suffix":""},{"dropping-particle":"","family":"Anders","given":"Amber M.","non-dropping-particle":"","parse-names":false,"suffix":""},{"dropping-particle":"","family":"Aagaard","given":"Kjersti M.","non-dropping-particle":"","parse-names":false,"suffix":""}],"container-title":"Molecular Human Reproduction","id":"ITEM-19","issue":"1","issued":{"date-parts":[["2013"]]},"page":"1-6","title":"Maternal smoking as a model for environmental epigenetic changes affecting birthweight and fetal programming","type":"article-journal","volume":"19"},"uris":["http://www.mendeley.com/documents/?uuid=80ea7e77-3e43-405a-a605-d5617c6cfdb4"]},{"id":"ITEM-20","itemData":{"DOI":"10.1038/pr.2014.54.","PMID":"24732107","abstract":"BACKGROUND Respiratory distress syndrome (RDS) persists as a prevalent cause of infant morbidity and mortality. We have previously demonstrated that deletion of Erk3 results in pulmonary immaturity and neonatal lethality. Using RNA-Seq, we identified corticotrophin releasing hormone (CRH) and surfactant protein B (SFTPB) as potential molecular mediators of Erk3-dependent lung maturation. In this study, we characterized the impact of antenatal glucocorticoids and postnatal surfactant on neonatal survival of Erk3 null mice. METHODS In a double crossover design, we administered dexamethasone (dex) or saline to pregnant dams during the saccular stage of lung development, followed by postnatal surfactant or saline via inhalation intubation. Survival was recorded, detailed lung histological analysis and staining for CRH and SFTPB protein expression was performed. RESULTS Without treatment, Erk3 null pups die within 6 hours of birth with reduced aerated space, impaired thinning of the alveolar septa, and abundant PAS-positive glycogen stores; as described in human RDS. The administration of dex and surfactant improved RDS-associated lethality of Erk3−/− pups, and partially restored functional fetal lung maturation by accelerating the down-regulation of pulmonary CRH and partially rescuing production of SFTPB. CONCLUSION These findings emphasize that Erk3 is integral to terminal differentiation of type II cells, SFTPB production, and fetal pulmonary maturity.","author":[{"dropping-particle":"","family":"Cuevas Guaman","given":"Milenka","non-dropping-particle":"","parse-names":false,"suffix":""},{"dropping-particle":"","family":"Sbrana","given":"Elena","non-dropping-particle":"","parse-names":false,"suffix":""},{"dropping-particle":"","family":"Shope","given":"Cynthia","non-dropping-particle":"","parse-names":false,"suffix":""},{"dropping-particle":"","family":"Showalter","given":"Lori","non-dropping-particle":"","parse-names":false,"suffix":""},{"dropping-particle":"","family":"Hu","given":"Min","non-dropping-particle":"","parse-names":false,"suffix":""},{"dropping-particle":"","family":"Meloche","given":"Sylvain","non-dropping-particle":"","parse-names":false,"suffix":""},{"dropping-particle":"","family":"Aagaard","given":"Kjersti M","non-dropping-particle":"","parse-names":false,"suffix":""}],"container-title":"Pediatr Res","id":"ITEM-20","issue":"1","issued":{"date-parts":[["2014"]]},"page":"24-32","title":"Administration of antenatal glucocorticoids and postnatal surfactant ameliorates respiratory distress syndrome-associated neonatal lethality in ERK3−/− pups","type":"article-journal","volume":"76"},"uris":["http://www.mendeley.com/documents/?uuid=0a38e3e9-c2e6-4118-8cf9-4a15983c5ad8"]},{"id":"ITEM-21","itemData":{"DOI":"10.1073/pnas.1316037111","ISSN":"00278424","PMID":"24379383","abstract":"New World monkeys (NWMs) are characterized by an extensive size range, with clawed NWMs (subfamily Callitrichinae, or callitrichines) such as the common marmoset manifesting diminutive size and unique reproductive adaptations. Perhaps the most notable of these adaptations is their propensity toward multiple gestations (i.e., dichorionic twins and trichorionic triplets). Indeed, with the exception of Goeldi's monkey (Callimico), callitrichine singleton pregnancies rarely occur. Multiple gestations seem to have coevolved with a suite of reproductive adaptations, including hematopoetic chimerism of siblings, suppression of reproduction in nondominant females, and cooperative alloparenting. The sequencing of the common marmoset (Callithrix jacchus) genome offers the opportunity to explore the genetic basis of these unusual traits within this primate lineage. In this study, we hypothesized that genetic changes arising during callitrichine evolution resulted in multiple ovulated ova with each cycle, and that these changes triggered adaptations that minimized complications common to multiple gestations in other primates, including humans. Callitrichine-specific nonsynonymous substitutions were identified in GDF9, BMP15, BMP4, and WFIKKN1. WFIKKN1, a multidomain protease inhibitor that binds growth factors and bone morphogenetic proteins, has nonsynonymous changes found exclusively in common marmosets and other tested callitrichine species that twin. In the one callitrichine species that does not produce twins (Callimico), this change has reverted back to the ancestral (nontwinning) primate sequence. Polymorphisms in GDF9 occur among human cohorts with a propensity for dizygotic twins, and polymorphisms in GDF9 and BMP15 are associated with twinning in sheep. We postulate that positive selection affected NWM growth patterns, with callitrichine miniaturization coevolving with a series of reproductive adaptations.","author":[{"dropping-particle":"","family":"Harris","given":"R. Alan","non-dropping-particle":"","parse-names":false,"suffix":""},{"dropping-particle":"","family":"Tardif","given":"Suzette D.","non-dropping-particle":"","parse-names":false,"suffix":""},{"dropping-particle":"","family":"Vinar","given":"Tomas","non-dropping-particle":"","parse-names":false,"suffix":""},{"dropping-particle":"","family":"Wildman","given":"Derek E.","non-dropping-particle":"","parse-names":false,"suffix":""},{"dropping-particle":"","family":"Rutherford","given":"Julienne N.","non-dropping-particle":"","parse-names":false,"suffix":""},{"dropping-particle":"","family":"Rogers","given":"Jeffrey","non-dropping-particle":"","parse-names":false,"suffix":""},{"dropping-particle":"","family":"Worley","given":"Kim C.","non-dropping-particle":"","parse-names":false,"suffix":""},{"dropping-particle":"","family":"Aagaard","given":"Kjersti M.","non-dropping-particle":"","parse-names":false,"suffix":""}],"container-title":"Proceedings of the National Academy of Sciences of the United States of America","id":"ITEM-21","issue":"4","issued":{"date-parts":[["2014"]]},"page":"1467-1472","title":"Evolutionary genetics and implications of small size and twinning in callitrichine primates","type":"article-journal","volume":"111"},"uris":["http://www.mendeley.com/documents/?uuid=8d7a88c6-bd95-423d-84de-abd928bc8007"]},{"id":"ITEM-22","itemData":{"DOI":"10.1016/j.ajog.2014.01.045","ISSN":"10976868","PMID":"24793723","abstract":"Objective Data from animal models show that in utero exposure to a maternal high-fat diet (HFD) renders susceptibility of these offspring to the adult onset of metabolic syndrome. We and others have previously shown that epigenetic modifications to histones may serve as a molecular memory of the in utero exposure, rendering the risk of adult disease. Because mice heterozygous for the Glut4 gene (insulin sensitive glucose transporter) born to wild-type (WT) mothers demonstrate exacterbated metabolic syndrome when exposed to an HFD in utero, we sought to analyze the genome-wide epigenetic changes that occur in the fetal liver in susceptible offspring. Study Design WT and Glut4+/- (G4+/-) offspring of WT mothers that were exposed either to a control or an HFD in utero were studied. Immunoblotting was used to measure hepatic histone modifications of fetal and 5-week animals. Chromatin immunoprecipitation (ChIP) followed by hybridization to chip arrays (ChIP-on-chip) was used to detect genome-wide changes of histone modifications with HFD exposure. Results We found that levels of hepatic H3K14ac and H3K9me3 significantly increased with HFD exposure in WT and G4+/- fetal and 5-week offspring. Pathway analysis of our ChIP-on-chip data revealed differential H3K14ac and H3K9me3 enrichment along pathways that regulate lipid metabolism, specifically in the promoter regions of Pparg, Ppara, Rxra, and Rora. Conclusion We conclude that HFD exposure in utero is associated with functional alterations to fetal hepatic histone modifications in both WT and G4+/- offspring, some of which persist up to 5 weeks of age. © 2014 Mosby, Inc. All rights reserved.","author":[{"dropping-particle":"","family":"Suter","given":"Melissa A.","non-dropping-particle":"","parse-names":false,"suffix":""},{"dropping-particle":"","family":"Ma","given":"Jun","non-dropping-particle":"","parse-names":false,"suffix":""},{"dropping-particle":"","family":"Vuguin","given":"Patricia M.","non-dropping-particle":"","parse-names":false,"suffix":""},{"dropping-particle":"","family":"Hartil","given":"Kirsten","non-dropping-particle":"","parse-names":false,"suffix":""},{"dropping-particle":"","family":"Fiallo","given":"Ariana","non-dropping-particle":"","parse-names":false,"suffix":""},{"dropping-particle":"","family":"Harris","given":"R. Alan","non-dropping-particle":"","parse-names":false,"suffix":""},{"dropping-particle":"","family":"Charron","given":"Maureen J.","non-dropping-particle":"","parse-names":false,"suffix":""},{"dropping-particle":"","family":"Aagaard","given":"Kjersti M.","non-dropping-particle":"","parse-names":false,"suffix":""}],"container-title":"American Journal of Obstetrics and Gynecology","id":"ITEM-22","issue":"5","issued":{"date-parts":[["2014"]]},"page":"463.e1-463.e11","title":"In utero exposure to a maternal high-fat diet alters the epigenetic histone code in a murine model","type":"article-journal","volume":"210"},"uris":["http://www.mendeley.com/documents/?uuid=78006fd7-da5d-4430-82a5-09a3d4ab784a"]},{"id":"ITEM-23","itemData":{"DOI":"10.1038/ng.3042","ISSN":"1546-1718 (Electronic)","PMID":"25038751","abstract":"We report the whole-genome sequence of the common marmoset (Callithrix jacchus). The 2.26-Gb genome of a female marmoset was assembled using Sanger read data (6x) and a whole-genome shotgun strategy. A first analysis has permitted comparison with the genomes of apes and Old World monkeys and the identification of specific features that might contribute to the unique biology of this diminutive primate, including genetic changes that may influence body size, frequent twinning and chimerism. We observed positive selection in growth hormone/insulin-like growth factor genes (growth pathways), respiratory complex I genes (metabolic pathways), and genes encoding immunobiological factors and proteases (reproductive and immunity pathways). In addition, both protein-coding and microRNA genes related to reproduction exhibited evidence of rapid sequence evolution. This genome sequence for a New World monkey enables increased power for comparative analyses among available primate genomes and facilitates biomedical research application.","author":[{"dropping-particle":"","family":"Consortium","given":"The Marmoset Genome Sequencing and Analysis","non-dropping-particle":"","parse-names":false,"suffix":""}],"container-title":"Nature genetics","id":"ITEM-23","issue":"8","issued":{"date-parts":[["2014","8"]]},"language":"eng","number-of-pages":"850-857","publisher-place":"United States","title":"The common marmoset genome provides insight into primate biology and evolution.","type":"report","volume":"46"},"uris":["http://www.mendeley.com/documents/?uuid=eb777e05-6510-4d91-9216-59f03956654d"]},{"id":"ITEM-24","itemData":{"DOI":"10.2337/db14-0276","ISSN":"1939-327X (Electronic)","PMID":"24705404","abstract":"The origins of nonalcoholic fatty liver disease (NAFLD) may lie in early intrauterine exposures. Here we examined the maternal response to chronic maternal high-fat (HF) diet and the impact of postweaning healthy diet on mechanisms for NAFLD development in juvenile nonhuman primate (NHP) offspring at 1 year of age. Pregnant females on HF diet were segregated as insulin resistant (IR; HF+IR) or insulin sensitive (IS; HF+IS) compared with control (CON)-fed mothers. HF+IR mothers have increased body mass, higher triglycerides, and increased placental cytokines. At weaning, offspring were placed on a CON or HF diet. Only offspring from HF+IR mothers had increased liver triglycerides and upregulated pathways for hepatic de novo lipid synthesis and inflammation that was irreversible upon switching to a healthy diet. These juvenile livers also showed a combination of classical and alternatively activated hepatic macrophages and natural killer T cells, in the absence of obesity or insulin resistance. Our findings suggest that maternal insulin resistance, including elevated triglycerides, insulin, and weight gain, initiates dysregulation of the juvenile hepatic immune system and development of de novo lipogenic pathways that persist in vitro and may be an irreversible \"first hit\" in the pathogenesis of NAFLD in NHP.","author":[{"dropping-particle":"","family":"Thorn","given":"Stephanie R","non-dropping-particle":"","parse-names":false,"suffix":""},{"dropping-particle":"","family":"Baquero","given":"Karalee C","non-dropping-particle":"","parse-names":false,"suffix":""},{"dropping-particle":"","family":"Newsom","given":"Sean A","non-dropping-particle":"","parse-names":false,"suffix":""},{"dropping-particle":"","family":"Kasmi","given":"Karim C","non-dropping-particle":"El","parse-names":false,"suffix":""},{"dropping-particle":"","family":"Bergman","given":"Bryan C","non-dropping-particle":"","parse-names":false,"suffix":""},{"dropping-particle":"","family":"Shulman","given":"Gerald I","non-dropping-particle":"","parse-names":false,"suffix":""},{"dropping-particle":"","family":"Grove","given":"Kevin L","non-dropping-particle":"","parse-names":false,"suffix":""},{"dropping-particle":"","family":"Friedman","given":"Jacob E","non-dropping-particle":"","parse-names":false,"suffix":""}],"container-title":"Diabetes","id":"ITEM-24","issue":"8","issued":{"date-parts":[["2014","8"]]},"language":"eng","page":"2702-2713","publisher-place":"United States","title":"Early life exposure to maternal insulin resistance has persistent effects on hepatic NAFLD in juvenile nonhuman primates.","type":"article-journal","volume":"63"},"uris":["http://www.mendeley.com/documents/?uuid=81871141-06a3-4957-9629-b371cddad905"]},{"id":"ITEM-25","itemData":{"DOI":"10.1096/fj.13-245472","ISSN":"15306860","PMID":"24563374","abstract":"Resveratrol has been proposed as a potential therapeutic to improve metabolic health during pregnancy, yet little is known about the fetal effects of this maternal dietary supplement. We hypothesized that when administered to pregnant nonhuman primates (NHPs), resveratrol would increase uterine blood flow and mitigate the harmful consequences of maternal Western-style diet (WSD) consumption. NHPs were fed a WSD (36% fat) supplemented with 0.37% resveratrol throughout pregnancy. Outcomes were compared with cohorts fed WSD alone and control chow (14% fat) to distinguish between WSD and resveratrol-specific effects in these animals. In the early third trimester, uterine blood flow was measured by Doppler ultrasound before fetal delivery and tissue collection. Resveratrol resulted in 30% maternal weight loss and improved glucose tolerance, increased uterine artery volume blood flow, and decreased placental inflammation and liver triglyceride deposition. In addition, fetal pancreatic mass was enlarged by 42%, with a 12-fold increase in proliferation by Ki67 immunohistochemistry. These results demonstrate that resveratrol use during pregnancy yields improvements in maternal and placental phenotype with beneficial effects in the fetal liver but an unexplained and concerning alteration in fetal pancreatic development, which strongly cautions against the use of resveratrol by pregnant women. © FASEB.","author":[{"dropping-particle":"","family":"Roberts","given":"Victoria H J","non-dropping-particle":"","parse-names":false,"suffix":""},{"dropping-particle":"","family":"Pound","given":"Lynley D.","non-dropping-particle":"","parse-names":false,"suffix":""},{"dropping-particle":"","family":"Thorn","given":"Stephanie R.","non-dropping-particle":"","parse-names":false,"suffix":""},{"dropping-particle":"","family":"Gillingham","given":"Melanie B.","non-dropping-particle":"","parse-names":false,"suffix":""},{"dropping-particle":"","family":"Thornburg","given":"Kent L.","non-dropping-particle":"","parse-names":false,"suffix":""},{"dropping-particle":"","family":"Friedman","given":"Jacob E.","non-dropping-particle":"","parse-names":false,"suffix":""},{"dropping-particle":"","family":"Frias","given":"Antonio E.","non-dropping-particle":"","parse-names":false,"suffix":""},{"dropping-particle":"","family":"Grove","given":"Kevin L.","non-dropping-particle":"","parse-names":false,"suffix":""}],"container-title":"FASEB Journal","id":"ITEM-25","issue":"6","issued":{"date-parts":[["2014","6"]]},"language":"eng","page":"2466-2477","publisher-place":"United States","title":"Beneficial and cautionary outcomes of resveratrol supplementation in pregnant nonhuman primates","type":"article-journal","volume":"28"},"uris":["http://www.mendeley.com/documents/?uuid=4513d9c6-ea88-44d2-92a1-0a0f21582cea"]},{"id":"ITEM-26","itemData":{"DOI":"10.1161/CIRCULATIONAHA.113.003645","ISBN":"6176321972","ISSN":"15378276","PMID":"24163066","abstract":"Background Inflammation and insulin resistance (IR) are associated processes that potentiate risk for cardiovascular disease in obesity. The temporal relation between IR and inflammation is not completely characterized. We hypothesized that endothelial cell adhesion molecule (ECAM) expression in large arteries is an early event that coincides with diet-induced obesity and IR in primates. Methods and Results Ten adult male rhesus macaques were studied at baseline and every 4-6 months on high-fat diet (HFD) for 2 years. Truncal fat, carotid intima-media thickness (IMT), plasma inflammatory biomarkers, and carotid P-selectin and VCAM-1 expression by contrast-enhanced ultrasound molecular imaging were assessed. Intravenous glucose tolerance test (IVGTT) was performed at baseline, 4 and 18 months. HFD produced a rapid increase (p&lt;0.01) in weight, truncal fat, and degree of IR indicated by the insulin area-under-the-curve and glucose disappearance rate on IVGTT; all of which worsened minimally thereafter. Molecular imaging detected a progressive increase in ECAM expression over time (5-7-fold greater than control agent signal at 2 yrs, p&lt;0.01). Changes in IMT were not detected until 2 years and, while there was a trend toward an increase in plasma markers of inflammation (MCP-1, CRP), the pattern of increase varied considerably over time. Conclusions In primates with diet-induced obesity, endothelial inflammatory activation is an early event that occurs coincident with the development of IR and long before any measurable change carotid IMT. Endothelial activation is more related to the duration rather than severity of IR and is not mirrored by changes in plasma biomarkers.","author":[{"dropping-particle":"","family":"Chadderdon","given":"Scott M","non-dropping-particle":"","parse-names":false,"suffix":""},{"dropping-particle":"","family":"Belcik","given":"J. Todd","non-dropping-particle":"","parse-names":false,"suffix":""},{"dropping-particle":"","family":"Bader","given":"Lindsay","non-dropping-particle":"","parse-names":false,"suffix":""},{"dropping-particle":"","family":"Kirigiti","given":"Melissa A","non-dropping-particle":"","parse-names":false,"suffix":""},{"dropping-particle":"","family":"Peters","given":"Dawn M","non-dropping-particle":"","parse-names":false,"suffix":""},{"dropping-particle":"","family":"Kievit","given":"Paul","non-dropping-particle":"","parse-names":false,"suffix":""},{"dropping-particle":"","family":"Grove","given":"Kevin L","non-dropping-particle":"","parse-names":false,"suffix":""},{"dropping-particle":"","family":"Lindner","given":"Jonathan R","non-dropping-particle":"","parse-names":false,"suffix":""}],"container-title":"Circulation","id":"ITEM-26","issue":"4","issued":{"date-parts":[["2014"]]},"page":"471-478","title":"Pro-inflammatory endothelial activation detected by molecular imaging in obese non-human primates coincides with the onset of insulin resistance and progressively increases with duration of insulin resistance","type":"article-journal","volume":"129"},"uris":["http://www.mendeley.com/documents/?uuid=8ddca3b6-bc72-402f-89f9-e38be89ac583"]},{"id":"ITEM-27","itemData":{"DOI":"10.1096/fj.14-266387","ISSN":"1530-6860 (Electronic)","PMID":"25757570","abstract":"Metabolic syndrome (MetS), following intrauterine growth restriction (IUGR), is epigenetically heritable. Recently, we abrogated the F2 adult phenotype with essential nutrient supplementation (ENS) of intermediates along the 1-carbon pathway. With the use of the same grandparental uterine artery ligation model, we profiled the F2 serum metabolome at weaning [postnatal day (d)21; n = 76] and adulthood (d160; n = 12) to test if MetS is preceded by alterations in the metabolome. Indicative of developmentally programmed MetS, adult F2, formerly IUGR rats, were obese (621 vs. 461 g; P &lt; 0.0001), dyslipidemic (133 vs. 67 mg/dl; P &lt; 0.001), and glucose intolerant (26 vs. 15 mg/kg/min; P &lt; 0.01). Unbiased gas chromatography-mass spectrometry (GC-MS) profiling revealed 34 peaks corresponding to 12 nonredundant metabolites and 9 unknowns to be changing at weaning [false discovery rate (FDR) &lt; 0.05]. Markers of later-in-life MetS included citric acid, glucosamine, myoinositol, and proline (P &lt; 0.03). Hierarchical clustering revealed grouping by IUGR lineage and supplementation at d21 and d160. Weanlings grouped distinctly for ENS and IUGR by partial least-squares discriminate analysis (PLS-DA; P &lt; 0.01), whereas paternal and maternal IUGR (IUGR(pat)/IUGR(mat), respectively) control-fed rats, destined for MetS, had a distinct metabolome at weaning (randomForest analysis; class error &lt; 0.1) and adulthood (PLS-DA; P &lt; 0.05). In sum, we have found that alterations in the metabolome accompany heritable IUGR, precede adult-onset MetS, and are partially amenable to dietary intervention.","author":[{"dropping-particle":"","family":"Seferovic","given":"Maxim D","non-dropping-particle":"","parse-names":false,"suffix":""},{"dropping-particle":"","family":"Goodspeed","given":"Danielle M","non-dropping-particle":"","parse-names":false,"suffix":""},{"dropping-particle":"","family":"Chu","given":"Derrick M","non-dropping-particle":"","parse-names":false,"suffix":""},{"dropping-particle":"","family":"Krannich","given":"Laura A","non-dropping-particle":"","parse-names":false,"suffix":""},{"dropping-particle":"","family":"Gonzalez-Rodriguez","given":"Pablo J","non-dropping-particle":"","parse-names":false,"suffix":""},{"dropping-particle":"","family":"Cox","given":"James E","non-dropping-particle":"","parse-names":false,"suffix":""},{"dropping-particle":"","family":"Aagaard","given":"Kjersti M","non-dropping-particle":"","parse-names":false,"suffix":""}],"container-title":"FASEB journal : official publication of the Federation of American Societies for  Experimental Biology","id":"ITEM-27","issue":"6","issued":{"date-parts":[["2015","6"]]},"language":"eng","page":"2640-2652","publisher-place":"United States","title":"Heritable IUGR and adult metabolic syndrome are reversible and associated with alterations in the metabolome following dietary supplementation of 1-carbon intermediates.","type":"article-journal","volume":"29"},"uris":["http://www.mendeley.com/documents/?uuid=16898550-ad56-40ca-b512-03ced894c274"]},{"id":"ITEM-28","itemData":{"DOI":"10.1016/j.ajog.2015.08.048","ISSN":"0002-9378","PMID":"26319053","abstract":"Background Gestational diabetes mellitus (GDM) is one of most common complications of pregnancy, with incidence rates varying by maternal age, race/ethnicity, obesity, parity, and family history. Given its increasing prevalence in recent decades, covariant environmental and sociodemographic factors may be additional determinants of GDM occurrence. Objective We hypothesized that environmental risk factors, in particular measures of the food environment, may be a diabetes contributor. We employed geospatial modeling in a populous US county to characterize the association of the relative availability of fast food restaurants and supermarkets to GDM. Study Design Utilizing a perinatal database with &gt;4900 encoded antenatal and outcome variables inclusive of ZIP code data, 8912 consecutive pregnancies were analyzed for correlations between GDM and food environment based on countywide food permit registration data. Linkage between pregnancies and food environment was achieved on the basis of validated 5-digit ZIP code data. The prevalence of supermarkets and fast food restaurants per 100,000 inhabitants for each ZIP code were gathered from publicly available food permit sources. To independently authenticate our findings with objective data, we measured hemoglobin A1c levels as a function of geospatial distribution of food environment in a matched subset (n = 80). Results Residence in neighborhoods with a high prevalence of fast food restaurants (fourth quartile) was significantly associated with an increased risk of developing GDM (relative to first quartile: adjusted odds ratio, 1.63; 95% confidence interval, 1.21–2.19). In multivariate analysis, this association held true after controlling for potential confounders (P = .002). Measurement of hemoglobin A1c levels in a matched subset were significantly increased in association with residence in a ZIP code with a higher fast food/supermarket ratio (n = 80, r = 0.251 P &lt; .05). Conclusion As demonstrated by geospatial analysis, a relationship of food environment and risk for gestational diabetes was identified.","author":[{"dropping-particle":"","family":"Kahr","given":"Maike K","non-dropping-particle":"","parse-names":false,"suffix":""},{"dropping-particle":"","family":"Suter","given":"Melissa A","non-dropping-particle":"","parse-names":false,"suffix":""},{"dropping-particle":"","family":"Ballas","given":"Jerasimos","non-dropping-particle":"","parse-names":false,"suffix":""},{"dropping-particle":"","family":"Ramin","given":"Susan M","non-dropping-particle":"","parse-names":false,"suffix":""},{"dropping-particle":"","family":"Monga","given":"Manju","non-dropping-particle":"","parse-names":false,"suffix":""},{"dropping-particle":"","family":"Lee","given":"Wesley","non-dropping-particle":"","parse-names":false,"suffix":""},{"dropping-particle":"","family":"Hu","given":"Min","non-dropping-particle":"","parse-names":false,"suffix":""},{"dropping-particle":"","family":"Shope","given":"Cindy D","non-dropping-particle":"","parse-names":false,"suffix":""},{"dropping-particle":"","family":"Chesnokova","given":"Arina","non-dropping-particle":"","parse-names":false,"suffix":""},{"dropping-particle":"","family":"Krannich","given":"Laura","non-dropping-particle":"","parse-names":false,"suffix":""},{"dropping-particle":"","family":"Griffin","given":"Emily N","non-dropping-particle":"","parse-names":false,"suffix":""},{"dropping-particle":"","family":"Mastrobattista","given":"Joan","non-dropping-particle":"","parse-names":false,"suffix":""},{"dropping-particle":"","family":"Dildy","given":"Gary A","non-dropping-particle":"","parse-names":false,"suffix":""},{"dropping-particle":"","family":"Strehlow","given":"Stacy L","non-dropping-particle":"","parse-names":false,"suffix":""},{"dropping-particle":"","family":"Ramphul","given":"Ryan","non-dropping-particle":"","parse-names":false,"suffix":""},{"dropping-particle":"","family":"Hamilton","given":"Winifred J","non-dropping-particle":"","parse-names":false,"suffix":""},{"dropping-particle":"","family":"Aagaard","given":"Kjersti M","non-dropping-particle":"","parse-names":false,"suffix":""}],"container-title":"American Journal of Obstetrics and Gynecology","id":"ITEM-28","issue":"1","issued":{"date-parts":[["2016"]]},"page":"110.e1-110.e9","title":"Geospatial analysis of food environment demonstrates associations with gestational diabetes","type":"article-journal","volume":"214"},"uris":["http://www.mendeley.com/documents/?uuid=71fc3c70-fb3b-421c-96fe-47c69969fb64"]},{"id":"ITEM-29","itemData":{"DOI":"10.1016/j.placenta.2015.06.002","ISSN":"15323102","PMID":"26145226","abstract":"Introduction Adequate maternal supply and placental delivery of long chain polyunsaturated fatty acids (LCPUFA) is essential for normal fetal development. In humans, maternal obesity alters placental FA uptake, though the impact of diet remains uncertain. The fatty fetal liver observed in offspring of Japanese macaques fed a high fat diet (HFD) was prevented with resveratrol supplementation during pregnancy. We sought to determine the effect of HFD and resveratrol, a supplement with insulin-sensitizing properties, on placental LCPUFA uptake in this model. Methods J. macaques were fed control chow (15% fat, n = 5), HFD (35% fat, n = 10) or HFD containing 0.37% resveratrol (n = 5) prior to- and throughout pregnancy. At </w:instrText>
      </w:r>
      <w:r w:rsidR="003276C5">
        <w:rPr>
          <w:rFonts w:ascii="Cambria Math" w:hAnsi="Cambria Math" w:cs="Cambria Math"/>
          <w:sz w:val="22"/>
          <w:shd w:val="clear" w:color="auto" w:fill="FFFFFF"/>
        </w:rPr>
        <w:instrText>∼</w:instrText>
      </w:r>
      <w:r w:rsidR="003276C5">
        <w:rPr>
          <w:rFonts w:asciiTheme="minorHAnsi" w:hAnsiTheme="minorHAnsi" w:cstheme="minorHAnsi"/>
          <w:sz w:val="22"/>
          <w:shd w:val="clear" w:color="auto" w:fill="FFFFFF"/>
        </w:rPr>
        <w:instrText>130d gestation (term = 173d), placentas were collected by caesarean section. Fatty acid uptake studies using 14C-labeled oleic acid, arachidonic acid (AA) and docosahexanoic acid (DHA) were performed in placental explants. Results Resveratrol supplementation increased placental uptake of DHA (P &lt; 0.05), while HFD alone had no measurable effect. Resveratrol increased AMP-activated protein kinase activity and mRNA expression of the fatty acid transporters FATP-4, CD36 and FABPpm (P &lt; 0.05). Placental DHA content was decreased in HFD dams; resveratrol had no effect on tissue fatty acid profiles. Discussion Maternal HFD did not significantly affect placental LCPUFA uptake. Furthermore, resveratrol stimulated placental DHA uptake capacity, AMPK activation and transporter expression. Placental handling of DHA is particularly sensitive to the dramatic alterations in the maternal metabolic phenotype and placental AMPK activity associated with resveratrol supplementation.","author":[{"dropping-particle":"","family":"O'Tierney-Ginn","given":"P.","non-dropping-particle":"","parse-names":false,"suffix":""},{"dropping-particle":"","family":"Roberts","given":"V.","non-dropping-particle":"","parse-names":false,"suffix":""},{"dropping-particle":"","family":"Gillingham","given":"M.","non-dropping-particle":"","parse-names":false,"suffix":""},{"dropping-particle":"","family":"Walker","given":"J.","non-dropping-particle":"","parse-names":false,"suffix":""},{"dropping-particle":"","family":"Glazebrook","given":"P. A.","non-dropping-particle":"","parse-names":false,"suffix":""},{"dropping-particle":"","family":"Thornburg","given":"K. L.","non-dropping-particle":"","parse-names":false,"suffix":""},{"dropping-particle":"","family":"Grove","given":"K.","non-dropping-particle":"","parse-names":false,"suffix":""},{"dropping-particle":"","family":"Frias","given":"A. E.","non-dropping-particle":"","parse-names":false,"suffix":""}],"container-title":"Placenta","id":"ITEM-29","issue":"8","issued":{"date-parts":[["2015"]]},"page":"903-910","title":"Influence of high fat diet and resveratrol supplementation on placental fatty acid uptake in the Japanese macaque","type":"article-journal","volume":"36"},"uris":["http://www.mendeley.com/documents/?uuid=6be7ad0f-baad-47da-9e44-fb9e71fdb4f0"]},{"id":"ITEM-30","itemData":{"DOI":"10.1111/cen.12974","ISSN":"13652265","PMID":"26562744","abstract":"Summary Objective Obesity is associated with alterations in thyroid hormone (TH) levels in obese, pregnant individuals. The maintenance of TH levels throughout gestation is important for proper foetal development. The aim of this study was to measure levels of fT3, fT4 and TSH in maternal and matched cord blood serum from normal weight, overweight and obese gravidae to determine alterations in maternal and neonatal TH levels by virtue of maternal obesity. Design, Setting, Subjects, Outcome Measures ELISA was utilized to measure fT3, fT4 and TSH levels from banked, matched maternal and neonatal (cord blood) serum (N = 205 matched pairs). Data were stratified according to prepregnancy or first trimester BMI. Results Both maternal and neonatal fT3 levels consistently increased with increasing maternal obesity, and maternal and neonatal fT3 were significantly correlated (r = 0·422, P &lt; 0·001). Maternal and neonatal fT3 were also significantly associated with birthweight (β = 0·155, P = 0·027 and β = 0·171, P = 0·018, respectively). Both the maternal and neonatal fT3 to fT4 ratio significantly increased with increasing maternal obesity. We further found that excess gestational weight gain was associated with a decrease in maternal fT4 compared with gravidae who had insufficient gestational weight gain (0·86 ± 0·17 vs 0·95 ± 0·22, P &lt; 0·01). Conclusion Maternal obesity is not only associated with maternal alterations in TH, but with accompanying neonatal changes. Because both maternal obesity and alterations in TH levels are associated with childhood obesity, based on these findings and our prior analyses in a nonhuman primate model, we propose that changes in fT3 levels in the offspring of obese mothers may be a potential molecular mediator of foetal overgrowth and childhood obesity.","author":[{"dropping-particle":"","family":"Kahr","given":"Maike K.","non-dropping-particle":"","parse-names":false,"suffix":""},{"dropping-particle":"","family":"Antony","given":"Kathleen M.","non-dropping-particle":"","parse-names":false,"suffix":""},{"dropping-particle":"","family":"Delbeccaro","given":"Melanie","non-dropping-particle":"","parse-names":false,"suffix":""},{"dropping-particle":"","family":"Hu","given":"Min","non-dropping-particle":"","parse-names":false,"suffix":""},{"dropping-particle":"","family":"Aagaard","given":"Kjersti M.","non-dropping-particle":"","parse-names":false,"suffix":""},{"dropping-particle":"","family":"Suter","given":"Melissa A.","non-dropping-particle":"","parse-names":false,"suffix":""}],"container-title":"Clinical Endocrinology","id":"ITEM-30","issue":"4","issued":{"date-parts":[["2016"]]},"page":"551-557","title":"Increasing maternal obesity is associated with alterations in both maternal and neonatal thyroid hormone levels","type":"article-journal","volume":"84"},"uris":["http://www.mendeley.com/documents/?uuid=f1533415-f544-449a-98e6-49176e138ea1"]},{"id":"ITEM-31","itemData":{"DOI":"10.1016/j.ajog.2016.01.194","ISSN":"10976868","PMID":"26880735","abstract":"Background The H19/IGF2 imprinted loci have attracted recent attention because of their role in cellular differentiation and proliferation, heritable gene regulation, and in utero or early postnatal growth and development. Expression from the imprinted H19/IGF2 locus involves a complex interplay of 3 means of epigenetic regulation: proper establishment of DNA methylation, promoter occupancy of CTCF, and expression of microRNA-675. We have demonstrated previously in a multigenerational rat model of intrauterine growth restriction the epigenetic heritability of adult metabolic syndrome in a F2 generation. We have further demonstrated abrogation of the F2 adult metabolic syndrome phenotype with essential nutrient supplementation of intermediates along the 1-carbon pathway and shown that alterations in the metabolome precede the adult onset of metabolic syndrome. The upstream molecular and epigenomic mediators underlying these observations, however, have yet to be elucidated fully. Objective In the current study, we sought to characterize the impact of the intrauterine growth-restricted lineage and essential nutrient supplementation on both levels and molecular mediators of H19 and IGF2 gene expression in the F2 generation. Study Design F2 intrauterine growth-restricted and sham lineages were obtained by exposing P1 (grandmaternal) pregnant dams to bilateral uterine artery ligation or sham surgery at gestational day 19.5. F1 pups were allocated to the essential nutrient supplemented or control diet at postnatal day 21, and bred at 6-7 weeks of age. Hepatic tissues from the resultant F2 offspring at birth and at weaning (day 21) were obtained. Bisulfite modification and sequencing was employed for methylation analysis. H19 and IGF2 expression was measured by quantitative polymerase chain reaction. Promoter occupancy was quantified by the use of chromatin immunoprecipitation, or ChIP, against CTCF insulator proteins. Results Growth-restricted F2 on control diet demonstrated significant down-regulation in H19 expression compared with sham lineage (0.7831 vs 1.287; P &lt;.05); however, essential nutrient supplementation diet abrogates this difference (4.995 vs 5.100; P &gt;.05). Conversely, Igf2 was up-regulated by essential nutrient supplemented diet on the sham lineage (2.0 fold, P =.01), an effect that was not observed in the growth restricted offspring. A significant differential methylation was observed in the promoter region of region H19 among the intrauterine…","author":[{"dropping-particle":"","family":"Gonzalez-Rodriguez","given":"Pablo","non-dropping-particle":"","parse-names":false,"suffix":""},{"dropping-particle":"","family":"Cantu","given":"Jessica","non-dropping-particle":"","parse-names":false,"suffix":""},{"dropping-particle":"","family":"O'Neil","given":"Derek","non-dropping-particle":"","parse-names":false,"suffix":""},{"dropping-particle":"","family":"Seferovic","given":"Maxim D.","non-dropping-particle":"","parse-names":false,"suffix":""},{"dropping-particle":"","family":"Goodspeed","given":"Danielle M.","non-dropping-particle":"","parse-names":false,"suffix":""},{"dropping-particle":"","family":"Suter","given":"Melissa A.","non-dropping-particle":"","parse-names":false,"suffix":""},{"dropping-particle":"","family":"Aagaard","given":"Kjersti M.","non-dropping-particle":"","parse-names":false,"suffix":""}],"container-title":"American Journal of Obstetrics and Gynecology","id":"ITEM-31","issue":"5","issued":{"date-parts":[["2016"]]},"page":"625.e1-625.e11","title":"Alterations in expression of imprinted genes from the H19/IGF2 loci in a multigenerational model of intrauterine growth restriction (IUGR)","type":"article-journal","volume":"214"},"uris":["http://www.mendeley.com/documents/?uuid=a89930f9-021d-465f-8e0d-aa4e1ce292c8"]},{"id":"ITEM-32","itemData":{"DOI":"10.1016/j.ajog.2016.04.043","PMID":"27143398","abstract":"BACKGROUND Neonatal respiratory distress syndrome in preterm infants is a leading cause of neonatal death. Pulmonary insufficiency-related infant mortality rates have improved with antenatal glucocorticoid treatment and neonatal surfactant replacement. However, the mechanism of glucocorticoid-promoted fetal lung maturation is not understood fully, despite decades of clinical use. We previously have shown that genetic deletion of Erk3 in mice results in growth restriction, cyanosis, and early neonatal lethality because of pulmonary immaturity and respiratory distress. Recently, we demonstrated that the addition of postnatal surfactant administration to antenatal dexamethasone treatment resulted in enhanced survival of neonatal Erk3-null mice. OBJECTIVE To better understand the molecular underpinnings of corticosteroid-mediated lung maturation, we used high-throughput transcriptomic and high-resolution morphologic analysis of the murine fetal lung. We sought to examine the alterations in fetal lung structure and function that are associated with neonatal respiratory distress and antenatal glucocorticoid treatment. STUDY DESIGN Dexamethasone (0.4 mg/kg) or saline solution was administered to pregnant dams on embryonic days 16.5 and 17.5. Fetal lungs were collected and analyzed by microCT and RNA-seq for differential gene expression and pathway interactions with genotype and treatment. Results from transcriptomic analysis guided further investigation of candidate genes with the use of immunostaining in murine and human fetal lung tissue. RESULTS Erk3−/− mice exhibited atelectasis with decreased overall porosity and saccular space relative to wild type, which was ameliorated by glucocorticoid treatment. Of 596 differentially expressed genes (q &lt; 0.05) that were detected by RNA-seq, pathway analysis revealed 36 genes (q &lt; 0.05) interacting with dexamethasone, several with roles in lung development, which included corticotropin-releasing hormone and surfactant protein B. Corticotropin-releasing hormone protein was detected in wild-type and Erk3−/− lungs at E14.5, with significantly temporally altered expression through embryonic day 18.5. Antenatal dexamethasone attenuated corticotropin-releasing hormone at embryonic day 18.5 in both wild-type and Erk3−/− lungs (0.56-fold and 0.67-fold; P &lt; .001). Wild type mice responded to glucocorticoid administration with increased pulmonary surfactant protein B (P = .003). In contrast, dexamethasone treatment in Erk3−/− m…","author":[{"dropping-particle":"","family":"Pew","given":"Braden K","non-dropping-particle":"","parse-names":false,"suffix":""},{"dropping-particle":"","family":"Harris","given":"R Alan","non-dropping-particle":"","parse-names":false,"suffix":""},{"dropping-particle":"","family":"Sbrana","given":"Elena","non-dropping-particle":"","parse-names":false,"suffix":""},{"dropping-particle":"","family":"Guaman","given":"Milenka Cuevas","non-dropping-particle":"","parse-names":false,"suffix":""},{"dropping-particle":"","family":"Shope","given":"Cynthia","non-dropping-particle":"","parse-names":false,"suffix":""},{"dropping-particle":"","family":"Chen","given":"Rui","non-dropping-particle":"","parse-names":false,"suffix":""},{"dropping-particle":"","family":"Meloche","given":"Sylvain","non-dropping-particle":"","parse-names":false,"suffix":""},{"dropping-particle":"","family":"Aagaard","given":"Kjersti","non-dropping-particle":"","parse-names":false,"suffix":""},{"dropping-particle":"","family":"Branch-galveston","given":"Medical","non-dropping-particle":"","parse-names":false,"suffix":""},{"dropping-particle":"De","family":"Montreal","given":"Universite","non-dropping-particle":"","parse-names":false,"suffix":""}],"container-title":"Am J Obstet Gynecol","id":"ITEM-32","issue":"3","issued":{"date-parts":[["2016"]]},"page":"384.e1–384.e89","title":"Structural and transcriptomic response to antenatal corticosteroids in an Erk3-null mouse model of respiratory distress","type":"article-journal","volume":"215"},"uris":["http://www.mendeley.com/documents/?uuid=c4161ecf-7716-447d-a7b6-c9880001d9f8"]},{"id":"ITEM-33","itemData":{"DOI":"10.1038/srep36123","ISSN":"20452322","PMID":"27811965","abstract":"© The Author(s) 2016. Maternal obesity contributes to an increased risk of lifelong morbidity and mortality for both the mother and her offspring. In order to better understand the molecular mechanisms underlying these risks, we previously established and extensively characterized a primate model in Macaca fuscata (Japanese macaque). In prior studies we have demonstrated that a high fat, caloric dense maternal diet structures the offspring's epigenome, metabolome, and intestinal microbiome. During the course of this work we have consistently observed that a 36% fat diet leads to obesity in the majority, but not all, of exposed dams. In the current study, we sought to identify the genomic loci rendering resistance to obesity despite chronic consumption of a high fat diet in macaque dams. Through extensive phenotyping together with exon capture array and targeted resequencing, we identified three novel single nucleotide polymorphisms (SNPs), two in apolipoprotein B (APOB) and one in phospholipase A2 (PLA2G4A) that significantly associated with persistent weight stability and insulin sensitivity in lean macaques. By application of explicit orthogonal modeling (NOIA), we estimated the polygenic and interactive nature of these loci against multiple metabolic traits and their measures (i.e., serum LDL levels) which collectively render an obesity resistant phenotype in our adult female dams.","author":[{"dropping-particle":"","family":"Harris","given":"R. Alan","non-dropping-particle":"","parse-names":false,"suffix":""},{"dropping-particle":"","family":"Alcott","given":"Callison E.","non-dropping-particle":"","parse-names":false,"suffix":""},{"dropping-particle":"","family":"Sullivan","given":"Elinor L.","non-dropping-particle":"","parse-names":false,"suffix":""},{"dropping-particle":"","family":"Takahashi","given":"Diana","non-dropping-particle":"","parse-names":false,"suffix":""},{"dropping-particle":"","family":"McCurdy","given":"Carrie E.","non-dropping-particle":"","parse-names":false,"suffix":""},{"dropping-particle":"","family":"Comstock","given":"Sarah","non-dropping-particle":"","parse-names":false,"suffix":""},{"dropping-particle":"","family":"Baquero","given":"Karalee","non-dropping-particle":"","parse-names":false,"suffix":""},{"dropping-particle":"","family":"Blundell","given":"Peter","non-dropping-particle":"","parse-names":false,"suffix":""},{"dropping-particle":"","family":"Frias","given":"Antonio E.","non-dropping-particle":"","parse-names":false,"suffix":""},{"dropping-particle":"","family":"Kahr","given":"Maike","non-dropping-particle":"","parse-names":false,"suffix":""},{"dropping-particle":"","family":"Suter","given":"Melissa","non-dropping-particle":"","parse-names":false,"suffix":""},{"dropping-particle":"","family":"Wesolowski","given":"Stephanie","non-dropping-particle":"","parse-names":false,"suffix":""},{"dropping-particle":"","family":"Friedman","given":"Jacob E.","non-dropping-particle":"","parse-names":false,"suffix":""},{"dropping-particle":"","family":"Grove","given":"Kevin L.","non-dropping-particle":"","parse-names":false,"suffix":""},{"dropping-particle":"","family":"Aagaard","given":"Kjersti M.","non-dropping-particle":"","parse-names":false,"suffix":""}],"container-title":"Scientific Reports","id":"ITEM-33","issue":"36123","issued":{"date-parts":[["2016"]]},"page":"1-10","publisher":"Nature Publishing Group","title":"Genomic variants associated with resistance to high fat diet induced obesity in a primate model","type":"article-journal","volume":"6"},"uris":["http://www.mendeley.com/documents/?uuid=e7708277-63da-497a-b800-bd8cc2b018e3"]},{"id":"ITEM-34","itemData":{"DOI":"10.1016/j.ajog.2016.01.171","PMID":"26827876","abstract":"BACKGROUND Preterm birth (PTB) is a multifactorial disorder, and air pollution has been suggested to increase the risk of occurrence. However, large population studies controlling for multiple exposure measures in high-density settings with established commuter patterns are lacking. OBJECTIVE We performed a geospatial analysis with the use of a publicly available database to identify whether residence during pregnancy, specifically with regard to exposure to traffic density and mobility in urban and suburban neighborhoods, may be a contributing risk factor for premature delivery. STUDY DESIGN In our cohort study, we analyzed 9004 pregnancies with as many as 4900 distinct clinical and demographic variables from Harris County, Texas. On the basis of primary residency and occupational zip code information, geospatial analysis was conducted. Data on vehicle miles traveled (VMT) and percentages of inhabitants traveling to work were collected at the zip code level and additionally grouped by the three recognized regional commuter loop high-density thoroughfares resulting from two interstate/highway belts (inner, middle, and outer loops). PTB was categorized as late (34 1/7 to 36 6/7 weeks) and early PTB (22 1/7 to 33 6/7 weeks), and unadjusted odds ratios (OR) and adjusted ORs were ascribed. RESULTS PTB prevalence in our study population was 10.1% (6.8% late and 3.3% early preterm), which is in accordance with our study and other previous studies. Prevalence of early PTB varied significantly between the regional commuter loop thoroughfares [OR for inner vs outer loop: 0.58 (95% confidence interval, 0.39–0.87), OR for middle vs outer loop, 0.74 (0.57–0.96)]. The ORs for PTB and early PTB were shown to be lower in gravidae from neighborhoods with the highest VMT/acre [OR for PTB, 0.82 (0.68–0.98), OR for early PTB, 0.78 (0.62–0.98)]. Conversely, risk of PTB and early PTB among subjects living in neighborhoods with a high percentage of inhabitants traveling to work over a greater distance demonstrated a contrary tendency [OR for PTB, 1.18 (1.03–1.35), OR for early PTB, 1.48 (1.17–1.86)]. In logistic regression models, the described association between PTB and residence withstood and could not be explained by differences in maternal age, gravidity or ethnicity, tobacco use, or history of PTB. CONCLUSION While PTB is of multifactorial origin, the present study shows that community-based risk factors (namely urban/suburban location, differences in traffic density e…","author":[{"dropping-particle":"","family":"Kahr","given":"Maike K","non-dropping-particle":"","parse-names":false,"suffix":""},{"dropping-particle":"","family":"Suter","given":"Melissa A","non-dropping-particle":"","parse-names":false,"suffix":""},{"dropping-particle":"","family":"Ballas","given":"Jerasimos","non-dropping-particle":"","parse-names":false,"suffix":""},{"dropping-particle":"","family":"Ramphul","given":"Ryan","non-dropping-particle":"","parse-names":false,"suffix":""},{"dropping-particle":"","family":"Lubertino","given":"Graciela","non-dropping-particle":"","parse-names":false,"suffix":""},{"dropping-particle":"","family":"Hamilton","given":"Winifred","non-dropping-particle":"","parse-names":false,"suffix":""},{"dropping-particle":"","family":"Aagaard","given":"Kjersti M","non-dropping-particle":"","parse-names":false,"suffix":""}],"container-title":"Am J Obstet Gynecol","id":"ITEM-34","issue":"1","issued":{"date-parts":[["2016"]]},"page":"111.e1-111.e10","title":"Preterm birth and its associations with residence and ambient vehicular traffic exposure","type":"article-journal","volume":"215"},"uris":["http://www.mendeley.com/documents/?uuid=edcee6e3-d4e7-44c1-86c0-c20ea883b23a"]},{"id":"ITEM-35","itemData":{"DOI":"10.1172/jci.insight.86612","ISSN":"2379-3708","PMID":"27734025","abstract":"Maternal obesity is proposed to alter the programming of metabolic systems in the offspring, increasing the risk for developing metabolic diseases; however, the cellular mechanisms remain poorly understood. Here, we used a nonhuman primate model to examine the impact of a maternal Western-style diet (WSD) alone, or in combination with obesity (Ob/WSD), on fetal skeletal muscle metabolism studied in the early third trimester. We find that fetal muscle responds to Ob/WSD by upregulating fatty acid metabolism, mitochondrial complex activity, and metabolic switches (CPT-1, PDK4) that promote lipid utilization over glucose oxidation. Ob/WSD fetuses also had reduced mitochondrial content, diminished oxidative capacity, and lower mitochondrial efficiency in muscle. The decrease in oxidative capacity and glucose metabolism was persistent in primary myotubes from Ob/WSD fetuses despite no additional lipid-induced stress. Switching obese mothers to a healthy diet prior to pregnancy did not improve fetal muscle mitochondrial function. Lastly, while maternal WSD alone led only to intermediary changes in fetal muscle metabolism, it was sufficient to increase oxidative damage and cellular stress. Our findings suggest that maternal obesity or WSD, alone or in combination, leads to programmed decreases in oxidative metabolism in offspring muscle. These alterations may have important implications for future health.","author":[{"dropping-particle":"","family":"McCurdy","given":"Carrie E.","non-dropping-particle":"","parse-names":false,"suffix":""},{"dropping-particle":"","family":"Schenk","given":"Simon","non-dropping-particle":"","parse-names":false,"suffix":""},{"dropping-particle":"","family":"Hetrick","given":"Byron","non-dropping-particle":"","parse-names":false,"suffix":""},{"dropping-particle":"","family":"Houck","given":"Julie","non-dropping-particle":"","parse-names":false,"suffix":""},{"dropping-particle":"","family":"Drew","given":"Brian G.","non-dropping-particle":"","parse-names":false,"suffix":""},{"dropping-particle":"","family":"Kaye","given":"Spencer","non-dropping-particle":"","parse-names":false,"suffix":""},{"dropping-particle":"","family":"Lashbrook","given":"Melanie","non-dropping-particle":"","parse-names":false,"suffix":""},{"dropping-particle":"","family":"Bergman","given":"Bryan C.","non-dropping-particle":"","parse-names":false,"suffix":""},{"dropping-particle":"","family":"Takahashi","given":"Diana L.","non-dropping-particle":"","parse-names":false,"suffix":""},{"dropping-particle":"","family":"Dean","given":"Tyler A.","non-dropping-particle":"","parse-names":false,"suffix":""},{"dropping-particle":"","family":"Nemkov","given":"Travis","non-dropping-particle":"","parse-names":false,"suffix":""},{"dropping-particle":"","family":"Gertsman","given":"Ilya","non-dropping-particle":"","parse-names":false,"suffix":""},{"dropping-particle":"","family":"Hansen","given":"Kirk C.","non-dropping-particle":"","parse-names":false,"suffix":""},{"dropping-particle":"","family":"Philp","given":"Andrew","non-dropping-particle":"","parse-names":false,"suffix":""},{"dropping-particle":"","family":"Hevener","given":"Andrea L.","non-dropping-particle":"","parse-names":false,"suffix":""},{"dropping-particle":"","family":"Chicco","given":"Adam J.","non-dropping-particle":"","parse-names":false,"suffix":""},{"dropping-particle":"","family":"Aagaard","given":"Kjersti M.","non-dropping-particle":"","parse-names":false,"suffix":""},{"dropping-particle":"","family":"Grove","given":"Kevin L.","non-dropping-particle":"","parse-names":false,"suffix":""},{"dropping-particle":"","family":"Friedman","given":"Jacob E.","non-dropping-particle":"","parse-names":false,"suffix":""}],"container-title":"JCI Insight","id":"ITEM-35","issue":"16","issued":{"date-parts":[["2016"]]},"page":"1-17","title":"Maternal obesity reduces oxidative capacity in fetal skeletal muscle of Japanese macaques","type":"article-journal","volume":"1"},"uris":["http://www.mendeley.com/documents/?uuid=b414bc98-3dfd-4923-9aff-aa25b2cdb78f"]},{"id":"ITEM-36","itemData":{"DOI":"10.1016/j.molmet.2018.09.008","ISSN":"22128778","PMID":"30337225","abstract":"Objective: Non-alcoholic fatty liver disease (NAFLD) risk begins in utero in offspring of obese mothers. A critical unmet need in this field is to understand the pathways and biomarkers underlying fetal hepatic lipotoxicity and whether maternal dietary intervention during pregnancy is an effective countermeasure. Methods: We utilized a well-established non-human primate model of chronic, maternal, Western-style diet induced obesity (OB-WSD) compared with mothers on a healthy control diet (CON) or a subset of OB-WSD mothers switched to the CON diet (diet reversal; OB-DR) prior to and for the duration of the next pregnancy. Fetuses were studied in the early 3rd trimester. Results: Fetuses from OB-WSD mothers had higher circulating triglycerides (TGs) and lower arterial oxygenation suggesting hypoxemia, compared with fetuses from CON and OB-DR mothers. Hepatic TG content, oxidative stress (TBARs), and de novo lipogenic genes were increased in fetuses from OB-WSD compared with CON mothers. Fetuses from OB-DR mothers had lower lipogenic gene expression and TBARs yet persistently higher TGs. Metabolomic profiling of fetal liver and serum (umbilical artery) revealed distinct separation of CON and OB-WSD groups, and an intermediate phenotype in fetuses from OB-DR mothers. Pathway analysis identified decreased tricarboxylic acid cycle intermediates, increased amino acid (AA) metabolism and byproducts, and increased gluconeogenesis, suggesting an increased reliance on AA metabolism to meet energy needs in the liver of fetuses from OB-WSD mothers. Components in collagen synthesis, including serum protein 5-hydroxylysine and hepatic lysine and proline, were positively correlated with hepatic TGs and TBARs, suggesting early signs of fibrosis in livers from the OB-WSD group. Importantly, hepatic gluconeogenic and arginine related intermediates and serum levels of lactate, pyruvate, several AAs, and nucleotide intermediates were normalized in the OB-DR group. However, hepatic levels of CDP-choline and total ceramide levels remained high in fetuses from OB-DR mothers. Conclusions: Our data provide new metabolic evidence that, in addition to fetal hepatic steatosis, maternal WSD creates fetal hypoxemia and increases utilization of AAs for energy production and early activation of gluconeogenic pathways in the fetal liver. When combined with hyperlipidemia and limited antioxidant activity, the fetus suffers from hepatic oxidative stress and altered intracellular metaboli…","author":[{"dropping-particle":"","family":"Wesolowski","given":"Stephanie R.","non-dropping-particle":"","parse-names":false,"suffix":""},{"dropping-particle":"","family":"Mulligan","given":"Christopher M.","non-dropping-particle":"","parse-names":false,"suffix":""},{"dropping-particle":"","family":"Janssen","given":"Rachel C.","non-dropping-particle":"","parse-names":false,"suffix":""},{"dropping-particle":"","family":"Baker","given":"Peter R.","non-dropping-particle":"","parse-names":false,"suffix":""},{"dropping-particle":"","family":"Bergman","given":"Bryan C.","non-dropping-particle":"","parse-names":false,"suffix":""},{"dropping-particle":"","family":"D'Alessandro","given":"Angelo","non-dropping-particle":"","parse-names":false,"suffix":""},{"dropping-particle":"","family":"Nemkov","given":"Travis","non-dropping-particle":"","parse-names":false,"suffix":""},{"dropping-particle":"","family":"Maclean","given":"Kenneth N.","non-dropping-particle":"","parse-names":false,"suffix":""},{"dropping-particle":"","family":"Jiang","given":"Hua","non-dropping-particle":"","parse-names":false,"suffix":""},{"dropping-particle":"","family":"Dean","given":"Tyler A.","non-dropping-particle":"","parse-names":false,"suffix":""},{"dropping-particle":"","family":"Takahashi","given":"Diana L.","non-dropping-particle":"","parse-names":false,"suffix":""},{"dropping-particle":"","family":"Kievit","given":"Paul","non-dropping-particle":"","parse-names":false,"suffix":""},{"dropping-particle":"","family":"McCurdy","given":"Carrie E.","non-dropping-particle":"","parse-names":false,"suffix":""},{"dropping-particle":"","family":"Aagaard","given":"Kjersti M.","non-dropping-particle":"","parse-names":false,"suffix":""},{"dropping-particle":"","family":"Friedman","given":"Jacob E.","non-dropping-particle":"","parse-names":false,"suffix":""}],"container-title":"Molecular Metabolism","id":"ITEM-36","issue":"September","issued":{"date-parts":[["2018"]]},"page":"25-41","publisher":"Elsevier GmbH","title":"Switching obese mothers to a healthy diet improves fetal hypoxemia, hepatic metabolites, and lipotoxicity in non-human primates","type":"article-journal","volume":"18"},"uris":["http://www.mendeley.com/documents/?uuid=7f78e78b-c149-4232-b0e7-ab5ad83ee5de"]},{"id":"ITEM-37","itemData":{"DOI":"10.1152/ajpendo.00001.2018","ISSN":"15221555","PMID":"30106624","abstract":"Pancreatic β-cell expansion is a highly regulated metabolic adaptation to increased somatic demands, including obesity and pregnancy; adult β cells otherwise rarely proliferate. We previously showed that high-fat diet (HFD) feeding induces mouse β-cell proliferation in less than 1 wk in the absence of insulin resistance. Here we metabolically profiled tissues from a short-term HFD β-cell expansion mouse model to identify pathways and metabolite changes associated with β-cell proliferation. Mice fed HFD vs. chow diet (CD) showed a 14.3% increase in body weight after 7 days; β-cell proliferation increased 1.75-fold without insulin resistance. Plasma from 1-wk HFD-fed mice induced β-cell proliferation ex vivo. The plasma, as well as liver, skeletal muscle, and bone, were assessed by LC and GC mass-spectrometry for global metabolite changes. Of the 1,283 metabolites detected, 159 showed significant changes [false discovery rate (FDR) &lt; 0.1]. The majority of changes were in liver and muscle. Pathway enrichment analysis revealed key metabolic changes in steroid synthesis and lipid metabolism, including free fatty acids and other bioactive lipids. Other important enrichments included changes in the citric acid cycle and 1-carbon metabolism pathways implicated in DNA methylation. Although the minority of changes were observed in bone and plasma (&lt;20), increased p-cresol sulfate was increased &gt;4 fold in plasma (the largest increase in all tissues), and pantothenate (vitamin B5) decreased &gt;2-fold. The results suggest that HFD-mediated β-cell expansion is associated with complex, global metabolite changes. The finding could be a significant insight into Type 2 diabetes pathogenesis and potential novel drug targets.","author":[{"dropping-particle":"","family":"Seferovic","given":"Maxim D.","non-dropping-particle":"","parse-names":false,"suffix":""},{"dropping-particle":"","family":"Beamish","given":"Christine A.","non-dropping-particle":"","parse-names":false,"suffix":""},{"dropping-particle":"","family":"Mosser","given":"Rockann E.","non-dropping-particle":"","parse-names":false,"suffix":""},{"dropping-particle":"","family":"Townsend","given":"Shannon E.","non-dropping-particle":"","parse-names":false,"suffix":""},{"dropping-particle":"","family":"Pappan","given":"Kirk","non-dropping-particle":"","parse-names":false,"suffix":""},{"dropping-particle":"","family":"Poitout","given":"Vincent","non-dropping-particle":"","parse-names":false,"suffix":""},{"dropping-particle":"","family":"Aagaard","given":"Kjersti M.","non-dropping-particle":"","parse-names":false,"suffix":""},{"dropping-particle":"","family":"Gannon","given":"Maureen","non-dropping-particle":"","parse-names":false,"suffix":""}],"container-title":"American Journal of Physiology - Endocrinology and Metabolism","id":"ITEM-37","issue":"6","issued":{"date-parts":[["2018"]]},"page":"e1251-e1263","title":"Increases in bioactive lipids accompany early metabolic changes associated with β-cell expansion in response to short-term high-fat diet","type":"article-journal","volume":"315"},"uris":["http://www.mendeley.com/documents/?uuid=a28fa1e7-66e7-43e0-a31d-ccf91cf1380d"]},{"id":"ITEM-38","itemData":{"DOI":"10.14814/phy2.13792","ISSN":"2051817X","PMID":"30033659","abstract":"Western style, high-fat diet (HFD) and associated high lipid levels have deleterious effects on fetal and placental development independent of maternal obesity and/or diabetes. Our objectives were to determine whether HFD without development of obesity would alter amniotic fluid volume (AFV) and amnion aquaporin (AQP) expression in a non-human primate model. Japanese macaques were fed either a control diet or HFD before and during pregnancy. The four quadrant amniotic fluid index (AFI) was used as an ultrasonic estimate of AFV at 120 days gestation. Amnion samples were collected at 130 days gestation by cesarean section and AQP mRNA levels were determined by quantitative RT-PCR. Similar to that in human, AQP1, AQP3, AQP8, AQP9, and AQP11 were expressed in the macaque amnion with significant differences in levels among AQPs. In macaque, neither individual AQPs nor expression profiles of the five AQPs differed between control and non-obese HFD animals. There were regional differences in AQP expression in that, AQP1 mRNA levels were highest and AQP8 lowest in reflected amnion while AQP3, AQP9, and AQP11 were not different among amnion regions. When subdivided into control and HFD groups, AQP1 mRNA levels remain highest in the reflected amnion of both groups. The HFD did not significantly affect the AFI, but AFI was positively correlated with AQP11 mRNA levels independent of diet. Collectively, these data suggest that HFD in pregnant non-obese individuals may have at most modest effects on AFV as the AFI and amnion AQP expression are not substantially altered.","author":[{"dropping-particle":"","family":"Cheung","given":"Cecilia Y.","non-dropping-particle":"","parse-names":false,"suffix":""},{"dropping-particle":"","family":"Roberts","given":"Victoria H.J.","non-dropping-particle":"","parse-names":false,"suffix":""},{"dropping-particle":"","family":"Frias","given":"Antonio E.","non-dropping-particle":"","parse-names":false,"suffix":""},{"dropping-particle":"","family":"Brace","given":"Robert A.","non-dropping-particle":"","parse-names":false,"suffix":""}],"container-title":"Physiological Reports","id":"ITEM-38","issue":"14","issued":{"date-parts":[["2018"]]},"page":"1-9","title":"High-fat diet effects on amniotic fluid volume and amnion aquaporin expression in non-human primates","type":"article-journal","volume":"6"},"uris":["http://www.mendeley.com/documents/?uuid=b4d20afd-8f06-46ca-9ecd-ef19b85adb0f"]}],"mendeley":{"formattedCitation":"&lt;span style=\"baseline\"&gt; [79,81–98,100,102,103,105–112,116,117,119,122–126]&lt;/span&gt;","plainTextFormattedCitation":" [79,81–98,100,102,103,105–112,116,117,119,122–126]","previouslyFormattedCitation":"&lt;span style=\"baseline\"&gt; [79,81–98,100,102,103,105–112,116,117,119,122–126]&lt;/span&gt;"},"properties":{"noteIndex":0},"schema":"https://github.com/citation-style-language/schema/raw/master/csl-citation.json"}</w:instrText>
      </w:r>
      <w:r w:rsidR="00442299"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79,81–98,100,102,103,105–112,116,117,119,122–126]</w:t>
      </w:r>
      <w:r w:rsidR="00442299" w:rsidRPr="00BC6DB1">
        <w:rPr>
          <w:rFonts w:asciiTheme="minorHAnsi" w:hAnsiTheme="minorHAnsi" w:cstheme="minorHAnsi"/>
          <w:sz w:val="22"/>
          <w:shd w:val="clear" w:color="auto" w:fill="FFFFFF"/>
        </w:rPr>
        <w:fldChar w:fldCharType="end"/>
      </w:r>
      <w:r w:rsidR="00FE1977" w:rsidRPr="00BC6DB1">
        <w:rPr>
          <w:rFonts w:asciiTheme="minorHAnsi" w:hAnsiTheme="minorHAnsi" w:cstheme="minorHAnsi"/>
          <w:sz w:val="22"/>
          <w:shd w:val="clear" w:color="auto" w:fill="FFFFFF"/>
        </w:rPr>
        <w:t xml:space="preserve"> and microbiome</w:t>
      </w:r>
      <w:r w:rsidR="00E43DD1"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1471-2164-15-257","ISSN":"14712164","PMID":"24694284","abstract":"Background: Although our microbial community and genomes (the human microbiome) outnumber our genome by several orders of magnitude, to what extent the human host genetic complement informs the microbiota composition is not clear. The Human Microbiome Project (HMP) Consortium established a unique population-scale framework with which to characterize the relationship of microbial community structure with their human hosts. A wide variety of taxa and metabolic pathways have been shown to be differentially distributed by virtue of race/ethnicity in the HMP. Given that mtDNA haplogroups are the maternally derived ancestral genomic markers and mitochondria's role as the generator for cellular ATP, characterizing the relationship between human mtDNA genomic variants and microbiome profiles becomes of potential marked biologic and clinical interest.Results: We leveraged sequencing data from the HMP to investigate the association between microbiome community structures with its own host mtDNA variants. 15 haplogroups and 631 mtDNA nucleotide polymorphisms (mean sequencing depth of 280X on the mitochondria genome) from 89 individuals participating in the HMP were accurately identified. 16S rRNA (V3-V5 region) sequencing generated microbiome taxonomy profiles and whole genome shotgun sequencing generated metabolic profiles from various body sites were treated as traits to conduct association analysis between haplogroups and host clinical metadata through linear regression. The mtSNPs of individuals with European haplogroups were associated with microbiome profiles using PLINK quantitative trait associations with permutation and adjusted for multiple comparisons. We observe that among 139 stool and 59 vaginal posterior fornix samples, several haplogroups show significant association with specific microbiota (q-value &lt; 0.05) as well as their aggregate community structure (Chi-square with Monte Carlo, p &lt; 0.005), which confirmed and expanded previous research on the association of race and ethnicity with microbiome profile. Our results further indicate that mtDNA variations may render different microbiome profiles, possibly through an inflammatory response to different levels of reactive oxygen species activity.Conclusions: These data provide initial evidence for the association between host ancestral genome with the structure of its microbiome. © 2014 Ma et al.; licensee BioMed Central Ltd.","author":[{"dropping-particle":"","family":"Ma","given":"Jun","non-dropping-particle":"","parse-names":false,"suffix":""},{"dropping-particle":"","family":"Coarfa","given":"Cristian","non-dropping-particle":"","parse-names":false,"suffix":""},{"dropping-particle":"","family":"Qin","given":"Xiang","non-dropping-particle":"","parse-names":false,"suffix":""},{"dropping-particle":"","family":"Bonnen","given":"Penelope E.","non-dropping-particle":"","parse-names":false,"suffix":""},{"dropping-particle":"","family":"Milosavljevic","given":"Aleksandar","non-dropping-particle":"","parse-names":false,"suffix":""},{"dropping-particle":"","family":"Versalovic","given":"James","non-dropping-particle":"","parse-names":false,"suffix":""},{"dropping-particle":"","family":"Aagaard","given":"Kjersti","non-dropping-particle":"","parse-names":false,"suffix":""}],"container-title":"BMC Genomics","id":"ITEM-1","issue":"1","issued":{"date-parts":[["2014"]]},"page":"1-14","publisher":"BMC Genomics","title":"MtDNA haplogroup and single nucleotide polymorphisms structure human microbiome communities","type":"article-journal","volume":"15"},"uris":["http://www.mendeley.com/documents/?uuid=25e69ff4-5d10-4780-b8a8-f567ddb8927a"]},{"id":"ITEM-2","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2","issue":"237","issued":{"date-parts":[["2014"]]},"page":"1-22","title":"The placenta harbors a unique microbiome","type":"article-journal","volume":"6"},"uris":["http://www.mendeley.com/documents/?uuid=34d7a2f3-07aa-4f67-beb2-40b687b30ec9"]},{"id":"ITEM-3","itemData":{"DOI":"10.1016/j.chom.2015.01.015","PMID":"25732063","abstract":"The gut microbiome is widely studied by fecal sampling, but the extent to which stool reflects the commensal composition at intestinal sites is poorly understood. We investigated this relationship in rhesus macaques by 16S sequencing feces and paired lumenal and mucosal samples from ten sites distal to the jejunum. Stool composition correlated highly with the colonic lumen and mucosa and moderately with the distal small intestine. The mucosal microbiota varied most based on location and was enriched in oxygen-tolerant taxa (e.g., Helicobacter and Treponema), while the lumenal microbiota showed inter-individual variation and obligate anaerobe enrichment (e.g., Firmicutes). This mucosal and lumenal community variability corresponded to functional differences, such as nutrient availability. Additionally, Helicobacter, Faecalibacterium, and Lactobacillus levels in stool were highly predictive of their abundance at most other gut sites. These results quantify the composition and biogeographic relationships between gut microbial communities in macaques and support fecal sampling for translational studies.","author":[{"dropping-particle":"","family":"Yasuda","given":"Koji","non-dropping-particle":"","parse-names":false,"suffix":""},{"dropping-particle":"","family":"Oh","given":"Keunyoung","non-dropping-particle":"","parse-names":false,"suffix":""},{"dropping-particle":"","family":"Ren","given":"Boyu","non-dropping-particle":"","parse-names":false,"suffix":""},{"dropping-particle":"","family":"Tickle","given":"Timothy L","non-dropping-particle":"","parse-names":false,"suffix":""},{"dropping-particle":"","family":"Franzosa","given":"Eric A","non-dropping-particle":"","parse-names":false,"suffix":""},{"dropping-particle":"","family":"Wachtman","given":"Lynn M","non-dropping-particle":"","parse-names":false,"suffix":""},{"dropping-particle":"","family":"Miller","given":"Anderw D","non-dropping-particle":"","parse-names":false,"suffix":""},{"dropping-particle":"V","family":"Westmoreland","given":"Susan","non-dropping-particle":"","parse-names":false,"suffix":""},{"dropping-particle":"","family":"Masnfield","given":"Keith G","non-dropping-particle":"","parse-names":false,"suffix":""},{"dropping-particle":"","family":"Vallender","given":"Eric J","non-dropping-particle":"","parse-names":false,"suffix":""},{"dropping-particle":"","family":"Miller","given":"Gregory M","non-dropping-particle":"","parse-names":false,"suffix":""},{"dropping-particle":"","family":"Rowlett","given":"James K","non-dropping-particle":"","parse-names":false,"suffix":""},{"dropping-particle":"","family":"Gevers","given":"Dirk","non-dropping-particle":"","parse-names":false,"suffix":""},{"dropping-particle":"","family":"Huttenhower","given":"Curtis","non-dropping-particle":"","parse-names":false,"suffix":""},{"dropping-particle":"","family":"Morgan","given":"Xochitl","non-dropping-particle":"","parse-names":false,"suffix":""}],"container-title":"Cell Host Microbe","id":"ITEM-3","issue":"3","issued":{"date-parts":[["2015"]]},"page":"385-391","title":"Biogeography of the intestinal mucosal and lumenal microbiome in the rhesus macaque.","type":"article-journal","volume":"17"},"uris":["http://www.mendeley.com/documents/?uuid=9a17d5dc-0e28-4e6d-b100-06a670a8592b"]},{"id":"ITEM-4","itemData":{"DOI":"10.1016/j.ajog.2014.12.041","ISSN":"2163684814","PMID":"25557210","abstract":"OBJECTIVE: Although a higher maternal body mass index is associated with preterm birth, it is unclear whether excess gestational weight gain (GWG) or obesity drives increased risk. We and others have shown that the placenta harbors microbiota, which is significantly different among preterm births. Our aim in this study was to investigate whether the preterm placental microbiome varies by virtue of obesity or alternately by excess GWG. STUDY DESIGN: Placentas (n=320) were collected from term and preterm pregnancies. Genomic DNA was extracted and subjected to metagenomic sequencing. Data were analyzed by clinical covariates that included the 2009 Institute of Medicine's GWG guideline and obesity. RESULTS: Analysis of 16S recombinant RNA-based metagenomics revealed no clustering of the microbiome by virtue of obesity (P=.161). Among women who spontaneously delivered preterm, there was again no clustering by obesity (P=.480), but there was significant clustering by excess GWG (P=.022). Moreover, among preterm births, detailed analysis identified microbial genera (family and genus level) and bacterial metabolic gene pathways that varied among pregnancies with excess GWG. Notably, excess GWG was associated with decreased microbial folate biosynthesis pathways and decreased butanoate metabolism (linear discriminate analysis, &gt;3.0-fold). CONCLUSION: Although there were no significant alterations in the microbiome by virtue of obesity per se, excess GWG was associated with an altered microbiome and its metabolic profile among those women who experienced a preterm birth.","author":[{"dropping-particle":"","family":"Antony","given":"Kathleen M.","non-dropping-particle":"","parse-names":false,"suffix":""},{"dropping-particle":"","family":"Ma","given":"Jun","non-dropping-particle":"","parse-names":false,"suffix":""},{"dropping-particle":"","family":"Mitchell","given":"Kristen","non-dropping-particle":"","parse-names":false,"suffix":""},{"dropping-particle":"","family":"Racusin","given":"Diana A.","non-dropping-particle":"","parse-names":false,"suffix":""},{"dropping-particle":"","family":"Versalovic","given":"James","non-dropping-particle":"","parse-names":false,"suffix":""},{"dropping-particle":"","family":"Aagaard","given":"Kjersti","non-dropping-particle":"","parse-names":false,"suffix":""}],"container-title":"Am J Obstet Gynecol","id":"ITEM-4","issue":"5","issued":{"date-parts":[["2015"]]},"page":"653.e1-653.16","title":"The preterm placental microbiome varies in association with excess maternal gestational weight gain","type":"article-journal","volume":"212"},"uris":["http://www.mendeley.com/documents/?uuid=060fe6d9-66cb-49dd-adfb-a572a9f7b5f0"]},{"id":"ITEM-5","itemData":{"DOI":"10.1038/nature17887","ISSN":"1476-4687 (Electronic)","PMID":"27074514","author":[{"dropping-particle":"","family":"Chu","given":"Derrick M","non-dropping-particle":"","parse-names":false,"suffix":""},{"dropping-particle":"","family":"Aagaard","given":"Kjersti M","non-dropping-particle":"","parse-names":false,"suffix":""}],"container-title":"Nature","id":"ITEM-5","issue":"7599","issued":{"date-parts":[["2016","4"]]},"language":"eng","page":"316-317","publisher-place":"England","title":"Microbiome: Eating for trillions.","type":"article-journal","volume":"532"},"uris":["http://www.mendeley.com/documents/?uuid=166960cf-8e7a-4204-a77a-7bc996e33cdc"]},{"id":"ITEM-6","itemData":{"DOI":"10.1186/s13073-016-0330-z","ISSN":"1756994X","PMID":"27503374","abstract":"Background: Emerging evidence suggests that the in utero environment is not sterile as once presumed. Work in the mouse demonstrated transmission of commensal bacteria from mother to fetus during gestation, though it is unclear what modulates this process. We have previously shown in the nonhuman primate that, independent of obesity, a maternal high-fat diet during gestation and lactation persistently shapes the juvenile gut microbiome. We therefore sought to interrogate in a population-based human longitudinal cohort whether a maternal high-fat diet similarly alters the neonatal and infant gut microbiome in early life. Methods: A representative cohort was prospectively enrolled either in the early third trimester or intrapartum (n = 163), with a subset consented to longitudinal sampling through the postpartum interval (n = 81). Multiple body site samples, including stool and meconium, were collected from neonates at delivery and by 6 weeks of age. A rapid dietary questionnaire was administered to estimate intake of fat, added sugars, and fiber over the past month (National Health and Examination Survey). DNA was extracted from each infant meconium/stool sample (MoBio) and subjected to 16S rRNA gene sequencing and analysis. Results: On average, the maternal dietary intake of fat ranged from 14.0 to 55.2 %, with an average intake of 33.1 % (s = 6.1 %). Mothers whose diets significantly differed from the mean (±1 standard deviation) were separated into two distinct groups, a control group (n = 13, μ = 24.4 %) and a high-fat group (n = 13, μ = 43.1 %). Principal coordinate analysis revealed that the microbiome of the neonatal stool at birth (meconium) clustered differently by virtue of maternal gestational diet (PERMANOVA p = 0.001). LEfSe feature selection identified several taxa that discriminated the groups, with a notable relative depletion of Bacteroides in the neonates exposed to a maternal high-fat gestational diet (Student's t-test, p &lt; 0.05) that persisted to 6 weeks of age. Conclusions: Similar to the primate, independent of maternal body mass index, a maternal high-fat diet is associated with distinct changes in the neonatal gut microbiome at birth which persist through 4-6 weeks of age. Our findings underscore the importance of counseling pregnant mothers on macronutrient consumption during pregnancy and lactation.","author":[{"dropping-particle":"","family":"Chu","given":"Derrick M.","non-dropping-particle":"","parse-names":false,"suffix":""},{"dropping-particle":"","family":"Antony","given":"Kathleen M.","non-dropping-particle":"","parse-names":false,"suffix":""},{"dropping-particle":"","family":"Ma","given":"Jun","non-dropping-particle":"","parse-names":false,"suffix":""},{"dropping-particle":"","family":"Prince","given":"Amanda L.","non-dropping-particle":"","parse-names":false,"suffix":""},{"dropping-particle":"","family":"Showalter","given":"Lori","non-dropping-particle":"","parse-names":false,"suffix":""},{"dropping-particle":"","family":"Moller","given":"Michelle","non-dropping-particle":"","parse-names":false,"suffix":""},{"dropping-particle":"","family":"Aagaard","given":"Kjersti M.","non-dropping-particle":"","parse-names":false,"suffix":""}],"container-title":"Genome Medicine","id":"ITEM-6","issue":"1","issued":{"date-parts":[["2016"]]},"page":"1-12","publisher":"Genome Medicine","title":"The early infant gut microbiome varies in association with a maternal high-fat diet","type":"article-journal","volume":"8"},"uris":["http://www.mendeley.com/documents/?uuid=756a9a7e-12a6-48af-b9b3-8689267ece6c"]},{"id":"ITEM-7","itemData":{"DOI":"10.1038/nm.4272","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dropping-particle":"","family":"Chu","given":"Derrick M.","non-dropping-particle":"","parse-names":false,"suffix":""},{"dropping-particle":"","family":"Ma","given":"Jun","non-dropping-particle":"","parse-names":false,"suffix":""},{"dropping-particle":"","family":"Prince","given":"Amanda L.","non-dropping-particle":"","parse-names":false,"suffix":""},{"dropping-particle":"","family":"Antony","given":"Kathleen M.","non-dropping-particle":"","parse-names":false,"suffix":""},{"dropping-particle":"","family":"Seferovic","given":"Maxim D.","non-dropping-particle":"","parse-names":false,"suffix":""},{"dropping-particle":"","family":"Aagaard","given":"Kjersti M.","non-dropping-particle":"","parse-names":false,"suffix":""}],"container-title":"Nat Med","id":"ITEM-7","issue":"3","issued":{"date-parts":[["2017"]]},"page":"314-326","title":"Maturation of the infant microbiome community structure and function across multiple body sites and in relation to mode of delivery","type":"article-journal","volume":"23"},"uris":["http://www.mendeley.com/documents/?uuid=f7334b74-35f4-4963-982c-cc4d6ddddcb4"]},{"id":"ITEM-8","itemData":{"DOI":"10.1016/j.ajog.2018.06.013","ISSN":"10976868","PMID":"29959933","abstract":"Use of oral agents to treat gestational diabetes mellitus remains controversial. Recent recommendations from the Society for Maternal-Fetal Medicine assert that metformin may be a safe first-line alternative to insulin for gestational diabetes mellitus treatment and preferable to glyburide. However, several issues should give pause to the widespread adoption of metformin use during pregnancy. Fetal concentrations of metformin are equal to maternal, and metformin can inhibit growth, suppress mitochondrial respiration, have epigenetic modifications on gene expression, mimic fetal nutrient restriction, and alter postnatal gluconeogenic responses. Because both the placenta and fetus express metformin transporters and exhibit high mitochondrial activity, these properties raise important questions about developmental programming of metabolic disease in offspring. Animal studies have demonstrated that prenatal metformin exposure results in adverse long-term outcomes on body weight and metabolism. Two recent clinical randomized controlled trials in women with gestational diabetes mellitus or polycystic ovary syndrome provide evidence that metformin exposure in utero may produce a metabolic phenotype that increases childhood weight or obesity. These developmental programming effects challenge the conclusion that metformin is equivalent to insulin. Although the Society for Maternal-Fetal Medicine statement endorsed metformin over glyburide if oral agents are used, there are few studies directly comparing the 2 agents and it is not clear that metformin alone is superior to glyburide. Moreover, it should be noted that prior clinical studies have dosed glyburide in a manner inconsistent with its pharmacokinetic properties, resulting in poor glycemic control and high rates of maternal hypoglycemia. We concur with the American Diabetes Association and American Congress of Obstetricians and Gynecologists, which recommend insulin as the preferred agent, but we believe that it is premature to embrace metformin as equivalent to insulin or superior to glyburide. Due to the uncertainty of the long-term metabolic risks of either metformin or glyburide, we call for carefully controlled studies that optimize oral medication dosing according to their pharmacodynamic and pharmacokinetic properties in pregnancy, appropriately target medications based on individual patterns of hyperglycemia, and follow the offspring long-term for metabolic risk.","author":[{"dropping-particle":"","family":"Barbour","given":"Linda A.","non-dropping-particle":"","parse-names":false,"suffix":""},{"dropping-particle":"","family":"Scifres","given":"Christina","non-dropping-particle":"","parse-names":false,"suffix":""},{"dropping-particle":"","family":"Valent","given":"Amy M.","non-dropping-particle":"","parse-names":false,"suffix":""},{"dropping-particle":"","family":"Friedman","given":"Jacob E.","non-dropping-particle":"","parse-names":false,"suffix":""},{"dropping-particle":"","family":"Buchanan","given":"Thomas A.","non-dropping-particle":"","parse-names":false,"suffix":""},{"dropping-particle":"","family":"Coustan","given":"Donald","non-dropping-particle":"","parse-names":false,"suffix":""},{"dropping-particle":"","family":"Aagaard","given":"Kjersti","non-dropping-particle":"","parse-names":false,"suffix":""},{"dropping-particle":"","family":"Thornburg","given":"Kent L.","non-dropping-particle":"","parse-names":false,"suffix":""},{"dropping-particle":"","family":"Catalano","given":"Patrick M.","non-dropping-particle":"","parse-names":false,"suffix":""},{"dropping-particle":"","family":"Galan","given":"Henry L.","non-dropping-particle":"","parse-names":false,"suffix":""},{"dropping-particle":"","family":"Hay","given":"William W.","non-dropping-particle":"","parse-names":false,"suffix":""},{"dropping-particle":"","family":"Frias","given":"Antonio E.","non-dropping-particle":"","parse-names":false,"suffix":""},{"dropping-particle":"","family":"Shankar","given":"Kartik","non-dropping-particle":"","parse-names":false,"suffix":""},{"dropping-particle":"","family":"Simmons","given":"Rebecca A.","non-dropping-particle":"","parse-names":false,"suffix":""},{"dropping-particle":"","family":"Moses","given":"Robert G.","non-dropping-particle":"","parse-names":false,"suffix":""},{"dropping-particle":"","family":"Sacks","given":"David A.","non-dropping-particle":"","parse-names":false,"suffix":""},{"dropping-particle":"","family":"Loeken","given":"Mary R.","non-dropping-particle":"","parse-names":false,"suffix":""}],"container-title":"American Journal of Obstetrics and Gynecology","id":"ITEM-8","issue":"4","issued":{"date-parts":[["2018"]]},"page":"367.e1-367.e7","title":"A cautionary response to SMFM statement: pharmacological treatment of gestational diabetes","type":"article-journal","volume":"219"},"uris":["http://www.mendeley.com/documents/?uuid=9e53417c-61b5-492d-b1c4-b38b7abdbcef"]},{"id":"ITEM-9","itemData":{"DOI":"10.1002/oby.22246","ISBN":"2163684814","PMID":"29931812","abstract":"Objective: Maternal obesity (OB) accounts for the majority of large-for-gestational-age infants, and newborn percent fat (NB%fat) correlates strongest with childhood OB. In addition to maternal glucose, fasting triglycerides (TGs) may contribute, but postprandial triglycerides (PPTGs) are unstudied. It was hypothesized that fasting TGs and PPTGs are higher in women with OB compared with women with normal weight (NW) throughout pregnancy, correlate more strongly with NB%fat than glucose, and may relate to dietary chylomicron TGs. Methods: Fasting TGs and PPTGs, free fatty acids, glucose, and insulin were prospectively measured 10 times over 4 hours after a controlled liquid breakfast early (14-16 weeks) and later (26-28 weeks) in pregnancy in 27 mothers with NW and 27 with OB. NB%fat was measured by dual x-ray absorptometry. Results: Fasting TGs and PPTGs were already ≥ 30% higher in mothers with OB at 14 to 16 weeks (P &lt; 0.001) versus mothers with NW. In mothers with OB, a simple 1-hour (r = 0.71; P &lt; 0.01) or 2-hour (r = 0.69; P &lt; 0.01) PPTG at 14 to 16 weeks correlated strongest with NB%fat. In mothers with NW, the increase in TGs from early to later pregnancy correlated strongest with NB%fat (r = 0.57; P &lt; 0.01). Maternal glucose did not statistically add to prediction models. Conclusions: These novel data suggest that 1- or 2-hour PPTGs might be a new target for early intervention in pregnancies with OB to prevent excess newborn adiposity and attenuate child OB risk.","author":[{"dropping-particle":"","family":"Barbour","given":"Linda A","non-dropping-particle":"","parse-names":false,"suffix":""},{"dropping-particle":"","family":"Farabi","given":"Sarah S","non-dropping-particle":"","parse-names":false,"suffix":""},{"dropping-particle":"","family":"Friedman","given":"Jacob E","non-dropping-particle":"","parse-names":false,"suffix":""},{"dropping-particle":"","family":"Hirsch","given":"Nicole M","non-dropping-particle":"","parse-names":false,"suffix":""},{"dropping-particle":"","family":"Reece","given":"Melanie S","non-dropping-particle":"","parse-names":false,"suffix":""},{"dropping-particle":"","family":"Pelt","given":"Rachael E","non-dropping-particle":"Van","parse-names":false,"suffix":""},{"dropping-particle":"","family":"Hernandez","given":"Teri L","non-dropping-particle":"","parse-names":false,"suffix":""}],"container-title":"Obesity (Silver Spring, Md.)","id":"ITEM-9","issue":"8","issued":{"date-parts":[["2018"]]},"page":"1347-1356","title":"Postprandial triglycerides predict newborn fat more strongly than glucose in women with obesity in early pregnancy","type":"article-journal","volume":"26"},"uris":["http://www.mendeley.com/documents/?uuid=cd435970-1e35-4036-8f0b-eebde1ea90fe"]},{"id":"ITEM-10","itemData":{"DOI":"10.1186/s12866-018-1169-9","ISBN":"1286601811699","ISSN":"14712180","PMID":"29621980","abstract":"© 2018 The Author(s). Background: We and others have previously shown that alterations in the mammalian gut microbiome are associated with diet, notably early life exposure to a maternal high fat diet (HFD). Here, we aimed to further these studies by examining alterations in the gut microbiome of juvenile Japanese macaques (Macaca fuscata) that were exposed to a maternal HFD, weaned onto a control diet, and later supplemented with a synbiotic comprised of psyllium seed and Enterococcus and Lactobacillus species. Results: Eighteen month old offspring (n = 7) of 36% HFD fed dams were fed a control (14% fat) diet post weaning, then were synbiotic supplemented for 75 days and longitudinal stool and serum samples were obtained. All stool samples were subjected to 16S rRNA metagenomic sequencing, and microbiome profiles and serum lipids and triglycerides were compared to untreated, healthy age matched and diet matched controls (n = 7). Overall, 16S-based metagenomic analysis revealed that supplementation exerted minimal alterations to the gut microbiome including transient increased abundance of Lactobacillus species and decreased abundance of few bacterial genera, including Faecalibacterium and Anaerovibrio. However, serum lipid analysis revealed significant decreases in triglycerides, cholesterol, and LDL (p &lt; 0.05). Nevertheless, supplemented juveniles challenged 4 months later were not protected from HFD-induced gut dysbiosis. Conclusions: Synbiotic supplementation is temporally associated with alterations in the gut microbiome and host lipid profiles of juvenile Japanese macaques that were previously exposed to a maternal HFD. Despite these presumptive temporal benefits, a protective effect against later HFD-challenge gut dysbiosis was not observed.","author":[{"dropping-particle":"","family":"Pace","given":"Ryan M.","non-dropping-particle":"","parse-names":false,"suffix":""},{"dropping-particle":"","family":"Prince","given":"Amanda L.","non-dropping-particle":"","parse-names":false,"suffix":""},{"dropping-particle":"","family":"Ma","given":"Jun","non-dropping-particle":"","parse-names":false,"suffix":""},{"dropping-particle":"","family":"Belfort","given":"Benjamin D.W.","non-dropping-particle":"","parse-names":false,"suffix":""},{"dropping-particle":"","family":"Harvey","given":"Alexia S.","non-dropping-particle":"","parse-names":false,"suffix":""},{"dropping-particle":"","family":"Hu","given":"Min","non-dropping-particle":"","parse-names":false,"suffix":""},{"dropping-particle":"","family":"Baquero","given":"Karalee","non-dropping-particle":"","parse-names":false,"suffix":""},{"dropping-particle":"","family":"Blundell","given":"Peter","non-dropping-particle":"","parse-names":false,"suffix":""},{"dropping-particle":"","family":"Takahashi","given":"Diana","non-dropping-particle":"","parse-names":false,"suffix":""},{"dropping-particle":"","family":"Dean","given":"Tyler","non-dropping-particle":"","parse-names":false,"suffix":""},{"dropping-particle":"","family":"Kievit","given":"Paul","non-dropping-particle":"","parse-names":false,"suffix":""},{"dropping-particle":"","family":"Sullivan","given":"Elinor L.","non-dropping-particle":"","parse-names":false,"suffix":""},{"dropping-particle":"","family":"Friedman","given":"Jacob E.","non-dropping-particle":"","parse-names":false,"suffix":""},{"dropping-particle":"","family":"Grove","given":"Kevin","non-dropping-particle":"","parse-names":false,"suffix":""},{"dropping-particle":"","family":"Aagaard","given":"Kjersti M.","non-dropping-particle":"","parse-names":false,"suffix":""}],"container-title":"BMC Microbiology","id":"ITEM-10","issue":"28","issued":{"date-parts":[["2018"]]},"page":"1-13","publisher":"BMC Microbiology","title":"Modulations in the offspring gut microbiome are refractory to postnatal synbiotic supplementation among juvenile primates","type":"article-journal","volume":"18"},"uris":["http://www.mendeley.com/documents/?uuid=e842d39e-7692-4460-9532-0d1a4526e582"]},{"id":"ITEM-11","itemData":{"DOI":"10.1002/ajp.22980","ISSN":"10982345","PMID":"31066111","abstract":"Previously we have shown that the Japanese macaque gut microbiome differs not by obesity per se, but rather in association with high-fat diet (HFD) feeding. This held true for both pregnant dams, as well as their 1-year-old offspring, even when weaned onto a control diet. Here we aimed to examine the stability of the gut microbiome over time and in response to maternal and postweaning HFD feeding from 6 months of age, and at 1 and 3 years of age. In both cross-sectional and longitudinal specimens, we performed analysis of the V4 hypervariable region of the 16S rRNA gene on anus swabs collected from pregnant dams and their juveniles at age 6 months to 3 years (n = 55). Extracted microbial DNA was subjected to 16S-amplicon-based metagenomic sequencing on the Illumina MiSeq platform. We initially identified 272 unique bacterial genera, and multidimensional scaling revealed samples to cluster by age and diet exposures. Dirichlet multinomial mixture modeling of microbiota abundances enabled identification of two predominant enterotypes to which samples sorted, characterized primarily by Treponema abundance, or lack thereof. Approximating the time of initial weaning (6 months), the Japanese macaque offspring microbiome underwent a significant state type transition which stabilized from 1 to 3 years of age. However, we also found the low abundance Treponema enterotype to be strongly associated with HFD exposure, be it during gestation/lactation or in the postweaning interval. Examination of taxonomic co-occurrences revealed samples within the low Treponema cluster were relatively permissive (allowing for increased interactions between microbiota) whereas samples within the high Treponema cluster were relatively exclusionary (suggesting decreased interactions amongst microbiota). Taken together, these findings suggest that Treponemes are keystone species in the developing gut microbiome of the gut, and susceptible to HFD feeding in their relative abundance.","author":[{"dropping-particle":"","family":"Prince","given":"Amanda L.","non-dropping-particle":"","parse-names":false,"suffix":""},{"dropping-particle":"","family":"Pace","given":"Ryan M.","non-dropping-particle":"","parse-names":false,"suffix":""},{"dropping-particle":"","family":"Dean","given":"Tyler","non-dropping-particle":"","parse-names":false,"suffix":""},{"dropping-particle":"","family":"Takahashi","given":"Diana","non-dropping-particle":"","parse-names":false,"suffix":""},{"dropping-particle":"","family":"Kievit","given":"Paul","non-dropping-particle":"","parse-names":false,"suffix":""},{"dropping-particle":"","family":"Friedman","given":"Jacob E.","non-dropping-particle":"","parse-names":false,"suffix":""},{"dropping-particle":"","family":"Aagaard","given":"Kjersti M.","non-dropping-particle":"","parse-names":false,"suffix":""}],"container-title":"American Journal of Primatology","id":"ITEM-11","issue":"10-11","issued":{"date-parts":[["2019"]]},"title":"The development and ecology of the Japanese macaque gut microbiome from weaning to early adolescence in association with diet","type":"article-journal","volume":"81"},"uris":["http://www.mendeley.com/documents/?uuid=9f1301cc-1855-42cc-a344-6d231e14ebd2"]}],"mendeley":{"formattedCitation":"&lt;span style=\"baseline\"&gt; [18,23,104,113–115,120,121,127–129]&lt;/span&gt;","plainTextFormattedCitation":" [18,23,104,113–115,120,121,127–129]","previouslyFormattedCitation":"&lt;span style=\"baseline\"&gt; [18,23,104,113–115,120,121,127–129]&lt;/span&gt;"},"properties":{"noteIndex":0},"schema":"https://github.com/citation-style-language/schema/raw/master/csl-citation.json"}</w:instrText>
      </w:r>
      <w:r w:rsidR="00E43DD1"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8,23,104,113–115,120,121,127–129]</w:t>
      </w:r>
      <w:r w:rsidR="00E43DD1" w:rsidRPr="00BC6DB1">
        <w:rPr>
          <w:rFonts w:asciiTheme="minorHAnsi" w:hAnsiTheme="minorHAnsi" w:cstheme="minorHAnsi"/>
          <w:sz w:val="22"/>
          <w:shd w:val="clear" w:color="auto" w:fill="FFFFFF"/>
        </w:rPr>
        <w:fldChar w:fldCharType="end"/>
      </w:r>
      <w:r w:rsidR="00FE1977" w:rsidRPr="00BC6DB1">
        <w:rPr>
          <w:rFonts w:asciiTheme="minorHAnsi" w:hAnsiTheme="minorHAnsi" w:cstheme="minorHAnsi"/>
          <w:sz w:val="22"/>
          <w:shd w:val="clear" w:color="auto" w:fill="FFFFFF"/>
        </w:rPr>
        <w:t>.</w:t>
      </w:r>
    </w:p>
    <w:p w14:paraId="0503FAA3" w14:textId="60247703" w:rsidR="00010045" w:rsidRPr="00BC6DB1" w:rsidRDefault="00010045" w:rsidP="00F143E4">
      <w:pPr>
        <w:spacing w:line="480" w:lineRule="auto"/>
        <w:rPr>
          <w:rFonts w:asciiTheme="minorHAnsi" w:hAnsiTheme="minorHAnsi" w:cstheme="minorHAnsi"/>
          <w:sz w:val="22"/>
          <w:shd w:val="clear" w:color="auto" w:fill="FFFFFF"/>
        </w:rPr>
      </w:pPr>
    </w:p>
    <w:p w14:paraId="1864B189" w14:textId="1CD7F5C0" w:rsidR="000E6E78" w:rsidRDefault="005D7664"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Correlative studies support the observation that pregnancy exposures can lead to alterations in the </w:t>
      </w:r>
      <w:r w:rsidR="000E6E78">
        <w:rPr>
          <w:rFonts w:asciiTheme="minorHAnsi" w:hAnsiTheme="minorHAnsi" w:cstheme="minorHAnsi"/>
          <w:sz w:val="22"/>
          <w:shd w:val="clear" w:color="auto" w:fill="FFFFFF"/>
        </w:rPr>
        <w:t xml:space="preserve">maternal and </w:t>
      </w:r>
      <w:r w:rsidRPr="00BC6DB1">
        <w:rPr>
          <w:rFonts w:asciiTheme="minorHAnsi" w:hAnsiTheme="minorHAnsi" w:cstheme="minorHAnsi"/>
          <w:sz w:val="22"/>
          <w:shd w:val="clear" w:color="auto" w:fill="FFFFFF"/>
        </w:rPr>
        <w:t>offspring microbiome</w:t>
      </w:r>
      <w:r w:rsidR="000E6E78">
        <w:rPr>
          <w:rFonts w:asciiTheme="minorHAnsi" w:hAnsiTheme="minorHAnsi" w:cstheme="minorHAnsi"/>
          <w:sz w:val="22"/>
          <w:shd w:val="clear" w:color="auto" w:fill="FFFFFF"/>
        </w:rPr>
        <w:t>s</w:t>
      </w:r>
      <w:r w:rsidRPr="00BC6DB1">
        <w:rPr>
          <w:rFonts w:asciiTheme="minorHAnsi" w:hAnsiTheme="minorHAnsi" w:cstheme="minorHAnsi"/>
          <w:sz w:val="22"/>
          <w:shd w:val="clear" w:color="auto" w:fill="FFFFFF"/>
        </w:rPr>
        <w:t xml:space="preserve">. </w:t>
      </w:r>
      <w:r w:rsidR="000E6E78">
        <w:rPr>
          <w:rFonts w:asciiTheme="minorHAnsi" w:hAnsiTheme="minorHAnsi" w:cstheme="minorHAnsi"/>
          <w:sz w:val="22"/>
          <w:shd w:val="clear" w:color="auto" w:fill="FFFFFF"/>
        </w:rPr>
        <w:t xml:space="preserve">On the maternal side, we have learned that </w:t>
      </w:r>
      <w:r w:rsidR="005B6529">
        <w:rPr>
          <w:rFonts w:asciiTheme="minorHAnsi" w:hAnsiTheme="minorHAnsi" w:cstheme="minorHAnsi"/>
          <w:sz w:val="22"/>
          <w:shd w:val="clear" w:color="auto" w:fill="FFFFFF"/>
        </w:rPr>
        <w:t>exposure to</w:t>
      </w:r>
      <w:r w:rsidR="006E0854">
        <w:rPr>
          <w:rFonts w:asciiTheme="minorHAnsi" w:hAnsiTheme="minorHAnsi" w:cstheme="minorHAnsi"/>
          <w:sz w:val="22"/>
          <w:shd w:val="clear" w:color="auto" w:fill="FFFFFF"/>
        </w:rPr>
        <w:t xml:space="preserve"> potentially</w:t>
      </w:r>
      <w:r w:rsidR="005B6529">
        <w:rPr>
          <w:rFonts w:asciiTheme="minorHAnsi" w:hAnsiTheme="minorHAnsi" w:cstheme="minorHAnsi"/>
          <w:sz w:val="22"/>
          <w:shd w:val="clear" w:color="auto" w:fill="FFFFFF"/>
        </w:rPr>
        <w:t xml:space="preserve"> toxic environmental chemicals like polycyclic aromatic </w:t>
      </w:r>
      <w:r w:rsidR="005B6529" w:rsidRPr="0031099D">
        <w:rPr>
          <w:rFonts w:asciiTheme="minorHAnsi" w:hAnsiTheme="minorHAnsi" w:cstheme="minorHAnsi"/>
          <w:sz w:val="22"/>
          <w:shd w:val="clear" w:color="auto" w:fill="FFFFFF"/>
        </w:rPr>
        <w:t xml:space="preserve">hydrocarbons (PAHs) can </w:t>
      </w:r>
      <w:r w:rsidR="006E0854">
        <w:rPr>
          <w:rFonts w:asciiTheme="minorHAnsi" w:hAnsiTheme="minorHAnsi" w:cstheme="minorHAnsi"/>
          <w:sz w:val="22"/>
          <w:shd w:val="clear" w:color="auto" w:fill="FFFFFF"/>
        </w:rPr>
        <w:t>modulate</w:t>
      </w:r>
      <w:r w:rsidR="005B6529" w:rsidRPr="0031099D">
        <w:rPr>
          <w:rFonts w:asciiTheme="minorHAnsi" w:hAnsiTheme="minorHAnsi" w:cstheme="minorHAnsi"/>
          <w:sz w:val="22"/>
          <w:shd w:val="clear" w:color="auto" w:fill="FFFFFF"/>
        </w:rPr>
        <w:t xml:space="preserve"> the microbiome</w:t>
      </w:r>
      <w:r w:rsidR="006E0854">
        <w:rPr>
          <w:rFonts w:asciiTheme="minorHAnsi" w:hAnsiTheme="minorHAnsi" w:cstheme="minorHAnsi"/>
          <w:sz w:val="22"/>
          <w:shd w:val="clear" w:color="auto" w:fill="FFFFFF"/>
        </w:rPr>
        <w:t xml:space="preserve"> community membership and their function</w:t>
      </w:r>
      <w:r w:rsidR="005B6529" w:rsidRPr="0031099D">
        <w:rPr>
          <w:rFonts w:asciiTheme="minorHAnsi" w:hAnsiTheme="minorHAnsi" w:cstheme="minorHAnsi"/>
          <w:sz w:val="22"/>
          <w:shd w:val="clear" w:color="auto" w:fill="FFFFFF"/>
        </w:rPr>
        <w:t xml:space="preserve">, but also that </w:t>
      </w:r>
      <w:r w:rsidR="000E6E78" w:rsidRPr="0031099D">
        <w:rPr>
          <w:rFonts w:asciiTheme="minorHAnsi" w:hAnsiTheme="minorHAnsi" w:cstheme="minorHAnsi"/>
          <w:sz w:val="22"/>
          <w:shd w:val="clear" w:color="auto" w:fill="FFFFFF"/>
        </w:rPr>
        <w:t xml:space="preserve">the microbiome contributes to the </w:t>
      </w:r>
      <w:r w:rsidR="005B6529" w:rsidRPr="0031099D">
        <w:rPr>
          <w:rFonts w:asciiTheme="minorHAnsi" w:hAnsiTheme="minorHAnsi" w:cstheme="minorHAnsi"/>
          <w:sz w:val="22"/>
          <w:shd w:val="clear" w:color="auto" w:fill="FFFFFF"/>
        </w:rPr>
        <w:t xml:space="preserve">PAH </w:t>
      </w:r>
      <w:r w:rsidR="000E6E78" w:rsidRPr="0031099D">
        <w:rPr>
          <w:rFonts w:asciiTheme="minorHAnsi" w:hAnsiTheme="minorHAnsi" w:cstheme="minorHAnsi"/>
          <w:sz w:val="22"/>
          <w:shd w:val="clear" w:color="auto" w:fill="FFFFFF"/>
        </w:rPr>
        <w:t>transformation and</w:t>
      </w:r>
      <w:r w:rsidR="000E6E78">
        <w:rPr>
          <w:rFonts w:asciiTheme="minorHAnsi" w:hAnsiTheme="minorHAnsi" w:cstheme="minorHAnsi"/>
          <w:sz w:val="22"/>
          <w:shd w:val="clear" w:color="auto" w:fill="FFFFFF"/>
        </w:rPr>
        <w:t xml:space="preserve"> metabolism</w:t>
      </w:r>
      <w:r w:rsidR="003276C5">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npjbiofilms.2016.3","ISSN":"20555008","PMID":"28721242","abstract":"Exposure to environmental chemicals has been linked to various health disorders, including obesity, type 2 diabetes, cancer and dysregulation of the immune and reproductive systems, whereas the gastrointestinal microbiota critically contributes to a variety of host metabolic and immune functions. We aimed to evaluate the bidirectional relationship between gut bacteria and environmental pollutants and to assess the toxicological relevance of the bacteria-xenobiotic interplay for the host. We examined studies using isolated bacteria, faecal or caecal suspensions-germ-free or antibiotic-Treated animals-As well as animals reassociated with a microbiota exposed to environmental chemicals. The literature indicates that gut microbes have an extensive capacity to metabolise environmental chemicals that can be classified in five core enzymatic families (azoreductases, nitroreductases, β-glucuronidases, sulfatases and β-lyases) unequivocally involved in the metabolism of 430 environmental contaminants. There is clear evidence that bacteria-dependent metabolism of pollutants modulates the toxicity for the host. Conversely, environmental contaminants from various chemical families have been shown to alter the composition and/or the metabolic activity of the gastrointestinal bacteria, which may be an important factor contributing to shape an individual's microbiotype. The physiological consequences of these alterations have not been studied in details but pollutant-induced alterations of the gut bacteria are likely to contribute to their toxicity. In conclusion, there is a body of evidence suggesting that gut microbiota are a major, yet underestimated element that must be considered to fully evaluate the toxicity of environmental contaminants.","author":[{"dropping-particle":"","family":"Claus","given":"Sandrine P.","non-dropping-particle":"","parse-names":false,"suffix":""},{"dropping-particle":"","family":"Guillou","given":"Hervé","non-dropping-particle":"","parse-names":false,"suffix":""},{"dropping-particle":"","family":"Ellero-Simatos","given":"Sandrine","non-dropping-particle":"","parse-names":false,"suffix":""}],"container-title":"npj Biofilms and Microbiomes","id":"ITEM-1","issue":"March","issued":{"date-parts":[["2016"]]},"page":"1-12","publisher":"Nature Publishing Group","title":"The gut microbiota: A major player in the toxicity of environmental pollutants?","type":"article-journal","volume":"2"},"uris":["http://www.mendeley.com/documents/?uuid=188ab77b-5f59-4e1d-8d50-8ed1c1a51cf2"]}],"mendeley":{"formattedCitation":"&lt;span style=\"baseline\"&gt; [130]&lt;/span&gt;","plainTextFormattedCitation":" [130]","previouslyFormattedCitation":"&lt;span style=\"baseline\"&gt; [130]&lt;/span&gt;"},"properties":{"noteIndex":0},"schema":"https://github.com/citation-style-language/schema/raw/master/csl-citation.json"}</w:instrText>
      </w:r>
      <w:r w:rsidR="003276C5">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30]</w:t>
      </w:r>
      <w:r w:rsidR="003276C5">
        <w:rPr>
          <w:rFonts w:asciiTheme="minorHAnsi" w:hAnsiTheme="minorHAnsi" w:cstheme="minorHAnsi"/>
          <w:sz w:val="22"/>
          <w:shd w:val="clear" w:color="auto" w:fill="FFFFFF"/>
        </w:rPr>
        <w:fldChar w:fldCharType="end"/>
      </w:r>
      <w:r w:rsidR="000E6E78">
        <w:rPr>
          <w:rFonts w:asciiTheme="minorHAnsi" w:hAnsiTheme="minorHAnsi" w:cstheme="minorHAnsi"/>
          <w:sz w:val="22"/>
          <w:shd w:val="clear" w:color="auto" w:fill="FFFFFF"/>
        </w:rPr>
        <w:t>. These noxious organic substances are b</w:t>
      </w:r>
      <w:r w:rsidR="006E0854">
        <w:rPr>
          <w:rFonts w:asciiTheme="minorHAnsi" w:hAnsiTheme="minorHAnsi" w:cstheme="minorHAnsi"/>
          <w:sz w:val="22"/>
          <w:shd w:val="clear" w:color="auto" w:fill="FFFFFF"/>
        </w:rPr>
        <w:t>yproducts of carbon combustion (</w:t>
      </w:r>
      <w:r w:rsidR="006E0854" w:rsidRPr="006E0854">
        <w:rPr>
          <w:rFonts w:asciiTheme="minorHAnsi" w:hAnsiTheme="minorHAnsi" w:cstheme="minorHAnsi"/>
          <w:i/>
          <w:sz w:val="22"/>
          <w:shd w:val="clear" w:color="auto" w:fill="FFFFFF"/>
        </w:rPr>
        <w:t>i.e.,</w:t>
      </w:r>
      <w:r w:rsidR="006E0854">
        <w:rPr>
          <w:rFonts w:asciiTheme="minorHAnsi" w:hAnsiTheme="minorHAnsi" w:cstheme="minorHAnsi"/>
          <w:sz w:val="22"/>
          <w:shd w:val="clear" w:color="auto" w:fill="FFFFFF"/>
        </w:rPr>
        <w:t xml:space="preserve"> </w:t>
      </w:r>
      <w:r w:rsidR="000E6E78">
        <w:rPr>
          <w:rFonts w:asciiTheme="minorHAnsi" w:hAnsiTheme="minorHAnsi" w:cstheme="minorHAnsi"/>
          <w:sz w:val="22"/>
          <w:shd w:val="clear" w:color="auto" w:fill="FFFFFF"/>
        </w:rPr>
        <w:t>vehicle emissions, petroleum processing) and cigarette smoking, and they are associated with contamination of soil/aquatic life and birth complications</w:t>
      </w:r>
      <w:r w:rsidR="0041019F">
        <w:rPr>
          <w:rFonts w:asciiTheme="minorHAnsi" w:hAnsiTheme="minorHAnsi" w:cstheme="minorHAnsi"/>
          <w:sz w:val="22"/>
          <w:shd w:val="clear" w:color="auto" w:fill="FFFFFF"/>
        </w:rPr>
        <w:t>.</w:t>
      </w:r>
      <w:r w:rsidR="0041019F">
        <w:rPr>
          <w:rStyle w:val="FootnoteReference"/>
          <w:rFonts w:asciiTheme="minorHAnsi" w:hAnsiTheme="minorHAnsi" w:cstheme="minorHAnsi"/>
          <w:sz w:val="22"/>
          <w:shd w:val="clear" w:color="auto" w:fill="FFFFFF"/>
        </w:rPr>
        <w:footnoteReference w:id="2"/>
      </w:r>
      <w:r w:rsidR="0041019F">
        <w:rPr>
          <w:rFonts w:asciiTheme="minorHAnsi" w:hAnsiTheme="minorHAnsi" w:cstheme="minorHAnsi"/>
          <w:sz w:val="22"/>
          <w:shd w:val="clear" w:color="auto" w:fill="FFFFFF"/>
        </w:rPr>
        <w:t xml:space="preserve"> </w:t>
      </w:r>
      <w:r w:rsidR="005B6529">
        <w:rPr>
          <w:rFonts w:asciiTheme="minorHAnsi" w:hAnsiTheme="minorHAnsi" w:cstheme="minorHAnsi"/>
          <w:sz w:val="22"/>
          <w:shd w:val="clear" w:color="auto" w:fill="FFFFFF"/>
        </w:rPr>
        <w:t xml:space="preserve">Ingested PAHs are capable of disrupting gut microbial enzymes, leading to a state of induced </w:t>
      </w:r>
      <w:proofErr w:type="spellStart"/>
      <w:r w:rsidR="005B6529">
        <w:rPr>
          <w:rFonts w:asciiTheme="minorHAnsi" w:hAnsiTheme="minorHAnsi" w:cstheme="minorHAnsi"/>
          <w:sz w:val="22"/>
          <w:shd w:val="clear" w:color="auto" w:fill="FFFFFF"/>
        </w:rPr>
        <w:t>dysbiosis</w:t>
      </w:r>
      <w:proofErr w:type="spellEnd"/>
      <w:r w:rsidR="005B6529">
        <w:rPr>
          <w:rFonts w:asciiTheme="minorHAnsi" w:hAnsiTheme="minorHAnsi" w:cstheme="minorHAnsi"/>
          <w:sz w:val="22"/>
          <w:shd w:val="clear" w:color="auto" w:fill="FFFFFF"/>
        </w:rPr>
        <w:t xml:space="preserve"> within the gut community.</w:t>
      </w:r>
      <w:r w:rsidR="005B6529" w:rsidRPr="005B6529">
        <w:rPr>
          <w:rFonts w:asciiTheme="minorHAnsi" w:hAnsiTheme="minorHAnsi" w:cstheme="minorHAnsi"/>
          <w:sz w:val="22"/>
          <w:shd w:val="clear" w:color="auto" w:fill="FFFFFF"/>
        </w:rPr>
        <w:t xml:space="preserve"> </w:t>
      </w:r>
      <w:r w:rsidR="005B6529">
        <w:rPr>
          <w:rFonts w:asciiTheme="minorHAnsi" w:hAnsiTheme="minorHAnsi" w:cstheme="minorHAnsi"/>
          <w:sz w:val="22"/>
          <w:shd w:val="clear" w:color="auto" w:fill="FFFFFF"/>
        </w:rPr>
        <w:t xml:space="preserve">But the relationship is not one-sided. </w:t>
      </w:r>
      <w:r w:rsidR="00BD122C">
        <w:rPr>
          <w:rFonts w:asciiTheme="minorHAnsi" w:hAnsiTheme="minorHAnsi" w:cstheme="minorHAnsi"/>
          <w:sz w:val="22"/>
          <w:shd w:val="clear" w:color="auto" w:fill="FFFFFF"/>
        </w:rPr>
        <w:t>Human commensal microbes can</w:t>
      </w:r>
      <w:r w:rsidR="0041019F">
        <w:rPr>
          <w:rFonts w:asciiTheme="minorHAnsi" w:hAnsiTheme="minorHAnsi" w:cstheme="minorHAnsi"/>
          <w:sz w:val="22"/>
          <w:shd w:val="clear" w:color="auto" w:fill="FFFFFF"/>
        </w:rPr>
        <w:t xml:space="preserve"> metabolize primary</w:t>
      </w:r>
      <w:r w:rsidR="00BD122C">
        <w:rPr>
          <w:rFonts w:asciiTheme="minorHAnsi" w:hAnsiTheme="minorHAnsi" w:cstheme="minorHAnsi"/>
          <w:sz w:val="22"/>
          <w:shd w:val="clear" w:color="auto" w:fill="FFFFFF"/>
        </w:rPr>
        <w:t xml:space="preserve"> PAH</w:t>
      </w:r>
      <w:r w:rsidR="0041019F">
        <w:rPr>
          <w:rFonts w:asciiTheme="minorHAnsi" w:hAnsiTheme="minorHAnsi" w:cstheme="minorHAnsi"/>
          <w:sz w:val="22"/>
          <w:shd w:val="clear" w:color="auto" w:fill="FFFFFF"/>
        </w:rPr>
        <w:t xml:space="preserve"> </w:t>
      </w:r>
      <w:r w:rsidR="00BD122C">
        <w:rPr>
          <w:rFonts w:asciiTheme="minorHAnsi" w:hAnsiTheme="minorHAnsi" w:cstheme="minorHAnsi"/>
          <w:sz w:val="22"/>
          <w:shd w:val="clear" w:color="auto" w:fill="FFFFFF"/>
        </w:rPr>
        <w:t xml:space="preserve">products </w:t>
      </w:r>
      <w:r w:rsidR="0041019F">
        <w:rPr>
          <w:rFonts w:asciiTheme="minorHAnsi" w:hAnsiTheme="minorHAnsi" w:cstheme="minorHAnsi"/>
          <w:sz w:val="22"/>
          <w:shd w:val="clear" w:color="auto" w:fill="FFFFFF"/>
        </w:rPr>
        <w:t>(</w:t>
      </w:r>
      <w:r w:rsidR="00BD122C">
        <w:rPr>
          <w:rFonts w:asciiTheme="minorHAnsi" w:hAnsiTheme="minorHAnsi" w:cstheme="minorHAnsi"/>
          <w:sz w:val="22"/>
          <w:shd w:val="clear" w:color="auto" w:fill="FFFFFF"/>
        </w:rPr>
        <w:t>that are</w:t>
      </w:r>
      <w:r w:rsidR="0041019F">
        <w:rPr>
          <w:rFonts w:asciiTheme="minorHAnsi" w:hAnsiTheme="minorHAnsi" w:cstheme="minorHAnsi"/>
          <w:sz w:val="22"/>
          <w:shd w:val="clear" w:color="auto" w:fill="FFFFFF"/>
        </w:rPr>
        <w:t xml:space="preserve"> inhal</w:t>
      </w:r>
      <w:r w:rsidR="00BD122C">
        <w:rPr>
          <w:rFonts w:asciiTheme="minorHAnsi" w:hAnsiTheme="minorHAnsi" w:cstheme="minorHAnsi"/>
          <w:sz w:val="22"/>
          <w:shd w:val="clear" w:color="auto" w:fill="FFFFFF"/>
        </w:rPr>
        <w:t>ed</w:t>
      </w:r>
      <w:r w:rsidR="0041019F">
        <w:rPr>
          <w:rFonts w:asciiTheme="minorHAnsi" w:hAnsiTheme="minorHAnsi" w:cstheme="minorHAnsi"/>
          <w:sz w:val="22"/>
          <w:shd w:val="clear" w:color="auto" w:fill="FFFFFF"/>
        </w:rPr>
        <w:t xml:space="preserve"> or ingest</w:t>
      </w:r>
      <w:r w:rsidR="00BD122C">
        <w:rPr>
          <w:rFonts w:asciiTheme="minorHAnsi" w:hAnsiTheme="minorHAnsi" w:cstheme="minorHAnsi"/>
          <w:sz w:val="22"/>
          <w:shd w:val="clear" w:color="auto" w:fill="FFFFFF"/>
        </w:rPr>
        <w:t>ed</w:t>
      </w:r>
      <w:r w:rsidR="0041019F">
        <w:rPr>
          <w:rFonts w:asciiTheme="minorHAnsi" w:hAnsiTheme="minorHAnsi" w:cstheme="minorHAnsi"/>
          <w:sz w:val="22"/>
          <w:shd w:val="clear" w:color="auto" w:fill="FFFFFF"/>
        </w:rPr>
        <w:t>) and secondary</w:t>
      </w:r>
      <w:r w:rsidR="00BD122C">
        <w:rPr>
          <w:rFonts w:asciiTheme="minorHAnsi" w:hAnsiTheme="minorHAnsi" w:cstheme="minorHAnsi"/>
          <w:sz w:val="22"/>
          <w:shd w:val="clear" w:color="auto" w:fill="FFFFFF"/>
        </w:rPr>
        <w:t xml:space="preserve"> PAH</w:t>
      </w:r>
      <w:r w:rsidR="0041019F">
        <w:rPr>
          <w:rFonts w:asciiTheme="minorHAnsi" w:hAnsiTheme="minorHAnsi" w:cstheme="minorHAnsi"/>
          <w:sz w:val="22"/>
          <w:shd w:val="clear" w:color="auto" w:fill="FFFFFF"/>
        </w:rPr>
        <w:t xml:space="preserve"> </w:t>
      </w:r>
      <w:r w:rsidR="00BD122C">
        <w:rPr>
          <w:rFonts w:asciiTheme="minorHAnsi" w:hAnsiTheme="minorHAnsi" w:cstheme="minorHAnsi"/>
          <w:sz w:val="22"/>
          <w:shd w:val="clear" w:color="auto" w:fill="FFFFFF"/>
        </w:rPr>
        <w:t xml:space="preserve">substances </w:t>
      </w:r>
      <w:r w:rsidR="0041019F">
        <w:rPr>
          <w:rFonts w:asciiTheme="minorHAnsi" w:hAnsiTheme="minorHAnsi" w:cstheme="minorHAnsi"/>
          <w:sz w:val="22"/>
          <w:shd w:val="clear" w:color="auto" w:fill="FFFFFF"/>
        </w:rPr>
        <w:t>(</w:t>
      </w:r>
      <w:r w:rsidR="00BD122C">
        <w:rPr>
          <w:rFonts w:asciiTheme="minorHAnsi" w:hAnsiTheme="minorHAnsi" w:cstheme="minorHAnsi"/>
          <w:sz w:val="22"/>
          <w:shd w:val="clear" w:color="auto" w:fill="FFFFFF"/>
        </w:rPr>
        <w:t xml:space="preserve">that are </w:t>
      </w:r>
      <w:r w:rsidR="0041019F">
        <w:rPr>
          <w:rFonts w:asciiTheme="minorHAnsi" w:hAnsiTheme="minorHAnsi" w:cstheme="minorHAnsi"/>
          <w:sz w:val="22"/>
          <w:shd w:val="clear" w:color="auto" w:fill="FFFFFF"/>
        </w:rPr>
        <w:t>conjugat</w:t>
      </w:r>
      <w:r w:rsidR="00BD122C">
        <w:rPr>
          <w:rFonts w:asciiTheme="minorHAnsi" w:hAnsiTheme="minorHAnsi" w:cstheme="minorHAnsi"/>
          <w:sz w:val="22"/>
          <w:shd w:val="clear" w:color="auto" w:fill="FFFFFF"/>
        </w:rPr>
        <w:t>ed by</w:t>
      </w:r>
      <w:r w:rsidR="0041019F">
        <w:rPr>
          <w:rFonts w:asciiTheme="minorHAnsi" w:hAnsiTheme="minorHAnsi" w:cstheme="minorHAnsi"/>
          <w:sz w:val="22"/>
          <w:shd w:val="clear" w:color="auto" w:fill="FFFFFF"/>
        </w:rPr>
        <w:t xml:space="preserve"> the liver)</w:t>
      </w:r>
      <w:r w:rsidR="003276C5">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npjbiofilms.2016.3","ISSN":"20555008","PMID":"28721242","abstract":"Exposure to environmental chemicals has been linked to various health disorders, including obesity, type 2 diabetes, cancer and dysregulation of the immune and reproductive systems, whereas the gastrointestinal microbiota critically contributes to a variety of host metabolic and immune functions. We aimed to evaluate the bidirectional relationship between gut bacteria and environmental pollutants and to assess the toxicological relevance of the bacteria-xenobiotic interplay for the host. We examined studies using isolated bacteria, faecal or caecal suspensions-germ-free or antibiotic-Treated animals-As well as animals reassociated with a microbiota exposed to environmental chemicals. The literature indicates that gut microbes have an extensive capacity to metabolise environmental chemicals that can be classified in five core enzymatic families (azoreductases, nitroreductases, β-glucuronidases, sulfatases and β-lyases) unequivocally involved in the metabolism of 430 environmental contaminants. There is clear evidence that bacteria-dependent metabolism of pollutants modulates the toxicity for the host. Conversely, environmental contaminants from various chemical families have been shown to alter the composition and/or the metabolic activity of the gastrointestinal bacteria, which may be an important factor contributing to shape an individual's microbiotype. The physiological consequences of these alterations have not been studied in details but pollutant-induced alterations of the gut bacteria are likely to contribute to their toxicity. In conclusion, there is a body of evidence suggesting that gut microbiota are a major, yet underestimated element that must be considered to fully evaluate the toxicity of environmental contaminants.","author":[{"dropping-particle":"","family":"Claus","given":"Sandrine P.","non-dropping-particle":"","parse-names":false,"suffix":""},{"dropping-particle":"","family":"Guillou","given":"Hervé","non-dropping-particle":"","parse-names":false,"suffix":""},{"dropping-particle":"","family":"Ellero-Simatos","given":"Sandrine","non-dropping-particle":"","parse-names":false,"suffix":""}],"container-title":"npj Biofilms and Microbiomes","id":"ITEM-1","issue":"March","issued":{"date-parts":[["2016"]]},"page":"1-12","publisher":"Nature Publishing Group","title":"The gut microbiota: A major player in the toxicity of environmental pollutants?","type":"article-journal","volume":"2"},"uris":["http://www.mendeley.com/documents/?uuid=188ab77b-5f59-4e1d-8d50-8ed1c1a51cf2"]}],"mendeley":{"formattedCitation":"&lt;span style=\"baseline\"&gt; [130]&lt;/span&gt;","plainTextFormattedCitation":" [130]","previouslyFormattedCitation":"&lt;span style=\"baseline\"&gt; [130]&lt;/span&gt;"},"properties":{"noteIndex":0},"schema":"https://github.com/citation-style-language/schema/raw/master/csl-citation.json"}</w:instrText>
      </w:r>
      <w:r w:rsidR="003276C5">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30]</w:t>
      </w:r>
      <w:r w:rsidR="003276C5">
        <w:rPr>
          <w:rFonts w:asciiTheme="minorHAnsi" w:hAnsiTheme="minorHAnsi" w:cstheme="minorHAnsi"/>
          <w:sz w:val="22"/>
          <w:shd w:val="clear" w:color="auto" w:fill="FFFFFF"/>
        </w:rPr>
        <w:fldChar w:fldCharType="end"/>
      </w:r>
      <w:r w:rsidR="00BD122C">
        <w:rPr>
          <w:rFonts w:asciiTheme="minorHAnsi" w:hAnsiTheme="minorHAnsi" w:cstheme="minorHAnsi"/>
          <w:sz w:val="22"/>
          <w:shd w:val="clear" w:color="auto" w:fill="FFFFFF"/>
        </w:rPr>
        <w:t xml:space="preserve">. </w:t>
      </w:r>
      <w:r w:rsidR="005B6529">
        <w:rPr>
          <w:rFonts w:asciiTheme="minorHAnsi" w:hAnsiTheme="minorHAnsi" w:cstheme="minorHAnsi"/>
          <w:sz w:val="22"/>
          <w:shd w:val="clear" w:color="auto" w:fill="FFFFFF"/>
        </w:rPr>
        <w:t xml:space="preserve">For example, </w:t>
      </w:r>
      <w:r w:rsidR="00163EAF">
        <w:rPr>
          <w:rFonts w:asciiTheme="minorHAnsi" w:hAnsiTheme="minorHAnsi" w:cstheme="minorHAnsi"/>
          <w:sz w:val="22"/>
          <w:shd w:val="clear" w:color="auto" w:fill="FFFFFF"/>
        </w:rPr>
        <w:t>b</w:t>
      </w:r>
      <w:r w:rsidR="00163EAF" w:rsidRPr="00163EAF">
        <w:rPr>
          <w:rFonts w:asciiTheme="minorHAnsi" w:hAnsiTheme="minorHAnsi" w:cstheme="minorHAnsi"/>
          <w:sz w:val="22"/>
          <w:shd w:val="clear" w:color="auto" w:fill="FFFFFF"/>
        </w:rPr>
        <w:t>enzo[a]</w:t>
      </w:r>
      <w:proofErr w:type="spellStart"/>
      <w:r w:rsidR="00163EAF" w:rsidRPr="0031099D">
        <w:rPr>
          <w:rFonts w:asciiTheme="minorHAnsi" w:hAnsiTheme="minorHAnsi" w:cstheme="minorHAnsi"/>
          <w:sz w:val="22"/>
          <w:shd w:val="clear" w:color="auto" w:fill="FFFFFF"/>
        </w:rPr>
        <w:t>pyrene</w:t>
      </w:r>
      <w:proofErr w:type="spellEnd"/>
      <w:r w:rsidR="00163EAF" w:rsidRPr="0031099D">
        <w:rPr>
          <w:rFonts w:asciiTheme="minorHAnsi" w:hAnsiTheme="minorHAnsi" w:cstheme="minorHAnsi"/>
          <w:sz w:val="22"/>
          <w:shd w:val="clear" w:color="auto" w:fill="FFFFFF"/>
        </w:rPr>
        <w:t xml:space="preserve"> (</w:t>
      </w:r>
      <w:proofErr w:type="spellStart"/>
      <w:r w:rsidR="005B6529" w:rsidRPr="0031099D">
        <w:rPr>
          <w:rFonts w:asciiTheme="minorHAnsi" w:hAnsiTheme="minorHAnsi" w:cstheme="minorHAnsi"/>
          <w:sz w:val="22"/>
          <w:shd w:val="clear" w:color="auto" w:fill="FFFFFF"/>
        </w:rPr>
        <w:t>BaP</w:t>
      </w:r>
      <w:proofErr w:type="spellEnd"/>
      <w:r w:rsidR="00163EAF" w:rsidRPr="0031099D">
        <w:rPr>
          <w:rFonts w:asciiTheme="minorHAnsi" w:hAnsiTheme="minorHAnsi" w:cstheme="minorHAnsi"/>
          <w:sz w:val="22"/>
          <w:shd w:val="clear" w:color="auto" w:fill="FFFFFF"/>
        </w:rPr>
        <w:t>)</w:t>
      </w:r>
      <w:r w:rsidR="005B6529" w:rsidRPr="0031099D">
        <w:rPr>
          <w:rFonts w:asciiTheme="minorHAnsi" w:hAnsiTheme="minorHAnsi" w:cstheme="minorHAnsi"/>
          <w:sz w:val="22"/>
          <w:shd w:val="clear" w:color="auto" w:fill="FFFFFF"/>
        </w:rPr>
        <w:t xml:space="preserve"> is</w:t>
      </w:r>
      <w:r w:rsidR="005B6529">
        <w:rPr>
          <w:rFonts w:asciiTheme="minorHAnsi" w:hAnsiTheme="minorHAnsi" w:cstheme="minorHAnsi"/>
          <w:sz w:val="22"/>
          <w:shd w:val="clear" w:color="auto" w:fill="FFFFFF"/>
        </w:rPr>
        <w:t xml:space="preserve"> a PAH </w:t>
      </w:r>
      <w:r w:rsidR="00163EAF">
        <w:rPr>
          <w:rFonts w:asciiTheme="minorHAnsi" w:hAnsiTheme="minorHAnsi" w:cstheme="minorHAnsi"/>
          <w:sz w:val="22"/>
          <w:shd w:val="clear" w:color="auto" w:fill="FFFFFF"/>
        </w:rPr>
        <w:t xml:space="preserve">compound </w:t>
      </w:r>
      <w:r w:rsidR="005B6529">
        <w:rPr>
          <w:rFonts w:asciiTheme="minorHAnsi" w:hAnsiTheme="minorHAnsi" w:cstheme="minorHAnsi"/>
          <w:sz w:val="22"/>
          <w:shd w:val="clear" w:color="auto" w:fill="FFFFFF"/>
        </w:rPr>
        <w:t>that cannot activate human estrogen receptor; however, the human gut microbiome</w:t>
      </w:r>
      <w:r w:rsidR="00163EAF">
        <w:rPr>
          <w:rFonts w:asciiTheme="minorHAnsi" w:hAnsiTheme="minorHAnsi" w:cstheme="minorHAnsi"/>
          <w:sz w:val="22"/>
          <w:shd w:val="clear" w:color="auto" w:fill="FFFFFF"/>
        </w:rPr>
        <w:t xml:space="preserve"> transforms </w:t>
      </w:r>
      <w:proofErr w:type="spellStart"/>
      <w:r w:rsidR="00163EAF">
        <w:rPr>
          <w:rFonts w:asciiTheme="minorHAnsi" w:hAnsiTheme="minorHAnsi" w:cstheme="minorHAnsi"/>
          <w:sz w:val="22"/>
          <w:shd w:val="clear" w:color="auto" w:fill="FFFFFF"/>
        </w:rPr>
        <w:t>BaP</w:t>
      </w:r>
      <w:proofErr w:type="spellEnd"/>
      <w:r w:rsidR="005B6529">
        <w:rPr>
          <w:rFonts w:asciiTheme="minorHAnsi" w:hAnsiTheme="minorHAnsi" w:cstheme="minorHAnsi"/>
          <w:sz w:val="22"/>
          <w:shd w:val="clear" w:color="auto" w:fill="FFFFFF"/>
        </w:rPr>
        <w:t xml:space="preserve"> into an estrogenic compound that can activate human estrogen receptor</w:t>
      </w:r>
      <w:r w:rsidR="003276C5">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289/ehp.7259","ISSN":"00916765","PMID":"15626640","abstract":"Ingestion is an important exposure route for polycyclic aromatic hydrocarbons (PAHs) to enter human body. Although the formation of hazardous PAH metabolites by human biotransformation enzymes is welt documented, nothing is known about the PAH transformation potency of human intestinal microbiota. Using a gastrointestinal simulator, we show that human intestinal microbiota can also bioactivate PAHs, more in particular to estrogenic metabolites. PAH compounds are not estrogenic, and indeed, stomach and small intestine digestions of 62.5 nmol naphthalene, phenanthrene, pyrene, and benzo(a)pyrene showed no estrogenic effects in the human estrogen receptor bioassay. In contrast, colon digests of these PAH compounds displayed estrogenicity, equivalent to 0.31, 2.14, 2.70, and 1.48 nmol 17α-ethynylestradiol (EE2), respectively. Inactivating the colon microbiota eliminated these estrogenic, effects. Liquid chromatography-mass spectrometry analysis confirmed the microbial PAH transformation by the detection of PAH metabolites 1-hydroxypyrene and 7-hydroxybenzo(a)pyrene in colon digests of pyrene and benzo(a)pyrene. Furthermore, we show that colon digests of a PAH-contaminated soil (simulated ingestion dose of 5 g/day) displayed estrogenic activity equivalent to 0.58 nmol EE2, whereas stomach or small intestine digests did not. Although the matrix in which PAHs are ingested way result in lower exposure concentrations in the gut, out results imply that the PAH bioactivation potency of colon microbiota is not eliminated by the presence of soil. Moreover, because PAH toxicity is also linked to estrogenicity of the compounds, the PAH bioactivation potency of colon microbiota suggests that current risk assessment may underestimate the risk from ingested PAHs.","author":[{"dropping-particle":"","family":"Wiele","given":"Tom","non-dropping-particle":"Van de","parse-names":false,"suffix":""},{"dropping-particle":"","family":"Vanhaecke","given":"Lynn","non-dropping-particle":"","parse-names":false,"suffix":""},{"dropping-particle":"","family":"Boeckaert","given":"Charlotte","non-dropping-particle":"","parse-names":false,"suffix":""},{"dropping-particle":"","family":"Peru","given":"Kerry","non-dropping-particle":"","parse-names":false,"suffix":""},{"dropping-particle":"","family":"Headley","given":"John","non-dropping-particle":"","parse-names":false,"suffix":""},{"dropping-particle":"","family":"Verstraete","given":"Willy","non-dropping-particle":"","parse-names":false,"suffix":""},{"dropping-particle":"","family":"Siciliano","given":"Steven","non-dropping-particle":"","parse-names":false,"suffix":""}],"container-title":"Environmental Health Perspectives","id":"ITEM-1","issue":"1","issued":{"date-parts":[["2005"]]},"page":"6-10","title":"Human colon microbiota transform polycyclic aromatic hydrocarbons to estrogenic metabolites","type":"article-journal","volume":"113"},"uris":["http://www.mendeley.com/documents/?uuid=4a21aea9-5b88-47f3-bf81-1fdeb08d2e6f"]}],"mendeley":{"formattedCitation":"&lt;span style=\"baseline\"&gt; [131]&lt;/span&gt;","plainTextFormattedCitation":" [131]","previouslyFormattedCitation":"&lt;span style=\"baseline\"&gt; [131]&lt;/span&gt;"},"properties":{"noteIndex":0},"schema":"https://github.com/citation-style-language/schema/raw/master/csl-citation.json"}</w:instrText>
      </w:r>
      <w:r w:rsidR="003276C5">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31]</w:t>
      </w:r>
      <w:r w:rsidR="003276C5">
        <w:rPr>
          <w:rFonts w:asciiTheme="minorHAnsi" w:hAnsiTheme="minorHAnsi" w:cstheme="minorHAnsi"/>
          <w:sz w:val="22"/>
          <w:shd w:val="clear" w:color="auto" w:fill="FFFFFF"/>
        </w:rPr>
        <w:fldChar w:fldCharType="end"/>
      </w:r>
      <w:r w:rsidR="005B6529">
        <w:rPr>
          <w:rFonts w:asciiTheme="minorHAnsi" w:hAnsiTheme="minorHAnsi" w:cstheme="minorHAnsi"/>
          <w:sz w:val="22"/>
          <w:shd w:val="clear" w:color="auto" w:fill="FFFFFF"/>
        </w:rPr>
        <w:t>.</w:t>
      </w:r>
      <w:r w:rsidR="00163EAF">
        <w:rPr>
          <w:rFonts w:asciiTheme="minorHAnsi" w:hAnsiTheme="minorHAnsi" w:cstheme="minorHAnsi"/>
          <w:sz w:val="22"/>
          <w:shd w:val="clear" w:color="auto" w:fill="FFFFFF"/>
        </w:rPr>
        <w:t xml:space="preserve"> It is likely that extraneous estrogen receptor activation during pregnancy is dangerous to the short-term and long-term health of the offspring, and this is a subject of ongoing research</w:t>
      </w:r>
      <w:r w:rsidR="006E0854">
        <w:rPr>
          <w:rFonts w:asciiTheme="minorHAnsi" w:hAnsiTheme="minorHAnsi" w:cstheme="minorHAnsi"/>
          <w:sz w:val="22"/>
          <w:shd w:val="clear" w:color="auto" w:fill="FFFFFF"/>
        </w:rPr>
        <w:t xml:space="preserve"> for our laboratory and others</w:t>
      </w:r>
      <w:r w:rsidR="00163EAF">
        <w:rPr>
          <w:rFonts w:asciiTheme="minorHAnsi" w:hAnsiTheme="minorHAnsi" w:cstheme="minorHAnsi"/>
          <w:sz w:val="22"/>
          <w:shd w:val="clear" w:color="auto" w:fill="FFFFFF"/>
        </w:rPr>
        <w:t>.</w:t>
      </w:r>
    </w:p>
    <w:p w14:paraId="7DBD477A" w14:textId="77777777" w:rsidR="000E6E78" w:rsidRDefault="000E6E78" w:rsidP="00F143E4">
      <w:pPr>
        <w:spacing w:line="480" w:lineRule="auto"/>
        <w:rPr>
          <w:rFonts w:asciiTheme="minorHAnsi" w:hAnsiTheme="minorHAnsi" w:cstheme="minorHAnsi"/>
          <w:sz w:val="22"/>
          <w:shd w:val="clear" w:color="auto" w:fill="FFFFFF"/>
        </w:rPr>
      </w:pPr>
    </w:p>
    <w:p w14:paraId="451740C3" w14:textId="5128CF7D" w:rsidR="000E6E78" w:rsidRDefault="00625088" w:rsidP="00F143E4">
      <w:p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On the offspring side, we have learned</w:t>
      </w:r>
      <w:r w:rsidRPr="00BC6DB1">
        <w:rPr>
          <w:rFonts w:asciiTheme="minorHAnsi" w:hAnsiTheme="minorHAnsi" w:cstheme="minorHAnsi"/>
          <w:sz w:val="22"/>
          <w:shd w:val="clear" w:color="auto" w:fill="FFFFFF"/>
        </w:rPr>
        <w:t xml:space="preserve"> </w:t>
      </w:r>
      <w:r>
        <w:rPr>
          <w:rFonts w:asciiTheme="minorHAnsi" w:hAnsiTheme="minorHAnsi" w:cstheme="minorHAnsi"/>
          <w:sz w:val="22"/>
          <w:shd w:val="clear" w:color="auto" w:fill="FFFFFF"/>
        </w:rPr>
        <w:t>that maternal diet during pregnancy can alter the offspring microbiome</w:t>
      </w:r>
      <w:r w:rsidR="006E0854">
        <w:rPr>
          <w:rFonts w:asciiTheme="minorHAnsi" w:hAnsiTheme="minorHAnsi" w:cstheme="minorHAnsi"/>
          <w:sz w:val="22"/>
          <w:shd w:val="clear" w:color="auto" w:fill="FFFFFF"/>
        </w:rPr>
        <w:t xml:space="preserve"> and its encoded functions</w:t>
      </w:r>
      <w:r>
        <w:rPr>
          <w:rFonts w:asciiTheme="minorHAnsi" w:hAnsiTheme="minorHAnsi" w:cstheme="minorHAnsi"/>
          <w:sz w:val="22"/>
          <w:shd w:val="clear" w:color="auto" w:fill="FFFFFF"/>
        </w:rPr>
        <w:t xml:space="preserve">, even beyond weaning. </w:t>
      </w:r>
      <w:r w:rsidR="006166B6" w:rsidRPr="00BC6DB1">
        <w:rPr>
          <w:rFonts w:asciiTheme="minorHAnsi" w:hAnsiTheme="minorHAnsi" w:cstheme="minorHAnsi"/>
          <w:sz w:val="22"/>
          <w:shd w:val="clear" w:color="auto" w:fill="FFFFFF"/>
        </w:rPr>
        <w:t>I</w:t>
      </w:r>
      <w:r w:rsidR="005D7664" w:rsidRPr="00BC6DB1">
        <w:rPr>
          <w:rFonts w:asciiTheme="minorHAnsi" w:hAnsiTheme="minorHAnsi" w:cstheme="minorHAnsi"/>
          <w:sz w:val="22"/>
          <w:shd w:val="clear" w:color="auto" w:fill="FFFFFF"/>
        </w:rPr>
        <w:t xml:space="preserve">n non-human primate juveniles fed a control diet for at least 6 months, the gut microbiome of </w:t>
      </w:r>
      <w:r w:rsidR="00C370AE" w:rsidRPr="00BC6DB1">
        <w:rPr>
          <w:rFonts w:asciiTheme="minorHAnsi" w:hAnsiTheme="minorHAnsi" w:cstheme="minorHAnsi"/>
          <w:sz w:val="22"/>
          <w:shd w:val="clear" w:color="auto" w:fill="FFFFFF"/>
        </w:rPr>
        <w:t>offspring</w:t>
      </w:r>
      <w:r w:rsidR="005D7664" w:rsidRPr="00BC6DB1">
        <w:rPr>
          <w:rFonts w:asciiTheme="minorHAnsi" w:hAnsiTheme="minorHAnsi" w:cstheme="minorHAnsi"/>
          <w:sz w:val="22"/>
          <w:shd w:val="clear" w:color="auto" w:fill="FFFFFF"/>
        </w:rPr>
        <w:t xml:space="preserve"> exposed to maternal high fat diet (</w:t>
      </w:r>
      <w:proofErr w:type="spellStart"/>
      <w:r w:rsidR="005D7664" w:rsidRPr="00BC6DB1">
        <w:rPr>
          <w:rFonts w:asciiTheme="minorHAnsi" w:hAnsiTheme="minorHAnsi" w:cstheme="minorHAnsi"/>
          <w:sz w:val="22"/>
          <w:shd w:val="clear" w:color="auto" w:fill="FFFFFF"/>
        </w:rPr>
        <w:t>mHFD</w:t>
      </w:r>
      <w:proofErr w:type="spellEnd"/>
      <w:r w:rsidR="005D7664" w:rsidRPr="00BC6DB1">
        <w:rPr>
          <w:rFonts w:asciiTheme="minorHAnsi" w:hAnsiTheme="minorHAnsi" w:cstheme="minorHAnsi"/>
          <w:sz w:val="22"/>
          <w:shd w:val="clear" w:color="auto" w:fill="FFFFFF"/>
        </w:rPr>
        <w:t xml:space="preserve">) consumption during pregnancy and lactation is persistently altered compared to their peers who were not exposed to </w:t>
      </w:r>
      <w:proofErr w:type="spellStart"/>
      <w:r w:rsidR="005D7664" w:rsidRPr="00BC6DB1">
        <w:rPr>
          <w:rFonts w:asciiTheme="minorHAnsi" w:hAnsiTheme="minorHAnsi" w:cstheme="minorHAnsi"/>
          <w:sz w:val="22"/>
          <w:shd w:val="clear" w:color="auto" w:fill="FFFFFF"/>
        </w:rPr>
        <w:t>mHFD</w:t>
      </w:r>
      <w:proofErr w:type="spellEnd"/>
      <w:r w:rsidR="005D7664"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ncomms4889","ISSN":"20411723","PMID":"24846660","abstract":"The intestinal microbiome is a unique ecosystem and an essential mediator of metabolism and obesity in mammals. However, studies investigating the impact of the diet on the establishment of the gut microbiome early in life are generally lacking, and most notably so in primate models. Here we report that a high-fat maternal or postnatal diet, but not obesity per se, structures the offspring's intestinal microbiome in Macaca fuscata (Japanese macaque). The resultant microbial dysbiosis is only partially corrected by a low-fat, control diet after weaning. Unexpectedly, early exposure to a high-fat diet diminished the abundance of non-pathogenic Campylobacter in the juvenile gut, suggesting a potential role for dietary fat in shaping commensal microbial communities in primates. Our data challenge the concept of an obesity-causing gut microbiome and rather provide evidence for a contribution of the maternal diet in establishing the microbiota, which in turn affects intestinal maintenance of metabolic health.","author":[{"dropping-particle":"","family":"Ma","given":"Jun","non-dropping-particle":"","parse-names":false,"suffix":""},{"dropping-particle":"","family":"Prince","given":"Amanda L.","non-dropping-particle":"","parse-names":false,"suffix":""},{"dropping-particle":"","family":"Bader","given":"David","non-dropping-particle":"","parse-names":false,"suffix":""},{"dropping-particle":"","family":"Hu","given":"Min","non-dropping-particle":"","parse-names":false,"suffix":""},{"dropping-particle":"","family":"Ganu","given":"Radhika","non-dropping-particle":"","parse-names":false,"suffix":""},{"dropping-particle":"","family":"Baquero","given":"Karalee","non-dropping-particle":"","parse-names":false,"suffix":""},{"dropping-particle":"","family":"Blundell","given":"Peter","non-dropping-particle":"","parse-names":false,"suffix":""},{"dropping-particle":"","family":"Harris","given":"R. Alan","non-dropping-particle":"","parse-names":false,"suffix":""},{"dropping-particle":"","family":"Frias","given":"Antonio E.","non-dropping-particle":"","parse-names":false,"suffix":""},{"dropping-particle":"","family":"Grove","given":"Kevin L.","non-dropping-particle":"","parse-names":false,"suffix":""},{"dropping-particle":"","family":"Aagaard","given":"Kjersti M.","non-dropping-particle":"","parse-names":false,"suffix":""}],"container-title":"Nature Communications","id":"ITEM-1","issue":"3889","issued":{"date-parts":[["2014"]]},"page":"1-11","publisher":"Nature Publishing Group","title":"High-fat maternal diet during pregnancy persistently alters the offspring microbiome in a primate model","type":"article-journal","volume":"5"},"uris":["http://www.mendeley.com/documents/?uuid=e29650bd-84d3-4792-b02a-279859196d58"]}],"mendeley":{"formattedCitation":"&lt;span style=\"baseline\"&gt; [99]&lt;/span&gt;","plainTextFormattedCitation":" [99]","previouslyFormattedCitation":"&lt;span style=\"baseline\"&gt; [99]&lt;/span&gt;"},"properties":{"noteIndex":0},"schema":"https://github.com/citation-style-language/schema/raw/master/csl-citation.json"}</w:instrText>
      </w:r>
      <w:r w:rsidR="005D7664"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w:t>
      </w:r>
      <w:r w:rsidR="006E0854">
        <w:rPr>
          <w:rFonts w:asciiTheme="minorHAnsi" w:hAnsiTheme="minorHAnsi" w:cstheme="minorHAnsi"/>
          <w:noProof/>
          <w:sz w:val="22"/>
          <w:shd w:val="clear" w:color="auto" w:fill="FFFFFF"/>
        </w:rPr>
        <w:t>6, 120, 121</w:t>
      </w:r>
      <w:r w:rsidR="003276C5" w:rsidRPr="003276C5">
        <w:rPr>
          <w:rFonts w:asciiTheme="minorHAnsi" w:hAnsiTheme="minorHAnsi" w:cstheme="minorHAnsi"/>
          <w:noProof/>
          <w:sz w:val="22"/>
          <w:shd w:val="clear" w:color="auto" w:fill="FFFFFF"/>
        </w:rPr>
        <w:t>]</w:t>
      </w:r>
      <w:r w:rsidR="005D7664"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B34434" w:rsidRPr="00BC6DB1">
        <w:rPr>
          <w:rFonts w:asciiTheme="minorHAnsi" w:hAnsiTheme="minorHAnsi" w:cstheme="minorHAnsi"/>
          <w:sz w:val="22"/>
          <w:shd w:val="clear" w:color="auto" w:fill="FFFFFF"/>
        </w:rPr>
        <w:t xml:space="preserve"> </w:t>
      </w:r>
      <w:r w:rsidR="00C370AE" w:rsidRPr="00BC6DB1">
        <w:rPr>
          <w:rFonts w:asciiTheme="minorHAnsi" w:hAnsiTheme="minorHAnsi" w:cstheme="minorHAnsi"/>
          <w:sz w:val="22"/>
          <w:shd w:val="clear" w:color="auto" w:fill="FFFFFF"/>
        </w:rPr>
        <w:t xml:space="preserve">The difference seen in this </w:t>
      </w:r>
      <w:proofErr w:type="spellStart"/>
      <w:r w:rsidR="00C370AE" w:rsidRPr="00BC6DB1">
        <w:rPr>
          <w:rFonts w:asciiTheme="minorHAnsi" w:hAnsiTheme="minorHAnsi" w:cstheme="minorHAnsi"/>
          <w:sz w:val="22"/>
          <w:shd w:val="clear" w:color="auto" w:fill="FFFFFF"/>
        </w:rPr>
        <w:t>mHFD</w:t>
      </w:r>
      <w:proofErr w:type="spellEnd"/>
      <w:r w:rsidR="00C370AE" w:rsidRPr="00BC6DB1">
        <w:rPr>
          <w:rFonts w:asciiTheme="minorHAnsi" w:hAnsiTheme="minorHAnsi" w:cstheme="minorHAnsi"/>
          <w:sz w:val="22"/>
          <w:shd w:val="clear" w:color="auto" w:fill="FFFFFF"/>
        </w:rPr>
        <w:t>-exposed gut microbiome occur</w:t>
      </w:r>
      <w:r w:rsidR="006166B6" w:rsidRPr="00BC6DB1">
        <w:rPr>
          <w:rFonts w:asciiTheme="minorHAnsi" w:hAnsiTheme="minorHAnsi" w:cstheme="minorHAnsi"/>
          <w:sz w:val="22"/>
          <w:shd w:val="clear" w:color="auto" w:fill="FFFFFF"/>
        </w:rPr>
        <w:t>s</w:t>
      </w:r>
      <w:r w:rsidR="00C370AE" w:rsidRPr="00BC6DB1">
        <w:rPr>
          <w:rFonts w:asciiTheme="minorHAnsi" w:hAnsiTheme="minorHAnsi" w:cstheme="minorHAnsi"/>
          <w:sz w:val="22"/>
          <w:shd w:val="clear" w:color="auto" w:fill="FFFFFF"/>
        </w:rPr>
        <w:t xml:space="preserve"> ind</w:t>
      </w:r>
      <w:r w:rsidR="00B34434" w:rsidRPr="00BC6DB1">
        <w:rPr>
          <w:rFonts w:asciiTheme="minorHAnsi" w:hAnsiTheme="minorHAnsi" w:cstheme="minorHAnsi"/>
          <w:sz w:val="22"/>
          <w:shd w:val="clear" w:color="auto" w:fill="FFFFFF"/>
        </w:rPr>
        <w:t>ependent of juvenile</w:t>
      </w:r>
      <w:r w:rsidR="00C370AE" w:rsidRPr="00BC6DB1">
        <w:rPr>
          <w:rFonts w:asciiTheme="minorHAnsi" w:hAnsiTheme="minorHAnsi" w:cstheme="minorHAnsi"/>
          <w:sz w:val="22"/>
          <w:shd w:val="clear" w:color="auto" w:fill="FFFFFF"/>
        </w:rPr>
        <w:t xml:space="preserve"> obesity</w:t>
      </w:r>
      <w:r w:rsidR="007127FB">
        <w:rPr>
          <w:rFonts w:asciiTheme="minorHAnsi" w:hAnsiTheme="minorHAnsi" w:cstheme="minorHAnsi"/>
          <w:sz w:val="22"/>
          <w:shd w:val="clear" w:color="auto" w:fill="FFFFFF"/>
        </w:rPr>
        <w:t xml:space="preserve">, </w:t>
      </w:r>
      <w:r w:rsidR="006166B6" w:rsidRPr="00BC6DB1">
        <w:rPr>
          <w:rFonts w:asciiTheme="minorHAnsi" w:hAnsiTheme="minorHAnsi" w:cstheme="minorHAnsi"/>
          <w:sz w:val="22"/>
          <w:shd w:val="clear" w:color="auto" w:fill="FFFFFF"/>
        </w:rPr>
        <w:t>is</w:t>
      </w:r>
      <w:r w:rsidR="00C370AE" w:rsidRPr="00BC6DB1">
        <w:rPr>
          <w:rFonts w:asciiTheme="minorHAnsi" w:hAnsiTheme="minorHAnsi" w:cstheme="minorHAnsi"/>
          <w:sz w:val="22"/>
          <w:shd w:val="clear" w:color="auto" w:fill="FFFFFF"/>
        </w:rPr>
        <w:t xml:space="preserve"> refractory to probiotic/prebiotic therapy</w:t>
      </w:r>
      <w:r w:rsidR="007127FB">
        <w:rPr>
          <w:rFonts w:asciiTheme="minorHAnsi" w:hAnsiTheme="minorHAnsi" w:cstheme="minorHAnsi"/>
          <w:sz w:val="22"/>
          <w:shd w:val="clear" w:color="auto" w:fill="FFFFFF"/>
        </w:rPr>
        <w:t>, and is observed at least 6 months</w:t>
      </w:r>
      <w:r w:rsidR="00DB36D9">
        <w:rPr>
          <w:rFonts w:asciiTheme="minorHAnsi" w:hAnsiTheme="minorHAnsi" w:cstheme="minorHAnsi"/>
          <w:sz w:val="22"/>
          <w:shd w:val="clear" w:color="auto" w:fill="FFFFFF"/>
        </w:rPr>
        <w:t xml:space="preserve"> and up to 2-plus years</w:t>
      </w:r>
      <w:r w:rsidR="007127FB">
        <w:rPr>
          <w:rFonts w:asciiTheme="minorHAnsi" w:hAnsiTheme="minorHAnsi" w:cstheme="minorHAnsi"/>
          <w:sz w:val="22"/>
          <w:shd w:val="clear" w:color="auto" w:fill="FFFFFF"/>
        </w:rPr>
        <w:t xml:space="preserve"> after the cessation of </w:t>
      </w:r>
      <w:proofErr w:type="spellStart"/>
      <w:r w:rsidR="007127FB">
        <w:rPr>
          <w:rFonts w:asciiTheme="minorHAnsi" w:hAnsiTheme="minorHAnsi" w:cstheme="minorHAnsi"/>
          <w:sz w:val="22"/>
          <w:shd w:val="clear" w:color="auto" w:fill="FFFFFF"/>
        </w:rPr>
        <w:t>mHFD</w:t>
      </w:r>
      <w:proofErr w:type="spellEnd"/>
      <w:r w:rsidR="007127FB">
        <w:rPr>
          <w:rFonts w:asciiTheme="minorHAnsi" w:hAnsiTheme="minorHAnsi" w:cstheme="minorHAnsi"/>
          <w:sz w:val="22"/>
          <w:shd w:val="clear" w:color="auto" w:fill="FFFFFF"/>
        </w:rPr>
        <w:t xml:space="preserve"> consumption</w:t>
      </w:r>
      <w:r w:rsidR="00C370AE"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ncomms4889","ISSN":"20411723","PMID":"24846660","abstract":"The intestinal microbiome is a unique ecosystem and an essential mediator of metabolism and obesity in mammals. However, studies investigating the impact of the diet on the establishment of the gut microbiome early in life are generally lacking, and most notably so in primate models. Here we report that a high-fat maternal or postnatal diet, but not obesity per se, structures the offspring's intestinal microbiome in Macaca fuscata (Japanese macaque). The resultant microbial dysbiosis is only partially corrected by a low-fat, control diet after weaning. Unexpectedly, early exposure to a high-fat diet diminished the abundance of non-pathogenic Campylobacter in the juvenile gut, suggesting a potential role for dietary fat in shaping commensal microbial communities in primates. Our data challenge the concept of an obesity-causing gut microbiome and rather provide evidence for a contribution of the maternal diet in establishing the microbiota, which in turn affects intestinal maintenance of metabolic health.","author":[{"dropping-particle":"","family":"Ma","given":"Jun","non-dropping-particle":"","parse-names":false,"suffix":""},{"dropping-particle":"","family":"Prince","given":"Amanda L.","non-dropping-particle":"","parse-names":false,"suffix":""},{"dropping-particle":"","family":"Bader","given":"David","non-dropping-particle":"","parse-names":false,"suffix":""},{"dropping-particle":"","family":"Hu","given":"Min","non-dropping-particle":"","parse-names":false,"suffix":""},{"dropping-particle":"","family":"Ganu","given":"Radhika","non-dropping-particle":"","parse-names":false,"suffix":""},{"dropping-particle":"","family":"Baquero","given":"Karalee","non-dropping-particle":"","parse-names":false,"suffix":""},{"dropping-particle":"","family":"Blundell","given":"Peter","non-dropping-particle":"","parse-names":false,"suffix":""},{"dropping-particle":"","family":"Harris","given":"R. Alan","non-dropping-particle":"","parse-names":false,"suffix":""},{"dropping-particle":"","family":"Frias","given":"Antonio E.","non-dropping-particle":"","parse-names":false,"suffix":""},{"dropping-particle":"","family":"Grove","given":"Kevin L.","non-dropping-particle":"","parse-names":false,"suffix":""},{"dropping-particle":"","family":"Aagaard","given":"Kjersti M.","non-dropping-particle":"","parse-names":false,"suffix":""}],"container-title":"Nature Communications","id":"ITEM-1","issue":"3889","issued":{"date-parts":[["2014"]]},"page":"1-11","publisher":"Nature Publishing Group","title":"High-fat maternal diet during pregnancy persistently alters the offspring microbiome in a primate model","type":"article-journal","volume":"5"},"uris":["http://www.mendeley.com/documents/?uuid=e29650bd-84d3-4792-b02a-279859196d58"]},{"id":"ITEM-2","itemData":{"DOI":"10.1186/s12866-018-1169-9","ISBN":"1286601811699","ISSN":"14712180","PMID":"29621980","abstract":"© 2018 The Author(s). Background: We and others have previously shown that alterations in the mammalian gut microbiome are associated with diet, notably early life exposure to a maternal high fat diet (HFD). Here, we aimed to further these studies by examining alterations in the gut microbiome of juvenile Japanese macaques (Macaca fuscata) that were exposed to a maternal HFD, weaned onto a control diet, and later supplemented with a synbiotic comprised of psyllium seed and Enterococcus and Lactobacillus species. Results: Eighteen month old offspring (n = 7) of 36% HFD fed dams were fed a control (14% fat) diet post weaning, then were synbiotic supplemented for 75 days and longitudinal stool and serum samples were obtained. All stool samples were subjected to 16S rRNA metagenomic sequencing, and microbiome profiles and serum lipids and triglycerides were compared to untreated, healthy age matched and diet matched controls (n = 7). Overall, 16S-based metagenomic analysis revealed that supplementation exerted minimal alterations to the gut microbiome including transient increased abundance of Lactobacillus species and decreased abundance of few bacterial genera, including Faecalibacterium and Anaerovibrio. However, serum lipid analysis revealed significant decreases in triglycerides, cholesterol, and LDL (p &lt; 0.05). Nevertheless, supplemented juveniles challenged 4 months later were not protected from HFD-induced gut dysbiosis. Conclusions: Synbiotic supplementation is temporally associated with alterations in the gut microbiome and host lipid profiles of juvenile Japanese macaques that were previously exposed to a maternal HFD. Despite these presumptive temporal benefits, a protective effect against later HFD-challenge gut dysbiosis was not observed.","author":[{"dropping-particle":"","family":"Pace","given":"Ryan M.","non-dropping-particle":"","parse-names":false,"suffix":""},{"dropping-particle":"","family":"Prince","given":"Amanda L.","non-dropping-particle":"","parse-names":false,"suffix":""},{"dropping-particle":"","family":"Ma","given":"Jun","non-dropping-particle":"","parse-names":false,"suffix":""},{"dropping-particle":"","family":"Belfort","given":"Benjamin D.W.","non-dropping-particle":"","parse-names":false,"suffix":""},{"dropping-particle":"","family":"Harvey","given":"Alexia S.","non-dropping-particle":"","parse-names":false,"suffix":""},{"dropping-particle":"","family":"Hu","given":"Min","non-dropping-particle":"","parse-names":false,"suffix":""},{"dropping-particle":"","family":"Baquero","given":"Karalee","non-dropping-particle":"","parse-names":false,"suffix":""},{"dropping-particle":"","family":"Blundell","given":"Peter","non-dropping-particle":"","parse-names":false,"suffix":""},{"dropping-particle":"","family":"Takahashi","given":"Diana","non-dropping-particle":"","parse-names":false,"suffix":""},{"dropping-particle":"","family":"Dean","given":"Tyler","non-dropping-particle":"","parse-names":false,"suffix":""},{"dropping-particle":"","family":"Kievit","given":"Paul","non-dropping-particle":"","parse-names":false,"suffix":""},{"dropping-particle":"","family":"Sullivan","given":"Elinor L.","non-dropping-particle":"","parse-names":false,"suffix":""},{"dropping-particle":"","family":"Friedman","given":"Jacob E.","non-dropping-particle":"","parse-names":false,"suffix":""},{"dropping-particle":"","family":"Grove","given":"Kevin","non-dropping-particle":"","parse-names":false,"suffix":""},{"dropping-particle":"","family":"Aagaard","given":"Kjersti M.","non-dropping-particle":"","parse-names":false,"suffix":""}],"container-title":"BMC Microbiology","id":"ITEM-2","issue":"28","issued":{"date-parts":[["2018"]]},"page":"1-13","publisher":"BMC Microbiology","title":"Modulations in the offspring gut microbiome are refractory to postnatal synbiotic supplementation among juvenile primates","type":"article-journal","volume":"18"},"uris":["http://www.mendeley.com/documents/?uuid=e842d39e-7692-4460-9532-0d1a4526e582"]}],"mendeley":{"formattedCitation":"&lt;span style=\"baseline\"&gt; [99,120]&lt;/span&gt;","plainTextFormattedCitation":" [99,120]","previouslyFormattedCitation":"&lt;span style=\"baseline\"&gt; [99,120]&lt;/span&gt;"},"properties":{"noteIndex":0},"schema":"https://github.com/citation-style-language/schema/raw/master/csl-citation.json"}</w:instrText>
      </w:r>
      <w:r w:rsidR="00C370AE"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w:t>
      </w:r>
      <w:r w:rsidR="006E0854">
        <w:rPr>
          <w:rFonts w:asciiTheme="minorHAnsi" w:hAnsiTheme="minorHAnsi" w:cstheme="minorHAnsi"/>
          <w:noProof/>
          <w:sz w:val="22"/>
          <w:shd w:val="clear" w:color="auto" w:fill="FFFFFF"/>
        </w:rPr>
        <w:t>6</w:t>
      </w:r>
      <w:r w:rsidR="003276C5" w:rsidRPr="003276C5">
        <w:rPr>
          <w:rFonts w:asciiTheme="minorHAnsi" w:hAnsiTheme="minorHAnsi" w:cstheme="minorHAnsi"/>
          <w:noProof/>
          <w:sz w:val="22"/>
          <w:shd w:val="clear" w:color="auto" w:fill="FFFFFF"/>
        </w:rPr>
        <w:t>,120</w:t>
      </w:r>
      <w:r w:rsidR="006E0854">
        <w:rPr>
          <w:rFonts w:asciiTheme="minorHAnsi" w:hAnsiTheme="minorHAnsi" w:cstheme="minorHAnsi"/>
          <w:noProof/>
          <w:sz w:val="22"/>
          <w:shd w:val="clear" w:color="auto" w:fill="FFFFFF"/>
        </w:rPr>
        <w:t>, 121</w:t>
      </w:r>
      <w:r w:rsidR="003276C5" w:rsidRPr="003276C5">
        <w:rPr>
          <w:rFonts w:asciiTheme="minorHAnsi" w:hAnsiTheme="minorHAnsi" w:cstheme="minorHAnsi"/>
          <w:noProof/>
          <w:sz w:val="22"/>
          <w:shd w:val="clear" w:color="auto" w:fill="FFFFFF"/>
        </w:rPr>
        <w:t>]</w:t>
      </w:r>
      <w:r w:rsidR="00C370AE"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9A7510">
        <w:rPr>
          <w:rFonts w:asciiTheme="minorHAnsi" w:hAnsiTheme="minorHAnsi" w:cstheme="minorHAnsi"/>
          <w:sz w:val="22"/>
          <w:shd w:val="clear" w:color="auto" w:fill="FFFFFF"/>
        </w:rPr>
        <w:t xml:space="preserve"> </w:t>
      </w:r>
    </w:p>
    <w:p w14:paraId="5498231F" w14:textId="77777777" w:rsidR="000E6E78" w:rsidRDefault="000E6E78" w:rsidP="00F143E4">
      <w:pPr>
        <w:spacing w:line="480" w:lineRule="auto"/>
        <w:rPr>
          <w:rFonts w:asciiTheme="minorHAnsi" w:hAnsiTheme="minorHAnsi" w:cstheme="minorHAnsi"/>
          <w:sz w:val="22"/>
          <w:shd w:val="clear" w:color="auto" w:fill="FFFFFF"/>
        </w:rPr>
      </w:pPr>
    </w:p>
    <w:p w14:paraId="4E32747D" w14:textId="0FCEE080" w:rsidR="008831C9" w:rsidRPr="00BC6DB1" w:rsidRDefault="009A7510" w:rsidP="00F143E4">
      <w:p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Additionally, the maternal microbiome during pregnancy can impact development of the offspring immune system</w:t>
      </w:r>
      <w:r w:rsidR="00DB36D9">
        <w:rPr>
          <w:rFonts w:asciiTheme="minorHAnsi" w:hAnsiTheme="minorHAnsi" w:cstheme="minorHAnsi"/>
          <w:sz w:val="22"/>
          <w:shd w:val="clear" w:color="auto" w:fill="FFFFFF"/>
        </w:rPr>
        <w:t xml:space="preserve"> [8</w:t>
      </w:r>
      <w:proofErr w:type="gramStart"/>
      <w:r w:rsidR="00DB36D9">
        <w:rPr>
          <w:rFonts w:asciiTheme="minorHAnsi" w:hAnsiTheme="minorHAnsi" w:cstheme="minorHAnsi"/>
          <w:sz w:val="22"/>
          <w:shd w:val="clear" w:color="auto" w:fill="FFFFFF"/>
        </w:rPr>
        <w:t>,45,99,132</w:t>
      </w:r>
      <w:proofErr w:type="gramEnd"/>
      <w:r w:rsidR="00DB36D9">
        <w:rPr>
          <w:rFonts w:asciiTheme="minorHAnsi" w:hAnsiTheme="minorHAnsi" w:cstheme="minorHAnsi"/>
          <w:sz w:val="22"/>
          <w:shd w:val="clear" w:color="auto" w:fill="FFFFFF"/>
        </w:rPr>
        <w:t>-134]</w:t>
      </w:r>
      <w:r>
        <w:rPr>
          <w:rFonts w:asciiTheme="minorHAnsi" w:hAnsiTheme="minorHAnsi" w:cstheme="minorHAnsi"/>
          <w:sz w:val="22"/>
          <w:shd w:val="clear" w:color="auto" w:fill="FFFFFF"/>
        </w:rPr>
        <w:t>. In mice, transient colonization of dams results in increased innate immune development in postnatal pups, enabling improved inflammatory response and intestinal symbiosis compared to their germ-free counterparts</w:t>
      </w:r>
      <w:r w:rsidR="002B2DA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6/science.aad2571","abstract":"In utero, babies are relatively microbe-free but are quickly colonized at birth. These early microbial residents help to shape our immune systems. Gomez de Agüero et al. wondered whether the maternal microbiome also affects the of springs&amp;#039; immune system during gestation. To do this, they transiently colonized otherwise microbe-free pregnant mice. Compared to those born to microbe-free moms, pups born to colonized moms had increased numbers of certain innate immune cells and different patterns of gene expression in their guts.Science, this issue p. 1296Postnatal colonization of the body with microbes is assumed to be the main stimulus to postnatal immune development. By transiently colonizing pregnant female mice, we show that the maternal microbiota shapes the immune system of the offspring. Gestational colonization increases intestinal group 3 innate lymphoid cells and F4/80+CD11c+ mononuclear cells in the pups. Maternal colonization reprograms intestinal transcriptional profiles of the offspring, including increased expression of genes encoding epithelial antibacterial peptides and metabolism of microbial molecules. Some of these effects are dependent on maternal antibodies that potentially retain microbial molecules and transmit them to the offspring during pregnancy and in milk. Pups born to mothers transiently colonized in pregnancy are better able to avoid inflammatory responses to microbial molecules and penetration of intestinal microbes.","author":[{"dropping-particle":"","family":"Gomez de Agüero","given":"Mercedes","non-dropping-particle":"","parse-names":false,"suffix":""},{"dropping-particle":"","family":"Ganal-Vonarburg","given":"Stephanie C","non-dropping-particle":"","parse-names":false,"suffix":""},{"dropping-particle":"","family":"Fuhrer","given":"Tobias","non-dropping-particle":"","parse-names":false,"suffix":""},{"dropping-particle":"","family":"Rupp","given":"Sandra","non-dropping-particle":"","parse-names":false,"suffix":""},{"dropping-particle":"","family":"Uchimura","given":"Yasuhiro","non-dropping-particle":"","parse-names":false,"suffix":""},{"dropping-particle":"","family":"Li","given":"Hai","non-dropping-particle":"","parse-names":false,"suffix":""},{"dropping-particle":"","family":"Steinert","given":"Anna","non-dropping-particle":"","parse-names":false,"suffix":""},{"dropping-particle":"","family":"Heikenwalder","given":"Mathias","non-dropping-particle":"","parse-names":false,"suffix":""},{"dropping-particle":"","family":"Hapfelmeier","given":"Siegfried","non-dropping-particle":"","parse-names":false,"suffix":""},{"dropping-particle":"","family":"Sauer","given":"Uwe","non-dropping-particle":"","parse-names":false,"suffix":""},{"dropping-particle":"","family":"McCoy","given":"Kathy D","non-dropping-particle":"","parse-names":false,"suffix":""},{"dropping-particle":"","family":"Macpherson","given":"Andrew J","non-dropping-particle":"","parse-names":false,"suffix":""}],"container-title":"Science","id":"ITEM-1","issue":"6279","issued":{"date-parts":[["2016","3","18"]]},"page":"1296 LP - 1302","title":"The maternal microbiota drives early postnatal innate immune development","type":"article-journal","volume":"351"},"uris":["http://www.mendeley.com/documents/?uuid=3f72cf99-08da-4677-af3f-336bff04aacd"]}],"mendeley":{"formattedCitation":"&lt;span style=\"baseline\"&gt; [132]&lt;/span&gt;","plainTextFormattedCitation":" [132]","previouslyFormattedCitation":"&lt;span style=\"baseline\"&gt; [132]&lt;/span&gt;"},"properties":{"noteIndex":0},"schema":"https://github.com/citation-style-language/schema/raw/master/csl-citation.json"}</w:instrText>
      </w:r>
      <w:r w:rsidR="002B2DA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32]</w:t>
      </w:r>
      <w:r w:rsidR="002B2DA1">
        <w:rPr>
          <w:rFonts w:asciiTheme="minorHAnsi" w:hAnsiTheme="minorHAnsi" w:cstheme="minorHAnsi"/>
          <w:sz w:val="22"/>
          <w:shd w:val="clear" w:color="auto" w:fill="FFFFFF"/>
        </w:rPr>
        <w:fldChar w:fldCharType="end"/>
      </w:r>
      <w:r>
        <w:rPr>
          <w:rFonts w:asciiTheme="minorHAnsi" w:hAnsiTheme="minorHAnsi" w:cstheme="minorHAnsi"/>
          <w:sz w:val="22"/>
          <w:shd w:val="clear" w:color="auto" w:fill="FFFFFF"/>
        </w:rPr>
        <w:t xml:space="preserve">. </w:t>
      </w:r>
      <w:r w:rsidR="002A571E">
        <w:rPr>
          <w:rFonts w:asciiTheme="minorHAnsi" w:hAnsiTheme="minorHAnsi" w:cstheme="minorHAnsi"/>
          <w:sz w:val="22"/>
          <w:shd w:val="clear" w:color="auto" w:fill="FFFFFF"/>
        </w:rPr>
        <w:t>Another group</w:t>
      </w:r>
      <w:r>
        <w:rPr>
          <w:rFonts w:asciiTheme="minorHAnsi" w:hAnsiTheme="minorHAnsi" w:cstheme="minorHAnsi"/>
          <w:sz w:val="22"/>
          <w:shd w:val="clear" w:color="auto" w:fill="FFFFFF"/>
        </w:rPr>
        <w:t xml:space="preserve"> administered antibiotics to pregnant and breastfeeding dams, resulting in </w:t>
      </w:r>
      <w:r w:rsidR="002A571E">
        <w:rPr>
          <w:rFonts w:asciiTheme="minorHAnsi" w:hAnsiTheme="minorHAnsi" w:cstheme="minorHAnsi"/>
          <w:sz w:val="22"/>
          <w:shd w:val="clear" w:color="auto" w:fill="FFFFFF"/>
        </w:rPr>
        <w:t>increased adaptive immune cell counts in postnatal pups</w:t>
      </w:r>
      <w:r w:rsidR="002A571E">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s40168-018-0511-7","ISSN":"20492618","PMID":"29981583","abstract":"Background: Early life microbiota is an important determinant of immune and metabolic development and may have lasting consequences. The maternal gut microbiota during pregnancy or breastfeeding is important for defining infant gut microbiota. We hypothesized that maternal gut microbiota during pregnancy and breastfeeding is a critical determinant of infant immunity. To test this, pregnant BALB/c dams were fed vancomycin for 5 days prior to delivery (gestation; Mg), 14 days postpartum during nursing (Mn), or during gestation and nursing (Mgn), or no vancomycin (Mc). We analyzed adaptive immunity and gut microbiota in dams and pups at various times after delivery. Results: In addition to direct alterations to maternal gut microbial composition, pup gut microbiota displayed lower α-diversity and distinct community clusters according to timing of maternal vancomycin. Vancomycin was undetectable in maternal and offspring sera, therefore the observed changes in the microbiota of stomach contents (as a proxy for breastmilk) and pup gut signify an indirect mechanism through which maternal intestinal microbiota influences extra-intestinal and neonatal commensal colonization. These effects on microbiota influenced both maternal and offspring immunity. Maternal immunity was altered, as demonstrated by significantly higher levels of both total IgG and IgM in Mgn and Mn breastmilk when compared to Mc. In pups, lymphocyte numbers in the spleens of Pg and Pn were significantly increased compared to Pc. This increase in cellularity was in part attributable to elevated numbers of both CD4+ T cells and B cells, most notable Follicular B cells. Conclusion: Our results indicate that perturbations to maternal gut microbiota dictate neonatal adaptive immunity.","author":[{"dropping-particle":"","family":"Nyangahu","given":"Donald D.","non-dropping-particle":"","parse-names":false,"suffix":""},{"dropping-particle":"","family":"Lennard","given":"Katie S.","non-dropping-particle":"","parse-names":false,"suffix":""},{"dropping-particle":"","family":"Brown","given":"Bryan P.","non-dropping-particle":"","parse-names":false,"suffix":""},{"dropping-particle":"","family":"Darby","given":"Matthew G.","non-dropping-particle":"","parse-names":false,"suffix":""},{"dropping-particle":"","family":"Wendoh","given":"Jerome M.","non-dropping-particle":"","parse-names":false,"suffix":""},{"dropping-particle":"","family":"Havyarimana","given":"Enock","non-dropping-particle":"","parse-names":false,"suffix":""},{"dropping-particle":"","family":"Smith","given":"Peter","non-dropping-particle":"","parse-names":false,"suffix":""},{"dropping-particle":"","family":"Butcher","given":"James","non-dropping-particle":"","parse-names":false,"suffix":""},{"dropping-particle":"","family":"Stintzi","given":"Alain","non-dropping-particle":"","parse-names":false,"suffix":""},{"dropping-particle":"","family":"Mulder","given":"Nicola","non-dropping-particle":"","parse-names":false,"suffix":""},{"dropping-particle":"","family":"Horsnell","given":"William","non-dropping-particle":"","parse-names":false,"suffix":""},{"dropping-particle":"","family":"Jaspan","given":"Heather B.","non-dropping-particle":"","parse-names":false,"suffix":""}],"container-title":"Microbiome","id":"ITEM-1","issue":"1","issued":{"date-parts":[["2018"]]},"page":"1-10","publisher":"Microbiome","title":"Disruption of maternal gut microbiota during gestation alters offspring microbiota and immunity","type":"article-journal","volume":"6"},"uris":["http://www.mendeley.com/documents/?uuid=82fb3326-ba2c-4384-aa41-96cba5ee2907"]}],"mendeley":{"formattedCitation":"&lt;span style=\"baseline\"&gt; [133]&lt;/span&gt;","plainTextFormattedCitation":" [133]","previouslyFormattedCitation":"&lt;span style=\"baseline\"&gt; [133]&lt;/span&gt;"},"properties":{"noteIndex":0},"schema":"https://github.com/citation-style-language/schema/raw/master/csl-citation.json"}</w:instrText>
      </w:r>
      <w:r w:rsidR="002A571E">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33]</w:t>
      </w:r>
      <w:r w:rsidR="002A571E">
        <w:rPr>
          <w:rFonts w:asciiTheme="minorHAnsi" w:hAnsiTheme="minorHAnsi" w:cstheme="minorHAnsi"/>
          <w:sz w:val="22"/>
          <w:shd w:val="clear" w:color="auto" w:fill="FFFFFF"/>
        </w:rPr>
        <w:fldChar w:fldCharType="end"/>
      </w:r>
      <w:r w:rsidR="002B2DA1">
        <w:rPr>
          <w:rFonts w:asciiTheme="minorHAnsi" w:hAnsiTheme="minorHAnsi" w:cstheme="minorHAnsi"/>
          <w:sz w:val="22"/>
          <w:shd w:val="clear" w:color="auto" w:fill="FFFFFF"/>
        </w:rPr>
        <w:t>.</w:t>
      </w:r>
      <w:r w:rsidR="002A571E">
        <w:rPr>
          <w:rFonts w:asciiTheme="minorHAnsi" w:hAnsiTheme="minorHAnsi" w:cstheme="minorHAnsi"/>
          <w:sz w:val="22"/>
          <w:shd w:val="clear" w:color="auto" w:fill="FFFFFF"/>
        </w:rPr>
        <w:t xml:space="preserve"> The maternal microbiome clearly impacts the offspring’s health in early life, but the infant microbiome can also shape later child development. Based on data from the </w:t>
      </w:r>
      <w:r w:rsidR="002A571E" w:rsidRPr="002A571E">
        <w:rPr>
          <w:rFonts w:asciiTheme="minorHAnsi" w:hAnsiTheme="minorHAnsi" w:cstheme="minorHAnsi"/>
          <w:sz w:val="22"/>
          <w:shd w:val="clear" w:color="auto" w:fill="FFFFFF"/>
        </w:rPr>
        <w:t xml:space="preserve">Canadian Healthy Infant Longitudinal Development (CHILD) </w:t>
      </w:r>
      <w:r w:rsidR="002A571E">
        <w:rPr>
          <w:rFonts w:asciiTheme="minorHAnsi" w:hAnsiTheme="minorHAnsi" w:cstheme="minorHAnsi"/>
          <w:sz w:val="22"/>
          <w:shd w:val="clear" w:color="auto" w:fill="FFFFFF"/>
        </w:rPr>
        <w:t>s</w:t>
      </w:r>
      <w:r w:rsidR="002A571E" w:rsidRPr="002A571E">
        <w:rPr>
          <w:rFonts w:asciiTheme="minorHAnsi" w:hAnsiTheme="minorHAnsi" w:cstheme="minorHAnsi"/>
          <w:sz w:val="22"/>
          <w:shd w:val="clear" w:color="auto" w:fill="FFFFFF"/>
        </w:rPr>
        <w:t>tudy</w:t>
      </w:r>
      <w:r w:rsidR="002A571E">
        <w:rPr>
          <w:rFonts w:asciiTheme="minorHAnsi" w:hAnsiTheme="minorHAnsi" w:cstheme="minorHAnsi"/>
          <w:sz w:val="22"/>
          <w:shd w:val="clear" w:color="auto" w:fill="FFFFFF"/>
        </w:rPr>
        <w:t>, certain gut microbes present in the infant microbiome within the first 100 days of life are able to confer protection against development of asthma by 1-3 years old</w:t>
      </w:r>
      <w:r w:rsidR="002A571E">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6/scitranslmed.aab2271","ISSN":"19466242","PMID":"26424567","abstract":"Asthma is the most prevalent pediatric chronic disease and affects more than 300 million people worldwide. Recent evidence in mice has identified a \"critical window\" early in life where gut microbial changes (dysbiosis) are most influential in experimental asthma. However, current research has yet to establish whether these changes precede or are involved in human asthma. We compared the gut microbiota of 319 subjects enrolled in the Canadian Healthy Infant Longitudinal Development (CHILD) Study, and show that infants at risk of asthma exhibited transient gut microbial dysbiosis during the first 100 days of life. The relative abundance of the bacterial genera Lachnospira, Veillonella, Faecalibacterium, and Rothia was significantly decreased in children at risk of asthma. This reduction in bacterial taxa was accompanied by reduced levels of fecal acetate and dysregulation of enterohepatic metabolites. Inoculation of germ-free mice with these four bacterial taxa ameliorated airway inflammation in their adult progeny, demonstrating a causal role of these bacterial taxa in averting asthma development. These results enhance the potential for future microbe-based diagnostics and therapies, potentially in the form of probiotics, to prevent the development of asthma and other related allergic diseases in children.","author":[{"dropping-particle":"","family":"Arrieta","given":"Marie Claire","non-dropping-particle":"","parse-names":false,"suffix":""},{"dropping-particle":"","family":"Stiemsma","given":"Leah T.","non-dropping-particle":"","parse-names":false,"suffix":""},{"dropping-particle":"","family":"Dimitriu","given":"Pedro A.","non-dropping-particle":"","parse-names":false,"suffix":""},{"dropping-particle":"","family":"Thorson","given":"Lisa","non-dropping-particle":"","parse-names":false,"suffix":""},{"dropping-particle":"","family":"Russell","given":"Shannon","non-dropping-particle":"","parse-names":false,"suffix":""},{"dropping-particle":"","family":"Yurist-Doutsch","given":"Sophie","non-dropping-particle":"","parse-names":false,"suffix":""},{"dropping-particle":"","family":"Kuzeljevic","given":"Boris","non-dropping-particle":"","parse-names":false,"suffix":""},{"dropping-particle":"","family":"Gold","given":"Matthew J.","non-dropping-particle":"","parse-names":false,"suffix":""},{"dropping-particle":"","family":"Britton","given":"Heidi M.","non-dropping-particle":"","parse-names":false,"suffix":""},{"dropping-particle":"","family":"Lefebvre","given":"Diana L.","non-dropping-particle":"","parse-names":false,"suffix":""},{"dropping-particle":"","family":"Subbarao","given":"Padmaja","non-dropping-particle":"","parse-names":false,"suffix":""},{"dropping-particle":"","family":"Mandhane","given":"Piush","non-dropping-particle":"","parse-names":false,"suffix":""},{"dropping-particle":"","family":"Becker","given":"Allan","non-dropping-particle":"","parse-names":false,"suffix":""},{"dropping-particle":"","family":"McNagny","given":"Kelly M.","non-dropping-particle":"","parse-names":false,"suffix":""},{"dropping-particle":"","family":"Sears","given":"Malcolm R.","non-dropping-particle":"","parse-names":false,"suffix":""},{"dropping-particle":"","family":"Kollmann","given":"Tobias","non-dropping-particle":"","parse-names":false,"suffix":""},{"dropping-particle":"","family":"Mohn","given":"William W.","non-dropping-particle":"","parse-names":false,"suffix":""},{"dropping-particle":"","family":"Turvey","given":"Stuart E.","non-dropping-particle":"","parse-names":false,"suffix":""},{"dropping-particle":"","family":"Finlay","given":"B. Brett","non-dropping-particle":"","parse-names":false,"suffix":""}],"container-title":"Science Translational Medicine","id":"ITEM-1","issue":"307","issued":{"date-parts":[["2015"]]},"title":"Early infancy microbial and metabolic alterations affect risk of childhood asthma","type":"article-journal","volume":"7"},"uris":["http://www.mendeley.com/documents/?uuid=e8547112-2b35-4312-a6a3-44e87c495ef1"]}],"mendeley":{"formattedCitation":"&lt;span style=\"baseline\"&gt; [134]&lt;/span&gt;","plainTextFormattedCitation":" [134]","previouslyFormattedCitation":"&lt;span style=\"baseline\"&gt; [134]&lt;/span&gt;"},"properties":{"noteIndex":0},"schema":"https://github.com/citation-style-language/schema/raw/master/csl-citation.json"}</w:instrText>
      </w:r>
      <w:r w:rsidR="002A571E">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34]</w:t>
      </w:r>
      <w:r w:rsidR="002A571E">
        <w:rPr>
          <w:rFonts w:asciiTheme="minorHAnsi" w:hAnsiTheme="minorHAnsi" w:cstheme="minorHAnsi"/>
          <w:sz w:val="22"/>
          <w:shd w:val="clear" w:color="auto" w:fill="FFFFFF"/>
        </w:rPr>
        <w:fldChar w:fldCharType="end"/>
      </w:r>
      <w:r w:rsidR="002B2DA1">
        <w:rPr>
          <w:rFonts w:asciiTheme="minorHAnsi" w:hAnsiTheme="minorHAnsi" w:cstheme="minorHAnsi"/>
          <w:sz w:val="22"/>
          <w:shd w:val="clear" w:color="auto" w:fill="FFFFFF"/>
        </w:rPr>
        <w:t>.</w:t>
      </w:r>
      <w:r w:rsidR="002A571E">
        <w:rPr>
          <w:rFonts w:asciiTheme="minorHAnsi" w:hAnsiTheme="minorHAnsi" w:cstheme="minorHAnsi"/>
          <w:sz w:val="22"/>
          <w:shd w:val="clear" w:color="auto" w:fill="FFFFFF"/>
        </w:rPr>
        <w:t xml:space="preserve"> Collectively, these studies indicate that maternal exposures, including the maternal microbiome, can impact offspring health and development.</w:t>
      </w:r>
      <w:r w:rsidR="001D3EE6" w:rsidRPr="00BC6DB1">
        <w:rPr>
          <w:rFonts w:asciiTheme="minorHAnsi" w:hAnsiTheme="minorHAnsi" w:cstheme="minorHAnsi"/>
          <w:color w:val="FF0000"/>
          <w:sz w:val="22"/>
          <w:shd w:val="clear" w:color="auto" w:fill="FFFFFF"/>
        </w:rPr>
        <w:t xml:space="preserve"> </w:t>
      </w:r>
    </w:p>
    <w:p w14:paraId="68FE9D5D" w14:textId="77777777" w:rsidR="00752D11" w:rsidRPr="00BC6DB1" w:rsidRDefault="00752D11" w:rsidP="00F143E4">
      <w:pPr>
        <w:spacing w:line="480" w:lineRule="auto"/>
        <w:rPr>
          <w:rFonts w:asciiTheme="minorHAnsi" w:hAnsiTheme="minorHAnsi" w:cstheme="minorHAnsi"/>
          <w:sz w:val="22"/>
          <w:shd w:val="clear" w:color="auto" w:fill="FFFFFF"/>
        </w:rPr>
      </w:pPr>
    </w:p>
    <w:p w14:paraId="73ACEF37" w14:textId="56A339EE" w:rsidR="001D3EE6" w:rsidRPr="00BC6DB1" w:rsidRDefault="004E466E" w:rsidP="00F143E4">
      <w:p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Collectively, these studies and their data</w:t>
      </w:r>
      <w:r w:rsidR="001D3EE6" w:rsidRPr="00BC6DB1">
        <w:rPr>
          <w:rFonts w:asciiTheme="minorHAnsi" w:hAnsiTheme="minorHAnsi" w:cstheme="minorHAnsi"/>
          <w:sz w:val="22"/>
          <w:shd w:val="clear" w:color="auto" w:fill="FFFFFF"/>
        </w:rPr>
        <w:t xml:space="preserve"> show </w:t>
      </w:r>
      <w:r w:rsidR="0089712E" w:rsidRPr="00BC6DB1">
        <w:rPr>
          <w:rFonts w:asciiTheme="minorHAnsi" w:hAnsiTheme="minorHAnsi" w:cstheme="minorHAnsi"/>
          <w:sz w:val="22"/>
          <w:shd w:val="clear" w:color="auto" w:fill="FFFFFF"/>
        </w:rPr>
        <w:t xml:space="preserve">that </w:t>
      </w:r>
      <w:r w:rsidR="00752D11" w:rsidRPr="00BC6DB1">
        <w:rPr>
          <w:rFonts w:asciiTheme="minorHAnsi" w:hAnsiTheme="minorHAnsi" w:cstheme="minorHAnsi"/>
          <w:sz w:val="22"/>
          <w:shd w:val="clear" w:color="auto" w:fill="FFFFFF"/>
        </w:rPr>
        <w:t>pre-conception and pregnancy</w:t>
      </w:r>
      <w:r w:rsidR="0089712E" w:rsidRPr="00BC6DB1">
        <w:rPr>
          <w:rFonts w:asciiTheme="minorHAnsi" w:hAnsiTheme="minorHAnsi" w:cstheme="minorHAnsi"/>
          <w:sz w:val="22"/>
          <w:shd w:val="clear" w:color="auto" w:fill="FFFFFF"/>
        </w:rPr>
        <w:t xml:space="preserve"> exposures can lead to</w:t>
      </w:r>
      <w:r>
        <w:rPr>
          <w:rFonts w:asciiTheme="minorHAnsi" w:hAnsiTheme="minorHAnsi" w:cstheme="minorHAnsi"/>
          <w:sz w:val="22"/>
          <w:shd w:val="clear" w:color="auto" w:fill="FFFFFF"/>
        </w:rPr>
        <w:t xml:space="preserve"> both short-term and</w:t>
      </w:r>
      <w:r w:rsidR="0089712E" w:rsidRPr="00BC6DB1">
        <w:rPr>
          <w:rFonts w:asciiTheme="minorHAnsi" w:hAnsiTheme="minorHAnsi" w:cstheme="minorHAnsi"/>
          <w:sz w:val="22"/>
          <w:shd w:val="clear" w:color="auto" w:fill="FFFFFF"/>
        </w:rPr>
        <w:t xml:space="preserve"> long-term alteration of the offspring’s gut microbes</w:t>
      </w:r>
      <w:r>
        <w:rPr>
          <w:rFonts w:asciiTheme="minorHAnsi" w:hAnsiTheme="minorHAnsi" w:cstheme="minorHAnsi"/>
          <w:sz w:val="22"/>
          <w:shd w:val="clear" w:color="auto" w:fill="FFFFFF"/>
        </w:rPr>
        <w:t>, and that some of these alterations are refractory to post-natal or post-weaning correction</w:t>
      </w:r>
      <w:r w:rsidR="0089712E" w:rsidRPr="00BC6DB1">
        <w:rPr>
          <w:rFonts w:asciiTheme="minorHAnsi" w:hAnsiTheme="minorHAnsi" w:cstheme="minorHAnsi"/>
          <w:sz w:val="22"/>
          <w:shd w:val="clear" w:color="auto" w:fill="FFFFFF"/>
        </w:rPr>
        <w:t xml:space="preserve">. </w:t>
      </w:r>
      <w:r>
        <w:rPr>
          <w:rFonts w:asciiTheme="minorHAnsi" w:hAnsiTheme="minorHAnsi" w:cstheme="minorHAnsi"/>
          <w:sz w:val="22"/>
          <w:shd w:val="clear" w:color="auto" w:fill="FFFFFF"/>
        </w:rPr>
        <w:t xml:space="preserve">When considered thoughtfully and with an open mind, we have been inspired to conclude </w:t>
      </w:r>
      <w:r w:rsidR="00752D11" w:rsidRPr="00BC6DB1">
        <w:rPr>
          <w:rFonts w:asciiTheme="minorHAnsi" w:hAnsiTheme="minorHAnsi" w:cstheme="minorHAnsi"/>
          <w:sz w:val="22"/>
          <w:shd w:val="clear" w:color="auto" w:fill="FFFFFF"/>
        </w:rPr>
        <w:t xml:space="preserve">that </w:t>
      </w:r>
      <w:r>
        <w:rPr>
          <w:rFonts w:asciiTheme="minorHAnsi" w:hAnsiTheme="minorHAnsi" w:cstheme="minorHAnsi"/>
          <w:sz w:val="22"/>
          <w:shd w:val="clear" w:color="auto" w:fill="FFFFFF"/>
        </w:rPr>
        <w:t>nurturing</w:t>
      </w:r>
      <w:r w:rsidR="00752D11" w:rsidRPr="00BC6DB1">
        <w:rPr>
          <w:rFonts w:asciiTheme="minorHAnsi" w:hAnsiTheme="minorHAnsi" w:cstheme="minorHAnsi"/>
          <w:sz w:val="22"/>
          <w:shd w:val="clear" w:color="auto" w:fill="FFFFFF"/>
        </w:rPr>
        <w:t xml:space="preserve"> instructions for “how to form a symbiotic relationship with microbes” </w:t>
      </w:r>
      <w:r>
        <w:rPr>
          <w:rFonts w:asciiTheme="minorHAnsi" w:hAnsiTheme="minorHAnsi" w:cstheme="minorHAnsi"/>
          <w:sz w:val="22"/>
          <w:shd w:val="clear" w:color="auto" w:fill="FFFFFF"/>
        </w:rPr>
        <w:t>(</w:t>
      </w:r>
      <w:r w:rsidRPr="004E466E">
        <w:rPr>
          <w:rFonts w:asciiTheme="minorHAnsi" w:hAnsiTheme="minorHAnsi" w:cstheme="minorHAnsi"/>
          <w:i/>
          <w:sz w:val="22"/>
          <w:shd w:val="clear" w:color="auto" w:fill="FFFFFF"/>
        </w:rPr>
        <w:t>e.g.,</w:t>
      </w:r>
      <w:r>
        <w:rPr>
          <w:rFonts w:asciiTheme="minorHAnsi" w:hAnsiTheme="minorHAnsi" w:cstheme="minorHAnsi"/>
          <w:sz w:val="22"/>
          <w:shd w:val="clear" w:color="auto" w:fill="FFFFFF"/>
        </w:rPr>
        <w:t xml:space="preserve"> tolerance to commensal microbes) in placental mammals begins </w:t>
      </w:r>
      <w:r w:rsidR="00752D11" w:rsidRPr="00BC6DB1">
        <w:rPr>
          <w:rFonts w:asciiTheme="minorHAnsi" w:hAnsiTheme="minorHAnsi" w:cstheme="minorHAnsi"/>
          <w:i/>
          <w:iCs/>
          <w:sz w:val="22"/>
          <w:shd w:val="clear" w:color="auto" w:fill="FFFFFF"/>
        </w:rPr>
        <w:t>in utero</w:t>
      </w:r>
      <w:r w:rsidR="00752D11" w:rsidRPr="00BC6DB1">
        <w:rPr>
          <w:rFonts w:asciiTheme="minorHAnsi" w:hAnsiTheme="minorHAnsi" w:cstheme="minorHAnsi"/>
          <w:sz w:val="22"/>
          <w:shd w:val="clear" w:color="auto" w:fill="FFFFFF"/>
        </w:rPr>
        <w:t xml:space="preserve">, and </w:t>
      </w:r>
      <w:r>
        <w:rPr>
          <w:rFonts w:asciiTheme="minorHAnsi" w:hAnsiTheme="minorHAnsi" w:cstheme="minorHAnsi"/>
          <w:sz w:val="22"/>
          <w:shd w:val="clear" w:color="auto" w:fill="FFFFFF"/>
        </w:rPr>
        <w:t>precedes exposure to vaginal microbes during birth</w:t>
      </w:r>
      <w:r w:rsidR="00752D11" w:rsidRPr="00BC6DB1">
        <w:rPr>
          <w:rFonts w:asciiTheme="minorHAnsi" w:hAnsiTheme="minorHAnsi" w:cstheme="minorHAnsi"/>
          <w:sz w:val="22"/>
          <w:shd w:val="clear" w:color="auto" w:fill="FFFFFF"/>
        </w:rPr>
        <w:t xml:space="preserve">. </w:t>
      </w:r>
      <w:r>
        <w:rPr>
          <w:rFonts w:asciiTheme="minorHAnsi" w:hAnsiTheme="minorHAnsi" w:cstheme="minorHAnsi"/>
          <w:sz w:val="22"/>
          <w:shd w:val="clear" w:color="auto" w:fill="FFFFFF"/>
        </w:rPr>
        <w:t xml:space="preserve">Whether or not that process involves </w:t>
      </w:r>
      <w:r w:rsidR="006A718C">
        <w:rPr>
          <w:rFonts w:asciiTheme="minorHAnsi" w:hAnsiTheme="minorHAnsi" w:cstheme="minorHAnsi"/>
          <w:sz w:val="22"/>
          <w:shd w:val="clear" w:color="auto" w:fill="FFFFFF"/>
        </w:rPr>
        <w:t>true microbial</w:t>
      </w:r>
      <w:r>
        <w:rPr>
          <w:rFonts w:asciiTheme="minorHAnsi" w:hAnsiTheme="minorHAnsi" w:cstheme="minorHAnsi"/>
          <w:sz w:val="22"/>
          <w:shd w:val="clear" w:color="auto" w:fill="FFFFFF"/>
        </w:rPr>
        <w:t xml:space="preserve"> colonization of</w:t>
      </w:r>
      <w:r w:rsidR="006A718C">
        <w:rPr>
          <w:rFonts w:asciiTheme="minorHAnsi" w:hAnsiTheme="minorHAnsi" w:cstheme="minorHAnsi"/>
          <w:sz w:val="22"/>
          <w:shd w:val="clear" w:color="auto" w:fill="FFFFFF"/>
        </w:rPr>
        <w:t xml:space="preserve"> the fetus with more than a few sparse </w:t>
      </w:r>
      <w:proofErr w:type="gramStart"/>
      <w:r w:rsidR="006A718C">
        <w:rPr>
          <w:rFonts w:asciiTheme="minorHAnsi" w:hAnsiTheme="minorHAnsi" w:cstheme="minorHAnsi"/>
          <w:sz w:val="22"/>
          <w:shd w:val="clear" w:color="auto" w:fill="FFFFFF"/>
        </w:rPr>
        <w:t>microbes</w:t>
      </w:r>
      <w:proofErr w:type="gramEnd"/>
      <w:r w:rsidR="006A718C">
        <w:rPr>
          <w:rFonts w:asciiTheme="minorHAnsi" w:hAnsiTheme="minorHAnsi" w:cstheme="minorHAnsi"/>
          <w:sz w:val="22"/>
          <w:shd w:val="clear" w:color="auto" w:fill="FFFFFF"/>
        </w:rPr>
        <w:t xml:space="preserve"> remains to be determined [45].</w:t>
      </w:r>
      <w:r>
        <w:rPr>
          <w:rFonts w:asciiTheme="minorHAnsi" w:hAnsiTheme="minorHAnsi" w:cstheme="minorHAnsi"/>
          <w:sz w:val="22"/>
          <w:shd w:val="clear" w:color="auto" w:fill="FFFFFF"/>
        </w:rPr>
        <w:t xml:space="preserve">  </w:t>
      </w:r>
      <w:r w:rsidR="006A718C">
        <w:rPr>
          <w:rFonts w:asciiTheme="minorHAnsi" w:hAnsiTheme="minorHAnsi" w:cstheme="minorHAnsi"/>
          <w:sz w:val="22"/>
          <w:shd w:val="clear" w:color="auto" w:fill="FFFFFF"/>
        </w:rPr>
        <w:t xml:space="preserve">However, we and others have been inspired to consider that possibility based (at least in part) by </w:t>
      </w:r>
      <w:r w:rsidR="00752D11" w:rsidRPr="00BC6DB1">
        <w:rPr>
          <w:rFonts w:asciiTheme="minorHAnsi" w:hAnsiTheme="minorHAnsi" w:cstheme="minorHAnsi"/>
          <w:sz w:val="22"/>
          <w:shd w:val="clear" w:color="auto" w:fill="FFFFFF"/>
        </w:rPr>
        <w:t xml:space="preserve">striking data </w:t>
      </w:r>
      <w:r w:rsidR="006A718C">
        <w:rPr>
          <w:rFonts w:asciiTheme="minorHAnsi" w:hAnsiTheme="minorHAnsi" w:cstheme="minorHAnsi"/>
          <w:sz w:val="22"/>
          <w:shd w:val="clear" w:color="auto" w:fill="FFFFFF"/>
        </w:rPr>
        <w:t>arising</w:t>
      </w:r>
      <w:r w:rsidR="00752D11" w:rsidRPr="00BC6DB1">
        <w:rPr>
          <w:rFonts w:asciiTheme="minorHAnsi" w:hAnsiTheme="minorHAnsi" w:cstheme="minorHAnsi"/>
          <w:sz w:val="22"/>
          <w:shd w:val="clear" w:color="auto" w:fill="FFFFFF"/>
        </w:rPr>
        <w:t xml:space="preserve"> from observations </w:t>
      </w:r>
      <w:r w:rsidR="006A718C">
        <w:rPr>
          <w:rFonts w:asciiTheme="minorHAnsi" w:hAnsiTheme="minorHAnsi" w:cstheme="minorHAnsi"/>
          <w:sz w:val="22"/>
          <w:shd w:val="clear" w:color="auto" w:fill="FFFFFF"/>
        </w:rPr>
        <w:t>among offspring delivered via</w:t>
      </w:r>
      <w:r w:rsidR="00752D11" w:rsidRPr="00BC6DB1">
        <w:rPr>
          <w:rFonts w:asciiTheme="minorHAnsi" w:hAnsiTheme="minorHAnsi" w:cstheme="minorHAnsi"/>
          <w:sz w:val="22"/>
          <w:shd w:val="clear" w:color="auto" w:fill="FFFFFF"/>
        </w:rPr>
        <w:t xml:space="preserve"> </w:t>
      </w:r>
      <w:r w:rsidR="006A718C">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006A718C">
        <w:rPr>
          <w:rFonts w:asciiTheme="minorHAnsi" w:hAnsiTheme="minorHAnsi" w:cstheme="minorHAnsi"/>
          <w:sz w:val="22"/>
          <w:shd w:val="clear" w:color="auto" w:fill="FFFFFF"/>
        </w:rPr>
        <w:t xml:space="preserve"> </w:t>
      </w:r>
      <w:r w:rsidR="00752D11" w:rsidRPr="00BC6DB1">
        <w:rPr>
          <w:rFonts w:asciiTheme="minorHAnsi" w:hAnsiTheme="minorHAnsi" w:cstheme="minorHAnsi"/>
          <w:sz w:val="22"/>
          <w:shd w:val="clear" w:color="auto" w:fill="FFFFFF"/>
        </w:rPr>
        <w:t xml:space="preserve">and </w:t>
      </w:r>
      <w:r w:rsidR="006A718C">
        <w:rPr>
          <w:rFonts w:asciiTheme="minorHAnsi" w:hAnsiTheme="minorHAnsi" w:cstheme="minorHAnsi"/>
          <w:sz w:val="22"/>
          <w:shd w:val="clear" w:color="auto" w:fill="FFFFFF"/>
        </w:rPr>
        <w:t xml:space="preserve">phenotypic analysis of </w:t>
      </w:r>
      <w:proofErr w:type="spellStart"/>
      <w:r w:rsidR="006B302E" w:rsidRPr="00BC6DB1">
        <w:rPr>
          <w:rFonts w:asciiTheme="minorHAnsi" w:hAnsiTheme="minorHAnsi" w:cstheme="minorHAnsi"/>
          <w:sz w:val="22"/>
          <w:shd w:val="clear" w:color="auto" w:fill="FFFFFF"/>
        </w:rPr>
        <w:t>gnotobiotic</w:t>
      </w:r>
      <w:proofErr w:type="spellEnd"/>
      <w:r w:rsidR="00752D11" w:rsidRPr="00BC6DB1">
        <w:rPr>
          <w:rFonts w:asciiTheme="minorHAnsi" w:hAnsiTheme="minorHAnsi" w:cstheme="minorHAnsi"/>
          <w:sz w:val="22"/>
          <w:shd w:val="clear" w:color="auto" w:fill="FFFFFF"/>
        </w:rPr>
        <w:t xml:space="preserve"> animal models</w:t>
      </w:r>
      <w:r w:rsidR="0089712E" w:rsidRPr="00BC6DB1">
        <w:rPr>
          <w:rFonts w:asciiTheme="minorHAnsi" w:hAnsiTheme="minorHAnsi" w:cstheme="minorHAnsi"/>
          <w:sz w:val="22"/>
          <w:shd w:val="clear" w:color="auto" w:fill="FFFFFF"/>
        </w:rPr>
        <w:t>.</w:t>
      </w:r>
    </w:p>
    <w:p w14:paraId="7BF85FF8" w14:textId="77777777" w:rsidR="005D7664" w:rsidRPr="00BC6DB1" w:rsidRDefault="005D7664" w:rsidP="00F143E4">
      <w:pPr>
        <w:spacing w:line="480" w:lineRule="auto"/>
        <w:rPr>
          <w:rFonts w:asciiTheme="minorHAnsi" w:hAnsiTheme="minorHAnsi" w:cstheme="minorHAnsi"/>
          <w:sz w:val="22"/>
          <w:shd w:val="clear" w:color="auto" w:fill="FFFFFF"/>
        </w:rPr>
      </w:pPr>
    </w:p>
    <w:p w14:paraId="36A40BBF" w14:textId="3F3D9AED" w:rsidR="00087F65" w:rsidRPr="00BC6DB1" w:rsidRDefault="0069787E" w:rsidP="00F143E4">
      <w:pPr>
        <w:spacing w:line="480" w:lineRule="auto"/>
        <w:rPr>
          <w:rFonts w:asciiTheme="minorHAnsi" w:hAnsiTheme="minorHAnsi" w:cstheme="minorHAnsi"/>
          <w:b/>
          <w:bCs/>
          <w:i/>
          <w:iCs/>
          <w:sz w:val="22"/>
          <w:shd w:val="clear" w:color="auto" w:fill="FFFFFF"/>
        </w:rPr>
      </w:pPr>
      <w:r w:rsidRPr="00BC6DB1">
        <w:rPr>
          <w:rFonts w:asciiTheme="minorHAnsi" w:hAnsiTheme="minorHAnsi" w:cstheme="minorHAnsi"/>
          <w:b/>
          <w:bCs/>
          <w:i/>
          <w:iCs/>
          <w:sz w:val="22"/>
          <w:shd w:val="clear" w:color="auto" w:fill="FFFFFF"/>
        </w:rPr>
        <w:t>Cesarean delivery provides i</w:t>
      </w:r>
      <w:r w:rsidR="00087F65" w:rsidRPr="00BC6DB1">
        <w:rPr>
          <w:rFonts w:asciiTheme="minorHAnsi" w:hAnsiTheme="minorHAnsi" w:cstheme="minorHAnsi"/>
          <w:b/>
          <w:bCs/>
          <w:i/>
          <w:iCs/>
          <w:sz w:val="22"/>
          <w:shd w:val="clear" w:color="auto" w:fill="FFFFFF"/>
        </w:rPr>
        <w:t xml:space="preserve">nsight into </w:t>
      </w:r>
      <w:r w:rsidRPr="00BC6DB1">
        <w:rPr>
          <w:rFonts w:asciiTheme="minorHAnsi" w:hAnsiTheme="minorHAnsi" w:cstheme="minorHAnsi"/>
          <w:b/>
          <w:bCs/>
          <w:i/>
          <w:iCs/>
          <w:sz w:val="22"/>
          <w:shd w:val="clear" w:color="auto" w:fill="FFFFFF"/>
        </w:rPr>
        <w:t xml:space="preserve">the </w:t>
      </w:r>
      <w:r w:rsidR="00087F65" w:rsidRPr="00BC6DB1">
        <w:rPr>
          <w:rFonts w:asciiTheme="minorHAnsi" w:hAnsiTheme="minorHAnsi" w:cstheme="minorHAnsi"/>
          <w:b/>
          <w:bCs/>
          <w:i/>
          <w:iCs/>
          <w:sz w:val="22"/>
          <w:shd w:val="clear" w:color="auto" w:fill="FFFFFF"/>
        </w:rPr>
        <w:t>maternal-offspring microbiome relationshi</w:t>
      </w:r>
      <w:r w:rsidRPr="00BC6DB1">
        <w:rPr>
          <w:rFonts w:asciiTheme="minorHAnsi" w:hAnsiTheme="minorHAnsi" w:cstheme="minorHAnsi"/>
          <w:b/>
          <w:bCs/>
          <w:i/>
          <w:iCs/>
          <w:sz w:val="22"/>
          <w:shd w:val="clear" w:color="auto" w:fill="FFFFFF"/>
        </w:rPr>
        <w:t>p</w:t>
      </w:r>
      <w:r w:rsidR="004C664E">
        <w:rPr>
          <w:rFonts w:asciiTheme="minorHAnsi" w:hAnsiTheme="minorHAnsi" w:cstheme="minorHAnsi"/>
          <w:b/>
          <w:bCs/>
          <w:i/>
          <w:iCs/>
          <w:sz w:val="22"/>
          <w:shd w:val="clear" w:color="auto" w:fill="FFFFFF"/>
        </w:rPr>
        <w:t xml:space="preserve"> prior to birth</w:t>
      </w:r>
      <w:r w:rsidR="00087F65" w:rsidRPr="00BC6DB1">
        <w:rPr>
          <w:rFonts w:asciiTheme="minorHAnsi" w:hAnsiTheme="minorHAnsi" w:cstheme="minorHAnsi"/>
          <w:b/>
          <w:bCs/>
          <w:i/>
          <w:iCs/>
          <w:sz w:val="22"/>
          <w:shd w:val="clear" w:color="auto" w:fill="FFFFFF"/>
        </w:rPr>
        <w:t>.</w:t>
      </w:r>
    </w:p>
    <w:p w14:paraId="15E092E5" w14:textId="77777777" w:rsidR="00FA7350" w:rsidRDefault="008A5A65"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lthough large cross-sectional and longitudinal studies fail to observe </w:t>
      </w:r>
      <w:r w:rsidR="006A718C">
        <w:rPr>
          <w:rFonts w:asciiTheme="minorHAnsi" w:hAnsiTheme="minorHAnsi" w:cstheme="minorHAnsi"/>
          <w:sz w:val="22"/>
          <w:shd w:val="clear" w:color="auto" w:fill="FFFFFF"/>
        </w:rPr>
        <w:t xml:space="preserve">robust </w:t>
      </w:r>
      <w:r w:rsidRPr="00BC6DB1">
        <w:rPr>
          <w:rFonts w:asciiTheme="minorHAnsi" w:hAnsiTheme="minorHAnsi" w:cstheme="minorHAnsi"/>
          <w:sz w:val="22"/>
          <w:shd w:val="clear" w:color="auto" w:fill="FFFFFF"/>
        </w:rPr>
        <w:t xml:space="preserve">long-term negative outcomes in offspring born by </w:t>
      </w:r>
      <w:r w:rsidR="006A718C">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00BF281A" w:rsidRPr="00BC6DB1">
        <w:rPr>
          <w:rFonts w:asciiTheme="minorHAnsi" w:hAnsiTheme="minorHAnsi" w:cstheme="minorHAnsi"/>
          <w:sz w:val="22"/>
          <w:shd w:val="clear" w:color="auto" w:fill="FFFFFF"/>
        </w:rPr>
        <w:t xml:space="preserve"> delivery</w:t>
      </w: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s12889-017-4165-3","ISSN":"14712458","PMID":"28292278","abstract":"Background: Association between caesarian section (C-section) and obesity is controversial and mostly based on body mass index (BMI), which has inherent limitations. Using direct estimates of body fat mass, we aimed to assess the association between C-section and adiposity using fat mass index and BMI z-score in three birth cohort studies from Pelotas, Brazil. Methods: We measured weight, height and fat mass (using dual X-ray absorptiometry (DXA)) at ages 6, 18 and 30 years among participants in the 2004, 1993 and 1982 population-based Pelotas Birth Cohort Studies, respectively. We used multiple linear regression analysis to examine the crude and adjusted association between C-section and the body composition indicators. We also modelled height as an outcome to explore the presence of residual confounding. Results: We observed that fat mass index and BMI z-score were strongly and positively associated with C-section in the crude analysis. However, when we adjusted for socioeconomic characteristics, maternal BMI, parity, age and smoking during pregnancy, effect estimates were attenuated towards the null, except for 30-year-old women. In those women from the 1982 cohort, C-section remained associated with fat mass index (β = 0.82; CI95% 0.32;1.32) and BMI z-score (β = 0.15; CI95% 0.03;0.28), even after adjusting for all potential confounders, suggesting an increase in fat mass index and BMI at 30 years among those born by C-section. Conclusion: We found no consistent association of C-section with fat mass index measured by DXA and BMI z-score in individuals aged 6, 18 and 30 years, except for women in the latter group, which might be explained by residual confounding. Confounding by socioeconomic and maternal characteristics accounted for all the other associations.","author":[{"dropping-particle":"","family":"Barros","given":"Aluisio J.D.","non-dropping-particle":"","parse-names":false,"suffix":""},{"dropping-particle":"","family":"Santos","given":"Leonardo Pozza","non-dropping-particle":"","parse-names":false,"suffix":""},{"dropping-particle":"","family":"Wehrmeister","given":"Fernando","non-dropping-particle":"","parse-names":false,"suffix":""},{"dropping-particle":"","family":"Motta","given":"Janaina Vieira Dos Santos","non-dropping-particle":"","parse-names":false,"suffix":""},{"dropping-particle":"","family":"Matijasevich","given":"Alicia","non-dropping-particle":"","parse-names":false,"suffix":""},{"dropping-particle":"","family":"Santos","given":"Ina S.","non-dropping-particle":"","parse-names":false,"suffix":""},{"dropping-particle":"","family":"Menezes","given":"Ana M.B.","non-dropping-particle":"","parse-names":false,"suffix":""},{"dropping-particle":"","family":"Gonçalves","given":"Helen","non-dropping-particle":"","parse-names":false,"suffix":""},{"dropping-particle":"","family":"Assunção","given":"Maria Cecília Formoso","non-dropping-particle":"","parse-names":false,"suffix":""},{"dropping-particle":"","family":"Horta","given":"Bernardo L.","non-dropping-particle":"","parse-names":false,"suffix":""},{"dropping-particle":"","family":"Barros","given":"Fernando C.","non-dropping-particle":"","parse-names":false,"suffix":""}],"container-title":"BMC Public Health","id":"ITEM-1","issue":"1","issued":{"date-parts":[["2017"]]},"page":"1-9","publisher":"BMC Public Health","title":"Caesarean section and adiposity at 6, 18 and 30 years of age: Results from three Pelotas (Brazil) birth cohorts","type":"article-journal","volume":"17"},"uris":["http://www.mendeley.com/documents/?uuid=62ab724e-53f4-418b-9253-281bb24df908"]},{"id":"ITEM-2","itemData":{"DOI":"10.1136/bmjopen-2018-025051","ISSN":"20446055","PMID":"30878984","abstract":"Objectives: To investigate the association between caesarean section (CS) birth and body fat percentage (BF%), body mass index (BMI) and being overweight or obese in early childhood. Design: Prospective longitudinal cohort study. Setting: Babies After Screening for Pregnancy Endpoints: Evaluating the Longitudinal Impact on Neurological and Nutritional Endpoints cohort. Participants: Infants born to mothers recruited from the Screening for Pregnancy Endpoints study, Cork University Maternity Hospital between November 2007 and February 2011. Outcome measure: Overweight or obese defined according to the International Obesity Task Force criteria. Results Of the 1305 infants, 362 (27.8%) were delivered by CS. On regression analysis, BF% at 2 months did not differ significantly by delivery mode. Infants born by CS had a higher mean BMI at 6 months compared with those born vaginally (adjusted mean difference=0.24; 95% CI 0.06 to 0.41, p value=0.009). At 2 years, no difference was seen across the exposure groups in the risk of being overweight or obese. At 5 years, the association between prelabour CS and the risk of overweight or obesity was not statistically significant (adjusted relative risk ratio, aRRR=1.37; 95% CI 0.69 to 2.69) and the association remained statistically nonsignificant when children who were macrosomic at birth were excluded from the model (aRRR=0.86; 95% CI 0.36 to 2.08). Conclusion: At 6 months of age, children born by CS had a significantly higher BMI but this did not persist into future childhood. There was no evidence to support an association between mode of delivery and long-term risk of obesity in the child.","author":[{"dropping-particle":"","family":"Masukume","given":"Gwinyai","non-dropping-particle":"","parse-names":false,"suffix":""},{"dropping-particle":"","family":"McCarthy","given":"Fergus P.","non-dropping-particle":"","parse-names":false,"suffix":""},{"dropping-particle":"","family":"Baker","given":"Philip N.","non-dropping-particle":"","parse-names":false,"suffix":""},{"dropping-particle":"","family":"Kenny","given":"Louise C.","non-dropping-particle":"","parse-names":false,"suffix":""},{"dropping-particle":"","family":"Morton","given":"Susan M.B.","non-dropping-particle":"","parse-names":false,"suffix":""},{"dropping-particle":"","family":"Murray","given":"Deirdre M.","non-dropping-particle":"","parse-names":false,"suffix":""},{"dropping-particle":"","family":"Hourihane","given":"Jonathan O.","non-dropping-particle":"","parse-names":false,"suffix":""},{"dropping-particle":"","family":"Khashan","given":"Ali S.","non-dropping-particle":"","parse-names":false,"suffix":""}],"container-title":"BMJ Open","id":"ITEM-2","issue":"3","issued":{"date-parts":[["2019"]]},"page":"1-8","title":"Association between caesarean section delivery and obesity in childhood: A longitudinal cohort study in Ireland","type":"article-journal","volume":"9"},"uris":["http://www.mendeley.com/documents/?uuid=bc3f5508-305a-4dec-a219-d40c9dfeebd7"]}],"mendeley":{"formattedCitation":"&lt;span style=\"baseline\"&gt; [135,136]&lt;/span&gt;","plainTextFormattedCitation":" [135,136]","previouslyFormattedCitation":"&lt;span style=\"baseline\"&gt; [135,136]&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35,136]</w:t>
      </w:r>
      <w:r w:rsidRPr="00BC6DB1">
        <w:rPr>
          <w:rFonts w:asciiTheme="minorHAnsi" w:hAnsiTheme="minorHAnsi" w:cstheme="minorHAnsi"/>
          <w:sz w:val="22"/>
          <w:shd w:val="clear" w:color="auto" w:fill="FFFFFF"/>
        </w:rPr>
        <w:fldChar w:fldCharType="end"/>
      </w:r>
      <w:r w:rsidRPr="00BC6DB1">
        <w:rPr>
          <w:rFonts w:asciiTheme="minorHAnsi" w:hAnsiTheme="minorHAnsi" w:cstheme="minorHAnsi"/>
          <w:sz w:val="22"/>
          <w:shd w:val="clear" w:color="auto" w:fill="FFFFFF"/>
        </w:rPr>
        <w:t>, s</w:t>
      </w:r>
      <w:r w:rsidR="00CB2AA9">
        <w:rPr>
          <w:rFonts w:asciiTheme="minorHAnsi" w:hAnsiTheme="minorHAnsi" w:cstheme="minorHAnsi"/>
          <w:sz w:val="22"/>
          <w:shd w:val="clear" w:color="auto" w:fill="FFFFFF"/>
        </w:rPr>
        <w:t>ome groups report a moderate potential</w:t>
      </w:r>
      <w:r w:rsidR="00D67732" w:rsidRPr="00BC6DB1">
        <w:rPr>
          <w:rFonts w:asciiTheme="minorHAnsi" w:hAnsiTheme="minorHAnsi" w:cstheme="minorHAnsi"/>
          <w:sz w:val="22"/>
          <w:shd w:val="clear" w:color="auto" w:fill="FFFFFF"/>
        </w:rPr>
        <w:t xml:space="preserve"> increased risk of childhood obesity</w:t>
      </w:r>
      <w:r w:rsidR="00CB2AA9">
        <w:rPr>
          <w:rFonts w:asciiTheme="minorHAnsi" w:hAnsiTheme="minorHAnsi" w:cstheme="minorHAnsi"/>
          <w:sz w:val="22"/>
          <w:shd w:val="clear" w:color="auto" w:fill="FFFFFF"/>
        </w:rPr>
        <w:t xml:space="preserve"> and</w:t>
      </w:r>
      <w:r w:rsidR="0071338D" w:rsidRPr="00BC6DB1">
        <w:rPr>
          <w:rFonts w:asciiTheme="minorHAnsi" w:hAnsiTheme="minorHAnsi" w:cstheme="minorHAnsi"/>
          <w:sz w:val="22"/>
          <w:shd w:val="clear" w:color="auto" w:fill="FFFFFF"/>
        </w:rPr>
        <w:t xml:space="preserve"> atopy/</w:t>
      </w:r>
      <w:r w:rsidR="00D67732" w:rsidRPr="00BC6DB1">
        <w:rPr>
          <w:rFonts w:asciiTheme="minorHAnsi" w:hAnsiTheme="minorHAnsi" w:cstheme="minorHAnsi"/>
          <w:sz w:val="22"/>
          <w:shd w:val="clear" w:color="auto" w:fill="FFFFFF"/>
        </w:rPr>
        <w:t>asthma</w:t>
      </w:r>
      <w:r w:rsidR="0071338D" w:rsidRPr="00BC6DB1">
        <w:rPr>
          <w:rFonts w:asciiTheme="minorHAnsi" w:hAnsiTheme="minorHAnsi" w:cstheme="minorHAnsi"/>
          <w:sz w:val="22"/>
          <w:shd w:val="clear" w:color="auto" w:fill="FFFFFF"/>
        </w:rPr>
        <w:t xml:space="preserve">, </w:t>
      </w:r>
      <w:r w:rsidR="00CB2AA9">
        <w:rPr>
          <w:rFonts w:asciiTheme="minorHAnsi" w:hAnsiTheme="minorHAnsi" w:cstheme="minorHAnsi"/>
          <w:sz w:val="22"/>
          <w:shd w:val="clear" w:color="auto" w:fill="FFFFFF"/>
        </w:rPr>
        <w:t>and some groups report potential increased risk of Celiac disease</w:t>
      </w:r>
      <w:r w:rsidR="0071338D" w:rsidRPr="00BC6DB1">
        <w:rPr>
          <w:rFonts w:asciiTheme="minorHAnsi" w:hAnsiTheme="minorHAnsi" w:cstheme="minorHAnsi"/>
          <w:sz w:val="22"/>
          <w:shd w:val="clear" w:color="auto" w:fill="FFFFFF"/>
        </w:rPr>
        <w:t xml:space="preserve"> and diabetes</w:t>
      </w:r>
      <w:r w:rsidR="00391351" w:rsidRPr="00BC6DB1">
        <w:rPr>
          <w:rFonts w:asciiTheme="minorHAnsi" w:hAnsiTheme="minorHAnsi" w:cstheme="minorHAnsi"/>
          <w:sz w:val="22"/>
          <w:shd w:val="clear" w:color="auto" w:fill="FFFFFF"/>
        </w:rPr>
        <w:t xml:space="preserve"> in </w:t>
      </w:r>
      <w:r w:rsidR="00CB2AA9">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Pr="00BC6DB1">
        <w:rPr>
          <w:rFonts w:asciiTheme="minorHAnsi" w:hAnsiTheme="minorHAnsi" w:cstheme="minorHAnsi"/>
          <w:sz w:val="22"/>
          <w:shd w:val="clear" w:color="auto" w:fill="FFFFFF"/>
        </w:rPr>
        <w:t>-</w:t>
      </w:r>
      <w:r w:rsidR="00391351" w:rsidRPr="00BC6DB1">
        <w:rPr>
          <w:rFonts w:asciiTheme="minorHAnsi" w:hAnsiTheme="minorHAnsi" w:cstheme="minorHAnsi"/>
          <w:sz w:val="22"/>
          <w:shd w:val="clear" w:color="auto" w:fill="FFFFFF"/>
        </w:rPr>
        <w:t xml:space="preserve">born </w:t>
      </w:r>
      <w:r w:rsidRPr="00BC6DB1">
        <w:rPr>
          <w:rFonts w:asciiTheme="minorHAnsi" w:hAnsiTheme="minorHAnsi" w:cstheme="minorHAnsi"/>
          <w:sz w:val="22"/>
          <w:shd w:val="clear" w:color="auto" w:fill="FFFFFF"/>
        </w:rPr>
        <w:t>offspring</w:t>
      </w:r>
      <w:r w:rsidR="00D67732"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36/archdischild-2011-301141","PMID":"22623615","abstract":"Objective To examine whether delivery by caesarean section is a risk factor for childhood obesity. Design Prospective pre-birth cohort study (Project Viva). Setting Eight outpatient multi-specialty practices based in the Boston, Massachusetts area. Participants We recruited women during early pregnancy between 1999 and 2002, and followed their children after birth. We included 1255 children with body composition measured at 3 years of age. Main outcome measures Body mass index (BMI) z-score, obesity (BMI for age and sex ≥ 95th percentile), and sum of triceps + subscapular skinfold thicknesses, at 3 years of age. Results 284 children (22.6 percent) were delivered by caesarean section. At age 3, 15.7% of children delivered by caesarean section were obese, compared with 7.5% of children born vaginally. In multivariable logistic and linear regression models adjusting for maternal pre-pregnancy BMI, birth weight, and other covariates, birth by caesarean section was associated with a higher odds of obesity at age 3 (OR 2.10, 95%CI 1.36 to 3.23), higher mean BMI z-score (0.20 units, 95% CI 0.07 to 0.33), and higher sum of triceps + subscapular skinfold thicknesses (0.94 mm, 95% CI 0.36 to 1.51). Conclusions Infants delivered by caesarean section may be at increased risk of childhood obesity. Further studies are needed to confirm our findings and to explore mechanisms underlying this association.","author":[{"dropping-particle":"","family":"Huh","given":"Susanna Y","non-dropping-particle":"","parse-names":false,"suffix":""},{"dropping-particle":"","family":"Rifas-Shiman","given":"Sheryl L","non-dropping-particle":"","parse-names":false,"suffix":""},{"dropping-particle":"","family":"Zera","given":"Chloe A","non-dropping-particle":"","parse-names":false,"suffix":""},{"dropping-particle":"","family":"Rich Edwards","given":"Janet W","non-dropping-particle":"","parse-names":false,"suffix":""},{"dropping-particle":"","family":"Oken","given":"Emily","non-dropping-particle":"","parse-names":false,"suffix":""},{"dropping-particle":"","family":"Weiss","given":"Scott T","non-dropping-particle":"","parse-names":false,"suffix":""},{"dropping-particle":"","family":"Gillman","given":"Matthew W","non-dropping-particle":"","parse-names":false,"suffix":""}],"container-title":"Arch Dis Child","id":"ITEM-1","issue":"7","issued":{"date-parts":[["2012"]]},"page":"610-616","title":"Delivery by caesarean section and risk of obesity in preschool age children: a prospective cohort study","type":"article-journal","volume":"97"},"uris":["http://www.mendeley.com/documents/?uuid=21586cba-34fb-4be3-b93a-3034740c6229"]},{"id":"ITEM-2","itemData":{"DOI":"10.1001/jamapediatrics.2016.2385","PMID":"27599167","author":[{"dropping-particle":"","family":"Yuan","given":"C.","non-dropping-particle":"","parse-names":false,"suffix":""},{"dropping-particle":"","family":"Gaskins","given":"A.J.","non-dropping-particle":"","parse-names":false,"suffix":""},{"dropping-particle":"","family":"Blaine","given":"A.I.","non-dropping-particle":"","parse-names":false,"suffix":""},{"dropping-particle":"","family":"Zhang","given":"C.","non-dropping-particle":"","parse-names":false,"suffix":""},{"dropping-particle":"","family":"Gillman","given":"M.W.","non-dropping-particle":"","parse-names":false,"suffix":""},{"dropping-particle":"","family":"Missmer","given":"S.A.","non-dropping-particle":"","parse-names":false,"suffix":""},{"dropping-particle":"","family":"Field","given":"A.E.","non-dropping-particle":"","parse-names":false,"suffix":""},{"dropping-particle":"","family":"Chavarro","given":"J.E.","non-dropping-particle":"","parse-names":false,"suffix":""}],"container-title":"JAMA Pediatr","id":"ITEM-2","issue":"11","issued":{"date-parts":[["2016"]]},"page":"e162385","title":"Cesarean birth and risk of offspring obesity in childhood, adolescence and early adulthood","type":"article-journal","volume":"170"},"uris":["http://www.mendeley.com/documents/?uuid=f39a8661-0e57-41b4-b9ba-ea9f81d6f81d"]},{"id":"ITEM-3","itemData":{"DOI":"10.1111/j.1365-2222.2008.02939.x","ISSN":"09547894","PMID":"18266879","abstract":"Background: Studies of delivery by caesarean section (c-section) and the offspring's risk of allergic diseases are of current interest due to concerns about the increased use of c-section in many countries. However, previous studies have reported inconsistent findings. Objective: We investigated whether delivery by c-section is associated with an increased risk of atopy and allergic disease by reviewing the literature, performing a meta-analysis, and assessing publication bias. Methods: We used a systematic literature search of MEDLINE (1966 to May 2007). Six common allergic outcomes were included: food allergy/food atopy, inhalant atopy, eczema/atopic dermatitis, allergic rhinitis, asthma, and hospitalization for asthma. For each outcome a meta-analysis was performed, where a summary odds ratio (OR) was calculated taking into account heterogeneity between the study-specific relative risks. Publication bias was assessed using the funnel plot method. Results: We identified 26 studies on delivery by c-section and one or more of the six allergic outcomes. C-section was associated with an increased summary OR of food allergy/food atopy (OR 1.32, 95% CI 1.12-1.55; six studies), allergic rhinitis (OR 1.23, 95% CI 1.12-1.35; seven studies), asthma (OR 1.18, 95% CI 1.05-1.32; 13 studies), and hospitalization for asthma (OR 1.21, 95% CI 1.12-1.31; seven studies), whereas there was no association with inhalant atopy (OR 1.06, 95% CI 0.82-1.38; four studies) and eczema/atopic dermatitis (OR 1.03, 95% CI 0.98-1.09; six studies). Funnel plots indicated that the association with food allergy/food atopy could be difficult to interpret due to publication bias. For each significant association with an allergic outcome, only 1-4% of cases were attributable to c-section. Conclusion: Delivery by c-section is associated with a moderate risk increase for allergic rhinitis, asthma, hospitalization for asthma, and perhaps food allergy/food atopy, but not with inhalant atopy or atopic dermatitis. The increased use of c-section during the last decades is unlikely to have contributed much to the allergy epidemic observed during the same period. © 2008 The Authors.","author":[{"dropping-particle":"","family":"Bager","given":"P.","non-dropping-particle":"","parse-names":false,"suffix":""},{"dropping-particle":"","family":"Wohlfahrt","given":"J.","non-dropping-particle":"","parse-names":false,"suffix":""},{"dropping-particle":"","family":"Westergaard","given":"T.","non-dropping-particle":"","parse-names":false,"suffix":""}],"container-title":"Clinical and Experimental Allergy","id":"ITEM-3","issue":"4","issued":{"date-parts":[["2008"]]},"page":"634-642","title":"Caesarean delivery and risk of atopy and allergic disesase: Meta-analyses","type":"article-journal","volume":"38"},"uris":["http://www.mendeley.com/documents/?uuid=980b3daa-9936-4327-a40e-4917f0f83905"]},{"id":"ITEM-4","itemData":{"DOI":"10.1186/1471-2431-12-179","ISSN":"14712431","PMID":"23153011","abstract":"Background: Studies on the association of birth by caesarean section (C/S) and allergies have produced conflicting findings. Furthermore, evidence on whether this association may differ in those at risk of atopy is limited. This study aims to investigate the association of mode of delivery with asthma and atopic sensitization and the extent to which any effect is modified by family history of allergies.Methods: Asthma outcomes were assessed cross-sectionally in 2216 children at age 8 on the basis of parents' responses to the ISAAC questionnaire whilst skin prick tests to eleven aeroallergens were also performed in a subgroup of 746 children. Adjusted odds ratios of asthma and atopy by mode of delivery were estimated in multivariable logistic models while evidence of effect modification was examined by introducing interaction terms in the models.Results: After adjusting for potential confounders, children born by C/S appeared significantly more likely than those born vaginally to report ever wheezing (OR 1.36, 95% CI 1.07-1.71), asthma diagnosis (OR 1.41, 95% CI 1.09-1.83) and be atopic (OR 1.67, 95% CI 1.08-2.60). There was modest evidence that family history of allergies may modify the effect of C/S delivery on atopy (p for effect modification=0.06) but this was not the case for the asthma outcomes. Specifically, while more than a two-fold increase in the odds of being a topic was observed in children with a family history of allergies if born by C/S (OR 2.62, 95% CI 1.38-5.00), no association was observed in children without a family history of allergies (OR 1.16, 95% CI 0.64-2.11).Conclusions: Birth by C/S is associated with asthma and atopic sensitization in childhood. The association of C/S and atopy appears more pronounced in children with family history of allergies. © 2012 Kolokotroni et al.; licensee BioMed Central Ltd.","author":[{"dropping-particle":"","family":"Kolokotroni","given":"Ourania","non-dropping-particle":"","parse-names":false,"suffix":""},{"dropping-particle":"","family":"Middleton","given":"Nicos","non-dropping-particle":"","parse-names":false,"suffix":""},{"dropping-particle":"","family":"Gavatha","given":"Marina","non-dropping-particle":"","parse-names":false,"suffix":""},{"dropping-particle":"","family":"Lamnisos","given":"Demetris","non-dropping-particle":"","parse-names":false,"suffix":""},{"dropping-particle":"","family":"Priftis","given":"Kostas N.","non-dropping-particle":"","parse-names":false,"suffix":""},{"dropping-particle":"","family":"Yiallouros","given":"Panayiotis K.","non-dropping-particle":"","parse-names":false,"suffix":""}],"container-title":"BMC Pediatrics","id":"ITEM-4","issue":"1","issued":{"date-parts":[["2012"]]},"page":"1","publisher":"BMC Pediatrics","title":"Asthma and atopy in children born by caesarean section: effect modification by family history of allergies - a population based cross-sectional study","type":"article-journal","volume":"12"},"uris":["http://www.mendeley.com/documents/?uuid=25d78640-2387-4a89-8f67-16608af19956"]},{"id":"ITEM-5","itemData":{"DOI":"10.1016/j.jpeds.2015.12.066","ISSN":"10976833","PMID":"26825289","abstract":"Objective To assess our prospective mother-child cohort and the national registry data to analyze the risk of asthma by delivery mode and whether cesarean delivery before or after membrane rupture affects this risk differently. Study design The Copenhagen Prospective Studies on Asthma in Childhood2000 is a high-risk birth cohort of 411 Danish children. Asthma was diagnosed prospectively by physicians at the research site, and associations with cesarean delivery were investigated using Cox proportional hazard models. From the Danish national prospective registry we included data from 1997-2010. Childhood asthma was defined from recurrent use of inhaled corticosteroids filled at pharmacies. Cesarean delivery was classified as either before or after rupture of membranes, and the risk of asthma was compared with vaginal delivery. Results were adjusted stepwise for age and calendar year, sex, birth weight, gestational age, multiple births, parity, and maternal factors (age, smoking/antibiotics during pregnancy, employment status, and asthma). Results In the Copenhagen Prospective Studies on Asthma in Childhood2000 cohort, the adjusted hazard ratio for asthma was increased by cesarean delivery relative to vaginal birth 2.18 (1.27-3.73). Registry data replicated these findings. Cesarean delivery performed before rupture of membranes carried significantly higher risk of asthma, (incidence rate ratio to vaginal delivery 1.20 [1.16-1.23]) than cesarean delivery after rupture of membranes (incidence rate ratio to vaginal delivery 1.12 [1.09-1.16]). Conclusions We confirmed cesarean delivery to be a risk factor for childhood asthma. This effect was more pronounced for cesarean delivery performed before rupture of membranes.","author":[{"dropping-particle":"","family":"Sevelsted","given":"Astrid","non-dropping-particle":"","parse-names":false,"suffix":""},{"dropping-particle":"","family":"Stokholm","given":"Jakob","non-dropping-particle":"","parse-names":false,"suffix":""},{"dropping-particle":"","family":"Bisgaard","given":"Hans","non-dropping-particle":"","parse-names":false,"suffix":""}],"container-title":"Journal of Pediatrics","id":"ITEM-5","issued":{"date-parts":[["2016"]]},"page":"38-42.e4","publisher":"Elsevier Inc.","title":"Risk of asthma from Cesarean delivery depends on membrane rupture","type":"article-journal","volume":"171"},"uris":["http://www.mendeley.com/documents/?uuid=d976f9d0-301a-4fad-ba93-88a8e819e67f"]},{"id":"ITEM-6","itemData":{"DOI":"10.1542/peds.2009-2260","ISSN":"00314005","PMID":"20478942","abstract":"OBJECTIVES: The aim of this study was to analyze a possible association between cesarean delivery and enteric inflammatory diseases in children. METHODS: A retrospective, multicenter, case-control study that included 1950 children was performed in cooperation with 26 university and 16 nonacademic children's hospitals. Information on intestinal disease manifestation, together with mode of delivery and gestational age at birth, postnatal complications, and breastfeeding, was collected by the attending physician from children and their parents who were visiting a gastrointestinal outpatient clinic for Crohn disease (CD; 516 cases), ulcerative colitis (250 cases), celiac disease (157 cases), and other gastrointestinal diseases (165 cases) and control subjects who were visiting ophthalmologic, orthodontic, and dental outpatient clinics (862 cases). RESULTS: Whereas the rate of cesarean delivery of children with Crohn disease or ulcerative colitis was similar to that of control subjects, a significantly enhanced likelihood of being born by cesarean delivery was found in children with celiac disease compared with control subjects (odds ratio: 1.8 [95% confidence interval: 1.13-2.88]; P = .014). CONCLUSIONS: The mode of delivery and associated alterations in the development of the enteric homeostasis during the neonatal period might influence the incidence of celiac disease. Copyright © 2010 by the American Academy of Pediatrics.","author":[{"dropping-particle":"","family":"Decker","given":"Evalotte","non-dropping-particle":"","parse-names":false,"suffix":""},{"dropping-particle":"","family":"Engelmann","given":"Guido","non-dropping-particle":"","parse-names":false,"suffix":""},{"dropping-particle":"","family":"Findeisen","given":"Annette","non-dropping-particle":"","parse-names":false,"suffix":""},{"dropping-particle":"","family":"Gerner","given":"Patrick","non-dropping-particle":"","parse-names":false,"suffix":""},{"dropping-particle":"","family":"Laaß","given":"Martin","non-dropping-particle":"","parse-names":false,"suffix":""},{"dropping-particle":"","family":"Ney","given":"Dietrich","non-dropping-particle":"","parse-names":false,"suffix":""},{"dropping-particle":"","family":"Posovszky","given":"Carsten","non-dropping-particle":"","parse-names":false,"suffix":""},{"dropping-particle":"","family":"Hoy","given":"Ludwig","non-dropping-particle":"","parse-names":false,"suffix":""},{"dropping-particle":"","family":"Hornef","given":"Mathias W.","non-dropping-particle":"","parse-names":false,"suffix":""}],"container-title":"Pediatrics","id":"ITEM-6","issue":"6","issued":{"date-parts":[["2010"]]},"page":"e1433-e1440","title":"Cesarean delivery is associated with celiac disease but not inflammatory bowel disease in children","type":"article-journal","volume":"125"},"uris":["http://www.mendeley.com/documents/?uuid=f5c03ce9-6ff8-4805-a7cb-c1a50c660ffe"]},{"id":"ITEM-7","itemData":{"DOI":"10.1007/s00125-008-0941-z","ISSN":"0012186X","PMID":"18292986","abstract":"Aims/hypothesis: The aim of this study was to investigate the evidence of an increased risk of childhood-onset type 1 diabetes in children born by Caesarean section by systematically reviewing the published literature and performing a meta-analysis with adjustment for recognised confounders. Methods: After MEDLINE, Web of Science and EMBASE searches, crude ORs and 95% CIs for type 1 diabetes in children born by Caesarean section were calculated from the data reported in each study. Authors were contacted to facilitate adjustments for potential confounders, either by supplying raw data or calculating adjusted estimates. Meta-analysis techniques were then used to derive combined ORs and to investigate heterogeneity between studies. Results: Twenty studies were identified. Overall, there was a significant increase in the risk of type 1 diabetes in children born by Caesarean section (OR 1.23, 95% CI 1.15-1.32, p&lt;0.001). There was little evidence of heterogeneity between studies (p=0.54). Seventeen authors provided raw data or adjusted estimates to facilitate adjustments for potential confounders. In these studies, there was evidence of an increase in diabetes risk with greater birthweight, shorter gestation and greater maternal age. The increased risk of type 1 diabetes after Caesarean section was little altered after adjustment for gestational age, birth weight, maternal age, birth order, breast-feeding and maternal diabetes (adjusted OR 1.19, 95% CI 1.04-1.36, p=0.01). Conclusions/interpretation: This analysis demonstrates a 20% increase in the risk of childhood-onset type 1 diabetes after Caesarean section delivery that cannot be explained by known confounders. © 2008 Springer-Verlag.","author":[{"dropping-particle":"","family":"Cardwell","given":"C. R.","non-dropping-particle":"","parse-names":false,"suffix":""},{"dropping-particle":"","family":"Stene","given":"L. C.","non-dropping-particle":"","parse-names":false,"suffix":""},{"dropping-particle":"","family":"Joner","given":"G.","non-dropping-particle":"","parse-names":false,"suffix":""},{"dropping-particle":"","family":"Cinek","given":"O.","non-dropping-particle":"","parse-names":false,"suffix":""},{"dropping-particle":"","family":"Svensson","given":"J.","non-dropping-particle":"","parse-names":false,"suffix":""},{"dropping-particle":"","family":"Goldacre","given":"M. J.","non-dropping-particle":"","parse-names":false,"suffix":""},{"dropping-particle":"","family":"Parslow","given":"R. C.","non-dropping-particle":"","parse-names":false,"suffix":""},{"dropping-particle":"","family":"Pozzilli","given":"P.","non-dropping-particle":"","parse-names":false,"suffix":""},{"dropping-particle":"","family":"Brigis","given":"G.","non-dropping-particle":"","parse-names":false,"suffix":""},{"dropping-particle":"","family":"Stoyanov","given":"D.","non-dropping-particle":"","parse-names":false,"suffix":""},{"dropping-particle":"","family":"Urbonaitė","given":"B.","non-dropping-particle":"","parse-names":false,"suffix":""},{"dropping-particle":"","family":"Šipetić","given":"S.","non-dropping-particle":"","parse-names":false,"suffix":""},{"dropping-particle":"","family":"Schober","given":"E.","non-dropping-particle":"","parse-names":false,"suffix":""},{"dropping-particle":"","family":"Ionescu-Tirgoviste","given":"C.","non-dropping-particle":"","parse-names":false,"suffix":""},{"dropping-particle":"","family":"Devoti","given":"G.","non-dropping-particle":"","parse-names":false,"suffix":""},{"dropping-particle":"","family":"Beaufort","given":"C. E.","non-dropping-particle":"De","parse-names":false,"suffix":""},{"dropping-particle":"","family":"Buschard","given":"K.","non-dropping-particle":"","parse-names":false,"suffix":""},{"dropping-particle":"","family":"Patterson","given":"C. C.","non-dropping-particle":"","parse-names":false,"suffix":""}],"container-title":"Diabetologia","id":"ITEM-7","issue":"5","issued":{"date-parts":[["2008"]]},"page":"726-735","title":"Caesarean section is associated with an increased risk of childhood-onset type 1 diabetes mellitus: A meta-analysis of observational studies","type":"article-journal","volume":"51"},"uris":["http://www.mendeley.com/documents/?uuid=b13efba6-354d-434e-bf4e-f4c987cdc93f"]},{"id":"ITEM-8","itemData":{"DOI":"10.1155/2012/635097","ISSN":"16879813","PMID":"22829848","abstract":"Objectives. Newfoundland and Labrador (NL) has one of the highest incidences of Type 1 diabetes mellitus (T1DM) worldwide. Rates of T1DM are increasing and the search for environmental factors that may be contributing to this increase is continuing. Methods. This was a population-based case control design involving the linkage of data from a diabetes database with live birth registration data. 266 children aged 015 years with T1DM were compared to age- and gender-matched controls. Chi-square analysis and multivariate conditional logistic regression were carried out to assess maternal and infant factors (including maternal age, marital status, education, T1DM, hypertension, birth order, delivery method, gestational age, size-for-gestational-age, and birth weight). Results. Cases of T1DM were more likely to be large-for-gestational-age (P = 0.024) and delivered by C-section (P = 0.009) as compared to controls. C-section delivery was associated with increased risk of T1DM (HR 1.41, P = 0.015) when birth weight and gestational age were included in the model, but not when size-for-gestational-age was included (HR 1.3, P = 0.076). Conclusions. Birth by C-section was found to be a risk factor for the development of T1DM in a region with high rates of T1DM and birth by C-section. These findings may have an impact on health practice, health care planning, and future research. © Copyright 2012 J. Phillips et al.","author":[{"dropping-particle":"","family":"Phillips","given":"J.","non-dropping-particle":"","parse-names":false,"suffix":""},{"dropping-particle":"","family":"Gill","given":"N.","non-dropping-particle":"","parse-names":false,"suffix":""},{"dropping-particle":"","family":"Sikdar","given":"K.","non-dropping-particle":"","parse-names":false,"suffix":""},{"dropping-particle":"","family":"Penney","given":"S.","non-dropping-particle":"","parse-names":false,"suffix":""},{"dropping-particle":"","family":"Newhook","given":"L. A.","non-dropping-particle":"","parse-names":false,"suffix":""}],"container-title":"Journal of Environmental and Public Health","id":"ITEM-8","issue":"635097","issued":{"date-parts":[["2012"]]},"page":"1-6","title":"History of cesarean section associated with childhood onset of T1DM in Newfoundland and Labrador, Canada","type":"article-journal","volume":"2012"},"uris":["http://www.mendeley.com/documents/?uuid=f6310019-bf72-4b05-9064-df70e8786172"]}],"mendeley":{"formattedCitation":"&lt;span style=\"baseline\"&gt; [137–144]&lt;/span&gt;","plainTextFormattedCitation":" [137–144]","previouslyFormattedCitation":"&lt;span style=\"baseline\"&gt; [137–144]&lt;/span&gt;"},"properties":{"noteIndex":0},"schema":"https://github.com/citation-style-language/schema/raw/master/csl-citation.json"}</w:instrText>
      </w:r>
      <w:r w:rsidR="00D67732" w:rsidRPr="00BC6DB1">
        <w:rPr>
          <w:rFonts w:asciiTheme="minorHAnsi" w:hAnsiTheme="minorHAnsi" w:cstheme="minorHAnsi"/>
          <w:sz w:val="22"/>
          <w:shd w:val="clear" w:color="auto" w:fill="FFFFFF"/>
        </w:rPr>
        <w:fldChar w:fldCharType="separate"/>
      </w:r>
      <w:r w:rsidR="004F459B">
        <w:rPr>
          <w:rFonts w:asciiTheme="minorHAnsi" w:hAnsiTheme="minorHAnsi" w:cstheme="minorHAnsi"/>
          <w:noProof/>
          <w:sz w:val="22"/>
          <w:shd w:val="clear" w:color="auto" w:fill="FFFFFF"/>
        </w:rPr>
        <w:t xml:space="preserve"> [137–143</w:t>
      </w:r>
      <w:r w:rsidR="003276C5" w:rsidRPr="003276C5">
        <w:rPr>
          <w:rFonts w:asciiTheme="minorHAnsi" w:hAnsiTheme="minorHAnsi" w:cstheme="minorHAnsi"/>
          <w:noProof/>
          <w:sz w:val="22"/>
          <w:shd w:val="clear" w:color="auto" w:fill="FFFFFF"/>
        </w:rPr>
        <w:t>]</w:t>
      </w:r>
      <w:r w:rsidR="00D67732" w:rsidRPr="00BC6DB1">
        <w:rPr>
          <w:rFonts w:asciiTheme="minorHAnsi" w:hAnsiTheme="minorHAnsi" w:cstheme="minorHAnsi"/>
          <w:sz w:val="22"/>
          <w:shd w:val="clear" w:color="auto" w:fill="FFFFFF"/>
        </w:rPr>
        <w:fldChar w:fldCharType="end"/>
      </w:r>
      <w:r w:rsidR="004F459B">
        <w:rPr>
          <w:rFonts w:asciiTheme="minorHAnsi" w:hAnsiTheme="minorHAnsi" w:cstheme="minorHAnsi"/>
          <w:sz w:val="22"/>
          <w:shd w:val="clear" w:color="auto" w:fill="FFFFFF"/>
        </w:rPr>
        <w:t>; we have previously reviewed this data and provided commentary [144]</w:t>
      </w:r>
      <w:r w:rsidR="00A55384">
        <w:rPr>
          <w:rFonts w:asciiTheme="minorHAnsi" w:hAnsiTheme="minorHAnsi" w:cstheme="minorHAnsi"/>
          <w:sz w:val="22"/>
          <w:shd w:val="clear" w:color="auto" w:fill="FFFFFF"/>
        </w:rPr>
        <w:t>.</w:t>
      </w:r>
      <w:r w:rsidR="00D67732" w:rsidRPr="00BC6DB1">
        <w:rPr>
          <w:rFonts w:asciiTheme="minorHAnsi" w:hAnsiTheme="minorHAnsi" w:cstheme="minorHAnsi"/>
          <w:sz w:val="22"/>
          <w:shd w:val="clear" w:color="auto" w:fill="FFFFFF"/>
        </w:rPr>
        <w:t xml:space="preserve"> </w:t>
      </w:r>
      <w:r w:rsidR="00391351" w:rsidRPr="00BC6DB1">
        <w:rPr>
          <w:rFonts w:asciiTheme="minorHAnsi" w:hAnsiTheme="minorHAnsi" w:cstheme="minorHAnsi"/>
          <w:sz w:val="22"/>
          <w:shd w:val="clear" w:color="auto" w:fill="FFFFFF"/>
        </w:rPr>
        <w:t xml:space="preserve">As </w:t>
      </w:r>
      <w:r w:rsidR="00752D11" w:rsidRPr="00BC6DB1">
        <w:rPr>
          <w:rFonts w:asciiTheme="minorHAnsi" w:hAnsiTheme="minorHAnsi" w:cstheme="minorHAnsi"/>
          <w:sz w:val="22"/>
          <w:shd w:val="clear" w:color="auto" w:fill="FFFFFF"/>
        </w:rPr>
        <w:t xml:space="preserve">awareness for the </w:t>
      </w:r>
      <w:r w:rsidR="00752D11" w:rsidRPr="00BC6DB1">
        <w:rPr>
          <w:rFonts w:asciiTheme="minorHAnsi" w:hAnsiTheme="minorHAnsi" w:cstheme="minorHAnsi"/>
          <w:sz w:val="22"/>
          <w:shd w:val="clear" w:color="auto" w:fill="FFFFFF"/>
        </w:rPr>
        <w:lastRenderedPageBreak/>
        <w:t>importance of the microbiome</w:t>
      </w:r>
      <w:r w:rsidR="00CB2AA9">
        <w:rPr>
          <w:rFonts w:asciiTheme="minorHAnsi" w:hAnsiTheme="minorHAnsi" w:cstheme="minorHAnsi"/>
          <w:sz w:val="22"/>
          <w:shd w:val="clear" w:color="auto" w:fill="FFFFFF"/>
        </w:rPr>
        <w:t xml:space="preserve"> and its functional metagenome</w:t>
      </w:r>
      <w:r w:rsidR="00752D11" w:rsidRPr="00BC6DB1">
        <w:rPr>
          <w:rFonts w:asciiTheme="minorHAnsi" w:hAnsiTheme="minorHAnsi" w:cstheme="minorHAnsi"/>
          <w:sz w:val="22"/>
          <w:shd w:val="clear" w:color="auto" w:fill="FFFFFF"/>
        </w:rPr>
        <w:t xml:space="preserve"> continues to grow, so has concern </w:t>
      </w:r>
      <w:r w:rsidR="00D67732" w:rsidRPr="00BC6DB1">
        <w:rPr>
          <w:rFonts w:asciiTheme="minorHAnsi" w:hAnsiTheme="minorHAnsi" w:cstheme="minorHAnsi"/>
          <w:sz w:val="22"/>
          <w:shd w:val="clear" w:color="auto" w:fill="FFFFFF"/>
        </w:rPr>
        <w:t>that</w:t>
      </w:r>
      <w:r w:rsidR="00AC3AA9" w:rsidRPr="00BC6DB1">
        <w:rPr>
          <w:rFonts w:asciiTheme="minorHAnsi" w:hAnsiTheme="minorHAnsi" w:cstheme="minorHAnsi"/>
          <w:sz w:val="22"/>
          <w:shd w:val="clear" w:color="auto" w:fill="FFFFFF"/>
        </w:rPr>
        <w:t xml:space="preserve"> failure to expose the emerging neonate to the “proper” </w:t>
      </w:r>
      <w:r w:rsidR="00CB2AA9">
        <w:rPr>
          <w:rFonts w:asciiTheme="minorHAnsi" w:hAnsiTheme="minorHAnsi" w:cstheme="minorHAnsi"/>
          <w:sz w:val="22"/>
          <w:shd w:val="clear" w:color="auto" w:fill="FFFFFF"/>
        </w:rPr>
        <w:t>community of</w:t>
      </w:r>
      <w:r w:rsidR="00AC3AA9" w:rsidRPr="00BC6DB1">
        <w:rPr>
          <w:rFonts w:asciiTheme="minorHAnsi" w:hAnsiTheme="minorHAnsi" w:cstheme="minorHAnsi"/>
          <w:sz w:val="22"/>
          <w:shd w:val="clear" w:color="auto" w:fill="FFFFFF"/>
        </w:rPr>
        <w:t xml:space="preserve"> microbes </w:t>
      </w:r>
      <w:r w:rsidR="00CB2AA9">
        <w:rPr>
          <w:rFonts w:asciiTheme="minorHAnsi" w:hAnsiTheme="minorHAnsi" w:cstheme="minorHAnsi"/>
          <w:sz w:val="22"/>
          <w:shd w:val="clear" w:color="auto" w:fill="FFFFFF"/>
        </w:rPr>
        <w:t>which presumptively prompt later onset adverse</w:t>
      </w:r>
      <w:r w:rsidR="00D67732" w:rsidRPr="00BC6DB1">
        <w:rPr>
          <w:rFonts w:asciiTheme="minorHAnsi" w:hAnsiTheme="minorHAnsi" w:cstheme="minorHAnsi"/>
          <w:sz w:val="22"/>
          <w:shd w:val="clear" w:color="auto" w:fill="FFFFFF"/>
        </w:rPr>
        <w:t xml:space="preserve"> </w:t>
      </w:r>
      <w:r w:rsidR="00CB2AA9">
        <w:rPr>
          <w:rFonts w:asciiTheme="minorHAnsi" w:hAnsiTheme="minorHAnsi" w:cstheme="minorHAnsi"/>
          <w:sz w:val="22"/>
          <w:shd w:val="clear" w:color="auto" w:fill="FFFFFF"/>
        </w:rPr>
        <w:t>clinical</w:t>
      </w:r>
      <w:r w:rsidR="00D67732" w:rsidRPr="00BC6DB1">
        <w:rPr>
          <w:rFonts w:asciiTheme="minorHAnsi" w:hAnsiTheme="minorHAnsi" w:cstheme="minorHAnsi"/>
          <w:sz w:val="22"/>
          <w:shd w:val="clear" w:color="auto" w:fill="FFFFFF"/>
        </w:rPr>
        <w:t xml:space="preserve"> outcomes</w:t>
      </w:r>
      <w:r w:rsidR="00CB2AA9">
        <w:rPr>
          <w:rFonts w:asciiTheme="minorHAnsi" w:hAnsiTheme="minorHAnsi" w:cstheme="minorHAnsi"/>
          <w:sz w:val="22"/>
          <w:shd w:val="clear" w:color="auto" w:fill="FFFFFF"/>
        </w:rPr>
        <w:t xml:space="preserve"> which are more common among those born via Cesarean</w:t>
      </w:r>
      <w:r w:rsidR="00A13A35" w:rsidRPr="00BC6DB1">
        <w:rPr>
          <w:rFonts w:asciiTheme="minorHAnsi" w:hAnsiTheme="minorHAnsi" w:cstheme="minorHAnsi"/>
          <w:sz w:val="22"/>
          <w:shd w:val="clear" w:color="auto" w:fill="FFFFFF"/>
        </w:rPr>
        <w:t>.</w:t>
      </w:r>
      <w:r w:rsidR="00876074" w:rsidRPr="00BC6DB1">
        <w:rPr>
          <w:rFonts w:asciiTheme="minorHAnsi" w:hAnsiTheme="minorHAnsi" w:cstheme="minorHAnsi"/>
          <w:sz w:val="22"/>
          <w:shd w:val="clear" w:color="auto" w:fill="FFFFFF"/>
        </w:rPr>
        <w:t xml:space="preserve"> </w:t>
      </w:r>
    </w:p>
    <w:p w14:paraId="6BE6BF36" w14:textId="77777777" w:rsidR="00FA7350" w:rsidRDefault="00FA7350" w:rsidP="00F143E4">
      <w:pPr>
        <w:spacing w:line="480" w:lineRule="auto"/>
        <w:rPr>
          <w:rFonts w:asciiTheme="minorHAnsi" w:hAnsiTheme="minorHAnsi" w:cstheme="minorHAnsi"/>
          <w:sz w:val="22"/>
          <w:shd w:val="clear" w:color="auto" w:fill="FFFFFF"/>
        </w:rPr>
      </w:pPr>
    </w:p>
    <w:p w14:paraId="414C6E33" w14:textId="75E29341" w:rsidR="00D67732" w:rsidRPr="00BC6DB1" w:rsidRDefault="00876074"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To investigate</w:t>
      </w:r>
      <w:r w:rsidR="0047401B" w:rsidRPr="00BC6DB1">
        <w:rPr>
          <w:rFonts w:asciiTheme="minorHAnsi" w:hAnsiTheme="minorHAnsi" w:cstheme="minorHAnsi"/>
          <w:sz w:val="22"/>
          <w:shd w:val="clear" w:color="auto" w:fill="FFFFFF"/>
        </w:rPr>
        <w:t xml:space="preserve"> this claim</w:t>
      </w:r>
      <w:r w:rsidRPr="00BC6DB1">
        <w:rPr>
          <w:rFonts w:asciiTheme="minorHAnsi" w:hAnsiTheme="minorHAnsi" w:cstheme="minorHAnsi"/>
          <w:sz w:val="22"/>
          <w:shd w:val="clear" w:color="auto" w:fill="FFFFFF"/>
        </w:rPr>
        <w:t xml:space="preserve">, </w:t>
      </w:r>
      <w:r w:rsidR="00CB2AA9">
        <w:rPr>
          <w:rFonts w:asciiTheme="minorHAnsi" w:hAnsiTheme="minorHAnsi" w:cstheme="minorHAnsi"/>
          <w:sz w:val="22"/>
          <w:shd w:val="clear" w:color="auto" w:fill="FFFFFF"/>
        </w:rPr>
        <w:t>several years ago Dominguez-Bello</w:t>
      </w:r>
      <w:r w:rsidRPr="00BC6DB1">
        <w:rPr>
          <w:rFonts w:asciiTheme="minorHAnsi" w:hAnsiTheme="minorHAnsi" w:cstheme="minorHAnsi"/>
          <w:sz w:val="22"/>
          <w:shd w:val="clear" w:color="auto" w:fill="FFFFFF"/>
        </w:rPr>
        <w:t xml:space="preserve"> and colleagues </w:t>
      </w:r>
      <w:r w:rsidR="00CB2AA9">
        <w:rPr>
          <w:rFonts w:asciiTheme="minorHAnsi" w:hAnsiTheme="minorHAnsi" w:cstheme="minorHAnsi"/>
          <w:sz w:val="22"/>
          <w:shd w:val="clear" w:color="auto" w:fill="FFFFFF"/>
        </w:rPr>
        <w:t xml:space="preserve">were the first to </w:t>
      </w:r>
      <w:r w:rsidRPr="00BC6DB1">
        <w:rPr>
          <w:rFonts w:asciiTheme="minorHAnsi" w:hAnsiTheme="minorHAnsi" w:cstheme="minorHAnsi"/>
          <w:sz w:val="22"/>
          <w:shd w:val="clear" w:color="auto" w:fill="FFFFFF"/>
        </w:rPr>
        <w:t>stud</w:t>
      </w:r>
      <w:r w:rsidR="00CB2AA9">
        <w:rPr>
          <w:rFonts w:asciiTheme="minorHAnsi" w:hAnsiTheme="minorHAnsi" w:cstheme="minorHAnsi"/>
          <w:sz w:val="22"/>
          <w:shd w:val="clear" w:color="auto" w:fill="FFFFFF"/>
        </w:rPr>
        <w:t>y</w:t>
      </w:r>
      <w:r w:rsidRPr="00BC6DB1">
        <w:rPr>
          <w:rFonts w:asciiTheme="minorHAnsi" w:hAnsiTheme="minorHAnsi" w:cstheme="minorHAnsi"/>
          <w:sz w:val="22"/>
          <w:shd w:val="clear" w:color="auto" w:fill="FFFFFF"/>
        </w:rPr>
        <w:t xml:space="preserve"> the neonatal microbiome across body sites i</w:t>
      </w:r>
      <w:r w:rsidR="00D67732" w:rsidRPr="00BC6DB1">
        <w:rPr>
          <w:rFonts w:asciiTheme="minorHAnsi" w:hAnsiTheme="minorHAnsi" w:cstheme="minorHAnsi"/>
          <w:sz w:val="22"/>
          <w:shd w:val="clear" w:color="auto" w:fill="FFFFFF"/>
        </w:rPr>
        <w:t>mmediately following delivery</w:t>
      </w:r>
      <w:r w:rsidR="00CB2AA9">
        <w:rPr>
          <w:rFonts w:asciiTheme="minorHAnsi" w:hAnsiTheme="minorHAnsi" w:cstheme="minorHAnsi"/>
          <w:sz w:val="22"/>
          <w:shd w:val="clear" w:color="auto" w:fill="FFFFFF"/>
        </w:rPr>
        <w:t xml:space="preserve"> in a small case-control study [145]</w:t>
      </w:r>
      <w:r w:rsidRPr="00BC6DB1">
        <w:rPr>
          <w:rFonts w:asciiTheme="minorHAnsi" w:hAnsiTheme="minorHAnsi" w:cstheme="minorHAnsi"/>
          <w:sz w:val="22"/>
          <w:shd w:val="clear" w:color="auto" w:fill="FFFFFF"/>
        </w:rPr>
        <w:t>. Across all body sites, v</w:t>
      </w:r>
      <w:r w:rsidR="00D67732" w:rsidRPr="00BC6DB1">
        <w:rPr>
          <w:rFonts w:asciiTheme="minorHAnsi" w:hAnsiTheme="minorHAnsi" w:cstheme="minorHAnsi"/>
          <w:sz w:val="22"/>
          <w:shd w:val="clear" w:color="auto" w:fill="FFFFFF"/>
        </w:rPr>
        <w:t xml:space="preserve">aginally-born neonates harbor mostly maternal vaginal microbes, such as </w:t>
      </w:r>
      <w:r w:rsidR="00D67732" w:rsidRPr="00BC6DB1">
        <w:rPr>
          <w:rFonts w:asciiTheme="minorHAnsi" w:hAnsiTheme="minorHAnsi" w:cstheme="minorHAnsi"/>
          <w:i/>
          <w:iCs/>
          <w:sz w:val="22"/>
          <w:shd w:val="clear" w:color="auto" w:fill="FFFFFF"/>
        </w:rPr>
        <w:t>Lactobacillus</w:t>
      </w:r>
      <w:r w:rsidR="00D67732" w:rsidRPr="00BC6DB1">
        <w:rPr>
          <w:rFonts w:asciiTheme="minorHAnsi" w:hAnsiTheme="minorHAnsi" w:cstheme="minorHAnsi"/>
          <w:sz w:val="22"/>
          <w:shd w:val="clear" w:color="auto" w:fill="FFFFFF"/>
        </w:rPr>
        <w:t xml:space="preserve">, </w:t>
      </w:r>
      <w:proofErr w:type="spellStart"/>
      <w:r w:rsidR="00D67732" w:rsidRPr="00BC6DB1">
        <w:rPr>
          <w:rFonts w:asciiTheme="minorHAnsi" w:hAnsiTheme="minorHAnsi" w:cstheme="minorHAnsi"/>
          <w:i/>
          <w:iCs/>
          <w:sz w:val="22"/>
          <w:shd w:val="clear" w:color="auto" w:fill="FFFFFF"/>
        </w:rPr>
        <w:t>Prevotella</w:t>
      </w:r>
      <w:proofErr w:type="spellEnd"/>
      <w:r w:rsidR="00D67732" w:rsidRPr="00BC6DB1">
        <w:rPr>
          <w:rFonts w:asciiTheme="minorHAnsi" w:hAnsiTheme="minorHAnsi" w:cstheme="minorHAnsi"/>
          <w:sz w:val="22"/>
          <w:shd w:val="clear" w:color="auto" w:fill="FFFFFF"/>
        </w:rPr>
        <w:t xml:space="preserve">, or </w:t>
      </w:r>
      <w:proofErr w:type="spellStart"/>
      <w:r w:rsidR="00D67732" w:rsidRPr="00BC6DB1">
        <w:rPr>
          <w:rFonts w:asciiTheme="minorHAnsi" w:hAnsiTheme="minorHAnsi" w:cstheme="minorHAnsi"/>
          <w:i/>
          <w:iCs/>
          <w:sz w:val="22"/>
          <w:shd w:val="clear" w:color="auto" w:fill="FFFFFF"/>
        </w:rPr>
        <w:t>Sneathia</w:t>
      </w:r>
      <w:proofErr w:type="spellEnd"/>
      <w:r w:rsidR="00D67732" w:rsidRPr="00BC6DB1">
        <w:rPr>
          <w:rFonts w:asciiTheme="minorHAnsi" w:hAnsiTheme="minorHAnsi" w:cstheme="minorHAnsi"/>
          <w:sz w:val="22"/>
          <w:shd w:val="clear" w:color="auto" w:fill="FFFFFF"/>
        </w:rPr>
        <w:t xml:space="preserve"> spp.</w:t>
      </w:r>
      <w:r w:rsidR="00AC3AA9" w:rsidRPr="00BC6DB1">
        <w:rPr>
          <w:rFonts w:asciiTheme="minorHAnsi" w:hAnsiTheme="minorHAnsi" w:cstheme="minorHAnsi"/>
          <w:sz w:val="22"/>
          <w:shd w:val="clear" w:color="auto" w:fill="FFFFFF"/>
        </w:rPr>
        <w:t xml:space="preserve">, </w:t>
      </w:r>
      <w:r w:rsidR="00D67732" w:rsidRPr="00BC6DB1">
        <w:rPr>
          <w:rFonts w:asciiTheme="minorHAnsi" w:hAnsiTheme="minorHAnsi" w:cstheme="minorHAnsi"/>
          <w:sz w:val="22"/>
          <w:shd w:val="clear" w:color="auto" w:fill="FFFFFF"/>
        </w:rPr>
        <w:t xml:space="preserve">whereas </w:t>
      </w:r>
      <w:r w:rsidR="004320B5" w:rsidRPr="00BC6DB1">
        <w:rPr>
          <w:rFonts w:asciiTheme="minorHAnsi" w:hAnsiTheme="minorHAnsi" w:cstheme="minorHAnsi"/>
          <w:sz w:val="22"/>
          <w:shd w:val="clear" w:color="auto" w:fill="FFFFFF"/>
        </w:rPr>
        <w:t>cesarean</w:t>
      </w:r>
      <w:r w:rsidR="00D67732" w:rsidRPr="00BC6DB1">
        <w:rPr>
          <w:rFonts w:asciiTheme="minorHAnsi" w:hAnsiTheme="minorHAnsi" w:cstheme="minorHAnsi"/>
          <w:sz w:val="22"/>
          <w:shd w:val="clear" w:color="auto" w:fill="FFFFFF"/>
        </w:rPr>
        <w:t xml:space="preserve">-born neonates harbor mostly maternal skin microbes, such as </w:t>
      </w:r>
      <w:r w:rsidR="00D67732" w:rsidRPr="00BC6DB1">
        <w:rPr>
          <w:rFonts w:asciiTheme="minorHAnsi" w:hAnsiTheme="minorHAnsi" w:cstheme="minorHAnsi"/>
          <w:i/>
          <w:iCs/>
          <w:sz w:val="22"/>
          <w:shd w:val="clear" w:color="auto" w:fill="FFFFFF"/>
        </w:rPr>
        <w:t>Staphylococcus</w:t>
      </w:r>
      <w:r w:rsidR="00D67732" w:rsidRPr="00BC6DB1">
        <w:rPr>
          <w:rFonts w:asciiTheme="minorHAnsi" w:hAnsiTheme="minorHAnsi" w:cstheme="minorHAnsi"/>
          <w:sz w:val="22"/>
          <w:shd w:val="clear" w:color="auto" w:fill="FFFFFF"/>
        </w:rPr>
        <w:t xml:space="preserve">, </w:t>
      </w:r>
      <w:proofErr w:type="spellStart"/>
      <w:r w:rsidR="00D67732" w:rsidRPr="00BC6DB1">
        <w:rPr>
          <w:rFonts w:asciiTheme="minorHAnsi" w:hAnsiTheme="minorHAnsi" w:cstheme="minorHAnsi"/>
          <w:i/>
          <w:iCs/>
          <w:sz w:val="22"/>
          <w:shd w:val="clear" w:color="auto" w:fill="FFFFFF"/>
        </w:rPr>
        <w:t>Corynebacterium</w:t>
      </w:r>
      <w:proofErr w:type="spellEnd"/>
      <w:r w:rsidR="00D67732" w:rsidRPr="00BC6DB1">
        <w:rPr>
          <w:rFonts w:asciiTheme="minorHAnsi" w:hAnsiTheme="minorHAnsi" w:cstheme="minorHAnsi"/>
          <w:sz w:val="22"/>
          <w:shd w:val="clear" w:color="auto" w:fill="FFFFFF"/>
        </w:rPr>
        <w:t xml:space="preserve">, and </w:t>
      </w:r>
      <w:proofErr w:type="spellStart"/>
      <w:r w:rsidR="00D67732" w:rsidRPr="00BC6DB1">
        <w:rPr>
          <w:rFonts w:asciiTheme="minorHAnsi" w:hAnsiTheme="minorHAnsi" w:cstheme="minorHAnsi"/>
          <w:i/>
          <w:iCs/>
          <w:sz w:val="22"/>
          <w:shd w:val="clear" w:color="auto" w:fill="FFFFFF"/>
        </w:rPr>
        <w:t>Propionibacterium</w:t>
      </w:r>
      <w:proofErr w:type="spellEnd"/>
      <w:r w:rsidR="00D67732" w:rsidRPr="00BC6DB1">
        <w:rPr>
          <w:rFonts w:asciiTheme="minorHAnsi" w:hAnsiTheme="minorHAnsi" w:cstheme="minorHAnsi"/>
          <w:sz w:val="22"/>
          <w:shd w:val="clear" w:color="auto" w:fill="FFFFFF"/>
        </w:rPr>
        <w:t xml:space="preserve"> spp</w:t>
      </w:r>
      <w:r w:rsidR="00AC3AA9" w:rsidRPr="00BC6DB1">
        <w:rPr>
          <w:rFonts w:asciiTheme="minorHAnsi" w:hAnsiTheme="minorHAnsi" w:cstheme="minorHAnsi"/>
          <w:sz w:val="22"/>
          <w:shd w:val="clear" w:color="auto" w:fill="FFFFFF"/>
        </w:rPr>
        <w:t>.</w:t>
      </w:r>
      <w:r w:rsidR="00AC3AA9"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73/pnas.1002601107","ISSN":"00278424","PMID":"20566857","abstract":"Upon delivery, the neonate is exposed for the first time to a wide array of microbes from a variety of sources, including maternal bacteria. Although prior studies have suggested that delivery mode shapes the microbiota's establishment and, subsequently, its role in child health, most researchers have focused on specific bacterial taxa or on a single body habitat, the gut. Thus, the initiation stage of human microbiome development remains obscure. The goal of the present study was to obtain a community-wide perspective on the influence of delivery mode and body habitat on the neonate's first microbiota. We used multiplexed 16S rRNA gene pyrosequencing to characterize bacterial communities from mothers and their newborn babies, four born vaginally and six born via Cesarean section. Mothers' skin, oral mucosa, and vagina were sampled 1 h before delivery, and neonates' skin, oral mucosa, and nasopharyngeal aspirate were sampled &lt;5 min, and meconium &lt;24 h, after delivery. We found that in direct contrast to the highly differentiated communities of their mothers, neonates harbored bacterial communities that were undifferentiated across multiple body habitats, regardless of delivery mode. Our results also show that vaginally delivered infants acquired bacterial communities resembling their own mother's vaginal microbiota, dominated by Lactobacillus, Prevotella, or Sneathia spp., and C-section infants harbored bacterial communities similar to those found on the skin surface, dominated by Staphylococcus, Corynebacterium, and Propionibacterium spp. These findings establish an important baseline for studies tracking the human microbiome's successional development in different body habitats following different delivery modes, and their associated effects on infant health.","author":[{"dropping-particle":"","family":"Dominguez-Bello","given":"Maria G.","non-dropping-particle":"","parse-names":false,"suffix":""},{"dropping-particle":"","family":"Costello","given":"Elizabeth K.","non-dropping-particle":"","parse-names":false,"suffix":""},{"dropping-particle":"","family":"Contreras","given":"Monica","non-dropping-particle":"","parse-names":false,"suffix":""},{"dropping-particle":"","family":"Magris","given":"Magda","non-dropping-particle":"","parse-names":false,"suffix":""},{"dropping-particle":"","family":"Hidalgo","given":"Glida","non-dropping-particle":"","parse-names":false,"suffix":""},{"dropping-particle":"","family":"Fierer","given":"Noah","non-dropping-particle":"","parse-names":false,"suffix":""},{"dropping-particle":"","family":"Knight","given":"Rob","non-dropping-particle":"","parse-names":false,"suffix":""}],"container-title":"Proceedings of the National Academy of Sciences of the United States of America","id":"ITEM-1","issue":"26","issued":{"date-parts":[["2010"]]},"page":"11971-11975","title":"Delivery mode shapes the acquisition and structure of the initial microbiota across multiple body habitats in newborns","type":"article-journal","volume":"107"},"uris":["http://www.mendeley.com/documents/?uuid=217a267a-9697-45a6-ae28-84f50acfab40"]}],"mendeley":{"formattedCitation":"&lt;span style=\"baseline\"&gt; [145]&lt;/span&gt;","plainTextFormattedCitation":" [145]","previouslyFormattedCitation":"&lt;span style=\"baseline\"&gt; [145]&lt;/span&gt;"},"properties":{"noteIndex":0},"schema":"https://github.com/citation-style-language/schema/raw/master/csl-citation.json"}</w:instrText>
      </w:r>
      <w:r w:rsidR="00AC3AA9"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45]</w:t>
      </w:r>
      <w:r w:rsidR="00AC3AA9"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AC3AA9" w:rsidRPr="00BC6DB1">
        <w:rPr>
          <w:rFonts w:asciiTheme="minorHAnsi" w:hAnsiTheme="minorHAnsi" w:cstheme="minorHAnsi"/>
          <w:sz w:val="22"/>
          <w:shd w:val="clear" w:color="auto" w:fill="FFFFFF"/>
        </w:rPr>
        <w:t xml:space="preserve"> </w:t>
      </w:r>
      <w:r w:rsidRPr="00BC6DB1">
        <w:rPr>
          <w:rFonts w:asciiTheme="minorHAnsi" w:hAnsiTheme="minorHAnsi" w:cstheme="minorHAnsi"/>
          <w:sz w:val="22"/>
          <w:shd w:val="clear" w:color="auto" w:fill="FFFFFF"/>
        </w:rPr>
        <w:t xml:space="preserve">In our own study of this issue, variations in microbial community structure are observed </w:t>
      </w:r>
      <w:r w:rsidR="006166B6" w:rsidRPr="00BC6DB1">
        <w:rPr>
          <w:rFonts w:asciiTheme="minorHAnsi" w:hAnsiTheme="minorHAnsi" w:cstheme="minorHAnsi"/>
          <w:sz w:val="22"/>
          <w:shd w:val="clear" w:color="auto" w:fill="FFFFFF"/>
        </w:rPr>
        <w:t>immediately following delivery</w:t>
      </w:r>
      <w:r w:rsidRPr="00BC6DB1">
        <w:rPr>
          <w:rStyle w:val="FootnoteReference"/>
          <w:rFonts w:asciiTheme="minorHAnsi" w:hAnsiTheme="minorHAnsi" w:cstheme="minorHAnsi"/>
          <w:sz w:val="22"/>
        </w:rPr>
        <w:footnoteReference w:id="3"/>
      </w:r>
      <w:r w:rsidRPr="00BC6DB1">
        <w:rPr>
          <w:rFonts w:asciiTheme="minorHAnsi" w:hAnsiTheme="minorHAnsi" w:cstheme="minorHAnsi"/>
          <w:sz w:val="22"/>
          <w:shd w:val="clear" w:color="auto" w:fill="FFFFFF"/>
        </w:rPr>
        <w:t xml:space="preserve"> but </w:t>
      </w:r>
      <w:r w:rsidR="006166B6" w:rsidRPr="00BC6DB1">
        <w:rPr>
          <w:rFonts w:asciiTheme="minorHAnsi" w:hAnsiTheme="minorHAnsi" w:cstheme="minorHAnsi"/>
          <w:sz w:val="22"/>
          <w:shd w:val="clear" w:color="auto" w:fill="FFFFFF"/>
        </w:rPr>
        <w:t xml:space="preserve">not </w:t>
      </w:r>
      <w:r w:rsidR="00AC3AA9" w:rsidRPr="00BC6DB1">
        <w:rPr>
          <w:rFonts w:asciiTheme="minorHAnsi" w:hAnsiTheme="minorHAnsi" w:cstheme="minorHAnsi"/>
          <w:sz w:val="22"/>
          <w:shd w:val="clear" w:color="auto" w:fill="FFFFFF"/>
        </w:rPr>
        <w:t>by</w:t>
      </w:r>
      <w:r w:rsidR="0054244B">
        <w:rPr>
          <w:rFonts w:asciiTheme="minorHAnsi" w:hAnsiTheme="minorHAnsi" w:cstheme="minorHAnsi"/>
          <w:sz w:val="22"/>
          <w:shd w:val="clear" w:color="auto" w:fill="FFFFFF"/>
        </w:rPr>
        <w:t xml:space="preserve"> 4 to</w:t>
      </w:r>
      <w:r w:rsidR="00AC3AA9" w:rsidRPr="00BC6DB1">
        <w:rPr>
          <w:rFonts w:asciiTheme="minorHAnsi" w:hAnsiTheme="minorHAnsi" w:cstheme="minorHAnsi"/>
          <w:sz w:val="22"/>
          <w:shd w:val="clear" w:color="auto" w:fill="FFFFFF"/>
        </w:rPr>
        <w:t xml:space="preserve"> 6 weeks </w:t>
      </w:r>
      <w:r w:rsidR="0054244B">
        <w:rPr>
          <w:rFonts w:asciiTheme="minorHAnsi" w:hAnsiTheme="minorHAnsi" w:cstheme="minorHAnsi"/>
          <w:sz w:val="22"/>
          <w:shd w:val="clear" w:color="auto" w:fill="FFFFFF"/>
        </w:rPr>
        <w:t>of age</w:t>
      </w:r>
      <w:r w:rsidR="006166B6"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nm.4272","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dropping-particle":"","family":"Chu","given":"Derrick M.","non-dropping-particle":"","parse-names":false,"suffix":""},{"dropping-particle":"","family":"Ma","given":"Jun","non-dropping-particle":"","parse-names":false,"suffix":""},{"dropping-particle":"","family":"Prince","given":"Amanda L.","non-dropping-particle":"","parse-names":false,"suffix":""},{"dropping-particle":"","family":"Antony","given":"Kathleen M.","non-dropping-particle":"","parse-names":false,"suffix":""},{"dropping-particle":"","family":"Seferovic","given":"Maxim D.","non-dropping-particle":"","parse-names":false,"suffix":""},{"dropping-particle":"","family":"Aagaard","given":"Kjersti M.","non-dropping-particle":"","parse-names":false,"suffix":""}],"container-title":"Nat Med","id":"ITEM-1","issue":"3","issued":{"date-parts":[["2017"]]},"page":"314-326","title":"Maturation of the infant microbiome community structure and function across multiple body sites and in relation to mode of delivery","type":"article-journal","volume":"23"},"uris":["http://www.mendeley.com/documents/?uuid=f7334b74-35f4-4963-982c-cc4d6ddddcb4"]}],"mendeley":{"formattedCitation":"&lt;span style=\"baseline\"&gt; [115]&lt;/span&gt;","plainTextFormattedCitation":" [115]","previouslyFormattedCitation":"&lt;span style=\"baseline\"&gt; [115]&lt;/span&gt;"},"properties":{"noteIndex":0},"schema":"https://github.com/citation-style-language/schema/raw/master/csl-citation.json"}</w:instrText>
      </w:r>
      <w:r w:rsidR="006166B6"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15]</w:t>
      </w:r>
      <w:r w:rsidR="006166B6"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6166B6" w:rsidRPr="00BC6DB1">
        <w:rPr>
          <w:rFonts w:asciiTheme="minorHAnsi" w:hAnsiTheme="minorHAnsi" w:cstheme="minorHAnsi"/>
          <w:sz w:val="22"/>
          <w:shd w:val="clear" w:color="auto" w:fill="FFFFFF"/>
        </w:rPr>
        <w:t xml:space="preserve"> By then</w:t>
      </w:r>
      <w:r w:rsidR="00AC3AA9" w:rsidRPr="00BC6DB1">
        <w:rPr>
          <w:rFonts w:asciiTheme="minorHAnsi" w:hAnsiTheme="minorHAnsi" w:cstheme="minorHAnsi"/>
          <w:sz w:val="22"/>
          <w:shd w:val="clear" w:color="auto" w:fill="FFFFFF"/>
        </w:rPr>
        <w:t>, the infant microbiome has not only expanded and diversified by body site (i.e. stool microbio</w:t>
      </w:r>
      <w:r w:rsidR="00EA0F27" w:rsidRPr="00BC6DB1">
        <w:rPr>
          <w:rFonts w:asciiTheme="minorHAnsi" w:hAnsiTheme="minorHAnsi" w:cstheme="minorHAnsi"/>
          <w:sz w:val="22"/>
          <w:shd w:val="clear" w:color="auto" w:fill="FFFFFF"/>
        </w:rPr>
        <w:t>me</w:t>
      </w:r>
      <w:r w:rsidR="00AC3AA9" w:rsidRPr="00BC6DB1">
        <w:rPr>
          <w:rFonts w:asciiTheme="minorHAnsi" w:hAnsiTheme="minorHAnsi" w:cstheme="minorHAnsi"/>
          <w:sz w:val="22"/>
          <w:shd w:val="clear" w:color="auto" w:fill="FFFFFF"/>
        </w:rPr>
        <w:t xml:space="preserve"> is different from skin microbiome), but</w:t>
      </w:r>
      <w:r w:rsidR="00EA0F27" w:rsidRPr="00BC6DB1">
        <w:rPr>
          <w:rFonts w:asciiTheme="minorHAnsi" w:hAnsiTheme="minorHAnsi" w:cstheme="minorHAnsi"/>
          <w:sz w:val="22"/>
          <w:shd w:val="clear" w:color="auto" w:fill="FFFFFF"/>
        </w:rPr>
        <w:t xml:space="preserve"> there is no discernable difference in microbiome structure or function between vaginally and </w:t>
      </w:r>
      <w:r w:rsidR="0054244B">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00647BFF" w:rsidRPr="00BC6DB1">
        <w:rPr>
          <w:rFonts w:asciiTheme="minorHAnsi" w:hAnsiTheme="minorHAnsi" w:cstheme="minorHAnsi"/>
          <w:sz w:val="22"/>
          <w:shd w:val="clear" w:color="auto" w:fill="FFFFFF"/>
        </w:rPr>
        <w:t xml:space="preserve"> </w:t>
      </w:r>
      <w:r w:rsidR="00EA0F27" w:rsidRPr="00BC6DB1">
        <w:rPr>
          <w:rFonts w:asciiTheme="minorHAnsi" w:hAnsiTheme="minorHAnsi" w:cstheme="minorHAnsi"/>
          <w:sz w:val="22"/>
          <w:shd w:val="clear" w:color="auto" w:fill="FFFFFF"/>
        </w:rPr>
        <w:t>born infants</w:t>
      </w:r>
      <w:r w:rsidR="00EA0F27"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nm.4272","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dropping-particle":"","family":"Chu","given":"Derrick M.","non-dropping-particle":"","parse-names":false,"suffix":""},{"dropping-particle":"","family":"Ma","given":"Jun","non-dropping-particle":"","parse-names":false,"suffix":""},{"dropping-particle":"","family":"Prince","given":"Amanda L.","non-dropping-particle":"","parse-names":false,"suffix":""},{"dropping-particle":"","family":"Antony","given":"Kathleen M.","non-dropping-particle":"","parse-names":false,"suffix":""},{"dropping-particle":"","family":"Seferovic","given":"Maxim D.","non-dropping-particle":"","parse-names":false,"suffix":""},{"dropping-particle":"","family":"Aagaard","given":"Kjersti M.","non-dropping-particle":"","parse-names":false,"suffix":""}],"container-title":"Nat Med","id":"ITEM-1","issue":"3","issued":{"date-parts":[["2017"]]},"page":"314-326","title":"Maturation of the infant microbiome community structure and function across multiple body sites and in relation to mode of delivery","type":"article-journal","volume":"23"},"uris":["http://www.mendeley.com/documents/?uuid=f7334b74-35f4-4963-982c-cc4d6ddddcb4"]}],"mendeley":{"formattedCitation":"&lt;span style=\"baseline\"&gt; [115]&lt;/span&gt;","plainTextFormattedCitation":" [115]","previouslyFormattedCitation":"&lt;span style=\"baseline\"&gt; [115]&lt;/span&gt;"},"properties":{"noteIndex":0},"schema":"https://github.com/citation-style-language/schema/raw/master/csl-citation.json"}</w:instrText>
      </w:r>
      <w:r w:rsidR="00EA0F27"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w:t>
      </w:r>
      <w:r w:rsidR="0054244B">
        <w:rPr>
          <w:rFonts w:asciiTheme="minorHAnsi" w:hAnsiTheme="minorHAnsi" w:cstheme="minorHAnsi"/>
          <w:noProof/>
          <w:sz w:val="22"/>
          <w:shd w:val="clear" w:color="auto" w:fill="FFFFFF"/>
        </w:rPr>
        <w:t xml:space="preserve">after considering co-morbid or co-linear factors </w:t>
      </w:r>
      <w:r w:rsidR="003276C5" w:rsidRPr="003276C5">
        <w:rPr>
          <w:rFonts w:asciiTheme="minorHAnsi" w:hAnsiTheme="minorHAnsi" w:cstheme="minorHAnsi"/>
          <w:noProof/>
          <w:sz w:val="22"/>
          <w:shd w:val="clear" w:color="auto" w:fill="FFFFFF"/>
        </w:rPr>
        <w:t>[</w:t>
      </w:r>
      <w:r w:rsidR="0054244B">
        <w:rPr>
          <w:rFonts w:asciiTheme="minorHAnsi" w:hAnsiTheme="minorHAnsi" w:cstheme="minorHAnsi"/>
          <w:noProof/>
          <w:sz w:val="22"/>
          <w:shd w:val="clear" w:color="auto" w:fill="FFFFFF"/>
        </w:rPr>
        <w:t xml:space="preserve">e.g., "the company that Cesarean delivery often keeps", </w:t>
      </w:r>
      <w:r w:rsidR="003276C5" w:rsidRPr="003276C5">
        <w:rPr>
          <w:rFonts w:asciiTheme="minorHAnsi" w:hAnsiTheme="minorHAnsi" w:cstheme="minorHAnsi"/>
          <w:noProof/>
          <w:sz w:val="22"/>
          <w:shd w:val="clear" w:color="auto" w:fill="FFFFFF"/>
        </w:rPr>
        <w:t>115</w:t>
      </w:r>
      <w:r w:rsidR="0054244B">
        <w:rPr>
          <w:rFonts w:asciiTheme="minorHAnsi" w:hAnsiTheme="minorHAnsi" w:cstheme="minorHAnsi"/>
          <w:noProof/>
          <w:sz w:val="22"/>
          <w:shd w:val="clear" w:color="auto" w:fill="FFFFFF"/>
        </w:rPr>
        <w:t>,144</w:t>
      </w:r>
      <w:r w:rsidR="003276C5" w:rsidRPr="003276C5">
        <w:rPr>
          <w:rFonts w:asciiTheme="minorHAnsi" w:hAnsiTheme="minorHAnsi" w:cstheme="minorHAnsi"/>
          <w:noProof/>
          <w:sz w:val="22"/>
          <w:shd w:val="clear" w:color="auto" w:fill="FFFFFF"/>
        </w:rPr>
        <w:t>]</w:t>
      </w:r>
      <w:r w:rsidR="00EA0F27"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EA0F27" w:rsidRPr="00BC6DB1">
        <w:rPr>
          <w:rFonts w:asciiTheme="minorHAnsi" w:hAnsiTheme="minorHAnsi" w:cstheme="minorHAnsi"/>
          <w:sz w:val="22"/>
          <w:shd w:val="clear" w:color="auto" w:fill="FFFFFF"/>
        </w:rPr>
        <w:t xml:space="preserve"> </w:t>
      </w:r>
      <w:r w:rsidR="00D97322" w:rsidRPr="00BC6DB1">
        <w:rPr>
          <w:rFonts w:asciiTheme="minorHAnsi" w:hAnsiTheme="minorHAnsi" w:cstheme="minorHAnsi"/>
          <w:sz w:val="22"/>
          <w:shd w:val="clear" w:color="auto" w:fill="FFFFFF"/>
        </w:rPr>
        <w:t xml:space="preserve">Furthermore, there is no observed difference between gut microbiome structure by 5 weeks old in exclusively preterm infants born by vaginal or </w:t>
      </w:r>
      <w:r w:rsidR="0054244B">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00D97322" w:rsidRPr="00BC6DB1">
        <w:rPr>
          <w:rFonts w:asciiTheme="minorHAnsi" w:hAnsiTheme="minorHAnsi" w:cstheme="minorHAnsi"/>
          <w:sz w:val="22"/>
          <w:shd w:val="clear" w:color="auto" w:fill="FFFFFF"/>
        </w:rPr>
        <w:t xml:space="preserve"> delivery</w:t>
      </w:r>
      <w:r w:rsidR="00D97322"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3389/fmicb.2017.01008","ISSN":"1664302X","PMID":"28634475","abstract":"The short and long-term impact of birth mode on the developing gut microbiome in neonates has potential implications for the health of infants. In term infants, the microbiome immediately following birth across multiple body sites corresponds to birth mode, with increased Bacteroides in vaginally delivered infants. We aimed to determine the impact of birth mode of the preterm gut microbiome over the first 100 days of life and following neonatal intensive care unit (NICU) discharge. In total, 867 stool samples from 46 preterm infants (21 cesarean and 25 vaginal), median gestational age 27 weeks, were sequenced (V4 region 16S rRNA gene, Illumina MiSeq). Of these, 776 samples passed quality filtering and were included in the analysis. The overall longitudinal alpha-diversity and within infant beta-diversity was comparable between cesarean and vaginally delivered infants. Vaginally delivered infants kept significantly more OTUs from 2 months of life and following NICU discharge, but OTUs lost, gained, and regained were not different based on birth mode. Furthermore, the temporal progression of dominant genera was comparable between birth modes and no significant difference was found for any genera following adjustment for covariates. Lastly, preterm gut community types (PGCTs) showed some moderate differences in very early life, but progressed toward a comparable pattern by week 5. No PGCT was significantly associated with cesarean or vaginal birth. Unlike term infants, birth mode was not significantly associated with changes in microbial diversity, composition, specific taxa, or overall microbial development in preterm infants. This may result from the dominating effects of NICU exposures including the universal use of antibiotics immediately following birth and/or the lack of Bacteroides colonizing preterm infants.","author":[{"dropping-particle":"","family":"Stewart","given":"Christopher J.","non-dropping-particle":"","parse-names":false,"suffix":""},{"dropping-particle":"","family":"Embleton","given":"Nicholas D.","non-dropping-particle":"","parse-names":false,"suffix":""},{"dropping-particle":"","family":"Clements","given":"Elizabeth","non-dropping-particle":"","parse-names":false,"suffix":""},{"dropping-particle":"","family":"Luna","given":"Pamela N.","non-dropping-particle":"","parse-names":false,"suffix":""},{"dropping-particle":"","family":"Smith","given":"Daniel P.","non-dropping-particle":"","parse-names":false,"suffix":""},{"dropping-particle":"","family":"Fofanova","given":"Tatiana Y.","non-dropping-particle":"","parse-names":false,"suffix":""},{"dropping-particle":"","family":"Nelson","given":"Andrew","non-dropping-particle":"","parse-names":false,"suffix":""},{"dropping-particle":"","family":"Taylor","given":"Gillian","non-dropping-particle":"","parse-names":false,"suffix":""},{"dropping-particle":"","family":"Orr","given":"Caroline H.","non-dropping-particle":"","parse-names":false,"suffix":""},{"dropping-particle":"","family":"Petrosino","given":"Joseph F.","non-dropping-particle":"","parse-names":false,"suffix":""},{"dropping-particle":"","family":"Berrington","given":"Janet E.","non-dropping-particle":"","parse-names":false,"suffix":""},{"dropping-particle":"","family":"Cummings","given":"Stephen P.","non-dropping-particle":"","parse-names":false,"suffix":""}],"container-title":"Frontiers in Microbiology","id":"ITEM-1","issue":"JUN","issued":{"date-parts":[["2017"]]},"page":"1-9","title":"Cesarean or vaginal birth does not impact the longitudinal development of the gut microbiome in a cohort of exclusively preterm infants","type":"article-journal","volume":"8"},"uris":["http://www.mendeley.com/documents/?uuid=1abef7cf-d032-4edf-bb12-15b3ea8c1786"]}],"mendeley":{"formattedCitation":"&lt;span style=\"baseline\"&gt; [146]&lt;/span&gt;","plainTextFormattedCitation":" [146]","previouslyFormattedCitation":"&lt;span style=\"baseline\"&gt; [146]&lt;/span&gt;"},"properties":{"noteIndex":0},"schema":"https://github.com/citation-style-language/schema/raw/master/csl-citation.json"}</w:instrText>
      </w:r>
      <w:r w:rsidR="00D97322"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46]</w:t>
      </w:r>
      <w:r w:rsidR="00D97322"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0724B6" w:rsidRPr="00BC6DB1">
        <w:rPr>
          <w:rFonts w:asciiTheme="minorHAnsi" w:hAnsiTheme="minorHAnsi" w:cstheme="minorHAnsi"/>
          <w:sz w:val="22"/>
          <w:shd w:val="clear" w:color="auto" w:fill="FFFFFF"/>
        </w:rPr>
        <w:t xml:space="preserve"> </w:t>
      </w:r>
      <w:r w:rsidR="004C664E">
        <w:rPr>
          <w:rFonts w:asciiTheme="minorHAnsi" w:hAnsiTheme="minorHAnsi" w:cstheme="minorHAnsi"/>
          <w:sz w:val="22"/>
          <w:shd w:val="clear" w:color="auto" w:fill="FFFFFF"/>
        </w:rPr>
        <w:t>These data have inspired us and others [</w:t>
      </w:r>
      <w:r w:rsidR="004F459B">
        <w:rPr>
          <w:rFonts w:asciiTheme="minorHAnsi" w:hAnsiTheme="minorHAnsi" w:cstheme="minorHAnsi"/>
          <w:sz w:val="22"/>
          <w:shd w:val="clear" w:color="auto" w:fill="FFFFFF"/>
        </w:rPr>
        <w:t>115,144-</w:t>
      </w:r>
      <w:r w:rsidR="00FA7350">
        <w:rPr>
          <w:rFonts w:asciiTheme="minorHAnsi" w:hAnsiTheme="minorHAnsi" w:cstheme="minorHAnsi"/>
          <w:sz w:val="22"/>
          <w:shd w:val="clear" w:color="auto" w:fill="FFFFFF"/>
        </w:rPr>
        <w:t>147</w:t>
      </w:r>
      <w:r w:rsidR="004F459B">
        <w:rPr>
          <w:rFonts w:asciiTheme="minorHAnsi" w:hAnsiTheme="minorHAnsi" w:cstheme="minorHAnsi"/>
          <w:sz w:val="22"/>
          <w:shd w:val="clear" w:color="auto" w:fill="FFFFFF"/>
        </w:rPr>
        <w:t>]</w:t>
      </w:r>
      <w:r w:rsidR="004C664E">
        <w:rPr>
          <w:rFonts w:asciiTheme="minorHAnsi" w:hAnsiTheme="minorHAnsi" w:cstheme="minorHAnsi"/>
          <w:sz w:val="22"/>
          <w:shd w:val="clear" w:color="auto" w:fill="FFFFFF"/>
        </w:rPr>
        <w:t xml:space="preserve"> to conclude that </w:t>
      </w:r>
      <w:r w:rsidR="00D97322" w:rsidRPr="00BC6DB1">
        <w:rPr>
          <w:rFonts w:asciiTheme="minorHAnsi" w:hAnsiTheme="minorHAnsi" w:cstheme="minorHAnsi"/>
          <w:sz w:val="22"/>
          <w:shd w:val="clear" w:color="auto" w:fill="FFFFFF"/>
        </w:rPr>
        <w:t xml:space="preserve">vaginal versus </w:t>
      </w:r>
      <w:r w:rsidR="004320B5" w:rsidRPr="00BC6DB1">
        <w:rPr>
          <w:rFonts w:asciiTheme="minorHAnsi" w:hAnsiTheme="minorHAnsi" w:cstheme="minorHAnsi"/>
          <w:sz w:val="22"/>
          <w:shd w:val="clear" w:color="auto" w:fill="FFFFFF"/>
        </w:rPr>
        <w:t>cesarean</w:t>
      </w:r>
      <w:r w:rsidR="00D97322" w:rsidRPr="00BC6DB1">
        <w:rPr>
          <w:rFonts w:asciiTheme="minorHAnsi" w:hAnsiTheme="minorHAnsi" w:cstheme="minorHAnsi"/>
          <w:sz w:val="22"/>
          <w:shd w:val="clear" w:color="auto" w:fill="FFFFFF"/>
        </w:rPr>
        <w:t xml:space="preserve"> delivery do</w:t>
      </w:r>
      <w:r w:rsidR="0047401B" w:rsidRPr="00BC6DB1">
        <w:rPr>
          <w:rFonts w:asciiTheme="minorHAnsi" w:hAnsiTheme="minorHAnsi" w:cstheme="minorHAnsi"/>
          <w:sz w:val="22"/>
          <w:shd w:val="clear" w:color="auto" w:fill="FFFFFF"/>
        </w:rPr>
        <w:t>es</w:t>
      </w:r>
      <w:r w:rsidR="00D97322" w:rsidRPr="00BC6DB1">
        <w:rPr>
          <w:rFonts w:asciiTheme="minorHAnsi" w:hAnsiTheme="minorHAnsi" w:cstheme="minorHAnsi"/>
          <w:sz w:val="22"/>
          <w:shd w:val="clear" w:color="auto" w:fill="FFFFFF"/>
        </w:rPr>
        <w:t xml:space="preserve"> not</w:t>
      </w:r>
      <w:r w:rsidR="004F459B">
        <w:rPr>
          <w:rFonts w:asciiTheme="minorHAnsi" w:hAnsiTheme="minorHAnsi" w:cstheme="minorHAnsi"/>
          <w:sz w:val="22"/>
          <w:shd w:val="clear" w:color="auto" w:fill="FFFFFF"/>
        </w:rPr>
        <w:t xml:space="preserve"> in-and-of itself meaningful</w:t>
      </w:r>
      <w:r w:rsidR="00D97322" w:rsidRPr="00BC6DB1">
        <w:rPr>
          <w:rFonts w:asciiTheme="minorHAnsi" w:hAnsiTheme="minorHAnsi" w:cstheme="minorHAnsi"/>
          <w:sz w:val="22"/>
          <w:shd w:val="clear" w:color="auto" w:fill="FFFFFF"/>
        </w:rPr>
        <w:t xml:space="preserve"> impair the long-term </w:t>
      </w:r>
      <w:r w:rsidR="004777A5" w:rsidRPr="00BC6DB1">
        <w:rPr>
          <w:rFonts w:asciiTheme="minorHAnsi" w:hAnsiTheme="minorHAnsi" w:cstheme="minorHAnsi"/>
          <w:sz w:val="22"/>
          <w:shd w:val="clear" w:color="auto" w:fill="FFFFFF"/>
        </w:rPr>
        <w:t>structure or function</w:t>
      </w:r>
      <w:r w:rsidR="00D97322" w:rsidRPr="00BC6DB1">
        <w:rPr>
          <w:rFonts w:asciiTheme="minorHAnsi" w:hAnsiTheme="minorHAnsi" w:cstheme="minorHAnsi"/>
          <w:sz w:val="22"/>
          <w:shd w:val="clear" w:color="auto" w:fill="FFFFFF"/>
        </w:rPr>
        <w:t xml:space="preserve"> of the microbiome.</w:t>
      </w:r>
      <w:r w:rsidR="004C664E">
        <w:rPr>
          <w:rFonts w:asciiTheme="minorHAnsi" w:hAnsiTheme="minorHAnsi" w:cstheme="minorHAnsi"/>
          <w:sz w:val="22"/>
          <w:shd w:val="clear" w:color="auto" w:fill="FFFFFF"/>
        </w:rPr>
        <w:t xml:space="preserve"> </w:t>
      </w:r>
    </w:p>
    <w:p w14:paraId="663C4E8F" w14:textId="65E285D1" w:rsidR="006166B6" w:rsidRPr="00BC6DB1" w:rsidRDefault="006166B6" w:rsidP="00F143E4">
      <w:pPr>
        <w:spacing w:line="480" w:lineRule="auto"/>
        <w:rPr>
          <w:rFonts w:asciiTheme="minorHAnsi" w:hAnsiTheme="minorHAnsi" w:cstheme="minorHAnsi"/>
          <w:sz w:val="22"/>
          <w:shd w:val="clear" w:color="auto" w:fill="FFFFFF"/>
        </w:rPr>
      </w:pPr>
    </w:p>
    <w:p w14:paraId="3E349963" w14:textId="5AB33B5C" w:rsidR="006166B6" w:rsidRPr="00BC6DB1" w:rsidRDefault="008A5A65"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However, other </w:t>
      </w:r>
      <w:r w:rsidR="006166B6" w:rsidRPr="00BC6DB1">
        <w:rPr>
          <w:rFonts w:asciiTheme="minorHAnsi" w:hAnsiTheme="minorHAnsi" w:cstheme="minorHAnsi"/>
          <w:sz w:val="22"/>
          <w:shd w:val="clear" w:color="auto" w:fill="FFFFFF"/>
        </w:rPr>
        <w:t xml:space="preserve">groups continue to identify differences in the </w:t>
      </w:r>
      <w:r w:rsidR="0054244B">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007765F3" w:rsidRPr="00BC6DB1">
        <w:rPr>
          <w:rFonts w:asciiTheme="minorHAnsi" w:hAnsiTheme="minorHAnsi" w:cstheme="minorHAnsi"/>
          <w:sz w:val="22"/>
          <w:shd w:val="clear" w:color="auto" w:fill="FFFFFF"/>
        </w:rPr>
        <w:t xml:space="preserve">-born </w:t>
      </w:r>
      <w:r w:rsidR="006166B6" w:rsidRPr="00BC6DB1">
        <w:rPr>
          <w:rFonts w:asciiTheme="minorHAnsi" w:hAnsiTheme="minorHAnsi" w:cstheme="minorHAnsi"/>
          <w:sz w:val="22"/>
          <w:shd w:val="clear" w:color="auto" w:fill="FFFFFF"/>
        </w:rPr>
        <w:t>gut microbiome</w:t>
      </w:r>
      <w:r w:rsidR="007765F3" w:rsidRPr="00BC6DB1">
        <w:rPr>
          <w:rFonts w:asciiTheme="minorHAnsi" w:hAnsiTheme="minorHAnsi" w:cstheme="minorHAnsi"/>
          <w:sz w:val="22"/>
          <w:shd w:val="clear" w:color="auto" w:fill="FFFFFF"/>
        </w:rPr>
        <w:t xml:space="preserve"> beyond the neonatal period</w:t>
      </w:r>
      <w:r w:rsidR="007765F3"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6/sciadv.aao1874","ISSN":"23752548","PMID":"29026883","abstract":"Epidemiological evidence supports a direct association between early microbiota impact—including C-section—and obesity. We performed antibiotic-free, fostered C-sections and determined the impact on the early microbiota and body weight during development. Mice in the C-section group gained more body mass after weaning, with a stronger phenotype in females. C-section–born mice lacked the dynamic developmental gut microbiota changes observed in control mice. The results demonstrate a causal relationship between C-section and increased body weight, supporting the involvement of maternal vaginal bacteria in normal metabolic development.","author":[{"dropping-particle":"","family":"Martinez","given":"Keith A.","non-dropping-particle":"","parse-names":false,"suffix":""},{"dropping-particle":"","family":"Devlin","given":"Joseph C.","non-dropping-particle":"","parse-names":false,"suffix":""},{"dropping-particle":"","family":"Lacher","given":"Corey R.","non-dropping-particle":"","parse-names":false,"suffix":""},{"dropping-particle":"","family":"Yin","given":"Yue","non-dropping-particle":"","parse-names":false,"suffix":""},{"dropping-particle":"","family":"Cai","given":"Yi","non-dropping-particle":"","parse-names":false,"suffix":""},{"dropping-particle":"","family":"Wang","given":"Jincheng","non-dropping-particle":"","parse-names":false,"suffix":""},{"dropping-particle":"","family":"Dominguez-Bello","given":"Maria G.","non-dropping-particle":"","parse-names":false,"suffix":""}],"container-title":"Science Advances","id":"ITEM-1","issue":"10","issued":{"date-parts":[["2017"]]},"page":"1-5","title":"Increased weight gain by C-section: Functional significance of the primordial microbiome","type":"article-journal","volume":"3"},"uris":["http://www.mendeley.com/documents/?uuid=8df17ef9-43c8-4295-8c74-366eee50264f"]},{"id":"ITEM-2","itemData":{"DOI":"10.3390/genes8120364","ISSN":"20734425","PMID":"29207565","abstract":"Cesarean (C-section) delivery, recently shown to cause excess weight gain in mice, perturbs human neonatal gut microbiota development due to the lack of natural mother-to-newborn transfer of microbes. Neonates excrete first the in-utero intestinal content (referred to as meconium) hours after birth, followed by intestinal contents reflective of extra-uterine exposure (referred to as transition stool) 2 to 3 days after birth. It is not clear when the effect of C-section on the neonatal gut microbiota emerges. We examined bacterial DNA in carefully-collected meconium, and the subsequent transitional stool, from 59 neonates [13 born by scheduled C-section and 46 born by vaginal delivery] in a private hospital in Brazil. Bacterial DNA was extracted, and the V4 region of the 16S rRNA gene was sequenced using the Illumina MiSeq (San Diego, CA, USA) platform. We found evidence of bacterial DNA in the majority of meconium samples in our study. The bacterial DNA structure (i.e., beta diversity) of meconium differed significantly from that of the transitional stool microbiota. There was a significant reduction in bacterial alpha diversity (e.g., number of observed bacterial species) and change in bacterial composition (e.g., reduced Proteobacteria) in the transition from meconium to stool. However, changes in predicted microbiota metabolic function from meconium to transitional stool were only observed in vaginally-delivered neonates. Within sample comparisons showed that delivery mode was significantly associated with bacterial structure, composition and predicted microbiota metabolic function in transitional-stool samples, but not in meconium samples. Specifically, compared to vaginally delivered neonates, the transitional stool of C-section delivered neonates had lower proportions of the genera Bacteroides, Parabacteroides and Clostridium. These differences led to C-section neonates having lower predicted abundance of microbial genes related to metabolism of amino and nucleotide sugars, and higher abundance of genes related to fatty-acid metabolism, amino-acid degradation and xenobiotics biodegradation. In summary, microbiota diversity was reduced in the transition from meconium to stool, and the association of delivery mode with microbiota structure, composition and predicted metabolic unction was not observed until the passing of the transitional stool after meconium.","author":[{"dropping-particle":"","family":"Mueller","given":"Noel T.","non-dropping-particle":"","parse-names":false,"suffix":""},{"dropping-particle":"","family":"Shin","given":"Hakdong","non-dropping-particle":"","parse-names":false,"suffix":""},{"dropping-particle":"","family":"Pizoni","given":"Aline","non-dropping-particle":"","parse-names":false,"suffix":""},{"dropping-particle":"","family":"Werlang","given":"Isabel C.","non-dropping-particle":"","parse-names":false,"suffix":""},{"dropping-particle":"","family":"Matte","given":"Ursula","non-dropping-particle":"","parse-names":false,"suffix":""},{"dropping-particle":"","family":"Goldani","given":"Marcelo Z.","non-dropping-particle":"","parse-names":false,"suffix":""},{"dropping-particle":"","family":"Goldani","given":"Helena A.S.","non-dropping-particle":"","parse-names":false,"suffix":""},{"dropping-particle":"","family":"Dominguez-Bello","given":"Maria G.","non-dropping-particle":"","parse-names":false,"suffix":""}],"container-title":"Genes","id":"ITEM-2","issue":"12","issued":{"date-parts":[["2017"]]},"page":"364","title":"Delivery mode and the transition of pioneering gut-microbiota structure, composition and predicted metabolic function","type":"article-journal","volume":"8"},"uris":["http://www.mendeley.com/documents/?uuid=3f81f2d9-cc2e-4515-b22d-2ce471849072"]},{"id":"ITEM-3","itemData":{"DOI":"10.3389/fmicb.2020.00439","ISSN":"1664302X","PMID":"32346375","abstract":"Temporal development of the human gut microbiome from infancy to childhood is driven by a variety of factors. We surveyed the fecal microbiome of 729 Chinese children aged 0–36 months, aiming to identify the age-specific patterns of microbiota succession, and evaluate the impact of birth mode, gender, geographical location, and gastrointestinal tract symptoms on the shaping of the gut microbiome. We demonstrated that phylogenetic diversity of the gut microbiome increased gradually over time, which was accompanied by an increase in Bacteroidetes and a reduction in Proteobacteria species. Analysis of community-wide phenotypes revealed a succession from aerobic bacteria and anaerobic bacteria to facultative anaerobes, and from Gram-negative to Gram-positive species during gut microbiota development in early childhood. The metabolic functions of the gut microbiome shifted tremendously alongside early physiological development, including an increase in alanine, aspartate, and glutamate metabolism, and a reduction in glutathione, fatty acid, and tyrosine metabolism. During the first year of life, the Bacteroidetes phylum was less abundant in children born by casarean section compared with those delivered vaginally. The Enterococcaceae family, a group of facultative anaerobic microorganisms with pathogenic potential, was predominant in preterm infants. No measurable effect of maternal antibiotic exposure on gut microbiota development was found in the first 3 years of life. The relative abundances of Coriobacteriaceae and Streptococcaceae families, and Megasphaera genus were found to be higher in girls than in boys. Among the three first-tier Chinese cities, children born and fed in Beijing had a higher abundance of Enterococcaceae and Lachnospiraceae families, and Shenzhen children had a higher abundance of Fusobacteriaceae. The families Alcaligenaceae, Bacteroidaceae, and Porphyromonadaceae were more abundant in children with constipation, whereas the relative abundance of the Clostridium genus was higher in those with diarrhea.","author":[{"dropping-particle":"","family":"Niu","given":"Jing","non-dropping-particle":"","parse-names":false,"suffix":""},{"dropping-particle":"","family":"Xu","given":"Long","non-dropping-particle":"","parse-names":false,"suffix":""},{"dropping-particle":"","family":"Qian","given":"Yun","non-dropping-particle":"","parse-names":false,"suffix":""},{"dropping-particle":"","family":"Sun","given":"Zhuo","non-dropping-particle":"","parse-names":false,"suffix":""},{"dropping-particle":"","family":"Yu","given":"Dongbao","non-dropping-particle":"","parse-names":false,"suffix":""},{"dropping-particle":"","family":"Huang","given":"Jiandong","non-dropping-particle":"","parse-names":false,"suffix":""},{"dropping-particle":"","family":"Zhou","given":"Xiaolin","non-dropping-particle":"","parse-names":false,"suffix":""},{"dropping-particle":"","family":"Wang","given":"Yizhong","non-dropping-particle":"","parse-names":false,"suffix":""},{"dropping-particle":"","family":"Zhang","given":"Ting","non-dropping-particle":"","parse-names":false,"suffix":""},{"dropping-particle":"","family":"Ren","given":"Rongrong","non-dropping-particle":"","parse-names":false,"suffix":""},{"dropping-particle":"","family":"Li","given":"Zhengpeng","non-dropping-particle":"","parse-names":false,"suffix":""},{"dropping-particle":"","family":"Yu","given":"Jialin","non-dropping-particle":"","parse-names":false,"suffix":""},{"dropping-particle":"","family":"Gao","given":"Xuefeng","non-dropping-particle":"","parse-names":false,"suffix":""}],"container-title":"Frontiers in Microbiology","id":"ITEM-3","issue":"April","issued":{"date-parts":[["2020"]]},"page":"1-16","title":"Evolution of the gut microbiome in rarly childhood: A cross-sectional study of Chinese children","type":"article-journal","volume":"11"},"uris":["http://www.mendeley.com/documents/?uuid=1ff8bd2e-81f8-41e1-8987-389f2fc09956"]}],"mendeley":{"formattedCitation":"&lt;span style=\"baseline\"&gt; [147–149]&lt;/span&gt;","plainTextFormattedCitation":" [147–149]","previouslyFormattedCitation":"&lt;span style=\"baseline\"&gt; [147–149]&lt;/span&gt;"},"properties":{"noteIndex":0},"schema":"https://github.com/citation-style-language/schema/raw/master/csl-citation.json"}</w:instrText>
      </w:r>
      <w:r w:rsidR="007765F3" w:rsidRPr="00BC6DB1">
        <w:rPr>
          <w:rFonts w:asciiTheme="minorHAnsi" w:hAnsiTheme="minorHAnsi" w:cstheme="minorHAnsi"/>
          <w:sz w:val="22"/>
          <w:shd w:val="clear" w:color="auto" w:fill="FFFFFF"/>
        </w:rPr>
        <w:fldChar w:fldCharType="separate"/>
      </w:r>
      <w:r w:rsidR="0054244B">
        <w:rPr>
          <w:rFonts w:asciiTheme="minorHAnsi" w:hAnsiTheme="minorHAnsi" w:cstheme="minorHAnsi"/>
          <w:noProof/>
          <w:sz w:val="22"/>
          <w:shd w:val="clear" w:color="auto" w:fill="FFFFFF"/>
        </w:rPr>
        <w:t xml:space="preserve"> [148</w:t>
      </w:r>
      <w:r w:rsidR="003276C5" w:rsidRPr="003276C5">
        <w:rPr>
          <w:rFonts w:asciiTheme="minorHAnsi" w:hAnsiTheme="minorHAnsi" w:cstheme="minorHAnsi"/>
          <w:noProof/>
          <w:sz w:val="22"/>
          <w:shd w:val="clear" w:color="auto" w:fill="FFFFFF"/>
        </w:rPr>
        <w:t>–149]</w:t>
      </w:r>
      <w:r w:rsidR="007765F3"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7765F3" w:rsidRPr="00BC6DB1">
        <w:rPr>
          <w:rFonts w:asciiTheme="minorHAnsi" w:hAnsiTheme="minorHAnsi" w:cstheme="minorHAnsi"/>
          <w:sz w:val="22"/>
          <w:shd w:val="clear" w:color="auto" w:fill="FFFFFF"/>
        </w:rPr>
        <w:t xml:space="preserve"> </w:t>
      </w:r>
      <w:r w:rsidR="004777A5" w:rsidRPr="00BC6DB1">
        <w:rPr>
          <w:rFonts w:asciiTheme="minorHAnsi" w:hAnsiTheme="minorHAnsi" w:cstheme="minorHAnsi"/>
          <w:sz w:val="22"/>
          <w:shd w:val="clear" w:color="auto" w:fill="FFFFFF"/>
        </w:rPr>
        <w:t xml:space="preserve">In order to consolidate these discordant conclusions, </w:t>
      </w:r>
      <w:r w:rsidR="007765F3" w:rsidRPr="00BC6DB1">
        <w:rPr>
          <w:rFonts w:asciiTheme="minorHAnsi" w:hAnsiTheme="minorHAnsi" w:cstheme="minorHAnsi"/>
          <w:sz w:val="22"/>
          <w:shd w:val="clear" w:color="auto" w:fill="FFFFFF"/>
        </w:rPr>
        <w:t xml:space="preserve">the causal versus correlative effect of </w:t>
      </w:r>
      <w:r w:rsidR="004777A5" w:rsidRPr="00BC6DB1">
        <w:rPr>
          <w:rFonts w:asciiTheme="minorHAnsi" w:hAnsiTheme="minorHAnsi" w:cstheme="minorHAnsi"/>
          <w:sz w:val="22"/>
          <w:shd w:val="clear" w:color="auto" w:fill="FFFFFF"/>
        </w:rPr>
        <w:t>delivery mode must careful</w:t>
      </w:r>
      <w:r w:rsidR="0047401B" w:rsidRPr="00BC6DB1">
        <w:rPr>
          <w:rFonts w:asciiTheme="minorHAnsi" w:hAnsiTheme="minorHAnsi" w:cstheme="minorHAnsi"/>
          <w:sz w:val="22"/>
          <w:shd w:val="clear" w:color="auto" w:fill="FFFFFF"/>
        </w:rPr>
        <w:t>ly</w:t>
      </w:r>
      <w:r w:rsidR="004777A5" w:rsidRPr="00BC6DB1">
        <w:rPr>
          <w:rFonts w:asciiTheme="minorHAnsi" w:hAnsiTheme="minorHAnsi" w:cstheme="minorHAnsi"/>
          <w:sz w:val="22"/>
          <w:shd w:val="clear" w:color="auto" w:fill="FFFFFF"/>
        </w:rPr>
        <w:t xml:space="preserve"> examin</w:t>
      </w:r>
      <w:r w:rsidR="0047401B" w:rsidRPr="00BC6DB1">
        <w:rPr>
          <w:rFonts w:asciiTheme="minorHAnsi" w:hAnsiTheme="minorHAnsi" w:cstheme="minorHAnsi"/>
          <w:sz w:val="22"/>
          <w:shd w:val="clear" w:color="auto" w:fill="FFFFFF"/>
        </w:rPr>
        <w:t>ed for confounders</w:t>
      </w:r>
      <w:r w:rsidR="0054244B">
        <w:rPr>
          <w:rFonts w:asciiTheme="minorHAnsi" w:hAnsiTheme="minorHAnsi" w:cstheme="minorHAnsi"/>
          <w:sz w:val="22"/>
          <w:shd w:val="clear" w:color="auto" w:fill="FFFFFF"/>
        </w:rPr>
        <w:t xml:space="preserve"> and company</w:t>
      </w:r>
      <w:r w:rsidR="0047401B" w:rsidRPr="00BC6DB1">
        <w:rPr>
          <w:rFonts w:asciiTheme="minorHAnsi" w:hAnsiTheme="minorHAnsi" w:cstheme="minorHAnsi"/>
          <w:sz w:val="22"/>
          <w:shd w:val="clear" w:color="auto" w:fill="FFFFFF"/>
        </w:rPr>
        <w:t xml:space="preserve"> of</w:t>
      </w:r>
      <w:r w:rsidR="004777A5" w:rsidRPr="00BC6DB1">
        <w:rPr>
          <w:rFonts w:asciiTheme="minorHAnsi" w:hAnsiTheme="minorHAnsi" w:cstheme="minorHAnsi"/>
          <w:sz w:val="22"/>
          <w:shd w:val="clear" w:color="auto" w:fill="FFFFFF"/>
        </w:rPr>
        <w:t xml:space="preserve"> </w:t>
      </w:r>
      <w:r w:rsidR="0054244B">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004777A5" w:rsidRPr="00BC6DB1">
        <w:rPr>
          <w:rFonts w:asciiTheme="minorHAnsi" w:hAnsiTheme="minorHAnsi" w:cstheme="minorHAnsi"/>
          <w:sz w:val="22"/>
          <w:shd w:val="clear" w:color="auto" w:fill="FFFFFF"/>
        </w:rPr>
        <w:t xml:space="preserve"> delivery</w:t>
      </w:r>
      <w:r w:rsidR="0054244B">
        <w:rPr>
          <w:rFonts w:asciiTheme="minorHAnsi" w:hAnsiTheme="minorHAnsi" w:cstheme="minorHAnsi"/>
          <w:sz w:val="22"/>
          <w:shd w:val="clear" w:color="auto" w:fill="FFFFFF"/>
        </w:rPr>
        <w:t xml:space="preserve"> [144]</w:t>
      </w:r>
      <w:r w:rsidR="004777A5" w:rsidRPr="00BC6DB1">
        <w:rPr>
          <w:rFonts w:asciiTheme="minorHAnsi" w:hAnsiTheme="minorHAnsi" w:cstheme="minorHAnsi"/>
          <w:sz w:val="22"/>
          <w:shd w:val="clear" w:color="auto" w:fill="FFFFFF"/>
        </w:rPr>
        <w:t xml:space="preserve">. Such variables include </w:t>
      </w:r>
      <w:r w:rsidR="00E20C2C" w:rsidRPr="00BC6DB1">
        <w:rPr>
          <w:rFonts w:asciiTheme="minorHAnsi" w:hAnsiTheme="minorHAnsi" w:cstheme="minorHAnsi"/>
          <w:sz w:val="22"/>
          <w:shd w:val="clear" w:color="auto" w:fill="FFFFFF"/>
        </w:rPr>
        <w:t xml:space="preserve">the underlying </w:t>
      </w:r>
      <w:r w:rsidR="0054244B">
        <w:rPr>
          <w:rFonts w:asciiTheme="minorHAnsi" w:hAnsiTheme="minorHAnsi" w:cstheme="minorHAnsi"/>
          <w:sz w:val="22"/>
          <w:shd w:val="clear" w:color="auto" w:fill="FFFFFF"/>
        </w:rPr>
        <w:t xml:space="preserve">medical or obstetrical </w:t>
      </w:r>
      <w:r w:rsidR="00E20C2C" w:rsidRPr="00BC6DB1">
        <w:rPr>
          <w:rFonts w:asciiTheme="minorHAnsi" w:hAnsiTheme="minorHAnsi" w:cstheme="minorHAnsi"/>
          <w:sz w:val="22"/>
          <w:shd w:val="clear" w:color="auto" w:fill="FFFFFF"/>
        </w:rPr>
        <w:t xml:space="preserve">indication or pathology leading to </w:t>
      </w:r>
      <w:r w:rsidR="0054244B">
        <w:rPr>
          <w:rFonts w:asciiTheme="minorHAnsi" w:hAnsiTheme="minorHAnsi" w:cstheme="minorHAnsi"/>
          <w:sz w:val="22"/>
          <w:shd w:val="clear" w:color="auto" w:fill="FFFFFF"/>
        </w:rPr>
        <w:t xml:space="preserve">the </w:t>
      </w:r>
      <w:r w:rsidR="000724B6" w:rsidRPr="00BC6DB1">
        <w:rPr>
          <w:rFonts w:asciiTheme="minorHAnsi" w:hAnsiTheme="minorHAnsi" w:cstheme="minorHAnsi"/>
          <w:sz w:val="22"/>
          <w:shd w:val="clear" w:color="auto" w:fill="FFFFFF"/>
        </w:rPr>
        <w:t>surg</w:t>
      </w:r>
      <w:r w:rsidR="00E20C2C" w:rsidRPr="00BC6DB1">
        <w:rPr>
          <w:rFonts w:asciiTheme="minorHAnsi" w:hAnsiTheme="minorHAnsi" w:cstheme="minorHAnsi"/>
          <w:sz w:val="22"/>
          <w:shd w:val="clear" w:color="auto" w:fill="FFFFFF"/>
        </w:rPr>
        <w:t xml:space="preserve">ery, antibiotic exposure surrounding delivery, environmental exposure to the neonatal intensive care unit, </w:t>
      </w:r>
      <w:proofErr w:type="gramStart"/>
      <w:r w:rsidR="0054244B">
        <w:rPr>
          <w:rFonts w:asciiTheme="minorHAnsi" w:hAnsiTheme="minorHAnsi" w:cstheme="minorHAnsi"/>
          <w:sz w:val="22"/>
          <w:shd w:val="clear" w:color="auto" w:fill="FFFFFF"/>
        </w:rPr>
        <w:t>human</w:t>
      </w:r>
      <w:proofErr w:type="gramEnd"/>
      <w:r w:rsidR="0054244B">
        <w:rPr>
          <w:rFonts w:asciiTheme="minorHAnsi" w:hAnsiTheme="minorHAnsi" w:cstheme="minorHAnsi"/>
          <w:sz w:val="22"/>
          <w:shd w:val="clear" w:color="auto" w:fill="FFFFFF"/>
        </w:rPr>
        <w:t xml:space="preserve"> </w:t>
      </w:r>
      <w:r w:rsidR="0047401B" w:rsidRPr="00BC6DB1">
        <w:rPr>
          <w:rFonts w:asciiTheme="minorHAnsi" w:hAnsiTheme="minorHAnsi" w:cstheme="minorHAnsi"/>
          <w:sz w:val="22"/>
          <w:shd w:val="clear" w:color="auto" w:fill="FFFFFF"/>
        </w:rPr>
        <w:t xml:space="preserve">milk versus formula feeding, </w:t>
      </w:r>
      <w:r w:rsidR="000724B6" w:rsidRPr="00BC6DB1">
        <w:rPr>
          <w:rFonts w:asciiTheme="minorHAnsi" w:hAnsiTheme="minorHAnsi" w:cstheme="minorHAnsi"/>
          <w:sz w:val="22"/>
          <w:shd w:val="clear" w:color="auto" w:fill="FFFFFF"/>
        </w:rPr>
        <w:t xml:space="preserve">other </w:t>
      </w:r>
      <w:r w:rsidR="000724B6" w:rsidRPr="00BC6DB1">
        <w:rPr>
          <w:rFonts w:asciiTheme="minorHAnsi" w:hAnsiTheme="minorHAnsi" w:cstheme="minorHAnsi"/>
          <w:sz w:val="22"/>
          <w:shd w:val="clear" w:color="auto" w:fill="FFFFFF"/>
        </w:rPr>
        <w:lastRenderedPageBreak/>
        <w:t xml:space="preserve">maternal comorbidities, and yet-unidentified factors. For example, although delivery mode does not determine the proportion of microbes that can be traced to the mother’s microbiome, </w:t>
      </w:r>
      <w:r w:rsidR="0054244B">
        <w:rPr>
          <w:rFonts w:asciiTheme="minorHAnsi" w:hAnsiTheme="minorHAnsi" w:cstheme="minorHAnsi"/>
          <w:sz w:val="22"/>
          <w:shd w:val="clear" w:color="auto" w:fill="FFFFFF"/>
        </w:rPr>
        <w:t>others have suggested that C</w:t>
      </w:r>
      <w:r w:rsidR="004320B5" w:rsidRPr="00BC6DB1">
        <w:rPr>
          <w:rFonts w:asciiTheme="minorHAnsi" w:hAnsiTheme="minorHAnsi" w:cstheme="minorHAnsi"/>
          <w:sz w:val="22"/>
          <w:shd w:val="clear" w:color="auto" w:fill="FFFFFF"/>
        </w:rPr>
        <w:t>esarean</w:t>
      </w:r>
      <w:r w:rsidR="000724B6" w:rsidRPr="00BC6DB1">
        <w:rPr>
          <w:rFonts w:asciiTheme="minorHAnsi" w:hAnsiTheme="minorHAnsi" w:cstheme="minorHAnsi"/>
          <w:sz w:val="22"/>
          <w:shd w:val="clear" w:color="auto" w:fill="FFFFFF"/>
        </w:rPr>
        <w:t xml:space="preserve"> delivery is associated with </w:t>
      </w:r>
      <w:r w:rsidRPr="00BC6DB1">
        <w:rPr>
          <w:rFonts w:asciiTheme="minorHAnsi" w:hAnsiTheme="minorHAnsi" w:cstheme="minorHAnsi"/>
          <w:sz w:val="22"/>
          <w:shd w:val="clear" w:color="auto" w:fill="FFFFFF"/>
        </w:rPr>
        <w:t>altered bacteria-bacteriophage interactions</w:t>
      </w:r>
      <w:r w:rsidR="000724B6"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s40168-019-0766-7","ISBN":"4016801907","ISSN":"20492618","PMID":"31823811","abstract":"Background: The earliest microbial colonizers of the human gut can have life-long consequences for their hosts. Precisely how the neonatal gut bacterial microbiome and virome are initially populated is not well understood. To better understand how the maternal gut microbiome influences acquisition of the infant gut microbiome, we studied the early life bacterial microbiomes and viromes of 28 infant twin pairs and their mothers. Results: Infant bacterial and viral communities more closely resemble those of their related co-twin than unrelated infants. We found that 63% of an infant's bacterial microbiome can be traced to their mother's gut microbiota. In contrast, only 15% of their viral communities are acquired from their mother. Delivery route did not determine how much of the bacterial microbiome or virome was shared from mother to infant. However, bacteria-bacteriophage interactions were altered by delivery route. Conclusions: The maternal gut microbiome significantly influences infant gut microbiome acquisition. Vertical transmission of the bacterial microbiome is substantially higher compared to vertical transmission of the virome. However, the degree of similarity between the maternal and infant gut bacterial microbiome and virome did not vary by delivery route. The greater similarity of the bacterial microbiome and virome between twin pairs than unrelated twins may reflect a shared environmental exposure. Thus, differences of the inter-generation transmissibility at birth between the major kingdoms of microbes indicate that the foundation of these microbial communities are shaped by different rules.","author":[{"dropping-particle":"","family":"Maqsood","given":"Rabia","non-dropping-particle":"","parse-names":false,"suffix":""},{"dropping-particle":"","family":"Rodgers","given":"Rachel","non-dropping-particle":"","parse-names":false,"suffix":""},{"dropping-particle":"","family":"Rodriguez","given":"Cynthia","non-dropping-particle":"","parse-names":false,"suffix":""},{"dropping-particle":"","family":"Handley","given":"Scott A.","non-dropping-particle":"","parse-names":false,"suffix":""},{"dropping-particle":"","family":"Ndao","given":"I. Malick","non-dropping-particle":"","parse-names":false,"suffix":""},{"dropping-particle":"","family":"Tarr","given":"Phillip I.","non-dropping-particle":"","parse-names":false,"suffix":""},{"dropping-particle":"","family":"Warner","given":"Barbara B.","non-dropping-particle":"","parse-names":false,"suffix":""},{"dropping-particle":"","family":"Lim","given":"Efrem S.","non-dropping-particle":"","parse-names":false,"suffix":""},{"dropping-particle":"","family":"Holtz","given":"Lori R.","non-dropping-particle":"","parse-names":false,"suffix":""}],"container-title":"Microbiome","id":"ITEM-1","issue":"1","issued":{"date-parts":[["2019"]]},"page":"1-13","publisher":"Microbiome","title":"Discordant transmission of bacteria and viruses from mothers to babies at birth","type":"article-journal","volume":"7"},"uris":["http://www.mendeley.com/documents/?uuid=6819ad6e-5fba-4fa1-be1c-2dfa8ded2aa4"]}],"mendeley":{"formattedCitation":"&lt;span style=\"baseline\"&gt; [150]&lt;/span&gt;","plainTextFormattedCitation":" [150]","previouslyFormattedCitation":"&lt;span style=\"baseline\"&gt; [150]&lt;/span&gt;"},"properties":{"noteIndex":0},"schema":"https://github.com/citation-style-language/schema/raw/master/csl-citation.json"}</w:instrText>
      </w:r>
      <w:r w:rsidR="000724B6"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0]</w:t>
      </w:r>
      <w:r w:rsidR="000724B6"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Pr="00BC6DB1">
        <w:rPr>
          <w:rFonts w:asciiTheme="minorHAnsi" w:hAnsiTheme="minorHAnsi" w:cstheme="minorHAnsi"/>
          <w:sz w:val="22"/>
          <w:shd w:val="clear" w:color="auto" w:fill="FFFFFF"/>
        </w:rPr>
        <w:t xml:space="preserve"> Bacteriophage (the viruses that infect bacteria) represent a largely-unexplo</w:t>
      </w:r>
      <w:r w:rsidR="0054244B">
        <w:rPr>
          <w:rFonts w:asciiTheme="minorHAnsi" w:hAnsiTheme="minorHAnsi" w:cstheme="minorHAnsi"/>
          <w:sz w:val="22"/>
          <w:shd w:val="clear" w:color="auto" w:fill="FFFFFF"/>
        </w:rPr>
        <w:t>red component of the microbiome</w:t>
      </w:r>
      <w:r w:rsidRPr="00BC6DB1">
        <w:rPr>
          <w:rFonts w:asciiTheme="minorHAnsi" w:hAnsiTheme="minorHAnsi" w:cstheme="minorHAnsi"/>
          <w:sz w:val="22"/>
          <w:shd w:val="clear" w:color="auto" w:fill="FFFFFF"/>
        </w:rPr>
        <w:t xml:space="preserve"> that may play a role in early development of the infant microbiome.</w:t>
      </w:r>
      <w:r w:rsidR="0072173A" w:rsidRPr="00BC6DB1">
        <w:rPr>
          <w:rFonts w:asciiTheme="minorHAnsi" w:hAnsiTheme="minorHAnsi" w:cstheme="minorHAnsi"/>
          <w:sz w:val="22"/>
          <w:shd w:val="clear" w:color="auto" w:fill="FFFFFF"/>
        </w:rPr>
        <w:t xml:space="preserve"> </w:t>
      </w:r>
      <w:r w:rsidR="0054244B">
        <w:rPr>
          <w:rFonts w:asciiTheme="minorHAnsi" w:hAnsiTheme="minorHAnsi" w:cstheme="minorHAnsi"/>
          <w:sz w:val="22"/>
          <w:shd w:val="clear" w:color="auto" w:fill="FFFFFF"/>
        </w:rPr>
        <w:t xml:space="preserve">As we recently commented [151], identifying intrauterine transmission of bacteriophage long-prior to delivery is an exciting new avenue of research. </w:t>
      </w:r>
      <w:r w:rsidR="0072173A" w:rsidRPr="00BC6DB1">
        <w:rPr>
          <w:rFonts w:asciiTheme="minorHAnsi" w:hAnsiTheme="minorHAnsi" w:cstheme="minorHAnsi"/>
          <w:sz w:val="22"/>
          <w:shd w:val="clear" w:color="auto" w:fill="FFFFFF"/>
        </w:rPr>
        <w:t>Perhaps bacteriophage represent one of multiple unexplored variables</w:t>
      </w:r>
      <w:r w:rsidR="0054244B">
        <w:rPr>
          <w:rFonts w:asciiTheme="minorHAnsi" w:hAnsiTheme="minorHAnsi" w:cstheme="minorHAnsi"/>
          <w:sz w:val="22"/>
          <w:shd w:val="clear" w:color="auto" w:fill="FFFFFF"/>
        </w:rPr>
        <w:t xml:space="preserve"> with the potential for intrauterine transmission</w:t>
      </w:r>
      <w:r w:rsidR="0072173A" w:rsidRPr="00BC6DB1">
        <w:rPr>
          <w:rFonts w:asciiTheme="minorHAnsi" w:hAnsiTheme="minorHAnsi" w:cstheme="minorHAnsi"/>
          <w:sz w:val="22"/>
          <w:shd w:val="clear" w:color="auto" w:fill="FFFFFF"/>
        </w:rPr>
        <w:t xml:space="preserve"> that may play a role in affecting the gut microbiome of offspring </w:t>
      </w:r>
      <w:r w:rsidR="0054244B">
        <w:rPr>
          <w:rFonts w:asciiTheme="minorHAnsi" w:hAnsiTheme="minorHAnsi" w:cstheme="minorHAnsi"/>
          <w:sz w:val="22"/>
          <w:shd w:val="clear" w:color="auto" w:fill="FFFFFF"/>
        </w:rPr>
        <w:t>which are incidentally born via Cesarean</w:t>
      </w:r>
      <w:r w:rsidR="0072173A" w:rsidRPr="00BC6DB1">
        <w:rPr>
          <w:rFonts w:asciiTheme="minorHAnsi" w:hAnsiTheme="minorHAnsi" w:cstheme="minorHAnsi"/>
          <w:sz w:val="22"/>
          <w:shd w:val="clear" w:color="auto" w:fill="FFFFFF"/>
        </w:rPr>
        <w:t>.</w:t>
      </w:r>
      <w:r w:rsidR="0054244B">
        <w:rPr>
          <w:rFonts w:asciiTheme="minorHAnsi" w:hAnsiTheme="minorHAnsi" w:cstheme="minorHAnsi"/>
          <w:sz w:val="22"/>
          <w:shd w:val="clear" w:color="auto" w:fill="FFFFFF"/>
        </w:rPr>
        <w:t xml:space="preserve"> The maternal dietary and medical conditions which may modulate bacteriophage transmission remain as yet unexplored [151].</w:t>
      </w:r>
    </w:p>
    <w:p w14:paraId="4F16AD1F" w14:textId="5D6E543E" w:rsidR="0072173A" w:rsidRPr="00BC6DB1" w:rsidRDefault="0072173A" w:rsidP="00F143E4">
      <w:pPr>
        <w:spacing w:line="480" w:lineRule="auto"/>
        <w:rPr>
          <w:rFonts w:asciiTheme="minorHAnsi" w:hAnsiTheme="minorHAnsi" w:cstheme="minorHAnsi"/>
          <w:sz w:val="22"/>
          <w:shd w:val="clear" w:color="auto" w:fill="FFFFFF"/>
        </w:rPr>
      </w:pPr>
    </w:p>
    <w:p w14:paraId="7B336B76" w14:textId="37A6FDEE" w:rsidR="00BF281A" w:rsidRPr="00BC6DB1" w:rsidRDefault="0072173A"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In summary, we can </w:t>
      </w:r>
      <w:r w:rsidR="00637B48">
        <w:rPr>
          <w:rFonts w:asciiTheme="minorHAnsi" w:hAnsiTheme="minorHAnsi" w:cstheme="minorHAnsi"/>
          <w:sz w:val="22"/>
          <w:shd w:val="clear" w:color="auto" w:fill="FFFFFF"/>
        </w:rPr>
        <w:t>glean</w:t>
      </w:r>
      <w:r w:rsidRPr="00BC6DB1">
        <w:rPr>
          <w:rFonts w:asciiTheme="minorHAnsi" w:hAnsiTheme="minorHAnsi" w:cstheme="minorHAnsi"/>
          <w:sz w:val="22"/>
          <w:shd w:val="clear" w:color="auto" w:fill="FFFFFF"/>
        </w:rPr>
        <w:t xml:space="preserve"> several important lessons from observations </w:t>
      </w:r>
      <w:r w:rsidR="00637B48">
        <w:rPr>
          <w:rFonts w:asciiTheme="minorHAnsi" w:hAnsiTheme="minorHAnsi" w:cstheme="minorHAnsi"/>
          <w:sz w:val="22"/>
          <w:shd w:val="clear" w:color="auto" w:fill="FFFFFF"/>
        </w:rPr>
        <w:t>pertaining to studies attempting to discern causation from correlation with regards to delivery via Cesarean:</w:t>
      </w:r>
      <w:r w:rsidRPr="00BC6DB1">
        <w:rPr>
          <w:rFonts w:asciiTheme="minorHAnsi" w:hAnsiTheme="minorHAnsi" w:cstheme="minorHAnsi"/>
          <w:sz w:val="22"/>
          <w:shd w:val="clear" w:color="auto" w:fill="FFFFFF"/>
        </w:rPr>
        <w:t xml:space="preserve"> </w:t>
      </w:r>
    </w:p>
    <w:p w14:paraId="7E4002FA" w14:textId="3BD93FDC" w:rsidR="00BF281A" w:rsidRPr="00BC6DB1" w:rsidRDefault="0072173A" w:rsidP="00F143E4">
      <w:pPr>
        <w:pStyle w:val="ListParagraph"/>
        <w:numPr>
          <w:ilvl w:val="0"/>
          <w:numId w:val="5"/>
        </w:num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lthough the microbiome immediately following delivery is different in vaginal versus </w:t>
      </w:r>
      <w:r w:rsidR="004320B5" w:rsidRPr="00BC6DB1">
        <w:rPr>
          <w:rFonts w:asciiTheme="minorHAnsi" w:hAnsiTheme="minorHAnsi" w:cstheme="minorHAnsi"/>
          <w:sz w:val="22"/>
          <w:shd w:val="clear" w:color="auto" w:fill="FFFFFF"/>
        </w:rPr>
        <w:t>cesarean</w:t>
      </w:r>
      <w:r w:rsidRPr="00BC6DB1">
        <w:rPr>
          <w:rFonts w:asciiTheme="minorHAnsi" w:hAnsiTheme="minorHAnsi" w:cstheme="minorHAnsi"/>
          <w:sz w:val="22"/>
          <w:shd w:val="clear" w:color="auto" w:fill="FFFFFF"/>
        </w:rPr>
        <w:t>-born neonates, multiple groups report the loss of this difference after 5-6 weeks</w:t>
      </w: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nm.4272","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dropping-particle":"","family":"Chu","given":"Derrick M.","non-dropping-particle":"","parse-names":false,"suffix":""},{"dropping-particle":"","family":"Ma","given":"Jun","non-dropping-particle":"","parse-names":false,"suffix":""},{"dropping-particle":"","family":"Prince","given":"Amanda L.","non-dropping-particle":"","parse-names":false,"suffix":""},{"dropping-particle":"","family":"Antony","given":"Kathleen M.","non-dropping-particle":"","parse-names":false,"suffix":""},{"dropping-particle":"","family":"Seferovic","given":"Maxim D.","non-dropping-particle":"","parse-names":false,"suffix":""},{"dropping-particle":"","family":"Aagaard","given":"Kjersti M.","non-dropping-particle":"","parse-names":false,"suffix":""}],"container-title":"Nat Med","id":"ITEM-1","issue":"3","issued":{"date-parts":[["2017"]]},"page":"314-326","title":"Maturation of the infant microbiome community structure and function across multiple body sites and in relation to mode of delivery","type":"article-journal","volume":"23"},"uris":["http://www.mendeley.com/documents/?uuid=f7334b74-35f4-4963-982c-cc4d6ddddcb4"]},{"id":"ITEM-2","itemData":{"DOI":"10.3389/fmicb.2017.01008","ISSN":"1664302X","PMID":"28634475","abstract":"The short and long-term impact of birth mode on the developing gut microbiome in neonates has potential implications for the health of infants. In term infants, the microbiome immediately following birth across multiple body sites corresponds to birth mode, with increased Bacteroides in vaginally delivered infants. We aimed to determine the impact of birth mode of the preterm gut microbiome over the first 100 days of life and following neonatal intensive care unit (NICU) discharge. In total, 867 stool samples from 46 preterm infants (21 cesarean and 25 vaginal), median gestational age 27 weeks, were sequenced (V4 region 16S rRNA gene, Illumina MiSeq). Of these, 776 samples passed quality filtering and were included in the analysis. The overall longitudinal alpha-diversity and within infant beta-diversity was comparable between cesarean and vaginally delivered infants. Vaginally delivered infants kept significantly more OTUs from 2 months of life and following NICU discharge, but OTUs lost, gained, and regained were not different based on birth mode. Furthermore, the temporal progression of dominant genera was comparable between birth modes and no significant difference was found for any genera following adjustment for covariates. Lastly, preterm gut community types (PGCTs) showed some moderate differences in very early life, but progressed toward a comparable pattern by week 5. No PGCT was significantly associated with cesarean or vaginal birth. Unlike term infants, birth mode was not significantly associated with changes in microbial diversity, composition, specific taxa, or overall microbial development in preterm infants. This may result from the dominating effects of NICU exposures including the universal use of antibiotics immediately following birth and/or the lack of Bacteroides colonizing preterm infants.","author":[{"dropping-particle":"","family":"Stewart","given":"Christopher J.","non-dropping-particle":"","parse-names":false,"suffix":""},{"dropping-particle":"","family":"Embleton","given":"Nicholas D.","non-dropping-particle":"","parse-names":false,"suffix":""},{"dropping-particle":"","family":"Clements","given":"Elizabeth","non-dropping-particle":"","parse-names":false,"suffix":""},{"dropping-particle":"","family":"Luna","given":"Pamela N.","non-dropping-particle":"","parse-names":false,"suffix":""},{"dropping-particle":"","family":"Smith","given":"Daniel P.","non-dropping-particle":"","parse-names":false,"suffix":""},{"dropping-particle":"","family":"Fofanova","given":"Tatiana Y.","non-dropping-particle":"","parse-names":false,"suffix":""},{"dropping-particle":"","family":"Nelson","given":"Andrew","non-dropping-particle":"","parse-names":false,"suffix":""},{"dropping-particle":"","family":"Taylor","given":"Gillian","non-dropping-particle":"","parse-names":false,"suffix":""},{"dropping-particle":"","family":"Orr","given":"Caroline H.","non-dropping-particle":"","parse-names":false,"suffix":""},{"dropping-particle":"","family":"Petrosino","given":"Joseph F.","non-dropping-particle":"","parse-names":false,"suffix":""},{"dropping-particle":"","family":"Berrington","given":"Janet E.","non-dropping-particle":"","parse-names":false,"suffix":""},{"dropping-particle":"","family":"Cummings","given":"Stephen P.","non-dropping-particle":"","parse-names":false,"suffix":""}],"container-title":"Frontiers in Microbiology","id":"ITEM-2","issue":"JUN","issued":{"date-parts":[["2017"]]},"page":"1-9","title":"Cesarean or vaginal birth does not impact the longitudinal development of the gut microbiome in a cohort of exclusively preterm infants","type":"article-journal","volume":"8"},"uris":["http://www.mendeley.com/documents/?uuid=1abef7cf-d032-4edf-bb12-15b3ea8c1786"]},{"id":"ITEM-3","itemData":{"DOI":"10.1186/s40168-019-0766-7","ISBN":"4016801907","ISSN":"20492618","PMID":"31823811","abstract":"Background: The earliest microbial colonizers of the human gut can have life-long consequences for their hosts. Precisely how the neonatal gut bacterial microbiome and virome are initially populated is not well understood. To better understand how the maternal gut microbiome influences acquisition of the infant gut microbiome, we studied the early life bacterial microbiomes and viromes of 28 infant twin pairs and their mothers. Results: Infant bacterial and viral communities more closely resemble those of their related co-twin than unrelated infants. We found that 63% of an infant's bacterial microbiome can be traced to their mother's gut microbiota. In contrast, only 15% of their viral communities are acquired from their mother. Delivery route did not determine how much of the bacterial microbiome or virome was shared from mother to infant. However, bacteria-bacteriophage interactions were altered by delivery route. Conclusions: The maternal gut microbiome significantly influences infant gut microbiome acquisition. Vertical transmission of the bacterial microbiome is substantially higher compared to vertical transmission of the virome. However, the degree of similarity between the maternal and infant gut bacterial microbiome and virome did not vary by delivery route. The greater similarity of the bacterial microbiome and virome between twin pairs than unrelated twins may reflect a shared environmental exposure. Thus, differences of the inter-generation transmissibility at birth between the major kingdoms of microbes indicate that the foundation of these microbial communities are shaped by different rules.","author":[{"dropping-particle":"","family":"Maqsood","given":"Rabia","non-dropping-particle":"","parse-names":false,"suffix":""},{"dropping-particle":"","family":"Rodgers","given":"Rachel","non-dropping-particle":"","parse-names":false,"suffix":""},{"dropping-particle":"","family":"Rodriguez","given":"Cynthia","non-dropping-particle":"","parse-names":false,"suffix":""},{"dropping-particle":"","family":"Handley","given":"Scott A.","non-dropping-particle":"","parse-names":false,"suffix":""},{"dropping-particle":"","family":"Ndao","given":"I. Malick","non-dropping-particle":"","parse-names":false,"suffix":""},{"dropping-particle":"","family":"Tarr","given":"Phillip I.","non-dropping-particle":"","parse-names":false,"suffix":""},{"dropping-particle":"","family":"Warner","given":"Barbara B.","non-dropping-particle":"","parse-names":false,"suffix":""},{"dropping-particle":"","family":"Lim","given":"Efrem S.","non-dropping-particle":"","parse-names":false,"suffix":""},{"dropping-particle":"","family":"Holtz","given":"Lori R.","non-dropping-particle":"","parse-names":false,"suffix":""}],"container-title":"Microbiome","id":"ITEM-3","issue":"1","issued":{"date-parts":[["2019"]]},"page":"1-13","publisher":"Microbiome","title":"Discordant transmission of bacteria and viruses from mothers to babies at birth","type":"article-journal","volume":"7"},"uris":["http://www.mendeley.com/documents/?uuid=6819ad6e-5fba-4fa1-be1c-2dfa8ded2aa4"]}],"mendeley":{"formattedCitation":"&lt;span style=\"baseline\"&gt; [115,146,150]&lt;/span&gt;","plainTextFormattedCitation":" [115,146,150]","previouslyFormattedCitation":"&lt;span style=\"baseline\"&gt; [115,146,150]&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15,146,</w:t>
      </w:r>
      <w:r w:rsidR="00637B48">
        <w:rPr>
          <w:rFonts w:asciiTheme="minorHAnsi" w:hAnsiTheme="minorHAnsi" w:cstheme="minorHAnsi"/>
          <w:noProof/>
          <w:sz w:val="22"/>
          <w:shd w:val="clear" w:color="auto" w:fill="FFFFFF"/>
        </w:rPr>
        <w:t xml:space="preserve"> 147, </w:t>
      </w:r>
      <w:r w:rsidR="003276C5" w:rsidRPr="003276C5">
        <w:rPr>
          <w:rFonts w:asciiTheme="minorHAnsi" w:hAnsiTheme="minorHAnsi" w:cstheme="minorHAnsi"/>
          <w:noProof/>
          <w:sz w:val="22"/>
          <w:shd w:val="clear" w:color="auto" w:fill="FFFFFF"/>
        </w:rPr>
        <w:t>150]</w:t>
      </w:r>
      <w:r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p>
    <w:p w14:paraId="49D1CB96" w14:textId="1D0828CC" w:rsidR="00BF281A" w:rsidRDefault="0072173A" w:rsidP="00F143E4">
      <w:pPr>
        <w:pStyle w:val="ListParagraph"/>
        <w:numPr>
          <w:ilvl w:val="0"/>
          <w:numId w:val="5"/>
        </w:num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nalysis of long-term effects of delivery mode on the microbiome absolutely requires careful </w:t>
      </w:r>
      <w:r w:rsidR="007F1224" w:rsidRPr="00BC6DB1">
        <w:rPr>
          <w:rFonts w:asciiTheme="minorHAnsi" w:hAnsiTheme="minorHAnsi" w:cstheme="minorHAnsi"/>
          <w:sz w:val="22"/>
          <w:shd w:val="clear" w:color="auto" w:fill="FFFFFF"/>
        </w:rPr>
        <w:t>incorporation</w:t>
      </w:r>
      <w:r w:rsidRPr="00BC6DB1">
        <w:rPr>
          <w:rFonts w:asciiTheme="minorHAnsi" w:hAnsiTheme="minorHAnsi" w:cstheme="minorHAnsi"/>
          <w:sz w:val="22"/>
          <w:shd w:val="clear" w:color="auto" w:fill="FFFFFF"/>
        </w:rPr>
        <w:t xml:space="preserve"> of the </w:t>
      </w:r>
      <w:r w:rsidR="00637B48">
        <w:rPr>
          <w:rFonts w:asciiTheme="minorHAnsi" w:hAnsiTheme="minorHAnsi" w:cstheme="minorHAnsi"/>
          <w:sz w:val="22"/>
          <w:shd w:val="clear" w:color="auto" w:fill="FFFFFF"/>
        </w:rPr>
        <w:t>clinical confounders which accompany Cesarean</w:t>
      </w:r>
      <w:r w:rsidRPr="00BC6DB1">
        <w:rPr>
          <w:rFonts w:asciiTheme="minorHAnsi" w:hAnsiTheme="minorHAnsi" w:cstheme="minorHAnsi"/>
          <w:sz w:val="22"/>
          <w:shd w:val="clear" w:color="auto" w:fill="FFFFFF"/>
        </w:rPr>
        <w:t xml:space="preserve"> delivery</w:t>
      </w:r>
      <w:r w:rsidR="00637B48">
        <w:rPr>
          <w:rFonts w:asciiTheme="minorHAnsi" w:hAnsiTheme="minorHAnsi" w:cstheme="minorHAnsi"/>
          <w:sz w:val="22"/>
          <w:shd w:val="clear" w:color="auto" w:fill="FFFFFF"/>
        </w:rPr>
        <w:t>, which in turn necessitates large, prospective studies naïve to eventual delivery mode</w:t>
      </w:r>
      <w:r w:rsidRPr="00BC6DB1">
        <w:rPr>
          <w:rFonts w:asciiTheme="minorHAnsi" w:hAnsiTheme="minorHAnsi" w:cstheme="minorHAnsi"/>
          <w:sz w:val="22"/>
          <w:shd w:val="clear" w:color="auto" w:fill="FFFFFF"/>
        </w:rPr>
        <w:t>.</w:t>
      </w:r>
    </w:p>
    <w:p w14:paraId="5D11D1B4" w14:textId="3846D30F" w:rsidR="00542C55" w:rsidRPr="00542C55" w:rsidRDefault="00542C55" w:rsidP="00542C55">
      <w:pPr>
        <w:pStyle w:val="ListParagraph"/>
        <w:numPr>
          <w:ilvl w:val="0"/>
          <w:numId w:val="5"/>
        </w:num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In the absence clear, unequivocal or robust data demonstrating that</w:t>
      </w:r>
      <w:r w:rsidRPr="00542C55">
        <w:rPr>
          <w:rFonts w:asciiTheme="minorHAnsi" w:hAnsiTheme="minorHAnsi" w:cstheme="minorHAnsi"/>
          <w:sz w:val="22"/>
          <w:shd w:val="clear" w:color="auto" w:fill="FFFFFF"/>
        </w:rPr>
        <w:t xml:space="preserve"> birth by Cesarean </w:t>
      </w:r>
      <w:r>
        <w:rPr>
          <w:rFonts w:asciiTheme="minorHAnsi" w:hAnsiTheme="minorHAnsi" w:cstheme="minorHAnsi"/>
          <w:sz w:val="22"/>
          <w:shd w:val="clear" w:color="auto" w:fill="FFFFFF"/>
        </w:rPr>
        <w:t>in-and-of-itself is</w:t>
      </w:r>
      <w:r w:rsidRPr="00542C55">
        <w:rPr>
          <w:rFonts w:asciiTheme="minorHAnsi" w:hAnsiTheme="minorHAnsi" w:cstheme="minorHAnsi"/>
          <w:sz w:val="22"/>
          <w:shd w:val="clear" w:color="auto" w:fill="FFFFFF"/>
        </w:rPr>
        <w:t xml:space="preserve"> an independent risk of later-in-life disease</w:t>
      </w:r>
      <w:r>
        <w:rPr>
          <w:rFonts w:asciiTheme="minorHAnsi" w:hAnsiTheme="minorHAnsi" w:cstheme="minorHAnsi"/>
          <w:sz w:val="22"/>
          <w:shd w:val="clear" w:color="auto" w:fill="FFFFFF"/>
        </w:rPr>
        <w:t>, there is risk to continuing a narrative using low-level evidence that it does</w:t>
      </w:r>
      <w:r w:rsidRPr="00542C55">
        <w:rPr>
          <w:rFonts w:asciiTheme="minorHAnsi" w:hAnsiTheme="minorHAnsi" w:cstheme="minorHAnsi"/>
          <w:sz w:val="22"/>
          <w:shd w:val="clear" w:color="auto" w:fill="FFFFFF"/>
        </w:rPr>
        <w:t>. Cesarean delivery is one of the most common and safest abdominal surgeries performed, and ready availability to medically indicated Cesarean with surgically competent providers is absolutely crucial in the reduction of maternal and neonatal mortality and decreasi</w:t>
      </w:r>
      <w:r>
        <w:rPr>
          <w:rFonts w:asciiTheme="minorHAnsi" w:hAnsiTheme="minorHAnsi" w:cstheme="minorHAnsi"/>
          <w:sz w:val="22"/>
          <w:shd w:val="clear" w:color="auto" w:fill="FFFFFF"/>
        </w:rPr>
        <w:t xml:space="preserve">ng social disparities worldwide </w:t>
      </w:r>
      <w:r w:rsidRPr="00542C55">
        <w:rPr>
          <w:rFonts w:asciiTheme="minorHAnsi" w:hAnsiTheme="minorHAnsi" w:cstheme="minorHAnsi"/>
          <w:sz w:val="22"/>
          <w:shd w:val="clear" w:color="auto" w:fill="FFFFFF"/>
        </w:rPr>
        <w:t>[https://www.who.int/reproductivehealth/publications/maternal_perinatal_health/cs-statement/en/].</w:t>
      </w:r>
    </w:p>
    <w:p w14:paraId="2989AB07" w14:textId="648FA7DC" w:rsidR="00BF281A" w:rsidRDefault="00A807D4" w:rsidP="00F143E4">
      <w:pPr>
        <w:pStyle w:val="ListParagraph"/>
        <w:numPr>
          <w:ilvl w:val="0"/>
          <w:numId w:val="5"/>
        </w:num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We must consider the implications that arise from the conclusion that </w:t>
      </w:r>
      <w:r w:rsidR="00637B48">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Pr="00BC6DB1">
        <w:rPr>
          <w:rFonts w:asciiTheme="minorHAnsi" w:hAnsiTheme="minorHAnsi" w:cstheme="minorHAnsi"/>
          <w:sz w:val="22"/>
          <w:shd w:val="clear" w:color="auto" w:fill="FFFFFF"/>
        </w:rPr>
        <w:t xml:space="preserve"> delivery itself is not associated with long-term differences in the microbiome. One such implication is this: if the moment of delivery does not </w:t>
      </w:r>
      <w:r w:rsidR="00F84315" w:rsidRPr="00BC6DB1">
        <w:rPr>
          <w:rFonts w:asciiTheme="minorHAnsi" w:hAnsiTheme="minorHAnsi" w:cstheme="minorHAnsi"/>
          <w:sz w:val="22"/>
          <w:shd w:val="clear" w:color="auto" w:fill="FFFFFF"/>
        </w:rPr>
        <w:lastRenderedPageBreak/>
        <w:t>direct</w:t>
      </w:r>
      <w:r w:rsidRPr="00BC6DB1">
        <w:rPr>
          <w:rFonts w:asciiTheme="minorHAnsi" w:hAnsiTheme="minorHAnsi" w:cstheme="minorHAnsi"/>
          <w:sz w:val="22"/>
          <w:shd w:val="clear" w:color="auto" w:fill="FFFFFF"/>
        </w:rPr>
        <w:t xml:space="preserve"> the body’s future interactions with microbes, then when does the developing host receive these instructions? </w:t>
      </w:r>
      <w:r w:rsidR="00F84315" w:rsidRPr="00BC6DB1">
        <w:rPr>
          <w:rFonts w:asciiTheme="minorHAnsi" w:hAnsiTheme="minorHAnsi" w:cstheme="minorHAnsi"/>
          <w:sz w:val="22"/>
          <w:shd w:val="clear" w:color="auto" w:fill="FFFFFF"/>
        </w:rPr>
        <w:t xml:space="preserve">What can the </w:t>
      </w:r>
      <w:proofErr w:type="spellStart"/>
      <w:r w:rsidR="00F84315" w:rsidRPr="00BC6DB1">
        <w:rPr>
          <w:rFonts w:asciiTheme="minorHAnsi" w:hAnsiTheme="minorHAnsi" w:cstheme="minorHAnsi"/>
          <w:sz w:val="22"/>
          <w:shd w:val="clear" w:color="auto" w:fill="FFFFFF"/>
        </w:rPr>
        <w:t>DOHaD</w:t>
      </w:r>
      <w:proofErr w:type="spellEnd"/>
      <w:r w:rsidR="00F84315" w:rsidRPr="00BC6DB1">
        <w:rPr>
          <w:rFonts w:asciiTheme="minorHAnsi" w:hAnsiTheme="minorHAnsi" w:cstheme="minorHAnsi"/>
          <w:sz w:val="22"/>
          <w:shd w:val="clear" w:color="auto" w:fill="FFFFFF"/>
        </w:rPr>
        <w:t xml:space="preserve"> hypothesis contribute to this issue? </w:t>
      </w:r>
    </w:p>
    <w:p w14:paraId="0456F822" w14:textId="04FC0275" w:rsidR="00A807D4" w:rsidRPr="00BC6DB1" w:rsidRDefault="00A807D4"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To further contemplate this </w:t>
      </w:r>
      <w:r w:rsidR="00542C55">
        <w:rPr>
          <w:rFonts w:asciiTheme="minorHAnsi" w:hAnsiTheme="minorHAnsi" w:cstheme="minorHAnsi"/>
          <w:sz w:val="22"/>
          <w:shd w:val="clear" w:color="auto" w:fill="FFFFFF"/>
        </w:rPr>
        <w:t xml:space="preserve">latter </w:t>
      </w:r>
      <w:r w:rsidRPr="00BC6DB1">
        <w:rPr>
          <w:rFonts w:asciiTheme="minorHAnsi" w:hAnsiTheme="minorHAnsi" w:cstheme="minorHAnsi"/>
          <w:sz w:val="22"/>
          <w:shd w:val="clear" w:color="auto" w:fill="FFFFFF"/>
        </w:rPr>
        <w:t xml:space="preserve">question, we turn to observations </w:t>
      </w:r>
      <w:r w:rsidR="000375D9">
        <w:rPr>
          <w:rFonts w:asciiTheme="minorHAnsi" w:hAnsiTheme="minorHAnsi" w:cstheme="minorHAnsi"/>
          <w:sz w:val="22"/>
          <w:shd w:val="clear" w:color="auto" w:fill="FFFFFF"/>
        </w:rPr>
        <w:t>arising from functional studies in</w:t>
      </w:r>
      <w:r w:rsidRPr="00BC6DB1">
        <w:rPr>
          <w:rFonts w:asciiTheme="minorHAnsi" w:hAnsiTheme="minorHAnsi" w:cstheme="minorHAnsi"/>
          <w:sz w:val="22"/>
          <w:shd w:val="clear" w:color="auto" w:fill="FFFFFF"/>
        </w:rPr>
        <w:t xml:space="preserve"> </w:t>
      </w:r>
      <w:proofErr w:type="spellStart"/>
      <w:r w:rsidR="006B302E" w:rsidRPr="00BC6DB1">
        <w:rPr>
          <w:rFonts w:asciiTheme="minorHAnsi" w:hAnsiTheme="minorHAnsi" w:cstheme="minorHAnsi"/>
          <w:sz w:val="22"/>
          <w:shd w:val="clear" w:color="auto" w:fill="FFFFFF"/>
        </w:rPr>
        <w:t>gnotobiotic</w:t>
      </w:r>
      <w:proofErr w:type="spellEnd"/>
      <w:r w:rsidR="006B302E" w:rsidRPr="00BC6DB1">
        <w:rPr>
          <w:rFonts w:asciiTheme="minorHAnsi" w:hAnsiTheme="minorHAnsi" w:cstheme="minorHAnsi"/>
          <w:sz w:val="22"/>
          <w:shd w:val="clear" w:color="auto" w:fill="FFFFFF"/>
        </w:rPr>
        <w:t xml:space="preserve"> </w:t>
      </w:r>
      <w:r w:rsidRPr="00BC6DB1">
        <w:rPr>
          <w:rFonts w:asciiTheme="minorHAnsi" w:hAnsiTheme="minorHAnsi" w:cstheme="minorHAnsi"/>
          <w:sz w:val="22"/>
          <w:shd w:val="clear" w:color="auto" w:fill="FFFFFF"/>
        </w:rPr>
        <w:t xml:space="preserve">animal models. </w:t>
      </w:r>
    </w:p>
    <w:p w14:paraId="609B262D" w14:textId="77777777" w:rsidR="00087F65" w:rsidRPr="00BC6DB1" w:rsidRDefault="00087F65" w:rsidP="00F143E4">
      <w:pPr>
        <w:spacing w:line="480" w:lineRule="auto"/>
        <w:rPr>
          <w:rFonts w:asciiTheme="minorHAnsi" w:hAnsiTheme="minorHAnsi" w:cstheme="minorHAnsi"/>
          <w:b/>
          <w:bCs/>
          <w:i/>
          <w:iCs/>
          <w:sz w:val="22"/>
          <w:shd w:val="clear" w:color="auto" w:fill="FFFFFF"/>
        </w:rPr>
      </w:pPr>
    </w:p>
    <w:p w14:paraId="3B5DEBAC" w14:textId="6A4EF362" w:rsidR="00087F65" w:rsidRPr="00BC6DB1" w:rsidRDefault="006B302E" w:rsidP="00F143E4">
      <w:pPr>
        <w:spacing w:line="480" w:lineRule="auto"/>
        <w:rPr>
          <w:rFonts w:asciiTheme="minorHAnsi" w:hAnsiTheme="minorHAnsi" w:cstheme="minorHAnsi"/>
          <w:b/>
          <w:bCs/>
          <w:i/>
          <w:iCs/>
          <w:sz w:val="22"/>
          <w:shd w:val="clear" w:color="auto" w:fill="FFFFFF"/>
        </w:rPr>
      </w:pPr>
      <w:proofErr w:type="spellStart"/>
      <w:r w:rsidRPr="00BC6DB1">
        <w:rPr>
          <w:rFonts w:asciiTheme="minorHAnsi" w:hAnsiTheme="minorHAnsi" w:cstheme="minorHAnsi"/>
          <w:b/>
          <w:bCs/>
          <w:i/>
          <w:iCs/>
          <w:sz w:val="22"/>
          <w:shd w:val="clear" w:color="auto" w:fill="FFFFFF"/>
        </w:rPr>
        <w:t>Gnotobiotic</w:t>
      </w:r>
      <w:proofErr w:type="spellEnd"/>
      <w:r w:rsidR="00087F65" w:rsidRPr="00BC6DB1">
        <w:rPr>
          <w:rFonts w:asciiTheme="minorHAnsi" w:hAnsiTheme="minorHAnsi" w:cstheme="minorHAnsi"/>
          <w:b/>
          <w:bCs/>
          <w:i/>
          <w:iCs/>
          <w:sz w:val="22"/>
          <w:shd w:val="clear" w:color="auto" w:fill="FFFFFF"/>
        </w:rPr>
        <w:t xml:space="preserve"> animal</w:t>
      </w:r>
      <w:r w:rsidR="0069787E" w:rsidRPr="00BC6DB1">
        <w:rPr>
          <w:rFonts w:asciiTheme="minorHAnsi" w:hAnsiTheme="minorHAnsi" w:cstheme="minorHAnsi"/>
          <w:b/>
          <w:bCs/>
          <w:i/>
          <w:iCs/>
          <w:sz w:val="22"/>
          <w:shd w:val="clear" w:color="auto" w:fill="FFFFFF"/>
        </w:rPr>
        <w:t xml:space="preserve"> model</w:t>
      </w:r>
      <w:r w:rsidR="00087F65" w:rsidRPr="00BC6DB1">
        <w:rPr>
          <w:rFonts w:asciiTheme="minorHAnsi" w:hAnsiTheme="minorHAnsi" w:cstheme="minorHAnsi"/>
          <w:b/>
          <w:bCs/>
          <w:i/>
          <w:iCs/>
          <w:sz w:val="22"/>
          <w:shd w:val="clear" w:color="auto" w:fill="FFFFFF"/>
        </w:rPr>
        <w:t>s</w:t>
      </w:r>
      <w:r w:rsidR="0069787E" w:rsidRPr="00BC6DB1">
        <w:rPr>
          <w:rFonts w:asciiTheme="minorHAnsi" w:hAnsiTheme="minorHAnsi" w:cstheme="minorHAnsi"/>
          <w:b/>
          <w:bCs/>
          <w:i/>
          <w:iCs/>
          <w:sz w:val="22"/>
          <w:shd w:val="clear" w:color="auto" w:fill="FFFFFF"/>
        </w:rPr>
        <w:t xml:space="preserve"> provide insight into the maternal-offspring microbiome relationship</w:t>
      </w:r>
      <w:r w:rsidR="00370DAD">
        <w:rPr>
          <w:rFonts w:asciiTheme="minorHAnsi" w:hAnsiTheme="minorHAnsi" w:cstheme="minorHAnsi"/>
          <w:b/>
          <w:bCs/>
          <w:i/>
          <w:iCs/>
          <w:sz w:val="22"/>
          <w:shd w:val="clear" w:color="auto" w:fill="FFFFFF"/>
        </w:rPr>
        <w:t xml:space="preserve"> pre and post-birth</w:t>
      </w:r>
      <w:r w:rsidR="00087F65" w:rsidRPr="00BC6DB1">
        <w:rPr>
          <w:rFonts w:asciiTheme="minorHAnsi" w:hAnsiTheme="minorHAnsi" w:cstheme="minorHAnsi"/>
          <w:b/>
          <w:bCs/>
          <w:i/>
          <w:iCs/>
          <w:sz w:val="22"/>
          <w:shd w:val="clear" w:color="auto" w:fill="FFFFFF"/>
        </w:rPr>
        <w:t>.</w:t>
      </w:r>
    </w:p>
    <w:p w14:paraId="07BADAE0" w14:textId="6A4FED82" w:rsidR="001403EF" w:rsidRPr="00BC6DB1" w:rsidRDefault="00F002FC"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One of the most powerful tools available to study host-microbial interactions is the development of germ-free </w:t>
      </w:r>
      <w:r w:rsidR="006B302E" w:rsidRPr="00BC6DB1">
        <w:rPr>
          <w:rFonts w:asciiTheme="minorHAnsi" w:hAnsiTheme="minorHAnsi" w:cstheme="minorHAnsi"/>
          <w:sz w:val="22"/>
          <w:shd w:val="clear" w:color="auto" w:fill="FFFFFF"/>
        </w:rPr>
        <w:t xml:space="preserve">(GF) </w:t>
      </w:r>
      <w:r w:rsidRPr="00BC6DB1">
        <w:rPr>
          <w:rFonts w:asciiTheme="minorHAnsi" w:hAnsiTheme="minorHAnsi" w:cstheme="minorHAnsi"/>
          <w:sz w:val="22"/>
          <w:shd w:val="clear" w:color="auto" w:fill="FFFFFF"/>
        </w:rPr>
        <w:t>animal models.</w:t>
      </w:r>
      <w:r w:rsidR="00996B0F" w:rsidRPr="00BC6DB1">
        <w:rPr>
          <w:rFonts w:asciiTheme="minorHAnsi" w:hAnsiTheme="minorHAnsi" w:cstheme="minorHAnsi"/>
          <w:sz w:val="22"/>
          <w:shd w:val="clear" w:color="auto" w:fill="FFFFFF"/>
        </w:rPr>
        <w:t xml:space="preserve"> </w:t>
      </w:r>
      <w:r w:rsidR="00554469" w:rsidRPr="00BC6DB1">
        <w:rPr>
          <w:rFonts w:asciiTheme="minorHAnsi" w:hAnsiTheme="minorHAnsi" w:cstheme="minorHAnsi"/>
          <w:sz w:val="22"/>
          <w:shd w:val="clear" w:color="auto" w:fill="FFFFFF"/>
        </w:rPr>
        <w:t xml:space="preserve">Originally conceived of by Louis Pasteur in 1885 and first cultivated </w:t>
      </w:r>
      <w:r w:rsidR="00402810" w:rsidRPr="00BC6DB1">
        <w:rPr>
          <w:rFonts w:asciiTheme="minorHAnsi" w:hAnsiTheme="minorHAnsi" w:cstheme="minorHAnsi"/>
          <w:sz w:val="22"/>
          <w:shd w:val="clear" w:color="auto" w:fill="FFFFFF"/>
        </w:rPr>
        <w:t xml:space="preserve">in guinea pigs </w:t>
      </w:r>
      <w:r w:rsidR="00402810"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author":[{"dropping-particle":"","family":"Nuttall","given":"GHF","non-dropping-particle":"","parse-names":false,"suffix":""},{"dropping-particle":"","family":"Thierfelder","given":"H","non-dropping-particle":"","parse-names":false,"suffix":""}],"container-title":"Physiological Chem","id":"ITEM-1","issued":{"date-parts":[["1896"]]},"page":"109-121","title":"No Title","type":"article-journal","volume":"21"},"uris":["http://www.mendeley.com/documents/?uuid=22867523-7ddc-4f21-b3cc-790e3609fadc"]}],"mendeley":{"formattedCitation":"&lt;span style=\"baseline\"&gt; [151]&lt;/span&gt;","plainTextFormattedCitation":" [151]","previouslyFormattedCitation":"&lt;span style=\"baseline\"&gt; [151]&lt;/span&gt;"},"properties":{"noteIndex":0},"schema":"https://github.com/citation-style-language/schema/raw/master/csl-citation.json"}</w:instrText>
      </w:r>
      <w:r w:rsidR="00402810"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1]</w:t>
      </w:r>
      <w:r w:rsidR="00402810" w:rsidRPr="00BC6DB1">
        <w:rPr>
          <w:rFonts w:asciiTheme="minorHAnsi" w:hAnsiTheme="minorHAnsi" w:cstheme="minorHAnsi"/>
          <w:sz w:val="22"/>
          <w:shd w:val="clear" w:color="auto" w:fill="FFFFFF"/>
        </w:rPr>
        <w:fldChar w:fldCharType="end"/>
      </w:r>
      <w:r w:rsidR="00402810" w:rsidRPr="00BC6DB1">
        <w:rPr>
          <w:rFonts w:asciiTheme="minorHAnsi" w:hAnsiTheme="minorHAnsi" w:cstheme="minorHAnsi"/>
          <w:sz w:val="22"/>
          <w:shd w:val="clear" w:color="auto" w:fill="FFFFFF"/>
        </w:rPr>
        <w:t xml:space="preserve"> then rats</w:t>
      </w:r>
      <w:r w:rsidR="00554469"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PMID":"20247584","author":[{"dropping-particle":"","family":"Reyniers","given":"JA","non-dropping-particle":"","parse-names":false,"suffix":""},{"dropping-particle":"","family":"Trexler","given":"PC","non-dropping-particle":"","parse-names":false,"suffix":""},{"dropping-particle":"","family":"Ervin","given":"RF","non-dropping-particle":"","parse-names":false,"suffix":""}],"container-title":"Lobund reports","id":"ITEM-1","issue":"1","issued":{"date-parts":[["1946","11"]]},"language":"eng","page":"1-84","publisher-place":"United States","title":"Rearing germ-free albino rats.","type":"article-journal"},"uris":["http://www.mendeley.com/documents/?uuid=8ef0d20b-3b32-4ff1-b412-cb49b1db318e"]}],"mendeley":{"formattedCitation":"&lt;span style=\"baseline\"&gt; [152]&lt;/span&gt;","plainTextFormattedCitation":" [152]","previouslyFormattedCitation":"&lt;span style=\"baseline\"&gt; [152]&lt;/span&gt;"},"properties":{"noteIndex":0},"schema":"https://github.com/citation-style-language/schema/raw/master/csl-citation.json"}</w:instrText>
      </w:r>
      <w:r w:rsidR="00554469"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2]</w:t>
      </w:r>
      <w:r w:rsidR="00554469" w:rsidRPr="00BC6DB1">
        <w:rPr>
          <w:rFonts w:asciiTheme="minorHAnsi" w:hAnsiTheme="minorHAnsi" w:cstheme="minorHAnsi"/>
          <w:sz w:val="22"/>
          <w:shd w:val="clear" w:color="auto" w:fill="FFFFFF"/>
        </w:rPr>
        <w:fldChar w:fldCharType="end"/>
      </w:r>
      <w:r w:rsidR="00402810" w:rsidRPr="00BC6DB1">
        <w:rPr>
          <w:rFonts w:asciiTheme="minorHAnsi" w:hAnsiTheme="minorHAnsi" w:cstheme="minorHAnsi"/>
          <w:sz w:val="22"/>
          <w:shd w:val="clear" w:color="auto" w:fill="FFFFFF"/>
        </w:rPr>
        <w:t xml:space="preserve"> then mice</w:t>
      </w:r>
      <w:r w:rsidR="00402810"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11/j.1749-6632.1959.tb53099.x","PMID":"14433463","author":[{"dropping-particle":"","family":"Pleasants","given":"Julian R","non-dropping-particle":"","parse-names":false,"suffix":""}],"container-title":"Ann N Y Acad Sci","id":"ITEM-1","issued":{"date-parts":[["1959"]]},"page":"116-126","title":"Rearing germfree Cesarean-born rats, mice, and rabbits through weaning","type":"article-journal","volume":"78"},"uris":["http://www.mendeley.com/documents/?uuid=297a2bb3-035e-4546-9fc5-12c5bc49a98b"]}],"mendeley":{"formattedCitation":"&lt;span style=\"baseline\"&gt; [153]&lt;/span&gt;","plainTextFormattedCitation":" [153]","previouslyFormattedCitation":"&lt;span style=\"baseline\"&gt; [153]&lt;/span&gt;"},"properties":{"noteIndex":0},"schema":"https://github.com/citation-style-language/schema/raw/master/csl-citation.json"}</w:instrText>
      </w:r>
      <w:r w:rsidR="00402810"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3]</w:t>
      </w:r>
      <w:r w:rsidR="00402810" w:rsidRPr="00BC6DB1">
        <w:rPr>
          <w:rFonts w:asciiTheme="minorHAnsi" w:hAnsiTheme="minorHAnsi" w:cstheme="minorHAnsi"/>
          <w:sz w:val="22"/>
          <w:shd w:val="clear" w:color="auto" w:fill="FFFFFF"/>
        </w:rPr>
        <w:fldChar w:fldCharType="end"/>
      </w:r>
      <w:r w:rsidR="00554469" w:rsidRPr="00BC6DB1">
        <w:rPr>
          <w:rFonts w:asciiTheme="minorHAnsi" w:hAnsiTheme="minorHAnsi" w:cstheme="minorHAnsi"/>
          <w:sz w:val="22"/>
          <w:shd w:val="clear" w:color="auto" w:fill="FFFFFF"/>
        </w:rPr>
        <w:t xml:space="preserve">, </w:t>
      </w:r>
      <w:proofErr w:type="spellStart"/>
      <w:r w:rsidR="006B302E" w:rsidRPr="00BC6DB1">
        <w:rPr>
          <w:rFonts w:asciiTheme="minorHAnsi" w:hAnsiTheme="minorHAnsi" w:cstheme="minorHAnsi"/>
          <w:sz w:val="22"/>
          <w:shd w:val="clear" w:color="auto" w:fill="FFFFFF"/>
        </w:rPr>
        <w:t>gnotobiotic</w:t>
      </w:r>
      <w:proofErr w:type="spellEnd"/>
      <w:r w:rsidR="00996B0F" w:rsidRPr="00BC6DB1">
        <w:rPr>
          <w:rFonts w:asciiTheme="minorHAnsi" w:hAnsiTheme="minorHAnsi" w:cstheme="minorHAnsi"/>
          <w:sz w:val="22"/>
          <w:shd w:val="clear" w:color="auto" w:fill="FFFFFF"/>
        </w:rPr>
        <w:t xml:space="preserve"> animals are</w:t>
      </w:r>
      <w:r w:rsidR="00FD2467" w:rsidRPr="00BC6DB1">
        <w:rPr>
          <w:rFonts w:asciiTheme="minorHAnsi" w:hAnsiTheme="minorHAnsi" w:cstheme="minorHAnsi"/>
          <w:sz w:val="22"/>
          <w:shd w:val="clear" w:color="auto" w:fill="FFFFFF"/>
        </w:rPr>
        <w:t xml:space="preserve"> created and</w:t>
      </w:r>
      <w:r w:rsidR="00996B0F" w:rsidRPr="00BC6DB1">
        <w:rPr>
          <w:rFonts w:asciiTheme="minorHAnsi" w:hAnsiTheme="minorHAnsi" w:cstheme="minorHAnsi"/>
          <w:sz w:val="22"/>
          <w:shd w:val="clear" w:color="auto" w:fill="FFFFFF"/>
        </w:rPr>
        <w:t xml:space="preserve"> reared in environments </w:t>
      </w:r>
      <w:r w:rsidR="00370DAD">
        <w:rPr>
          <w:rFonts w:asciiTheme="minorHAnsi" w:hAnsiTheme="minorHAnsi" w:cstheme="minorHAnsi"/>
          <w:sz w:val="22"/>
          <w:shd w:val="clear" w:color="auto" w:fill="FFFFFF"/>
        </w:rPr>
        <w:t>“</w:t>
      </w:r>
      <w:r w:rsidR="00996B0F" w:rsidRPr="00BC6DB1">
        <w:rPr>
          <w:rFonts w:asciiTheme="minorHAnsi" w:hAnsiTheme="minorHAnsi" w:cstheme="minorHAnsi"/>
          <w:sz w:val="22"/>
          <w:shd w:val="clear" w:color="auto" w:fill="FFFFFF"/>
        </w:rPr>
        <w:t>free</w:t>
      </w:r>
      <w:r w:rsidR="00370DAD">
        <w:rPr>
          <w:rFonts w:asciiTheme="minorHAnsi" w:hAnsiTheme="minorHAnsi" w:cstheme="minorHAnsi"/>
          <w:sz w:val="22"/>
          <w:shd w:val="clear" w:color="auto" w:fill="FFFFFF"/>
        </w:rPr>
        <w:t>”</w:t>
      </w:r>
      <w:r w:rsidR="00996B0F" w:rsidRPr="00BC6DB1">
        <w:rPr>
          <w:rFonts w:asciiTheme="minorHAnsi" w:hAnsiTheme="minorHAnsi" w:cstheme="minorHAnsi"/>
          <w:sz w:val="22"/>
          <w:shd w:val="clear" w:color="auto" w:fill="FFFFFF"/>
        </w:rPr>
        <w:t xml:space="preserve"> of </w:t>
      </w:r>
      <w:r w:rsidR="00370DAD">
        <w:rPr>
          <w:rFonts w:asciiTheme="minorHAnsi" w:hAnsiTheme="minorHAnsi" w:cstheme="minorHAnsi"/>
          <w:sz w:val="22"/>
          <w:shd w:val="clear" w:color="auto" w:fill="FFFFFF"/>
        </w:rPr>
        <w:t xml:space="preserve">(detectable) </w:t>
      </w:r>
      <w:r w:rsidR="00996B0F" w:rsidRPr="00BC6DB1">
        <w:rPr>
          <w:rFonts w:asciiTheme="minorHAnsi" w:hAnsiTheme="minorHAnsi" w:cstheme="minorHAnsi"/>
          <w:sz w:val="22"/>
          <w:shd w:val="clear" w:color="auto" w:fill="FFFFFF"/>
        </w:rPr>
        <w:t>live bacteria. Their food, water, bedding</w:t>
      </w:r>
      <w:r w:rsidR="00FD2467" w:rsidRPr="00BC6DB1">
        <w:rPr>
          <w:rFonts w:asciiTheme="minorHAnsi" w:hAnsiTheme="minorHAnsi" w:cstheme="minorHAnsi"/>
          <w:sz w:val="22"/>
          <w:shd w:val="clear" w:color="auto" w:fill="FFFFFF"/>
        </w:rPr>
        <w:t>, and any supplies</w:t>
      </w:r>
      <w:r w:rsidR="00996B0F" w:rsidRPr="00BC6DB1">
        <w:rPr>
          <w:rFonts w:asciiTheme="minorHAnsi" w:hAnsiTheme="minorHAnsi" w:cstheme="minorHAnsi"/>
          <w:sz w:val="22"/>
          <w:shd w:val="clear" w:color="auto" w:fill="FFFFFF"/>
        </w:rPr>
        <w:t xml:space="preserve"> are autoclaved or filter-sterilized</w:t>
      </w:r>
      <w:r w:rsidR="00A10809" w:rsidRPr="00BC6DB1">
        <w:rPr>
          <w:rFonts w:asciiTheme="minorHAnsi" w:hAnsiTheme="minorHAnsi" w:cstheme="minorHAnsi"/>
          <w:sz w:val="22"/>
          <w:shd w:val="clear" w:color="auto" w:fill="FFFFFF"/>
        </w:rPr>
        <w:t>, and</w:t>
      </w:r>
      <w:r w:rsidR="00996B0F" w:rsidRPr="00BC6DB1">
        <w:rPr>
          <w:rFonts w:asciiTheme="minorHAnsi" w:hAnsiTheme="minorHAnsi" w:cstheme="minorHAnsi"/>
          <w:sz w:val="22"/>
          <w:shd w:val="clear" w:color="auto" w:fill="FFFFFF"/>
        </w:rPr>
        <w:t xml:space="preserve"> sterility </w:t>
      </w:r>
      <w:r w:rsidR="00A10809" w:rsidRPr="00BC6DB1">
        <w:rPr>
          <w:rFonts w:asciiTheme="minorHAnsi" w:hAnsiTheme="minorHAnsi" w:cstheme="minorHAnsi"/>
          <w:sz w:val="22"/>
          <w:shd w:val="clear" w:color="auto" w:fill="FFFFFF"/>
        </w:rPr>
        <w:t xml:space="preserve">is continuously monitored </w:t>
      </w:r>
      <w:r w:rsidR="00996B0F" w:rsidRPr="00BC6DB1">
        <w:rPr>
          <w:rFonts w:asciiTheme="minorHAnsi" w:hAnsiTheme="minorHAnsi" w:cstheme="minorHAnsi"/>
          <w:sz w:val="22"/>
          <w:shd w:val="clear" w:color="auto" w:fill="FFFFFF"/>
        </w:rPr>
        <w:t xml:space="preserve">by culture and molecular methods. </w:t>
      </w:r>
      <w:r w:rsidR="00E476AB" w:rsidRPr="00BC6DB1">
        <w:rPr>
          <w:rFonts w:asciiTheme="minorHAnsi" w:hAnsiTheme="minorHAnsi" w:cstheme="minorHAnsi"/>
          <w:sz w:val="22"/>
          <w:shd w:val="clear" w:color="auto" w:fill="FFFFFF"/>
        </w:rPr>
        <w:t xml:space="preserve">While </w:t>
      </w:r>
      <w:r w:rsidR="006B302E" w:rsidRPr="00BC6DB1">
        <w:rPr>
          <w:rFonts w:asciiTheme="minorHAnsi" w:hAnsiTheme="minorHAnsi" w:cstheme="minorHAnsi"/>
          <w:sz w:val="22"/>
          <w:shd w:val="clear" w:color="auto" w:fill="FFFFFF"/>
        </w:rPr>
        <w:t xml:space="preserve">GF </w:t>
      </w:r>
      <w:r w:rsidR="00554469" w:rsidRPr="00BC6DB1">
        <w:rPr>
          <w:rFonts w:asciiTheme="minorHAnsi" w:hAnsiTheme="minorHAnsi" w:cstheme="minorHAnsi"/>
          <w:sz w:val="22"/>
          <w:shd w:val="clear" w:color="auto" w:fill="FFFFFF"/>
        </w:rPr>
        <w:t xml:space="preserve">animals </w:t>
      </w:r>
      <w:r w:rsidR="00A10809" w:rsidRPr="00BC6DB1">
        <w:rPr>
          <w:rFonts w:asciiTheme="minorHAnsi" w:hAnsiTheme="minorHAnsi" w:cstheme="minorHAnsi"/>
          <w:sz w:val="22"/>
          <w:shd w:val="clear" w:color="auto" w:fill="FFFFFF"/>
        </w:rPr>
        <w:t xml:space="preserve">are viable and </w:t>
      </w:r>
      <w:r w:rsidR="00E476AB" w:rsidRPr="00BC6DB1">
        <w:rPr>
          <w:rFonts w:asciiTheme="minorHAnsi" w:hAnsiTheme="minorHAnsi" w:cstheme="minorHAnsi"/>
          <w:sz w:val="22"/>
          <w:shd w:val="clear" w:color="auto" w:fill="FFFFFF"/>
        </w:rPr>
        <w:t>reproduce</w:t>
      </w:r>
      <w:r w:rsidR="00554469" w:rsidRPr="00BC6DB1">
        <w:rPr>
          <w:rFonts w:asciiTheme="minorHAnsi" w:hAnsiTheme="minorHAnsi" w:cstheme="minorHAnsi"/>
          <w:sz w:val="22"/>
          <w:shd w:val="clear" w:color="auto" w:fill="FFFFFF"/>
        </w:rPr>
        <w:t xml:space="preserve"> despite the lack of live microbes, they are by no means normal.</w:t>
      </w:r>
      <w:r w:rsidR="00A10809" w:rsidRPr="00BC6DB1">
        <w:rPr>
          <w:rFonts w:asciiTheme="minorHAnsi" w:hAnsiTheme="minorHAnsi" w:cstheme="minorHAnsi"/>
          <w:sz w:val="22"/>
          <w:shd w:val="clear" w:color="auto" w:fill="FFFFFF"/>
        </w:rPr>
        <w:t xml:space="preserve"> Compared to conventionally-colonized animals, </w:t>
      </w:r>
      <w:r w:rsidR="006B302E" w:rsidRPr="00BC6DB1">
        <w:rPr>
          <w:rFonts w:asciiTheme="minorHAnsi" w:hAnsiTheme="minorHAnsi" w:cstheme="minorHAnsi"/>
          <w:sz w:val="22"/>
          <w:shd w:val="clear" w:color="auto" w:fill="FFFFFF"/>
        </w:rPr>
        <w:t>GF</w:t>
      </w:r>
      <w:r w:rsidR="008A13A1" w:rsidRPr="00BC6DB1">
        <w:rPr>
          <w:rFonts w:asciiTheme="minorHAnsi" w:hAnsiTheme="minorHAnsi" w:cstheme="minorHAnsi"/>
          <w:sz w:val="22"/>
          <w:shd w:val="clear" w:color="auto" w:fill="FFFFFF"/>
        </w:rPr>
        <w:t xml:space="preserve"> animals </w:t>
      </w:r>
      <w:r w:rsidR="000271FC" w:rsidRPr="00BC6DB1">
        <w:rPr>
          <w:rFonts w:asciiTheme="minorHAnsi" w:hAnsiTheme="minorHAnsi" w:cstheme="minorHAnsi"/>
          <w:sz w:val="22"/>
          <w:shd w:val="clear" w:color="auto" w:fill="FFFFFF"/>
        </w:rPr>
        <w:t xml:space="preserve">display </w:t>
      </w:r>
      <w:r w:rsidR="001403EF" w:rsidRPr="00BC6DB1">
        <w:rPr>
          <w:rFonts w:asciiTheme="minorHAnsi" w:hAnsiTheme="minorHAnsi" w:cstheme="minorHAnsi"/>
          <w:sz w:val="22"/>
          <w:shd w:val="clear" w:color="auto" w:fill="FFFFFF"/>
        </w:rPr>
        <w:t>morphological differences, biochemical abnormalities,</w:t>
      </w:r>
      <w:r w:rsidR="000C16F4" w:rsidRPr="00BC6DB1">
        <w:rPr>
          <w:rFonts w:asciiTheme="minorHAnsi" w:hAnsiTheme="minorHAnsi" w:cstheme="minorHAnsi"/>
          <w:sz w:val="22"/>
          <w:shd w:val="clear" w:color="auto" w:fill="FFFFFF"/>
        </w:rPr>
        <w:t xml:space="preserve"> atypical </w:t>
      </w:r>
      <w:proofErr w:type="spellStart"/>
      <w:r w:rsidR="000C16F4" w:rsidRPr="00BC6DB1">
        <w:rPr>
          <w:rFonts w:asciiTheme="minorHAnsi" w:hAnsiTheme="minorHAnsi" w:cstheme="minorHAnsi"/>
          <w:sz w:val="22"/>
          <w:shd w:val="clear" w:color="auto" w:fill="FFFFFF"/>
        </w:rPr>
        <w:t>neurobehavior</w:t>
      </w:r>
      <w:proofErr w:type="spellEnd"/>
      <w:r w:rsidR="000C16F4" w:rsidRPr="00BC6DB1">
        <w:rPr>
          <w:rFonts w:asciiTheme="minorHAnsi" w:hAnsiTheme="minorHAnsi" w:cstheme="minorHAnsi"/>
          <w:sz w:val="22"/>
          <w:shd w:val="clear" w:color="auto" w:fill="FFFFFF"/>
        </w:rPr>
        <w:t>,</w:t>
      </w:r>
      <w:r w:rsidR="001403EF" w:rsidRPr="00BC6DB1">
        <w:rPr>
          <w:rFonts w:asciiTheme="minorHAnsi" w:hAnsiTheme="minorHAnsi" w:cstheme="minorHAnsi"/>
          <w:sz w:val="22"/>
          <w:shd w:val="clear" w:color="auto" w:fill="FFFFFF"/>
        </w:rPr>
        <w:t xml:space="preserve"> and pronounced immunological changes.</w:t>
      </w:r>
      <w:r w:rsidR="001403EF" w:rsidRPr="00BC6DB1">
        <w:rPr>
          <w:rStyle w:val="FootnoteReference"/>
          <w:rFonts w:asciiTheme="minorHAnsi" w:hAnsiTheme="minorHAnsi" w:cstheme="minorHAnsi"/>
          <w:sz w:val="22"/>
        </w:rPr>
        <w:footnoteReference w:id="4"/>
      </w:r>
      <w:r w:rsidR="000C16F4" w:rsidRPr="00BC6DB1">
        <w:rPr>
          <w:rFonts w:asciiTheme="minorHAnsi" w:hAnsiTheme="minorHAnsi" w:cstheme="minorHAnsi"/>
          <w:sz w:val="22"/>
          <w:shd w:val="clear" w:color="auto" w:fill="FFFFFF"/>
        </w:rPr>
        <w:t xml:space="preserve"> Based on these observations, we can propose that mammals have intimately coevolved with microbes and now require microbes</w:t>
      </w:r>
      <w:r w:rsidR="00370DAD">
        <w:rPr>
          <w:rFonts w:asciiTheme="minorHAnsi" w:hAnsiTheme="minorHAnsi" w:cstheme="minorHAnsi"/>
          <w:sz w:val="22"/>
          <w:shd w:val="clear" w:color="auto" w:fill="FFFFFF"/>
        </w:rPr>
        <w:t xml:space="preserve"> (and the diverse functions that their metagenomes encode)</w:t>
      </w:r>
      <w:r w:rsidR="000C16F4" w:rsidRPr="00BC6DB1">
        <w:rPr>
          <w:rFonts w:asciiTheme="minorHAnsi" w:hAnsiTheme="minorHAnsi" w:cstheme="minorHAnsi"/>
          <w:sz w:val="22"/>
          <w:shd w:val="clear" w:color="auto" w:fill="FFFFFF"/>
        </w:rPr>
        <w:t xml:space="preserve"> for normal development.</w:t>
      </w:r>
    </w:p>
    <w:p w14:paraId="1D9B1490" w14:textId="3F1C0EC5" w:rsidR="00554469" w:rsidRPr="00BC6DB1" w:rsidRDefault="00554469" w:rsidP="00F143E4">
      <w:pPr>
        <w:spacing w:line="480" w:lineRule="auto"/>
        <w:rPr>
          <w:rFonts w:asciiTheme="minorHAnsi" w:hAnsiTheme="minorHAnsi" w:cstheme="minorHAnsi"/>
          <w:sz w:val="22"/>
          <w:shd w:val="clear" w:color="auto" w:fill="FFFFFF"/>
        </w:rPr>
      </w:pPr>
    </w:p>
    <w:p w14:paraId="092FA27E" w14:textId="07C8B0B4" w:rsidR="000A3043" w:rsidRPr="00BC6DB1" w:rsidRDefault="000C16F4"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To demonstrate the necessary role of microbes in development, </w:t>
      </w:r>
      <w:r w:rsidR="006B302E" w:rsidRPr="00BC6DB1">
        <w:rPr>
          <w:rFonts w:asciiTheme="minorHAnsi" w:hAnsiTheme="minorHAnsi" w:cstheme="minorHAnsi"/>
          <w:sz w:val="22"/>
          <w:shd w:val="clear" w:color="auto" w:fill="FFFFFF"/>
        </w:rPr>
        <w:t>GF</w:t>
      </w:r>
      <w:r w:rsidRPr="00BC6DB1">
        <w:rPr>
          <w:rFonts w:asciiTheme="minorHAnsi" w:hAnsiTheme="minorHAnsi" w:cstheme="minorHAnsi"/>
          <w:sz w:val="22"/>
          <w:shd w:val="clear" w:color="auto" w:fill="FFFFFF"/>
        </w:rPr>
        <w:t xml:space="preserve"> animals are introduced to microbes through conventionalization. </w:t>
      </w:r>
      <w:r w:rsidR="00383619" w:rsidRPr="00BC6DB1">
        <w:rPr>
          <w:rFonts w:asciiTheme="minorHAnsi" w:hAnsiTheme="minorHAnsi" w:cstheme="minorHAnsi"/>
          <w:sz w:val="22"/>
          <w:shd w:val="clear" w:color="auto" w:fill="FFFFFF"/>
        </w:rPr>
        <w:t>Many studies support their proof-of-</w:t>
      </w:r>
      <w:r w:rsidR="000A3043" w:rsidRPr="00BC6DB1">
        <w:rPr>
          <w:rFonts w:asciiTheme="minorHAnsi" w:hAnsiTheme="minorHAnsi" w:cstheme="minorHAnsi"/>
          <w:sz w:val="22"/>
          <w:shd w:val="clear" w:color="auto" w:fill="FFFFFF"/>
        </w:rPr>
        <w:t>principle</w:t>
      </w:r>
      <w:r w:rsidR="00383619" w:rsidRPr="00BC6DB1">
        <w:rPr>
          <w:rFonts w:asciiTheme="minorHAnsi" w:hAnsiTheme="minorHAnsi" w:cstheme="minorHAnsi"/>
          <w:sz w:val="22"/>
          <w:shd w:val="clear" w:color="auto" w:fill="FFFFFF"/>
        </w:rPr>
        <w:t xml:space="preserve"> that microbes </w:t>
      </w:r>
      <w:r w:rsidR="00402810" w:rsidRPr="00BC6DB1">
        <w:rPr>
          <w:rFonts w:asciiTheme="minorHAnsi" w:hAnsiTheme="minorHAnsi" w:cstheme="minorHAnsi"/>
          <w:sz w:val="22"/>
          <w:shd w:val="clear" w:color="auto" w:fill="FFFFFF"/>
        </w:rPr>
        <w:t>impact</w:t>
      </w:r>
      <w:r w:rsidR="00383619" w:rsidRPr="00BC6DB1">
        <w:rPr>
          <w:rFonts w:asciiTheme="minorHAnsi" w:hAnsiTheme="minorHAnsi" w:cstheme="minorHAnsi"/>
          <w:sz w:val="22"/>
          <w:shd w:val="clear" w:color="auto" w:fill="FFFFFF"/>
        </w:rPr>
        <w:t xml:space="preserve"> development by comparing </w:t>
      </w:r>
      <w:r w:rsidR="006B302E" w:rsidRPr="00BC6DB1">
        <w:rPr>
          <w:rFonts w:asciiTheme="minorHAnsi" w:hAnsiTheme="minorHAnsi" w:cstheme="minorHAnsi"/>
          <w:sz w:val="22"/>
          <w:shd w:val="clear" w:color="auto" w:fill="FFFFFF"/>
        </w:rPr>
        <w:t>GF</w:t>
      </w:r>
      <w:r w:rsidR="00383619" w:rsidRPr="00BC6DB1">
        <w:rPr>
          <w:rFonts w:asciiTheme="minorHAnsi" w:hAnsiTheme="minorHAnsi" w:cstheme="minorHAnsi"/>
          <w:sz w:val="22"/>
          <w:shd w:val="clear" w:color="auto" w:fill="FFFFFF"/>
        </w:rPr>
        <w:t xml:space="preserve"> controls to the conventionalized animals</w:t>
      </w:r>
      <w:r w:rsidR="00402810"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6/science.aad9378.How","ISSN":"1095-9203","PMID":"27126036","abstract":"Microbial colonization of mucosal tissues during infancy plays an instrumental role in the development and education of the host mammalian immune system. These early-life events can have long-standing consequences: facilitating tolerance to environmental exposures or contributing to the development of disease in later life, including inflammatory bowel disease, allergy, and asthma. Recent studies have begun to define a critical period during early development in which disruption of optimal host-commensal interactions can lead to persistent and in some cases irreversible defects in the development and training of specific immune subsets. Here, we discuss the role of early-life education of the immune system during this \"window of opportunity,\" when microbial colonization has a potentially critical impact on human health and disease.","author":[{"dropping-particle":"","family":"Gensollen","given":"Thomas","non-dropping-particle":"","parse-names":false,"suffix":""},{"dropping-particle":"","family":"Iyer","given":"Shankar S","non-dropping-particle":"","parse-names":false,"suffix":""},{"dropping-particle":"","family":"Kasper","given":"Dennis L","non-dropping-particle":"","parse-names":false,"suffix":""},{"dropping-particle":"","family":"Blumberg","given":"Richard S","non-dropping-particle":"","parse-names":false,"suffix":""},{"dropping-particle":"","family":"Medical","given":"Harvard","non-dropping-particle":"","parse-names":false,"suffix":""}],"container-title":"Science (New York, N.Y.)","id":"ITEM-1","issue":"6285","issued":{"date-parts":[["2016"]]},"page":"539-544","title":"How colonization by microbiota in early life shapes the immune system","type":"article-journal","volume":"352"},"uris":["http://www.mendeley.com/documents/?uuid=cc37f719-3430-45d6-8993-c1b079f8ed73"]},{"id":"ITEM-2","itemData":{"DOI":"10.1093/ijnp/pyw020","ISSN":"14695111","PMID":"26912607","abstract":"There is a growing recognition of the importance of the commensal intestinal microbiota in the development and later function of the central nervous system. Research using germ-free mice (mice raised without any exposure to microorganisms) has provided some of the most persuasive evidence for a role of these bacteria in gut-brain signalling. Key findings show that the microbiota is necessary for normal stress responsivity, anxiety-like behaviors, sociability, and cognition. Furthermore, the microbiota maintains central nervous system homeostasis by regulating immune function and blood brain barrier integrity. Studies have also found that the gut microbiota influences neurotransmitter, synaptic, and neurotrophic signalling systems and neurogenesis. The principle advantage of the germ-free mouse model is in proof-of-principle studies and that a complete microbiota or defined consortiums of bacteria can be introduced at various developmental time points. However, a germ-free upbringing can induce permanent neurodevelopmental deficits that may deem the model unsuitable for specific scientific queries that do not involve early-life microbial deficiency. As such, alternatives and complementary strategies to the germfree model are warranted and include antibiotic treatment to create microbiota-deficient animals at distinct time points across the lifespan. Increasing our understanding of the impact of the gut microbiota on brain and behavior has the potential to inform novel management strategies for stress-related gastrointestinal and neuropsychiatric disorders.","author":[{"dropping-particle":"","family":"Luczynski","given":"Pauline","non-dropping-particle":"","parse-names":false,"suffix":""},{"dropping-particle":"","family":"Neufeld","given":"Karen Anne Mc Vey","non-dropping-particle":"","parse-names":false,"suffix":""},{"dropping-particle":"","family":"Oriach","given":"Clara Seira","non-dropping-particle":"","parse-names":false,"suffix":""},{"dropping-particle":"","family":"Clarke","given":"Gerard","non-dropping-particle":"","parse-names":false,"suffix":""},{"dropping-particle":"","family":"Dinan","given":"Timothy G.","non-dropping-particle":"","parse-names":false,"suffix":""},{"dropping-particle":"","family":"Cryan","given":"John F.","non-dropping-particle":"","parse-names":false,"suffix":""}],"container-title":"International Journal of Neuropsychopharmacology","id":"ITEM-2","issue":"8","issued":{"date-parts":[["2016"]]},"page":"1-17","title":"Growing up in a bubble: Using germ-free animals to assess the influence of the gut microbiota on brain and behavior","type":"article-journal","volume":"19"},"uris":["http://www.mendeley.com/documents/?uuid=b0dc58f6-125b-4f47-a07a-ce6fb0bdb9a4"]}],"mendeley":{"formattedCitation":"&lt;span style=\"baseline\"&gt; [154,155]&lt;/span&gt;","plainTextFormattedCitation":" [154,155]","previouslyFormattedCitation":"&lt;span style=\"baseline\"&gt; [154,155]&lt;/span&gt;"},"properties":{"noteIndex":0},"schema":"https://github.com/citation-style-language/schema/raw/master/csl-citation.json"}</w:instrText>
      </w:r>
      <w:r w:rsidR="00402810"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4,155]</w:t>
      </w:r>
      <w:r w:rsidR="00402810"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383619" w:rsidRPr="00BC6DB1">
        <w:rPr>
          <w:rFonts w:asciiTheme="minorHAnsi" w:hAnsiTheme="minorHAnsi" w:cstheme="minorHAnsi"/>
          <w:sz w:val="22"/>
          <w:shd w:val="clear" w:color="auto" w:fill="FFFFFF"/>
        </w:rPr>
        <w:t xml:space="preserve"> However, a few groups have compared the conventionalized animals to conventional</w:t>
      </w:r>
      <w:r w:rsidR="00402810" w:rsidRPr="00BC6DB1">
        <w:rPr>
          <w:rFonts w:asciiTheme="minorHAnsi" w:hAnsiTheme="minorHAnsi" w:cstheme="minorHAnsi"/>
          <w:sz w:val="22"/>
          <w:shd w:val="clear" w:color="auto" w:fill="FFFFFF"/>
        </w:rPr>
        <w:t xml:space="preserve"> control animals</w:t>
      </w:r>
      <w:r w:rsidR="00383619" w:rsidRPr="00BC6DB1">
        <w:rPr>
          <w:rFonts w:asciiTheme="minorHAnsi" w:hAnsiTheme="minorHAnsi" w:cstheme="minorHAnsi"/>
          <w:sz w:val="22"/>
          <w:shd w:val="clear" w:color="auto" w:fill="FFFFFF"/>
        </w:rPr>
        <w:t xml:space="preserve"> (</w:t>
      </w:r>
      <w:r w:rsidR="00402810" w:rsidRPr="00BC6DB1">
        <w:rPr>
          <w:rFonts w:asciiTheme="minorHAnsi" w:hAnsiTheme="minorHAnsi" w:cstheme="minorHAnsi"/>
          <w:sz w:val="22"/>
          <w:shd w:val="clear" w:color="auto" w:fill="FFFFFF"/>
        </w:rPr>
        <w:t xml:space="preserve">that have </w:t>
      </w:r>
      <w:r w:rsidR="00383619" w:rsidRPr="00BC6DB1">
        <w:rPr>
          <w:rFonts w:asciiTheme="minorHAnsi" w:hAnsiTheme="minorHAnsi" w:cstheme="minorHAnsi"/>
          <w:sz w:val="22"/>
          <w:shd w:val="clear" w:color="auto" w:fill="FFFFFF"/>
        </w:rPr>
        <w:t xml:space="preserve">always </w:t>
      </w:r>
      <w:r w:rsidR="00402810" w:rsidRPr="00BC6DB1">
        <w:rPr>
          <w:rFonts w:asciiTheme="minorHAnsi" w:hAnsiTheme="minorHAnsi" w:cstheme="minorHAnsi"/>
          <w:sz w:val="22"/>
          <w:shd w:val="clear" w:color="auto" w:fill="FFFFFF"/>
        </w:rPr>
        <w:t>been raised</w:t>
      </w:r>
      <w:r w:rsidR="00383619" w:rsidRPr="00BC6DB1">
        <w:rPr>
          <w:rFonts w:asciiTheme="minorHAnsi" w:hAnsiTheme="minorHAnsi" w:cstheme="minorHAnsi"/>
          <w:sz w:val="22"/>
          <w:shd w:val="clear" w:color="auto" w:fill="FFFFFF"/>
        </w:rPr>
        <w:t xml:space="preserve"> with microbes), with interesting results.</w:t>
      </w:r>
      <w:r w:rsidR="00D169E8" w:rsidRPr="00BC6DB1">
        <w:rPr>
          <w:rFonts w:asciiTheme="minorHAnsi" w:hAnsiTheme="minorHAnsi" w:cstheme="minorHAnsi"/>
          <w:sz w:val="22"/>
          <w:shd w:val="clear" w:color="auto" w:fill="FFFFFF"/>
        </w:rPr>
        <w:t xml:space="preserve"> For example,</w:t>
      </w:r>
      <w:r w:rsidR="005C06B2" w:rsidRPr="00BC6DB1">
        <w:rPr>
          <w:rFonts w:asciiTheme="minorHAnsi" w:hAnsiTheme="minorHAnsi" w:cstheme="minorHAnsi"/>
          <w:sz w:val="22"/>
          <w:shd w:val="clear" w:color="auto" w:fill="FFFFFF"/>
        </w:rPr>
        <w:t xml:space="preserve"> conventionalized mice display decreased transcription of UDP-glucuronosyltransferases 1a9 and 2a3 compared </w:t>
      </w:r>
      <w:r w:rsidR="005C06B2" w:rsidRPr="00BC6DB1">
        <w:rPr>
          <w:rFonts w:asciiTheme="minorHAnsi" w:hAnsiTheme="minorHAnsi" w:cstheme="minorHAnsi"/>
          <w:sz w:val="22"/>
          <w:shd w:val="clear" w:color="auto" w:fill="FFFFFF"/>
        </w:rPr>
        <w:lastRenderedPageBreak/>
        <w:t>to conventional mice fed a probiotic</w:t>
      </w:r>
      <w:r w:rsidR="0086712A"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4/dmd.115.067504","ISSN":"1521009X","PMID":"26586378","abstract":"Little is known regarding the effect of intestinal microbiota modifiers, such as probiotics and conventionalization with exogenous bacteria, on host hepatic drug metabolism. Therefore, the goal of this study was to determine the effect of these modifiers on the expression of various drug-metabolizing enzymes of the host liver. VSL3 is a probiotic that contains eight live strains of bacteria. Five groups of mice were used:1) conventional mice (CV),2) conventional mice treated with VSL3 in drinking water, 3) germ-free (GF) mice, 4) GF mice treated with VSL3, and 5) GF mice exposed to the conventional environment for 2 months. All mice were 3 months old at tissue collection. GF conditions markedly downregulated the cytochrome P450 (P450) 3a gene cluster, but upregulated the Cyp4a cluster, whereas conventionalization normalized their expression to conventional levels [reverse-transcription quantitative polymerase chain reaction (qPCR) and western blot]. Changes in the Cyp3a and 4a gene expression correlated with alterations in the pregnane X receptor and peroxisome proliferator-activated receptor α-DNA binding, respectively (chromatin immunoprecipitation-qPCR). VSL3 increased each bacterial component in the large intestinal content of the CV mice, and increased these bacteria even more in GF mice, likely due to less competition for growth in the GF environment. VSL3 given to conventional mice increased the mRNAs of Cyp4v3, alcohol dehydrogenase 1, and carboxyesterase 2a, but decreased the mRNAs of multiple phase II glutathione-S-transferases. VSL3 given to germ-free mice decreased the mRNAs of UDP-glucuronosyltransferases 1a9 and 2a3. In conclusion, conventionalization and VSL3 alter the expression of many drug-metabolizing enzyme s in the liver, suggesting the importance of considering \"bacteria-drug™ interactions for various adverse drug reactions in patients.","author":[{"dropping-particle":"","family":"Selwyn","given":"Felcy Pavithra","non-dropping-particle":"","parse-names":false,"suffix":""},{"dropping-particle":"","family":"Cheng","given":"Sunny Lihua","non-dropping-particle":"","parse-names":false,"suffix":""},{"dropping-particle":"","family":"Klaassen","given":"Curtis D.","non-dropping-particle":"","parse-names":false,"suffix":""},{"dropping-particle":"","family":"Cui","given":"Julia Yue","non-dropping-particle":"","parse-names":false,"suffix":""}],"container-title":"Drug Metabolism and Disposition","id":"ITEM-1","issue":"2","issued":{"date-parts":[["2016"]]},"page":"262-274","title":"Regulation of hepatic drug-metabolizing enzymes in germ-free mice by conventionalization and probiotics","type":"article-journal","volume":"44"},"uris":["http://www.mendeley.com/documents/?uuid=03d345c8-c038-4b3a-aa91-4dadfeda93b9"]}],"mendeley":{"formattedCitation":"&lt;span style=\"baseline\"&gt; [156]&lt;/span&gt;","plainTextFormattedCitation":" [156]","previouslyFormattedCitation":"&lt;span style=\"baseline\"&gt; [156]&lt;/span&gt;"},"properties":{"noteIndex":0},"schema":"https://github.com/citation-style-language/schema/raw/master/csl-citation.json"}</w:instrText>
      </w:r>
      <w:r w:rsidR="0086712A"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6]</w:t>
      </w:r>
      <w:r w:rsidR="0086712A"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370DAD">
        <w:rPr>
          <w:rFonts w:asciiTheme="minorHAnsi" w:hAnsiTheme="minorHAnsi" w:cstheme="minorHAnsi"/>
          <w:sz w:val="22"/>
          <w:shd w:val="clear" w:color="auto" w:fill="FFFFFF"/>
        </w:rPr>
        <w:t xml:space="preserve"> In terms of development of immune competence</w:t>
      </w:r>
      <w:r w:rsidR="0086712A" w:rsidRPr="00BC6DB1">
        <w:rPr>
          <w:rFonts w:asciiTheme="minorHAnsi" w:hAnsiTheme="minorHAnsi" w:cstheme="minorHAnsi"/>
          <w:sz w:val="22"/>
          <w:shd w:val="clear" w:color="auto" w:fill="FFFFFF"/>
        </w:rPr>
        <w:t xml:space="preserve">, </w:t>
      </w:r>
      <w:r w:rsidR="00E96BD2" w:rsidRPr="00BC6DB1">
        <w:rPr>
          <w:rFonts w:asciiTheme="minorHAnsi" w:hAnsiTheme="minorHAnsi" w:cstheme="minorHAnsi"/>
          <w:sz w:val="22"/>
          <w:shd w:val="clear" w:color="auto" w:fill="FFFFFF"/>
        </w:rPr>
        <w:t xml:space="preserve">one group reports that </w:t>
      </w:r>
      <w:r w:rsidR="00D169E8" w:rsidRPr="00BC6DB1">
        <w:rPr>
          <w:rFonts w:asciiTheme="minorHAnsi" w:hAnsiTheme="minorHAnsi" w:cstheme="minorHAnsi"/>
          <w:sz w:val="22"/>
          <w:shd w:val="clear" w:color="auto" w:fill="FFFFFF"/>
        </w:rPr>
        <w:t xml:space="preserve">conventionalized rats harbor altered levels of intestinal intraepithelial lymphocytes compared to </w:t>
      </w:r>
      <w:r w:rsidR="006E30E4" w:rsidRPr="00BC6DB1">
        <w:rPr>
          <w:rFonts w:asciiTheme="minorHAnsi" w:hAnsiTheme="minorHAnsi" w:cstheme="minorHAnsi"/>
          <w:sz w:val="22"/>
          <w:shd w:val="clear" w:color="auto" w:fill="FFFFFF"/>
        </w:rPr>
        <w:t>both the</w:t>
      </w:r>
      <w:r w:rsidR="00852F5E" w:rsidRPr="00BC6DB1">
        <w:rPr>
          <w:rFonts w:asciiTheme="minorHAnsi" w:hAnsiTheme="minorHAnsi" w:cstheme="minorHAnsi"/>
          <w:sz w:val="22"/>
          <w:shd w:val="clear" w:color="auto" w:fill="FFFFFF"/>
        </w:rPr>
        <w:t>ir</w:t>
      </w:r>
      <w:r w:rsidR="006E30E4" w:rsidRPr="00BC6DB1">
        <w:rPr>
          <w:rFonts w:asciiTheme="minorHAnsi" w:hAnsiTheme="minorHAnsi" w:cstheme="minorHAnsi"/>
          <w:sz w:val="22"/>
          <w:shd w:val="clear" w:color="auto" w:fill="FFFFFF"/>
        </w:rPr>
        <w:t xml:space="preserve"> </w:t>
      </w:r>
      <w:r w:rsidR="006B302E" w:rsidRPr="00BC6DB1">
        <w:rPr>
          <w:rFonts w:asciiTheme="minorHAnsi" w:hAnsiTheme="minorHAnsi" w:cstheme="minorHAnsi"/>
          <w:sz w:val="22"/>
          <w:shd w:val="clear" w:color="auto" w:fill="FFFFFF"/>
        </w:rPr>
        <w:t>GF</w:t>
      </w:r>
      <w:r w:rsidR="006E30E4" w:rsidRPr="00BC6DB1">
        <w:rPr>
          <w:rFonts w:asciiTheme="minorHAnsi" w:hAnsiTheme="minorHAnsi" w:cstheme="minorHAnsi"/>
          <w:sz w:val="22"/>
          <w:shd w:val="clear" w:color="auto" w:fill="FFFFFF"/>
        </w:rPr>
        <w:t xml:space="preserve"> and conventional control counterparts</w:t>
      </w:r>
      <w:r w:rsidR="0005735A"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07/BF02820814","ISSN":"00155632","PMID":"9821320","abstract":"The aim of the study was to compare the phenotype of lymphocyte subpopulations of the GALT (gut-associated lymphatic tissue) in germfree (GF) and conventionally (CV) reared rats, i.e. to analyze the effect of microbial colonization on the development of intestinal lymphocyte subsets. Surface marker characteristics were studied in cell suspensions isolated from Peyer's patches, mesenteric lymph nodes, spleen and the intraepithelial lymphocyte compartment of 2- and 12-month old inbred AVN rats. The pattern of T lymphocyte phenotypes in Peyer's patches, mesenteric lymph nodes and spleen determined by FACS analysis did not reveal differences between GF and CV rats. In contrast, a 2-month conventionalization of GF rats led to substantial changes in the composition of intestinal intraepithelial lymphocyte subsets (IELs): increase of CD4+, CD8α+, CD8β+, TcR α/β+ bearing lymphocytes was observed after colonization of rats with normal microflora. Surprisingly, the relative numbers of lymphocytes bearing TcR γ/δ+ did not change during conventionalization The effect of aging was also studied and differences in IELs composition of aged (GF) and (CV) rats were found to be more pronounced: 6,6 % and 30 % of lymphocytes bearing TcR α/β were present among IELs in two-month old GF and CV rats, respectively. 30 % of IELs in 2-month old GF rats, 80 % of IEL from 12-month old CV rats were found to bear TcR α/β. This finding demonstrates that during conventionalization and aging the TcR α/β bearing population of IELs substantially expands. It suggests that mainly this lymphocyte subset responds to microflora stimuli and is probably involved in the protection of the epithelial cell layer of intestinal mucosa.","author":[{"dropping-particle":"","family":"Stepankova","given":"R.","non-dropping-particle":"","parse-names":false,"suffix":""},{"dropping-particle":"","family":"Šinkora","given":"J.","non-dropping-particle":"","parse-names":false,"suffix":""},{"dropping-particle":"","family":"Hudcovic","given":"T.","non-dropping-particle":"","parse-names":false,"suffix":""},{"dropping-particle":"","family":"Kozáková","given":"H.","non-dropping-particle":"","parse-names":false,"suffix":""},{"dropping-particle":"","family":"Tlaskalová-Hogenová","given":"H.","non-dropping-particle":"","parse-names":false,"suffix":""}],"container-title":"Folia Microbiologica","id":"ITEM-1","issue":"5","issued":{"date-parts":[["1998"]]},"page":"531-534","title":"Differences in development of lymphocyte subpopulations from gut-associated lymphatic tissue (GALT) of germfree and conventional rats: effect of aging","type":"article-journal","volume":"43"},"uris":["http://www.mendeley.com/documents/?uuid=c6c981af-829b-49ed-adb5-aa5f9b967bf5"]}],"mendeley":{"formattedCitation":"&lt;span style=\"baseline\"&gt; [157]&lt;/span&gt;","plainTextFormattedCitation":" [157]","previouslyFormattedCitation":"&lt;span style=\"baseline\"&gt; [157]&lt;/span&gt;"},"properties":{"noteIndex":0},"schema":"https://github.com/citation-style-language/schema/raw/master/csl-citation.json"}</w:instrText>
      </w:r>
      <w:r w:rsidR="0005735A"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7]</w:t>
      </w:r>
      <w:r w:rsidR="0005735A"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C92B07" w:rsidRPr="00BC6DB1">
        <w:rPr>
          <w:rFonts w:asciiTheme="minorHAnsi" w:hAnsiTheme="minorHAnsi" w:cstheme="minorHAnsi"/>
          <w:sz w:val="22"/>
          <w:shd w:val="clear" w:color="auto" w:fill="FFFFFF"/>
        </w:rPr>
        <w:t xml:space="preserve"> They also observe that the frequency </w:t>
      </w:r>
      <w:r w:rsidR="00852F5E" w:rsidRPr="00BC6DB1">
        <w:rPr>
          <w:rFonts w:asciiTheme="minorHAnsi" w:hAnsiTheme="minorHAnsi" w:cstheme="minorHAnsi"/>
          <w:sz w:val="22"/>
          <w:shd w:val="clear" w:color="auto" w:fill="FFFFFF"/>
        </w:rPr>
        <w:t xml:space="preserve">of </w:t>
      </w:r>
      <w:r w:rsidR="00C92B07" w:rsidRPr="00BC6DB1">
        <w:rPr>
          <w:rFonts w:asciiTheme="minorHAnsi" w:hAnsiTheme="minorHAnsi" w:cstheme="minorHAnsi"/>
          <w:sz w:val="22"/>
          <w:shd w:val="clear" w:color="auto" w:fill="FFFFFF"/>
        </w:rPr>
        <w:t>T cells co-expressing α</w:t>
      </w:r>
      <w:r w:rsidR="00C92B07" w:rsidRPr="00BC6DB1">
        <w:rPr>
          <w:rFonts w:asciiTheme="minorHAnsi" w:hAnsiTheme="minorHAnsi" w:cstheme="minorHAnsi"/>
          <w:sz w:val="22"/>
          <w:shd w:val="clear" w:color="auto" w:fill="FFFFFF"/>
          <w:vertAlign w:val="subscript"/>
        </w:rPr>
        <w:t>4</w:t>
      </w:r>
      <w:r w:rsidR="00C92B07" w:rsidRPr="00BC6DB1">
        <w:rPr>
          <w:rFonts w:asciiTheme="minorHAnsi" w:hAnsiTheme="minorHAnsi" w:cstheme="minorHAnsi"/>
          <w:sz w:val="22"/>
          <w:shd w:val="clear" w:color="auto" w:fill="FFFFFF"/>
        </w:rPr>
        <w:t>β</w:t>
      </w:r>
      <w:r w:rsidR="00C92B07" w:rsidRPr="00BC6DB1">
        <w:rPr>
          <w:rFonts w:asciiTheme="minorHAnsi" w:hAnsiTheme="minorHAnsi" w:cstheme="minorHAnsi"/>
          <w:sz w:val="22"/>
          <w:shd w:val="clear" w:color="auto" w:fill="FFFFFF"/>
          <w:vertAlign w:val="subscript"/>
        </w:rPr>
        <w:t>7</w:t>
      </w:r>
      <w:r w:rsidR="00C92B07" w:rsidRPr="00BC6DB1">
        <w:rPr>
          <w:rFonts w:asciiTheme="minorHAnsi" w:hAnsiTheme="minorHAnsi" w:cstheme="minorHAnsi"/>
          <w:sz w:val="22"/>
          <w:shd w:val="clear" w:color="auto" w:fill="FFFFFF"/>
        </w:rPr>
        <w:t xml:space="preserve"> in the intestinal lamina </w:t>
      </w:r>
      <w:proofErr w:type="spellStart"/>
      <w:r w:rsidR="00C92B07" w:rsidRPr="00BC6DB1">
        <w:rPr>
          <w:rFonts w:asciiTheme="minorHAnsi" w:hAnsiTheme="minorHAnsi" w:cstheme="minorHAnsi"/>
          <w:sz w:val="22"/>
          <w:shd w:val="clear" w:color="auto" w:fill="FFFFFF"/>
        </w:rPr>
        <w:t>propria</w:t>
      </w:r>
      <w:proofErr w:type="spellEnd"/>
      <w:r w:rsidR="00C92B07" w:rsidRPr="00BC6DB1">
        <w:rPr>
          <w:rFonts w:asciiTheme="minorHAnsi" w:hAnsiTheme="minorHAnsi" w:cstheme="minorHAnsi"/>
          <w:sz w:val="22"/>
          <w:shd w:val="clear" w:color="auto" w:fill="FFFFFF"/>
        </w:rPr>
        <w:t xml:space="preserve"> of conventionalized mice never normalizes to the base levels of conventional controls</w:t>
      </w:r>
      <w:r w:rsidR="005526AE"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11/j.1365-2567.2006.02458.x","ISSN":"00192805","PMID":"16995882","abstract":"Colonization with commensal flora in very early life may profoundly influence intestinal lymphoid development and bias later immune responses. We defined gut-homing T cell phenotypes and the influence of flora on intestinal immune development in mice. Intestinal T cells were phenotyped and quantified in conventional (CV), germfree (GF) and conventionalized germfree (GF/CV) neonatal mice by immunohistochemistry. Mucosal adressin cell adhesion molecule 1 (MAdCAM-1) was expressed by mucosal vessels at birth in CV and GF mice and was more prevalent in CV than GF small intestine, but was distributed similarly and did not change with age. Less MAdCAM-1 was expressed in the colon; its distribution became restricted after weaning, with no difference between CV and GF mice. CD3+β7+ cells were present in similar numbers in CV and GF intestine at birth. They were CD62L- in CV mice and were accompanied by further CD3+β7+CD62L- T cells as development progressed, but in GF and GF/CV intestine they expressed CD62L and numbers did not change. IEL numbers increased at weaning in CV mice in both small and large intestine, but showed delayed development in GF intestine. Macrophages were present at high levels from birth in GF intestine, but dendritic cells did not develop until day 16. Thus, fetus-derived T cells seed the intestinal lamina propria before birth via β-MadCAM interactions. Their activation status depends on the microbiological status of the dam, and without a commensal flora they remain naive. We propose that these cells regulate antigen responsiveness of the developing mucosal T cell pool. © 2006 Blackwell Publishing Ltd.","author":[{"dropping-particle":"","family":"Williams","given":"Amanda M.","non-dropping-particle":"","parse-names":false,"suffix":""},{"dropping-particle":"","family":"Probert","given":"Christopher S.J.","non-dropping-particle":"","parse-names":false,"suffix":""},{"dropping-particle":"","family":"Stepankova","given":"Renata","non-dropping-particle":"","parse-names":false,"suffix":""},{"dropping-particle":"","family":"Tlaskalova-Hogenova","given":"Helena","non-dropping-particle":"","parse-names":false,"suffix":""},{"dropping-particle":"","family":"Phillips","given":"Anne","non-dropping-particle":"","parse-names":false,"suffix":""},{"dropping-particle":"","family":"Bland","given":"Paul W.","non-dropping-particle":"","parse-names":false,"suffix":""}],"container-title":"Immunology","id":"ITEM-1","issue":"4","issued":{"date-parts":[["2006"]]},"page":"470-478","title":"Effects of microflora on the neonatal development of gut mucosal T cells and myeloid cells in the mouse","type":"article-journal","volume":"119"},"uris":["http://www.mendeley.com/documents/?uuid=4da9c01c-9bd8-45b2-b137-94cee4abe366"]}],"mendeley":{"formattedCitation":"&lt;span style=\"baseline\"&gt; [158]&lt;/span&gt;","plainTextFormattedCitation":" [158]","previouslyFormattedCitation":"&lt;span style=\"baseline\"&gt; [158]&lt;/span&gt;"},"properties":{"noteIndex":0},"schema":"https://github.com/citation-style-language/schema/raw/master/csl-citation.json"}</w:instrText>
      </w:r>
      <w:r w:rsidR="005526AE"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8]</w:t>
      </w:r>
      <w:r w:rsidR="005526AE"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5526AE" w:rsidRPr="00BC6DB1">
        <w:rPr>
          <w:rFonts w:asciiTheme="minorHAnsi" w:hAnsiTheme="minorHAnsi" w:cstheme="minorHAnsi"/>
          <w:sz w:val="22"/>
          <w:shd w:val="clear" w:color="auto" w:fill="FFFFFF"/>
        </w:rPr>
        <w:t xml:space="preserve"> Another group demonstrates that conventionalized mice produce decreased </w:t>
      </w:r>
      <w:proofErr w:type="spellStart"/>
      <w:r w:rsidR="005526AE" w:rsidRPr="00BC6DB1">
        <w:rPr>
          <w:rFonts w:asciiTheme="minorHAnsi" w:hAnsiTheme="minorHAnsi" w:cstheme="minorHAnsi"/>
          <w:sz w:val="22"/>
          <w:shd w:val="clear" w:color="auto" w:fill="FFFFFF"/>
        </w:rPr>
        <w:t>IFNγ</w:t>
      </w:r>
      <w:proofErr w:type="spellEnd"/>
      <w:r w:rsidR="005526AE" w:rsidRPr="00BC6DB1">
        <w:rPr>
          <w:rFonts w:asciiTheme="minorHAnsi" w:hAnsiTheme="minorHAnsi" w:cstheme="minorHAnsi"/>
          <w:sz w:val="22"/>
          <w:shd w:val="clear" w:color="auto" w:fill="FFFFFF"/>
        </w:rPr>
        <w:t xml:space="preserve">, </w:t>
      </w:r>
      <w:proofErr w:type="spellStart"/>
      <w:r w:rsidR="005526AE" w:rsidRPr="00BC6DB1">
        <w:rPr>
          <w:rFonts w:asciiTheme="minorHAnsi" w:hAnsiTheme="minorHAnsi" w:cstheme="minorHAnsi"/>
          <w:sz w:val="22"/>
          <w:shd w:val="clear" w:color="auto" w:fill="FFFFFF"/>
        </w:rPr>
        <w:t>phagocytotic</w:t>
      </w:r>
      <w:proofErr w:type="spellEnd"/>
      <w:r w:rsidR="005526AE" w:rsidRPr="00BC6DB1">
        <w:rPr>
          <w:rFonts w:asciiTheme="minorHAnsi" w:hAnsiTheme="minorHAnsi" w:cstheme="minorHAnsi"/>
          <w:sz w:val="22"/>
          <w:shd w:val="clear" w:color="auto" w:fill="FFFFFF"/>
        </w:rPr>
        <w:t xml:space="preserve"> ability, and reactive oxygen species production in response to fungal infection compared to </w:t>
      </w:r>
      <w:r w:rsidR="006B302E" w:rsidRPr="00BC6DB1">
        <w:rPr>
          <w:rFonts w:asciiTheme="minorHAnsi" w:hAnsiTheme="minorHAnsi" w:cstheme="minorHAnsi"/>
          <w:sz w:val="22"/>
          <w:shd w:val="clear" w:color="auto" w:fill="FFFFFF"/>
        </w:rPr>
        <w:t>GF</w:t>
      </w:r>
      <w:r w:rsidR="005526AE" w:rsidRPr="00BC6DB1">
        <w:rPr>
          <w:rFonts w:asciiTheme="minorHAnsi" w:hAnsiTheme="minorHAnsi" w:cstheme="minorHAnsi"/>
          <w:sz w:val="22"/>
          <w:shd w:val="clear" w:color="auto" w:fill="FFFFFF"/>
        </w:rPr>
        <w:t xml:space="preserve"> and</w:t>
      </w:r>
      <w:r w:rsidR="00494497" w:rsidRPr="00BC6DB1">
        <w:rPr>
          <w:rFonts w:asciiTheme="minorHAnsi" w:hAnsiTheme="minorHAnsi" w:cstheme="minorHAnsi"/>
          <w:sz w:val="22"/>
          <w:shd w:val="clear" w:color="auto" w:fill="FFFFFF"/>
        </w:rPr>
        <w:t>/or</w:t>
      </w:r>
      <w:r w:rsidR="005526AE" w:rsidRPr="00BC6DB1">
        <w:rPr>
          <w:rFonts w:asciiTheme="minorHAnsi" w:hAnsiTheme="minorHAnsi" w:cstheme="minorHAnsi"/>
          <w:sz w:val="22"/>
          <w:shd w:val="clear" w:color="auto" w:fill="FFFFFF"/>
        </w:rPr>
        <w:t xml:space="preserve"> conventional controls</w:t>
      </w:r>
      <w:r w:rsidR="00494497"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ijmm.2016.03.010","ISSN":"16180607","PMID":"27083265","abstract":"The inflammatory response plays a crucial role in infectious diseases, and the intestinal microbiota is linked to maturation of the immune system. However, the association between microbiota and the response against fungal infections has not been elucidated. Our aim was to evaluate the influence of microbiota on Cryptococcus gattii infection. Germ-free (GF), conventional (CV), conventionalized (CVN-mice that received feces from conventional animals), and LPS-stimulated mice were infected with C. gattii. GF mice were more susceptible to infection, showing lower survival, higher fungal burden in the lungs and brain, increased behavioral changes, reduced levels of IFN-γ, IL-1β and IL-17, and lower NFκBp65 phosphorylation compared to CV mice. Low expression of inflammatory cytokines was associated with smaller yeast cells and polysaccharide capsules (the main virulence factor of C. gattii) in the lungs, and less tissue damage. Furthermore, macrophages from GF mice showed reduced ability to engulf, produce ROS, and kill C. gattii. Restoration of microbiota (CVN mice) or LPS administration made GF mice more responsive to infection, which was associated with increased survival and higher levels of inflammatory mediators. This study is the first to demonstrate the influence of microbiota in the host response against C. gattii.","author":[{"dropping-particle":"","family":"Costa","given":"Marliete Carvalho","non-dropping-particle":"","parse-names":false,"suffix":""},{"dropping-particle":"","family":"Santos","given":"Julliana Ribeiro Alves","non-dropping-particle":"","parse-names":false,"suffix":""},{"dropping-particle":"","family":"Ribeiro","given":"Maira Juliana Andrade","non-dropping-particle":"","parse-names":false,"suffix":""},{"dropping-particle":"de","family":"Freitas","given":"Gustavo José Cota","non-dropping-particle":"","parse-names":false,"suffix":""},{"dropping-particle":"","family":"Bastos","given":"Rafael Wesley","non-dropping-particle":"","parse-names":false,"suffix":""},{"dropping-particle":"","family":"Ferreira","given":"Gabriella Freitas","non-dropping-particle":"","parse-names":false,"suffix":""},{"dropping-particle":"","family":"Miranda","given":"Aline Silva","non-dropping-particle":"","parse-names":false,"suffix":""},{"dropping-particle":"","family":"Arifa","given":"Raquel Duque Nascimento","non-dropping-particle":"","parse-names":false,"suffix":""},{"dropping-particle":"","family":"Santos","given":"Patrícia Campi","non-dropping-particle":"","parse-names":false,"suffix":""},{"dropping-particle":"","family":"Martins","given":"Flaviano dos Santos","non-dropping-particle":"","parse-names":false,"suffix":""},{"dropping-particle":"","family":"Paixão","given":"Tatiane Alves","non-dropping-particle":"","parse-names":false,"suffix":""},{"dropping-particle":"","family":"Teixeira","given":"Antonio Lúcio","non-dropping-particle":"","parse-names":false,"suffix":""},{"dropping-particle":"","family":"Souza","given":"Danielle G.","non-dropping-particle":"","parse-names":false,"suffix":""},{"dropping-particle":"","family":"Santos","given":"Daniel Assis","non-dropping-particle":"","parse-names":false,"suffix":""}],"container-title":"International Journal of Medical Microbiology","id":"ITEM-1","issue":"4","issued":{"date-parts":[["2016"]]},"page":"187-195","publisher":"Elsevier GmbH.","title":"The absence of microbiota delays the inflammatory response to Cryptococcus gattii","type":"article-journal","volume":"306"},"uris":["http://www.mendeley.com/documents/?uuid=8afcdd13-21b9-492d-bd4f-176d3405612b"]}],"mendeley":{"formattedCitation":"&lt;span style=\"baseline\"&gt; [159]&lt;/span&gt;","plainTextFormattedCitation":" [159]","previouslyFormattedCitation":"&lt;span style=\"baseline\"&gt; [159]&lt;/span&gt;"},"properties":{"noteIndex":0},"schema":"https://github.com/citation-style-language/schema/raw/master/csl-citation.json"}</w:instrText>
      </w:r>
      <w:r w:rsidR="00494497"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9]</w:t>
      </w:r>
      <w:r w:rsidR="00494497"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D9283B" w:rsidRPr="00BC6DB1">
        <w:rPr>
          <w:rFonts w:asciiTheme="minorHAnsi" w:hAnsiTheme="minorHAnsi" w:cstheme="minorHAnsi"/>
          <w:sz w:val="22"/>
          <w:shd w:val="clear" w:color="auto" w:fill="FFFFFF"/>
        </w:rPr>
        <w:t xml:space="preserve"> </w:t>
      </w:r>
      <w:r w:rsidR="000A3043" w:rsidRPr="00BC6DB1">
        <w:rPr>
          <w:rFonts w:asciiTheme="minorHAnsi" w:hAnsiTheme="minorHAnsi" w:cstheme="minorHAnsi"/>
          <w:sz w:val="22"/>
          <w:shd w:val="clear" w:color="auto" w:fill="FFFFFF"/>
        </w:rPr>
        <w:t xml:space="preserve">Clearly, conventionalization does not restore all aspects of atypical development caused by a </w:t>
      </w:r>
      <w:r w:rsidR="006B302E" w:rsidRPr="00BC6DB1">
        <w:rPr>
          <w:rFonts w:asciiTheme="minorHAnsi" w:hAnsiTheme="minorHAnsi" w:cstheme="minorHAnsi"/>
          <w:sz w:val="22"/>
          <w:shd w:val="clear" w:color="auto" w:fill="FFFFFF"/>
        </w:rPr>
        <w:t>GF</w:t>
      </w:r>
      <w:r w:rsidR="000A3043" w:rsidRPr="00BC6DB1">
        <w:rPr>
          <w:rFonts w:asciiTheme="minorHAnsi" w:hAnsiTheme="minorHAnsi" w:cstheme="minorHAnsi"/>
          <w:sz w:val="22"/>
          <w:shd w:val="clear" w:color="auto" w:fill="FFFFFF"/>
        </w:rPr>
        <w:t xml:space="preserve"> upbringing</w:t>
      </w:r>
      <w:r w:rsidR="00D9283B" w:rsidRPr="00BC6DB1">
        <w:rPr>
          <w:rFonts w:asciiTheme="minorHAnsi" w:hAnsiTheme="minorHAnsi" w:cstheme="minorHAnsi"/>
          <w:sz w:val="22"/>
          <w:shd w:val="clear" w:color="auto" w:fill="FFFFFF"/>
        </w:rPr>
        <w:t>, particularly with respect to the immune</w:t>
      </w:r>
      <w:r w:rsidR="00A52DDA" w:rsidRPr="00BC6DB1">
        <w:rPr>
          <w:rFonts w:asciiTheme="minorHAnsi" w:hAnsiTheme="minorHAnsi" w:cstheme="minorHAnsi"/>
          <w:sz w:val="22"/>
        </w:rPr>
        <w:t xml:space="preserve"> </w:t>
      </w:r>
      <w:r w:rsidR="00A52DDA" w:rsidRPr="00BC6DB1">
        <w:rPr>
          <w:rFonts w:asciiTheme="minorHAnsi" w:hAnsiTheme="minorHAnsi" w:cstheme="minorHAnsi"/>
          <w:sz w:val="22"/>
          <w:shd w:val="clear" w:color="auto" w:fill="FFFFFF"/>
        </w:rPr>
        <w:t xml:space="preserve">system. Several groups identify the importance of “critical developmental windows,” where reconstitution of the microbiome after said window fails to restore normal development, even partially. </w:t>
      </w:r>
      <w:r w:rsidR="00A52DDA" w:rsidRPr="00BC6DB1">
        <w:rPr>
          <w:rFonts w:asciiTheme="minorHAnsi" w:hAnsiTheme="minorHAnsi" w:cstheme="minorHAnsi"/>
          <w:sz w:val="22"/>
          <w:shd w:val="clear" w:color="auto" w:fill="FFFFFF"/>
        </w:rPr>
        <w:fldChar w:fldCharType="begin" w:fldLock="1"/>
      </w:r>
      <w:r w:rsidR="00C273C0" w:rsidRPr="00BC6DB1">
        <w:rPr>
          <w:rFonts w:asciiTheme="minorHAnsi" w:hAnsiTheme="minorHAnsi" w:cstheme="minorHAnsi"/>
          <w:sz w:val="22"/>
          <w:shd w:val="clear" w:color="auto" w:fill="FFFFFF"/>
        </w:rPr>
        <w:instrText>ADDIN CSL_CITATION {"citationItems":[{"id":"ITEM-1","itemData":{"DOI":"10.1113/jphysiol.2004.063388","ISSN":"00223751","PMID":"15133062","abstract":"Indigenous microbiota have several beneficial effects on host physiological functions; however, little is known about whether or not postnatal microbial colonization can affect the development of brain plasticity and a subsequent physiological system response. To test the idea that such microbes may affect the development of neural systems that govern the endocrine response to stress, we investigated hypothalamic-pituitary-adrenal (HPA) reaction to stress by comparing germfree (GF), specific pathogen free (SPF) and gnotobiotic mice. Plasma ACTH and corticosterone elevation in response to restraint stress was substantially higher in GF mice than in SPF mice, but not in response to stimulation with ether. Moreover, GF mice also exhibited reduced brain-derived neurotrophic factor expression levels in the cortex and hippocampus relative to SPF mice. The exaggerated HPA stress response by GF mice was reversed by reconstitution with Bifidobacterium infantis. In contrast, monoassociation with enteropathogenic Escherichia coli, but not with its mutant strain devoid of the translocated intimin receptor gene, enhanced the response to stress. Importantly, the enhanced HPA response of GF mice was partly corrected by reconstitution with SPF faeces at an early stage, but not by any reconstitution exerted at a later stage, which therefore indicates that exposure to microbes at an early developmental stage is required for the HPA system to become fully susceptible to inhibitory neural regulation. These results suggest that commensal microbiota can affect the postnatal development of the HPA stress response in mice. © The Physiological Society 2004.","author":[{"dropping-particle":"","family":"Sudo","given":"Nobuyuki","non-dropping-particle":"","parse-names":false,"suffix":""},{"dropping-particle":"","family":"Chida","given":"Yoichi","non-dropping-particle":"","parse-names":false,"suffix":""},{"dropping-particle":"","family":"Aiba","given":"Yuji","non-dropping-particle":"","parse-names":false,"suffix":""},{"dropping-particle":"","family":"Sonoda","given":"Junko","non-dropping-particle":"","parse-names":false,"suffix":""},{"dropping-particle":"","family":"Oyama","given":"Naomi","non-dropping-particle":"","parse-names":false,"suffix":""},{"dropping-particle":"","family":"Yu","given":"Xiao Nian","non-dropping-particle":"","parse-names":false,"suffix":""},{"dropping-particle":"","family":"Kubo","given":"Chiharu","non-dropping-particle":"","parse-names":false,"suffix":""},{"dropping-particle":"","family":"Koga","given":"Yasuhiro","non-dropping-particle":"","parse-names":false,"suffix":""}],"container-title":"Journal of Physiology","id":"ITEM-1","issue":"1","issued":{"date-parts":[["2004"]]},"page":"263-275","title":"Postnatal microbial colonization programs the hypothalamic-pituitary-adrenal system for stress response in mice","type":"article-journal","volume":"558"},"uris":["http://www.mendeley.com/documents/?uuid=bd1794ce-222b-4e81-95b7-3c8c235499c0"]},{"id":"ITEM-2","itemData":{"DOI":"10.1073/pnas.1010529108","ISSN":"00278424","PMID":"21282636","abstract":"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author":[{"dropping-particle":"","family":"Heijtz","given":"Rochellys Diaz","non-dropping-particle":"","parse-names":false,"suffix":""},{"dropping-particle":"","family":"Wang","given":"Shugui","non-dropping-particle":"","parse-names":false,"suffix":""},{"dropping-particle":"","family":"Anuar","given":"Farhana","non-dropping-particle":"","parse-names":false,"suffix":""},{"dropping-particle":"","family":"Qian","given":"Yu","non-dropping-particle":"","parse-names":false,"suffix":""},{"dropping-particle":"","family":"Björkholm","given":"Britta","non-dropping-particle":"","parse-names":false,"suffix":""},{"dropping-particle":"","family":"Samuelsson","given":"Annika","non-dropping-particle":"","parse-names":false,"suffix":""},{"dropping-particle":"","family":"Hibberd","given":"Martin L.","non-dropping-particle":"","parse-names":false,"suffix":""},{"dropping-particle":"","family":"Forssberg","given":"Hans","non-dropping-particle":"","parse-names":false,"suffix":""},{"dropping-particle":"","family":"Pettersson","given":"Sven","non-dropping-particle":"","parse-names":false,"suffix":""}],"container-title":"Proceedings of the National Academy of Sciences of the United States of America","id":"ITEM-2","issue":"7","issued":{"date-parts":[["2011"]]},"page":"3047-3052","title":"Normal gut microbiota modulates brain development and behavior","type":"article-journal","volume":"108"},"uris":["http://www.mendeley.com/documents/?uuid=4ddd91be-1d8f-4edb-a17b-2d2b1d1f9349"]},{"id":"ITEM-3","itemData":{"DOI":"10.4161/cib.15702","ISSN":"1942-0889","PMID":"21966581","abstract":"The acquisition of intestinal microbiota in the immediate postnatal period has a defining impact on the development and function of many immune and metabolic systems integral to health and well-being. Recent research has shown that the presence of gut microbiota regulates the set point for hypothalamic-pituitary-adrenal (HPA) axis activity.1 Accordingly, we sought to investigate if there were other changes of brain function such as behavioral alterations in germ free (GF) mice, and if so, to compare these to behavior of mice with normal gut microbiota. Our recent paper showed reduced anxietylike behavior in the elevated plus maze (EPM) in adult GF mice when compared to conventionally reared specific pathogen-free (SPF) mice.2 Here, we present data collected when we next colonized the adult GF mice with SPF feces thereby introducing normal gut microbiota, and then reassessed anxiety-like behavior. Interestingly, the anxiolytic behavioral phenotype observed in GF mice persisted after colonization with SPF intestinal microbiota. These data show that gut-brain interactions are important to CNS development of stress systems and that a critical window may exist after which reconstitution of microbiota and the immune system does not normalize the behavioral phenotype.","author":[{"dropping-particle":"","family":"Neufeld","given":"Karen-Anne M.","non-dropping-particle":"","parse-names":false,"suffix":""},{"dropping-particle":"","family":"Kang","given":"Nancy","non-dropping-particle":"","parse-names":false,"suffix":""},{"dropping-particle":"","family":"Bienenstock","given":"John","non-dropping-particle":"","parse-names":false,"suffix":""},{"dropping-particle":"","family":"Foster","given":"Jane A.","non-dropping-particle":"","parse-names":false,"suffix":""}],"container-title":"Communicative &amp; Integrative Biology","id":"ITEM-3","issue":"4","issued":{"date-parts":[["2011"]]},"page":"492-494","title":"Effects of intestinal microbiota on anxiety-like behavior","type":"article-journal","volume":"4"},"uris":["http://www.mendeley.com/documents/?uuid=ab73fe78-bbc0-4fb3-b35e-b2d57cb2ad59"]}],"mendeley":{"formattedCitation":"&lt;span style=\"baseline\"&gt; [6–8]&lt;/span&gt;","plainTextFormattedCitation":" [6–8]","previouslyFormattedCitation":"&lt;span style=\"baseline\"&gt; [6–8]&lt;/span&gt;"},"properties":{"noteIndex":0},"schema":"https://github.com/citation-style-language/schema/raw/master/csl-citation.json"}</w:instrText>
      </w:r>
      <w:r w:rsidR="00A52DDA" w:rsidRPr="00BC6DB1">
        <w:rPr>
          <w:rFonts w:asciiTheme="minorHAnsi" w:hAnsiTheme="minorHAnsi" w:cstheme="minorHAnsi"/>
          <w:sz w:val="22"/>
          <w:shd w:val="clear" w:color="auto" w:fill="FFFFFF"/>
        </w:rPr>
        <w:fldChar w:fldCharType="separate"/>
      </w:r>
      <w:r w:rsidR="00370DAD">
        <w:rPr>
          <w:rFonts w:asciiTheme="minorHAnsi" w:hAnsiTheme="minorHAnsi" w:cstheme="minorHAnsi"/>
          <w:noProof/>
          <w:sz w:val="22"/>
          <w:shd w:val="clear" w:color="auto" w:fill="FFFFFF"/>
        </w:rPr>
        <w:t xml:space="preserve"> [7,</w:t>
      </w:r>
      <w:r w:rsidR="004E5229" w:rsidRPr="00BC6DB1">
        <w:rPr>
          <w:rFonts w:asciiTheme="minorHAnsi" w:hAnsiTheme="minorHAnsi" w:cstheme="minorHAnsi"/>
          <w:noProof/>
          <w:sz w:val="22"/>
          <w:shd w:val="clear" w:color="auto" w:fill="FFFFFF"/>
        </w:rPr>
        <w:t>8]</w:t>
      </w:r>
      <w:r w:rsidR="00A52DDA" w:rsidRPr="00BC6DB1">
        <w:rPr>
          <w:rFonts w:asciiTheme="minorHAnsi" w:hAnsiTheme="minorHAnsi" w:cstheme="minorHAnsi"/>
          <w:sz w:val="22"/>
          <w:shd w:val="clear" w:color="auto" w:fill="FFFFFF"/>
        </w:rPr>
        <w:fldChar w:fldCharType="end"/>
      </w:r>
    </w:p>
    <w:p w14:paraId="19267679" w14:textId="77777777" w:rsidR="00491674" w:rsidRPr="00BC6DB1" w:rsidRDefault="00491674" w:rsidP="00F143E4">
      <w:pPr>
        <w:spacing w:line="480" w:lineRule="auto"/>
        <w:rPr>
          <w:rFonts w:asciiTheme="minorHAnsi" w:hAnsiTheme="minorHAnsi" w:cstheme="minorHAnsi"/>
          <w:sz w:val="22"/>
          <w:shd w:val="clear" w:color="auto" w:fill="FFFFFF"/>
        </w:rPr>
      </w:pPr>
    </w:p>
    <w:p w14:paraId="326F7D33" w14:textId="6D2A0C70" w:rsidR="00491674" w:rsidRPr="00BC6DB1" w:rsidRDefault="00491674"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lthough the living environments of </w:t>
      </w:r>
      <w:r w:rsidR="006B302E" w:rsidRPr="00BC6DB1">
        <w:rPr>
          <w:rFonts w:asciiTheme="minorHAnsi" w:hAnsiTheme="minorHAnsi" w:cstheme="minorHAnsi"/>
          <w:sz w:val="22"/>
          <w:shd w:val="clear" w:color="auto" w:fill="FFFFFF"/>
        </w:rPr>
        <w:t>GF</w:t>
      </w:r>
      <w:r w:rsidRPr="00BC6DB1">
        <w:rPr>
          <w:rFonts w:asciiTheme="minorHAnsi" w:hAnsiTheme="minorHAnsi" w:cstheme="minorHAnsi"/>
          <w:sz w:val="22"/>
          <w:shd w:val="clear" w:color="auto" w:fill="FFFFFF"/>
        </w:rPr>
        <w:t xml:space="preserve"> animals are free of live bacteria and yeast, they still contain </w:t>
      </w:r>
      <w:r w:rsidR="00975941" w:rsidRPr="00BC6DB1">
        <w:rPr>
          <w:rFonts w:asciiTheme="minorHAnsi" w:hAnsiTheme="minorHAnsi" w:cstheme="minorHAnsi"/>
          <w:sz w:val="22"/>
          <w:shd w:val="clear" w:color="auto" w:fill="FFFFFF"/>
        </w:rPr>
        <w:t xml:space="preserve">detectable </w:t>
      </w:r>
      <w:r w:rsidR="00DA5397" w:rsidRPr="00BC6DB1">
        <w:rPr>
          <w:rFonts w:asciiTheme="minorHAnsi" w:hAnsiTheme="minorHAnsi" w:cstheme="minorHAnsi"/>
          <w:sz w:val="22"/>
          <w:shd w:val="clear" w:color="auto" w:fill="FFFFFF"/>
        </w:rPr>
        <w:t>dead/killed</w:t>
      </w:r>
      <w:r w:rsidRPr="00BC6DB1">
        <w:rPr>
          <w:rFonts w:asciiTheme="minorHAnsi" w:hAnsiTheme="minorHAnsi" w:cstheme="minorHAnsi"/>
          <w:sz w:val="22"/>
          <w:shd w:val="clear" w:color="auto" w:fill="FFFFFF"/>
        </w:rPr>
        <w:t xml:space="preserve"> microbes</w:t>
      </w:r>
      <w:r w:rsidR="0038706C" w:rsidRPr="00BC6DB1">
        <w:rPr>
          <w:rFonts w:asciiTheme="minorHAnsi" w:hAnsiTheme="minorHAnsi" w:cstheme="minorHAnsi"/>
          <w:sz w:val="22"/>
          <w:shd w:val="clear" w:color="auto" w:fill="FFFFFF"/>
        </w:rPr>
        <w:t xml:space="preserve"> and</w:t>
      </w:r>
      <w:r w:rsidRPr="00BC6DB1">
        <w:rPr>
          <w:rFonts w:asciiTheme="minorHAnsi" w:hAnsiTheme="minorHAnsi" w:cstheme="minorHAnsi"/>
          <w:sz w:val="22"/>
          <w:shd w:val="clear" w:color="auto" w:fill="FFFFFF"/>
        </w:rPr>
        <w:t xml:space="preserve"> microbial</w:t>
      </w:r>
      <w:r w:rsidR="0038706C" w:rsidRPr="00BC6DB1">
        <w:rPr>
          <w:rFonts w:asciiTheme="minorHAnsi" w:hAnsiTheme="minorHAnsi" w:cstheme="minorHAnsi"/>
          <w:sz w:val="22"/>
          <w:shd w:val="clear" w:color="auto" w:fill="FFFFFF"/>
        </w:rPr>
        <w:t xml:space="preserve"> particles</w:t>
      </w:r>
      <w:r w:rsidR="00DA5397"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07/BF01566719","ISSN":"03438651","abstract":"In fecal smears from germ-free rats on ordinary diets, varying amounts of bacteria can be demonstrated by morphological methods. Due to the present knowledge of the fastidiousness of many intestinal microbes, the origin and status of viability of these bacteria are important. On a diet that was shown by microscopic examination not to contain any microorganisms, the feces of germ-free rats became free of bacteria within 1 week. When animals on such a diet were fed killed bacteria, all Gram-negative strains and certain strains of clostridia were digested, whereas nearly all Gram-positive strains were not. Such differences in digestibility could have both immunological and nutritional implications. © 1981 Springer-Verlag New York Inc.","author":[{"dropping-particle":"","family":"Midtvedt","given":"Tore","non-dropping-particle":"","parse-names":false,"suffix":""},{"dropping-particle":"","family":"Gustafsson","given":"Bengt E.","non-dropping-particle":"","parse-names":false,"suffix":""}],"container-title":"Current Microbiology","id":"ITEM-1","issue":"1","issued":{"date-parts":[["1981"]]},"page":"13-15","title":"Digestion of dead bacteria by germ-free rats","type":"article-journal","volume":"6"},"uris":["http://www.mendeley.com/documents/?uuid=6fbc7cbb-5d22-4502-b86e-7517c50fd3ed"]},{"id":"ITEM-2","itemData":{"DOI":"10.1258/002367786781062106","ISSN":"17581117","PMID":"3512905","abstract":"Gram-positive bacilli, originating from the diet, are present in the faeces of germ-free mice in this Unit. Although these organisms have never grown on culture and are assumed to be dead it was considered desirable to test this by non-cultural methods because some gut bacteria are difficult or impossible to grow in vitro by present techniques. Germ-free mice were fed a synthetic diet free from live or dead organisms for 10 days during which time the bacilli disappeared from the faeces, re-appearing when the usual diet was re-introduced. This was regarded as confirmation of the non-viability of the bacilli. The use of Wayson's stain for confirmation of non-viability was found to be inappropriate since it produced false-positive reactions with irradiation-killed bacteria. © 1986, Royal Society of Medicine Press. All rights reserved.","author":[{"dropping-particle":"","family":"Taylor","given":"D. M.","non-dropping-particle":"","parse-names":false,"suffix":""},{"dropping-particle":"","family":"Read","given":"Lesley","non-dropping-particle":"","parse-names":false,"suffix":""},{"dropping-particle":"","family":"Neal","given":"D. L.","non-dropping-particle":"","parse-names":false,"suffix":""}],"container-title":"Laboratory Animals","id":"ITEM-2","issue":"1","issued":{"date-parts":[["1986"]]},"page":"22-26","title":"Determining the viability of faecal bacteria present in germ-free mice","type":"article-journal","volume":"20"},"uris":["http://www.mendeley.com/documents/?uuid=efa0c933-721e-43ed-aec7-7ceca294a31c"]},{"id":"ITEM-3","itemData":{"DOI":"10.1080/19490976.2015.1054596","ISSN":"19490984","PMID":"26018301","abstract":"Management of germ free animals has changed little since the beginning of the 20th century. The current upswing in their use, however, has led to interest in improved methods of screening and housing. Traditionally, germ free colonies are screened for bacterial colonization by culture and examination of Gram stained fecal samples, but some investigators have reported using PCR-based methods of microbial detection, presumably because of perceived increased sensitivity. The accuracy and detection limit for traditional compared to PCR-based screening assays are not known. The purpose of this study was to determine the limit of detection of bacterial contamination of mouse feces by aerobic and anaerobic culture, Gram stain, and qPCR, and to compare the accuracy of these tests in the context of a working germ free mouse colony. We found that the limit of detection for qPCR (approximately 105 cfu/g of feces) was lower than for Gram stain (approximately 109 cfu/g), but that all 3 assays were of similar accuracy. Bacterial culture was the most sensitive, but the least specific, and qPCR was the least sensitive and most specific. Gram stain but not qPCR detected heat-killed bacteria, indicating that bacteria in autoclaved diet are unlikely to represent a potential confounding factor for PCR screening. We conclude that as a practical matter, bacterial culture and Gram stain are adequate for screening germ free mouse colonies for bacterial contaminants, but that should low numbers of unculturable bacteria be present, they would not be detected with any of the currently available means.","author":[{"dropping-particle":"","family":"Fontaine","given":"Clinton A.","non-dropping-particle":"","parse-names":false,"suffix":""},{"dropping-particle":"","family":"Skorupski","given":"Anna M.","non-dropping-particle":"","parse-names":false,"suffix":""},{"dropping-particle":"","family":"Vowles","given":"Chriss J.","non-dropping-particle":"","parse-names":false,"suffix":""},{"dropping-particle":"","family":"Anderson","given":"Natalie E.","non-dropping-particle":"","parse-names":false,"suffix":""},{"dropping-particle":"","family":"Poe","given":"Sara A.","non-dropping-particle":"","parse-names":false,"suffix":""},{"dropping-particle":"","family":"Eaton","given":"Kathryn A.","non-dropping-particle":"","parse-names":false,"suffix":""}],"container-title":"Gut Microbes","id":"ITEM-3","issue":"4","issued":{"date-parts":[["2015"]]},"page":"225-233","title":"How free of germs is germ-free? Detection of bacterial contamination in a germ free mouse unit","type":"article-journal","volume":"6"},"uris":["http://www.mendeley.com/documents/?uuid=341538db-3750-4793-9410-f876dfb43e95"]}],"mendeley":{"formattedCitation":"&lt;span style=\"baseline\"&gt; [160–162]&lt;/span&gt;","plainTextFormattedCitation":" [160–162]","previouslyFormattedCitation":"&lt;span style=\"baseline\"&gt; [160–162]&lt;/span&gt;"},"properties":{"noteIndex":0},"schema":"https://github.com/citation-style-language/schema/raw/master/csl-citation.json"}</w:instrText>
      </w:r>
      <w:r w:rsidR="00DA5397"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60–162]</w:t>
      </w:r>
      <w:r w:rsidR="00DA5397"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975941" w:rsidRPr="00BC6DB1">
        <w:rPr>
          <w:rFonts w:asciiTheme="minorHAnsi" w:hAnsiTheme="minorHAnsi" w:cstheme="minorHAnsi"/>
          <w:sz w:val="22"/>
          <w:shd w:val="clear" w:color="auto" w:fill="FFFFFF"/>
        </w:rPr>
        <w:t xml:space="preserve"> It is possible that these nonviable microbes and microbial components can serve as pathogen/microbe-associated molecular patterns</w:t>
      </w:r>
      <w:r w:rsidR="002954BF" w:rsidRPr="00BC6DB1">
        <w:rPr>
          <w:rFonts w:asciiTheme="minorHAnsi" w:hAnsiTheme="minorHAnsi" w:cstheme="minorHAnsi"/>
          <w:sz w:val="22"/>
          <w:shd w:val="clear" w:color="auto" w:fill="FFFFFF"/>
        </w:rPr>
        <w:t xml:space="preserve"> (PAMPs/MAMPs)</w:t>
      </w:r>
      <w:r w:rsidR="00975941" w:rsidRPr="00BC6DB1">
        <w:rPr>
          <w:rFonts w:asciiTheme="minorHAnsi" w:hAnsiTheme="minorHAnsi" w:cstheme="minorHAnsi"/>
          <w:sz w:val="22"/>
          <w:shd w:val="clear" w:color="auto" w:fill="FFFFFF"/>
        </w:rPr>
        <w:t xml:space="preserve"> for immune education. As such, even without the presence of living microbes to stimulate normal immune education, it may be </w:t>
      </w:r>
      <w:r w:rsidR="00751603" w:rsidRPr="00BC6DB1">
        <w:rPr>
          <w:rFonts w:asciiTheme="minorHAnsi" w:hAnsiTheme="minorHAnsi" w:cstheme="minorHAnsi"/>
          <w:sz w:val="22"/>
          <w:shd w:val="clear" w:color="auto" w:fill="FFFFFF"/>
        </w:rPr>
        <w:t>possible that</w:t>
      </w:r>
      <w:r w:rsidR="00975941" w:rsidRPr="00BC6DB1">
        <w:rPr>
          <w:rFonts w:asciiTheme="minorHAnsi" w:hAnsiTheme="minorHAnsi" w:cstheme="minorHAnsi"/>
          <w:sz w:val="22"/>
          <w:shd w:val="clear" w:color="auto" w:fill="FFFFFF"/>
        </w:rPr>
        <w:t xml:space="preserve"> dead microbes and microbial particles </w:t>
      </w:r>
      <w:r w:rsidR="00751603" w:rsidRPr="00BC6DB1">
        <w:rPr>
          <w:rFonts w:asciiTheme="minorHAnsi" w:hAnsiTheme="minorHAnsi" w:cstheme="minorHAnsi"/>
          <w:sz w:val="22"/>
          <w:shd w:val="clear" w:color="auto" w:fill="FFFFFF"/>
        </w:rPr>
        <w:t>partially contribute to the developing</w:t>
      </w:r>
      <w:r w:rsidR="00975941" w:rsidRPr="00BC6DB1">
        <w:rPr>
          <w:rFonts w:asciiTheme="minorHAnsi" w:hAnsiTheme="minorHAnsi" w:cstheme="minorHAnsi"/>
          <w:sz w:val="22"/>
          <w:shd w:val="clear" w:color="auto" w:fill="FFFFFF"/>
        </w:rPr>
        <w:t xml:space="preserve"> immune </w:t>
      </w:r>
      <w:r w:rsidR="00751603" w:rsidRPr="00BC6DB1">
        <w:rPr>
          <w:rFonts w:asciiTheme="minorHAnsi" w:hAnsiTheme="minorHAnsi" w:cstheme="minorHAnsi"/>
          <w:sz w:val="22"/>
          <w:shd w:val="clear" w:color="auto" w:fill="FFFFFF"/>
        </w:rPr>
        <w:t>system of</w:t>
      </w:r>
      <w:r w:rsidR="00975941" w:rsidRPr="00BC6DB1">
        <w:rPr>
          <w:rFonts w:asciiTheme="minorHAnsi" w:hAnsiTheme="minorHAnsi" w:cstheme="minorHAnsi"/>
          <w:sz w:val="22"/>
          <w:shd w:val="clear" w:color="auto" w:fill="FFFFFF"/>
        </w:rPr>
        <w:t xml:space="preserve"> GF animals.</w:t>
      </w:r>
    </w:p>
    <w:p w14:paraId="0FB471F1" w14:textId="34922305" w:rsidR="00221309" w:rsidRPr="00BC6DB1" w:rsidRDefault="00221309" w:rsidP="00F143E4">
      <w:pPr>
        <w:spacing w:line="480" w:lineRule="auto"/>
        <w:rPr>
          <w:rFonts w:asciiTheme="minorHAnsi" w:hAnsiTheme="minorHAnsi" w:cstheme="minorHAnsi"/>
          <w:sz w:val="22"/>
          <w:shd w:val="clear" w:color="auto" w:fill="FFFFFF"/>
        </w:rPr>
      </w:pPr>
    </w:p>
    <w:p w14:paraId="3845C87D" w14:textId="77777777" w:rsidR="00BF281A" w:rsidRPr="00BC6DB1" w:rsidRDefault="00221309"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To summarize, </w:t>
      </w:r>
      <w:r w:rsidR="005F527F" w:rsidRPr="00BC6DB1">
        <w:rPr>
          <w:rFonts w:asciiTheme="minorHAnsi" w:hAnsiTheme="minorHAnsi" w:cstheme="minorHAnsi"/>
          <w:sz w:val="22"/>
          <w:shd w:val="clear" w:color="auto" w:fill="FFFFFF"/>
        </w:rPr>
        <w:t xml:space="preserve">observations in </w:t>
      </w:r>
      <w:r w:rsidR="006B302E" w:rsidRPr="00BC6DB1">
        <w:rPr>
          <w:rFonts w:asciiTheme="minorHAnsi" w:hAnsiTheme="minorHAnsi" w:cstheme="minorHAnsi"/>
          <w:sz w:val="22"/>
          <w:shd w:val="clear" w:color="auto" w:fill="FFFFFF"/>
        </w:rPr>
        <w:t>GF</w:t>
      </w:r>
      <w:r w:rsidR="005F527F" w:rsidRPr="00BC6DB1">
        <w:rPr>
          <w:rFonts w:asciiTheme="minorHAnsi" w:hAnsiTheme="minorHAnsi" w:cstheme="minorHAnsi"/>
          <w:sz w:val="22"/>
          <w:shd w:val="clear" w:color="auto" w:fill="FFFFFF"/>
        </w:rPr>
        <w:t xml:space="preserve"> animals lead to</w:t>
      </w:r>
      <w:r w:rsidRPr="00BC6DB1">
        <w:rPr>
          <w:rFonts w:asciiTheme="minorHAnsi" w:hAnsiTheme="minorHAnsi" w:cstheme="minorHAnsi"/>
          <w:sz w:val="22"/>
          <w:shd w:val="clear" w:color="auto" w:fill="FFFFFF"/>
        </w:rPr>
        <w:t xml:space="preserve"> </w:t>
      </w:r>
      <w:r w:rsidR="005F527F" w:rsidRPr="00BC6DB1">
        <w:rPr>
          <w:rFonts w:asciiTheme="minorHAnsi" w:hAnsiTheme="minorHAnsi" w:cstheme="minorHAnsi"/>
          <w:sz w:val="22"/>
          <w:shd w:val="clear" w:color="auto" w:fill="FFFFFF"/>
        </w:rPr>
        <w:t>three</w:t>
      </w:r>
      <w:r w:rsidRPr="00BC6DB1">
        <w:rPr>
          <w:rFonts w:asciiTheme="minorHAnsi" w:hAnsiTheme="minorHAnsi" w:cstheme="minorHAnsi"/>
          <w:sz w:val="22"/>
          <w:shd w:val="clear" w:color="auto" w:fill="FFFFFF"/>
        </w:rPr>
        <w:t xml:space="preserve"> take-away messages about microbes and development.</w:t>
      </w:r>
    </w:p>
    <w:p w14:paraId="3B018CF7" w14:textId="3BA18106" w:rsidR="00BF281A" w:rsidRPr="00BC6DB1" w:rsidRDefault="006B302E" w:rsidP="00F143E4">
      <w:pPr>
        <w:pStyle w:val="ListParagraph"/>
        <w:numPr>
          <w:ilvl w:val="0"/>
          <w:numId w:val="4"/>
        </w:num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GF</w:t>
      </w:r>
      <w:r w:rsidR="00714EE5" w:rsidRPr="00BC6DB1">
        <w:rPr>
          <w:rFonts w:asciiTheme="minorHAnsi" w:hAnsiTheme="minorHAnsi" w:cstheme="minorHAnsi"/>
          <w:sz w:val="22"/>
          <w:shd w:val="clear" w:color="auto" w:fill="FFFFFF"/>
        </w:rPr>
        <w:t xml:space="preserve"> </w:t>
      </w:r>
      <w:r w:rsidR="00370DAD">
        <w:rPr>
          <w:rFonts w:asciiTheme="minorHAnsi" w:hAnsiTheme="minorHAnsi" w:cstheme="minorHAnsi"/>
          <w:sz w:val="22"/>
          <w:shd w:val="clear" w:color="auto" w:fill="FFFFFF"/>
        </w:rPr>
        <w:t xml:space="preserve">littered </w:t>
      </w:r>
      <w:r w:rsidR="00714EE5" w:rsidRPr="00BC6DB1">
        <w:rPr>
          <w:rFonts w:asciiTheme="minorHAnsi" w:hAnsiTheme="minorHAnsi" w:cstheme="minorHAnsi"/>
          <w:sz w:val="22"/>
          <w:shd w:val="clear" w:color="auto" w:fill="FFFFFF"/>
        </w:rPr>
        <w:t>animals are viable without exposure to live microbes</w:t>
      </w:r>
      <w:r w:rsidR="005F527F" w:rsidRPr="00BC6DB1">
        <w:rPr>
          <w:rFonts w:asciiTheme="minorHAnsi" w:hAnsiTheme="minorHAnsi" w:cstheme="minorHAnsi"/>
          <w:sz w:val="22"/>
          <w:shd w:val="clear" w:color="auto" w:fill="FFFFFF"/>
        </w:rPr>
        <w:t>,</w:t>
      </w:r>
      <w:r w:rsidR="00714EE5" w:rsidRPr="00BC6DB1">
        <w:rPr>
          <w:rFonts w:asciiTheme="minorHAnsi" w:hAnsiTheme="minorHAnsi" w:cstheme="minorHAnsi"/>
          <w:sz w:val="22"/>
          <w:shd w:val="clear" w:color="auto" w:fill="FFFFFF"/>
        </w:rPr>
        <w:t xml:space="preserve"> but </w:t>
      </w:r>
      <w:r w:rsidR="005F527F" w:rsidRPr="00BC6DB1">
        <w:rPr>
          <w:rFonts w:asciiTheme="minorHAnsi" w:hAnsiTheme="minorHAnsi" w:cstheme="minorHAnsi"/>
          <w:sz w:val="22"/>
          <w:shd w:val="clear" w:color="auto" w:fill="FFFFFF"/>
        </w:rPr>
        <w:t>they</w:t>
      </w:r>
      <w:r w:rsidR="00714EE5" w:rsidRPr="00BC6DB1">
        <w:rPr>
          <w:rFonts w:asciiTheme="minorHAnsi" w:hAnsiTheme="minorHAnsi" w:cstheme="minorHAnsi"/>
          <w:sz w:val="22"/>
          <w:shd w:val="clear" w:color="auto" w:fill="FFFFFF"/>
        </w:rPr>
        <w:t xml:space="preserve"> display </w:t>
      </w:r>
      <w:r w:rsidR="005F527F" w:rsidRPr="00BC6DB1">
        <w:rPr>
          <w:rFonts w:asciiTheme="minorHAnsi" w:hAnsiTheme="minorHAnsi" w:cstheme="minorHAnsi"/>
          <w:sz w:val="22"/>
          <w:shd w:val="clear" w:color="auto" w:fill="FFFFFF"/>
        </w:rPr>
        <w:t>ab</w:t>
      </w:r>
      <w:r w:rsidR="00714EE5" w:rsidRPr="00BC6DB1">
        <w:rPr>
          <w:rFonts w:asciiTheme="minorHAnsi" w:hAnsiTheme="minorHAnsi" w:cstheme="minorHAnsi"/>
          <w:sz w:val="22"/>
          <w:shd w:val="clear" w:color="auto" w:fill="FFFFFF"/>
        </w:rPr>
        <w:t>normal development.</w:t>
      </w:r>
    </w:p>
    <w:p w14:paraId="5562A1FE" w14:textId="4067638A" w:rsidR="00BF281A" w:rsidRPr="00BC6DB1" w:rsidRDefault="00370DAD" w:rsidP="00F143E4">
      <w:pPr>
        <w:pStyle w:val="ListParagraph"/>
        <w:numPr>
          <w:ilvl w:val="0"/>
          <w:numId w:val="4"/>
        </w:num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Even early-on c</w:t>
      </w:r>
      <w:r w:rsidR="005F527F" w:rsidRPr="00BC6DB1">
        <w:rPr>
          <w:rFonts w:asciiTheme="minorHAnsi" w:hAnsiTheme="minorHAnsi" w:cstheme="minorHAnsi"/>
          <w:sz w:val="22"/>
          <w:shd w:val="clear" w:color="auto" w:fill="FFFFFF"/>
        </w:rPr>
        <w:t xml:space="preserve">onventionalization of </w:t>
      </w:r>
      <w:r w:rsidR="006B302E" w:rsidRPr="00BC6DB1">
        <w:rPr>
          <w:rFonts w:asciiTheme="minorHAnsi" w:hAnsiTheme="minorHAnsi" w:cstheme="minorHAnsi"/>
          <w:sz w:val="22"/>
          <w:shd w:val="clear" w:color="auto" w:fill="FFFFFF"/>
        </w:rPr>
        <w:t>GF</w:t>
      </w:r>
      <w:r w:rsidR="005F527F" w:rsidRPr="00BC6DB1">
        <w:rPr>
          <w:rFonts w:asciiTheme="minorHAnsi" w:hAnsiTheme="minorHAnsi" w:cstheme="minorHAnsi"/>
          <w:sz w:val="22"/>
          <w:shd w:val="clear" w:color="auto" w:fill="FFFFFF"/>
        </w:rPr>
        <w:t xml:space="preserve"> animals does not fully correct this abnormal development</w:t>
      </w:r>
      <w:r w:rsidR="00BF281A" w:rsidRPr="00BC6DB1">
        <w:rPr>
          <w:rFonts w:asciiTheme="minorHAnsi" w:hAnsiTheme="minorHAnsi" w:cstheme="minorHAnsi"/>
          <w:sz w:val="22"/>
          <w:shd w:val="clear" w:color="auto" w:fill="FFFFFF"/>
        </w:rPr>
        <w:t>.</w:t>
      </w:r>
    </w:p>
    <w:p w14:paraId="3700EEAA" w14:textId="77777777" w:rsidR="00BF281A" w:rsidRPr="00BC6DB1" w:rsidRDefault="00975941" w:rsidP="00F143E4">
      <w:pPr>
        <w:pStyle w:val="ListParagraph"/>
        <w:numPr>
          <w:ilvl w:val="0"/>
          <w:numId w:val="4"/>
        </w:num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Killed microbes and microbial components present in the living environments of GF animals can potentially contribute to immune education or other aspects of normal development. </w:t>
      </w:r>
    </w:p>
    <w:p w14:paraId="7F9DF9F9" w14:textId="231BA9A7" w:rsidR="00221309" w:rsidRPr="00BC6DB1" w:rsidRDefault="00AA1F8E"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When combined with the lessons learned from </w:t>
      </w:r>
      <w:r w:rsidR="00370DAD">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Pr="00BC6DB1">
        <w:rPr>
          <w:rFonts w:asciiTheme="minorHAnsi" w:hAnsiTheme="minorHAnsi" w:cstheme="minorHAnsi"/>
          <w:sz w:val="22"/>
          <w:shd w:val="clear" w:color="auto" w:fill="FFFFFF"/>
        </w:rPr>
        <w:t xml:space="preserve"> delivery, we must consider the possibility that mammalian education for “how to form a symbiotic relationship with microbes” begins </w:t>
      </w:r>
      <w:r w:rsidRPr="00BC6DB1">
        <w:rPr>
          <w:rFonts w:asciiTheme="minorHAnsi" w:hAnsiTheme="minorHAnsi" w:cstheme="minorHAnsi"/>
          <w:i/>
          <w:iCs/>
          <w:sz w:val="22"/>
          <w:shd w:val="clear" w:color="auto" w:fill="FFFFFF"/>
        </w:rPr>
        <w:t>in utero</w:t>
      </w:r>
      <w:r w:rsidR="00BF281A" w:rsidRPr="00BC6DB1">
        <w:rPr>
          <w:rFonts w:asciiTheme="minorHAnsi" w:hAnsiTheme="minorHAnsi" w:cstheme="minorHAnsi"/>
          <w:sz w:val="22"/>
          <w:shd w:val="clear" w:color="auto" w:fill="FFFFFF"/>
        </w:rPr>
        <w:t>,</w:t>
      </w:r>
      <w:r w:rsidRPr="00BC6DB1">
        <w:rPr>
          <w:rFonts w:asciiTheme="minorHAnsi" w:hAnsiTheme="minorHAnsi" w:cstheme="minorHAnsi"/>
          <w:sz w:val="22"/>
          <w:shd w:val="clear" w:color="auto" w:fill="FFFFFF"/>
        </w:rPr>
        <w:t xml:space="preserve"> and</w:t>
      </w:r>
      <w:r w:rsidR="00BF281A" w:rsidRPr="00BC6DB1">
        <w:rPr>
          <w:rFonts w:asciiTheme="minorHAnsi" w:hAnsiTheme="minorHAnsi" w:cstheme="minorHAnsi"/>
          <w:sz w:val="22"/>
          <w:shd w:val="clear" w:color="auto" w:fill="FFFFFF"/>
        </w:rPr>
        <w:t xml:space="preserve"> these initial stages</w:t>
      </w:r>
      <w:r w:rsidRPr="00BC6DB1">
        <w:rPr>
          <w:rFonts w:asciiTheme="minorHAnsi" w:hAnsiTheme="minorHAnsi" w:cstheme="minorHAnsi"/>
          <w:sz w:val="22"/>
          <w:shd w:val="clear" w:color="auto" w:fill="FFFFFF"/>
        </w:rPr>
        <w:t xml:space="preserve"> may not require live microbes</w:t>
      </w:r>
      <w:r w:rsidR="00C8701D">
        <w:rPr>
          <w:rFonts w:asciiTheme="minorHAnsi" w:hAnsiTheme="minorHAnsi" w:cstheme="minorHAnsi"/>
          <w:sz w:val="22"/>
          <w:shd w:val="clear" w:color="auto" w:fill="FFFFFF"/>
        </w:rPr>
        <w:t xml:space="preserve"> nor a diverse or substantial abundance of metagenomics </w:t>
      </w:r>
      <w:proofErr w:type="spellStart"/>
      <w:r w:rsidR="00C8701D">
        <w:rPr>
          <w:rFonts w:asciiTheme="minorHAnsi" w:hAnsiTheme="minorHAnsi" w:cstheme="minorHAnsi"/>
          <w:sz w:val="22"/>
          <w:shd w:val="clear" w:color="auto" w:fill="FFFFFF"/>
        </w:rPr>
        <w:t>conent</w:t>
      </w:r>
      <w:proofErr w:type="spellEnd"/>
      <w:r w:rsidRPr="00BC6DB1">
        <w:rPr>
          <w:rFonts w:asciiTheme="minorHAnsi" w:hAnsiTheme="minorHAnsi" w:cstheme="minorHAnsi"/>
          <w:sz w:val="22"/>
          <w:shd w:val="clear" w:color="auto" w:fill="FFFFFF"/>
        </w:rPr>
        <w:t>.</w:t>
      </w:r>
      <w:r w:rsidR="00714EE5" w:rsidRPr="00BC6DB1">
        <w:rPr>
          <w:rFonts w:asciiTheme="minorHAnsi" w:hAnsiTheme="minorHAnsi" w:cstheme="minorHAnsi"/>
          <w:sz w:val="22"/>
          <w:shd w:val="clear" w:color="auto" w:fill="FFFFFF"/>
        </w:rPr>
        <w:t xml:space="preserve"> To explore this theory, we will present the historical evidence of the placental microbiome, and how it may contribute to the development of the offspring microbiome and long-term health.</w:t>
      </w:r>
    </w:p>
    <w:p w14:paraId="2AB33444" w14:textId="17159502" w:rsidR="00803A31" w:rsidRPr="00BC6DB1" w:rsidRDefault="00803A31" w:rsidP="00F143E4">
      <w:pPr>
        <w:spacing w:line="480" w:lineRule="auto"/>
        <w:rPr>
          <w:rFonts w:asciiTheme="minorHAnsi" w:hAnsiTheme="minorHAnsi" w:cstheme="minorHAnsi"/>
          <w:b/>
          <w:bCs/>
          <w:i/>
          <w:iCs/>
          <w:sz w:val="22"/>
          <w:shd w:val="clear" w:color="auto" w:fill="FFFFFF"/>
        </w:rPr>
      </w:pPr>
    </w:p>
    <w:p w14:paraId="77E6E8E9" w14:textId="79F773E2" w:rsidR="00087F65" w:rsidRPr="00C8701D" w:rsidRDefault="00096B84" w:rsidP="00F143E4">
      <w:pPr>
        <w:spacing w:line="480" w:lineRule="auto"/>
        <w:rPr>
          <w:rFonts w:asciiTheme="minorHAnsi" w:hAnsiTheme="minorHAnsi" w:cstheme="minorHAnsi"/>
          <w:b/>
          <w:bCs/>
          <w:i/>
          <w:iCs/>
          <w:sz w:val="22"/>
          <w:shd w:val="clear" w:color="auto" w:fill="FFFFFF"/>
        </w:rPr>
      </w:pPr>
      <w:r w:rsidRPr="00BC6DB1">
        <w:rPr>
          <w:rFonts w:asciiTheme="minorHAnsi" w:hAnsiTheme="minorHAnsi" w:cstheme="minorHAnsi"/>
          <w:b/>
          <w:bCs/>
          <w:i/>
          <w:iCs/>
          <w:sz w:val="22"/>
          <w:shd w:val="clear" w:color="auto" w:fill="FFFFFF"/>
        </w:rPr>
        <w:t>A</w:t>
      </w:r>
      <w:r w:rsidR="00E9645D" w:rsidRPr="00BC6DB1">
        <w:rPr>
          <w:rFonts w:asciiTheme="minorHAnsi" w:hAnsiTheme="minorHAnsi" w:cstheme="minorHAnsi"/>
          <w:b/>
          <w:bCs/>
          <w:i/>
          <w:iCs/>
          <w:sz w:val="22"/>
          <w:shd w:val="clear" w:color="auto" w:fill="FFFFFF"/>
        </w:rPr>
        <w:t xml:space="preserve"> </w:t>
      </w:r>
      <w:r w:rsidRPr="00BC6DB1">
        <w:rPr>
          <w:rFonts w:asciiTheme="minorHAnsi" w:hAnsiTheme="minorHAnsi" w:cstheme="minorHAnsi"/>
          <w:b/>
          <w:bCs/>
          <w:i/>
          <w:iCs/>
          <w:sz w:val="22"/>
          <w:shd w:val="clear" w:color="auto" w:fill="FFFFFF"/>
        </w:rPr>
        <w:t xml:space="preserve">low-abundance, low-biomass </w:t>
      </w:r>
      <w:r w:rsidR="00C8701D">
        <w:rPr>
          <w:rFonts w:asciiTheme="minorHAnsi" w:hAnsiTheme="minorHAnsi" w:cstheme="minorHAnsi"/>
          <w:b/>
          <w:bCs/>
          <w:i/>
          <w:iCs/>
          <w:sz w:val="22"/>
          <w:shd w:val="clear" w:color="auto" w:fill="FFFFFF"/>
        </w:rPr>
        <w:t>intrauterine</w:t>
      </w:r>
      <w:r w:rsidR="0017573D" w:rsidRPr="00BC6DB1">
        <w:rPr>
          <w:rFonts w:asciiTheme="minorHAnsi" w:hAnsiTheme="minorHAnsi" w:cstheme="minorHAnsi"/>
          <w:b/>
          <w:bCs/>
          <w:i/>
          <w:iCs/>
          <w:sz w:val="22"/>
          <w:shd w:val="clear" w:color="auto" w:fill="FFFFFF"/>
        </w:rPr>
        <w:t xml:space="preserve"> microbiome exists</w:t>
      </w:r>
      <w:r w:rsidR="00C8701D">
        <w:rPr>
          <w:rFonts w:asciiTheme="minorHAnsi" w:hAnsiTheme="minorHAnsi" w:cstheme="minorHAnsi"/>
          <w:b/>
          <w:bCs/>
          <w:i/>
          <w:iCs/>
          <w:sz w:val="22"/>
          <w:shd w:val="clear" w:color="auto" w:fill="FFFFFF"/>
        </w:rPr>
        <w:t>.</w:t>
      </w:r>
    </w:p>
    <w:p w14:paraId="5A549D3D" w14:textId="25D8AC67" w:rsidR="00803A31" w:rsidRDefault="00BE6870"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Traditionally, it was</w:t>
      </w:r>
      <w:r w:rsidR="00C8701D">
        <w:rPr>
          <w:rFonts w:asciiTheme="minorHAnsi" w:hAnsiTheme="minorHAnsi" w:cstheme="minorHAnsi"/>
          <w:sz w:val="22"/>
          <w:shd w:val="clear" w:color="auto" w:fill="FFFFFF"/>
        </w:rPr>
        <w:t xml:space="preserve"> largely</w:t>
      </w:r>
      <w:r w:rsidRPr="00BC6DB1">
        <w:rPr>
          <w:rFonts w:asciiTheme="minorHAnsi" w:hAnsiTheme="minorHAnsi" w:cstheme="minorHAnsi"/>
          <w:sz w:val="22"/>
          <w:shd w:val="clear" w:color="auto" w:fill="FFFFFF"/>
        </w:rPr>
        <w:t xml:space="preserve"> assumed that the </w:t>
      </w:r>
      <w:r w:rsidR="00AB634B" w:rsidRPr="00BC6DB1">
        <w:rPr>
          <w:rFonts w:asciiTheme="minorHAnsi" w:hAnsiTheme="minorHAnsi" w:cstheme="minorHAnsi"/>
          <w:sz w:val="22"/>
          <w:shd w:val="clear" w:color="auto" w:fill="FFFFFF"/>
        </w:rPr>
        <w:t xml:space="preserve">healthy </w:t>
      </w:r>
      <w:r w:rsidR="00E9645D" w:rsidRPr="00BC6DB1">
        <w:rPr>
          <w:rFonts w:asciiTheme="minorHAnsi" w:hAnsiTheme="minorHAnsi" w:cstheme="minorHAnsi"/>
          <w:sz w:val="22"/>
          <w:shd w:val="clear" w:color="auto" w:fill="FFFFFF"/>
        </w:rPr>
        <w:t>intrauterine environment</w:t>
      </w:r>
      <w:r w:rsidR="0052530D" w:rsidRPr="00BC6DB1">
        <w:rPr>
          <w:rFonts w:asciiTheme="minorHAnsi" w:hAnsiTheme="minorHAnsi" w:cstheme="minorHAnsi"/>
          <w:sz w:val="22"/>
          <w:shd w:val="clear" w:color="auto" w:fill="FFFFFF"/>
        </w:rPr>
        <w:t xml:space="preserve"> during pregnancy</w:t>
      </w:r>
      <w:r w:rsidR="00F647CD" w:rsidRPr="00BC6DB1">
        <w:rPr>
          <w:rFonts w:asciiTheme="minorHAnsi" w:hAnsiTheme="minorHAnsi" w:cstheme="minorHAnsi"/>
          <w:sz w:val="22"/>
          <w:shd w:val="clear" w:color="auto" w:fill="FFFFFF"/>
        </w:rPr>
        <w:t xml:space="preserve"> (including the </w:t>
      </w:r>
      <w:r w:rsidR="00C8701D">
        <w:rPr>
          <w:rFonts w:asciiTheme="minorHAnsi" w:hAnsiTheme="minorHAnsi" w:cstheme="minorHAnsi"/>
          <w:sz w:val="22"/>
          <w:shd w:val="clear" w:color="auto" w:fill="FFFFFF"/>
        </w:rPr>
        <w:t xml:space="preserve">uterine decidua, </w:t>
      </w:r>
      <w:r w:rsidR="00E9645D" w:rsidRPr="00BC6DB1">
        <w:rPr>
          <w:rFonts w:asciiTheme="minorHAnsi" w:hAnsiTheme="minorHAnsi" w:cstheme="minorHAnsi"/>
          <w:sz w:val="22"/>
          <w:shd w:val="clear" w:color="auto" w:fill="FFFFFF"/>
        </w:rPr>
        <w:t>placenta</w:t>
      </w:r>
      <w:r w:rsidR="000D1B8F" w:rsidRPr="00BC6DB1">
        <w:rPr>
          <w:rFonts w:asciiTheme="minorHAnsi" w:hAnsiTheme="minorHAnsi" w:cstheme="minorHAnsi"/>
          <w:sz w:val="22"/>
          <w:shd w:val="clear" w:color="auto" w:fill="FFFFFF"/>
        </w:rPr>
        <w:t xml:space="preserve">, </w:t>
      </w:r>
      <w:r w:rsidR="00C8701D">
        <w:rPr>
          <w:rFonts w:asciiTheme="minorHAnsi" w:hAnsiTheme="minorHAnsi" w:cstheme="minorHAnsi"/>
          <w:sz w:val="22"/>
          <w:shd w:val="clear" w:color="auto" w:fill="FFFFFF"/>
        </w:rPr>
        <w:t xml:space="preserve">chorion/amnion, </w:t>
      </w:r>
      <w:r w:rsidR="000D1B8F" w:rsidRPr="00BC6DB1">
        <w:rPr>
          <w:rFonts w:asciiTheme="minorHAnsi" w:hAnsiTheme="minorHAnsi" w:cstheme="minorHAnsi"/>
          <w:sz w:val="22"/>
          <w:shd w:val="clear" w:color="auto" w:fill="FFFFFF"/>
        </w:rPr>
        <w:t xml:space="preserve">amniotic fluid, </w:t>
      </w:r>
      <w:r w:rsidR="00E9645D" w:rsidRPr="00BC6DB1">
        <w:rPr>
          <w:rFonts w:asciiTheme="minorHAnsi" w:hAnsiTheme="minorHAnsi" w:cstheme="minorHAnsi"/>
          <w:sz w:val="22"/>
          <w:shd w:val="clear" w:color="auto" w:fill="FFFFFF"/>
        </w:rPr>
        <w:t>fetus</w:t>
      </w:r>
      <w:r w:rsidR="000D1B8F" w:rsidRPr="00BC6DB1">
        <w:rPr>
          <w:rFonts w:asciiTheme="minorHAnsi" w:hAnsiTheme="minorHAnsi" w:cstheme="minorHAnsi"/>
          <w:sz w:val="22"/>
          <w:shd w:val="clear" w:color="auto" w:fill="FFFFFF"/>
        </w:rPr>
        <w:t>, and meconium</w:t>
      </w:r>
      <w:r w:rsidR="00F647CD" w:rsidRPr="00BC6DB1">
        <w:rPr>
          <w:rFonts w:asciiTheme="minorHAnsi" w:hAnsiTheme="minorHAnsi" w:cstheme="minorHAnsi"/>
          <w:sz w:val="22"/>
          <w:shd w:val="clear" w:color="auto" w:fill="FFFFFF"/>
        </w:rPr>
        <w:t>)</w:t>
      </w:r>
      <w:r w:rsidR="00E9645D" w:rsidRPr="00BC6DB1">
        <w:rPr>
          <w:rFonts w:asciiTheme="minorHAnsi" w:hAnsiTheme="minorHAnsi" w:cstheme="minorHAnsi"/>
          <w:sz w:val="22"/>
          <w:shd w:val="clear" w:color="auto" w:fill="FFFFFF"/>
        </w:rPr>
        <w:t xml:space="preserve"> </w:t>
      </w:r>
      <w:r w:rsidR="00F647CD" w:rsidRPr="00BC6DB1">
        <w:rPr>
          <w:rFonts w:asciiTheme="minorHAnsi" w:hAnsiTheme="minorHAnsi" w:cstheme="minorHAnsi"/>
          <w:sz w:val="22"/>
          <w:shd w:val="clear" w:color="auto" w:fill="FFFFFF"/>
        </w:rPr>
        <w:t>was</w:t>
      </w:r>
      <w:r w:rsidR="00E9645D" w:rsidRPr="00BC6DB1">
        <w:rPr>
          <w:rFonts w:asciiTheme="minorHAnsi" w:hAnsiTheme="minorHAnsi" w:cstheme="minorHAnsi"/>
          <w:sz w:val="22"/>
          <w:shd w:val="clear" w:color="auto" w:fill="FFFFFF"/>
        </w:rPr>
        <w:t xml:space="preserve"> </w:t>
      </w:r>
      <w:r w:rsidR="00C8701D">
        <w:rPr>
          <w:rFonts w:asciiTheme="minorHAnsi" w:hAnsiTheme="minorHAnsi" w:cstheme="minorHAnsi"/>
          <w:sz w:val="22"/>
          <w:shd w:val="clear" w:color="auto" w:fill="FFFFFF"/>
        </w:rPr>
        <w:t xml:space="preserve">absolutely </w:t>
      </w:r>
      <w:r w:rsidR="00E9645D" w:rsidRPr="00BC6DB1">
        <w:rPr>
          <w:rFonts w:asciiTheme="minorHAnsi" w:hAnsiTheme="minorHAnsi" w:cstheme="minorHAnsi"/>
          <w:sz w:val="22"/>
          <w:shd w:val="clear" w:color="auto" w:fill="FFFFFF"/>
        </w:rPr>
        <w:t xml:space="preserve">sterile until birth. </w:t>
      </w:r>
      <w:r w:rsidR="00AB634B" w:rsidRPr="00BC6DB1">
        <w:rPr>
          <w:rFonts w:asciiTheme="minorHAnsi" w:hAnsiTheme="minorHAnsi" w:cstheme="minorHAnsi"/>
          <w:sz w:val="22"/>
          <w:shd w:val="clear" w:color="auto" w:fill="FFFFFF"/>
        </w:rPr>
        <w:t xml:space="preserve">Only during delivery was the neonate believed to first interact with microbes. </w:t>
      </w:r>
      <w:r w:rsidR="008D0AF8" w:rsidRPr="00BC6DB1">
        <w:rPr>
          <w:rFonts w:asciiTheme="minorHAnsi" w:hAnsiTheme="minorHAnsi" w:cstheme="minorHAnsi"/>
          <w:sz w:val="22"/>
          <w:shd w:val="clear" w:color="auto" w:fill="FFFFFF"/>
        </w:rPr>
        <w:t>This dogma</w:t>
      </w:r>
      <w:r w:rsidR="00AB634B" w:rsidRPr="00BC6DB1">
        <w:rPr>
          <w:rFonts w:asciiTheme="minorHAnsi" w:hAnsiTheme="minorHAnsi" w:cstheme="minorHAnsi"/>
          <w:sz w:val="22"/>
          <w:shd w:val="clear" w:color="auto" w:fill="FFFFFF"/>
        </w:rPr>
        <w:t xml:space="preserve"> was further supported by the </w:t>
      </w:r>
      <w:r w:rsidR="00F647CD" w:rsidRPr="00BC6DB1">
        <w:rPr>
          <w:rFonts w:asciiTheme="minorHAnsi" w:hAnsiTheme="minorHAnsi" w:cstheme="minorHAnsi"/>
          <w:sz w:val="22"/>
          <w:shd w:val="clear" w:color="auto" w:fill="FFFFFF"/>
        </w:rPr>
        <w:t>negative clinical outcomes</w:t>
      </w:r>
      <w:r w:rsidR="00C8701D">
        <w:rPr>
          <w:rFonts w:asciiTheme="minorHAnsi" w:hAnsiTheme="minorHAnsi" w:cstheme="minorHAnsi"/>
          <w:sz w:val="22"/>
          <w:shd w:val="clear" w:color="auto" w:fill="FFFFFF"/>
        </w:rPr>
        <w:t xml:space="preserve"> which may be</w:t>
      </w:r>
      <w:r w:rsidR="00F647CD" w:rsidRPr="00BC6DB1">
        <w:rPr>
          <w:rFonts w:asciiTheme="minorHAnsi" w:hAnsiTheme="minorHAnsi" w:cstheme="minorHAnsi"/>
          <w:sz w:val="22"/>
          <w:shd w:val="clear" w:color="auto" w:fill="FFFFFF"/>
        </w:rPr>
        <w:t xml:space="preserve"> associated with</w:t>
      </w:r>
      <w:r w:rsidR="00C8701D">
        <w:rPr>
          <w:rFonts w:asciiTheme="minorHAnsi" w:hAnsiTheme="minorHAnsi" w:cstheme="minorHAnsi"/>
          <w:sz w:val="22"/>
          <w:shd w:val="clear" w:color="auto" w:fill="FFFFFF"/>
        </w:rPr>
        <w:t xml:space="preserve"> prolonged and untreated/undelivered cases of</w:t>
      </w:r>
      <w:r w:rsidR="00AB634B" w:rsidRPr="00BC6DB1">
        <w:rPr>
          <w:rFonts w:asciiTheme="minorHAnsi" w:hAnsiTheme="minorHAnsi" w:cstheme="minorHAnsi"/>
          <w:sz w:val="22"/>
          <w:shd w:val="clear" w:color="auto" w:fill="FFFFFF"/>
        </w:rPr>
        <w:t xml:space="preserve"> </w:t>
      </w:r>
      <w:proofErr w:type="spellStart"/>
      <w:r w:rsidR="00AB634B" w:rsidRPr="00BC6DB1">
        <w:rPr>
          <w:rFonts w:asciiTheme="minorHAnsi" w:hAnsiTheme="minorHAnsi" w:cstheme="minorHAnsi"/>
          <w:sz w:val="22"/>
          <w:shd w:val="clear" w:color="auto" w:fill="FFFFFF"/>
        </w:rPr>
        <w:t>chorioamnionitis</w:t>
      </w:r>
      <w:proofErr w:type="spellEnd"/>
      <w:r w:rsidR="000D1B8F" w:rsidRPr="00BC6DB1">
        <w:rPr>
          <w:rFonts w:asciiTheme="minorHAnsi" w:hAnsiTheme="minorHAnsi" w:cstheme="minorHAnsi"/>
          <w:sz w:val="22"/>
          <w:shd w:val="clear" w:color="auto" w:fill="FFFFFF"/>
        </w:rPr>
        <w:t xml:space="preserve"> (</w:t>
      </w:r>
      <w:r w:rsidR="00CC6ECC" w:rsidRPr="00BC6DB1">
        <w:rPr>
          <w:rFonts w:asciiTheme="minorHAnsi" w:hAnsiTheme="minorHAnsi" w:cstheme="minorHAnsi"/>
          <w:sz w:val="22"/>
          <w:shd w:val="clear" w:color="auto" w:fill="FFFFFF"/>
        </w:rPr>
        <w:t xml:space="preserve">the </w:t>
      </w:r>
      <w:r w:rsidR="00AB634B" w:rsidRPr="00BC6DB1">
        <w:rPr>
          <w:rFonts w:asciiTheme="minorHAnsi" w:hAnsiTheme="minorHAnsi" w:cstheme="minorHAnsi"/>
          <w:sz w:val="22"/>
          <w:shd w:val="clear" w:color="auto" w:fill="FFFFFF"/>
        </w:rPr>
        <w:t xml:space="preserve">bacterial infection of the </w:t>
      </w:r>
      <w:proofErr w:type="spellStart"/>
      <w:r w:rsidR="00AB634B" w:rsidRPr="00BC6DB1">
        <w:rPr>
          <w:rFonts w:asciiTheme="minorHAnsi" w:hAnsiTheme="minorHAnsi" w:cstheme="minorHAnsi"/>
          <w:sz w:val="22"/>
          <w:shd w:val="clear" w:color="auto" w:fill="FFFFFF"/>
        </w:rPr>
        <w:t>intraamniotic</w:t>
      </w:r>
      <w:proofErr w:type="spellEnd"/>
      <w:r w:rsidR="00AB634B" w:rsidRPr="00BC6DB1">
        <w:rPr>
          <w:rFonts w:asciiTheme="minorHAnsi" w:hAnsiTheme="minorHAnsi" w:cstheme="minorHAnsi"/>
          <w:sz w:val="22"/>
          <w:shd w:val="clear" w:color="auto" w:fill="FFFFFF"/>
        </w:rPr>
        <w:t xml:space="preserve"> space </w:t>
      </w:r>
      <w:r w:rsidR="00F647CD" w:rsidRPr="00BC6DB1">
        <w:rPr>
          <w:rFonts w:asciiTheme="minorHAnsi" w:hAnsiTheme="minorHAnsi" w:cstheme="minorHAnsi"/>
          <w:sz w:val="22"/>
          <w:shd w:val="clear" w:color="auto" w:fill="FFFFFF"/>
        </w:rPr>
        <w:t>that leads</w:t>
      </w:r>
      <w:r w:rsidR="00AB634B" w:rsidRPr="00BC6DB1">
        <w:rPr>
          <w:rFonts w:asciiTheme="minorHAnsi" w:hAnsiTheme="minorHAnsi" w:cstheme="minorHAnsi"/>
          <w:sz w:val="22"/>
          <w:shd w:val="clear" w:color="auto" w:fill="FFFFFF"/>
        </w:rPr>
        <w:t xml:space="preserve"> to inflammation of fetal membranes</w:t>
      </w:r>
      <w:r w:rsidR="00F647CD" w:rsidRPr="00BC6DB1">
        <w:rPr>
          <w:rFonts w:asciiTheme="minorHAnsi" w:hAnsiTheme="minorHAnsi" w:cstheme="minorHAnsi"/>
          <w:sz w:val="22"/>
          <w:shd w:val="clear" w:color="auto" w:fill="FFFFFF"/>
        </w:rPr>
        <w:t xml:space="preserve"> and</w:t>
      </w:r>
      <w:r w:rsidR="00CC6ECC" w:rsidRPr="00BC6DB1">
        <w:rPr>
          <w:rFonts w:asciiTheme="minorHAnsi" w:hAnsiTheme="minorHAnsi" w:cstheme="minorHAnsi"/>
          <w:sz w:val="22"/>
          <w:shd w:val="clear" w:color="auto" w:fill="FFFFFF"/>
        </w:rPr>
        <w:t xml:space="preserve"> is associated with serious morbidity and potential mortality of </w:t>
      </w:r>
      <w:r w:rsidR="00C8701D">
        <w:rPr>
          <w:rFonts w:asciiTheme="minorHAnsi" w:hAnsiTheme="minorHAnsi" w:cstheme="minorHAnsi"/>
          <w:sz w:val="22"/>
          <w:shd w:val="clear" w:color="auto" w:fill="FFFFFF"/>
        </w:rPr>
        <w:t>both the pregnant woman and her fetus or neonate</w:t>
      </w:r>
      <w:r w:rsidR="000D1B8F" w:rsidRPr="00BC6DB1">
        <w:rPr>
          <w:rFonts w:asciiTheme="minorHAnsi" w:hAnsiTheme="minorHAnsi" w:cstheme="minorHAnsi"/>
          <w:sz w:val="22"/>
          <w:shd w:val="clear" w:color="auto" w:fill="FFFFFF"/>
        </w:rPr>
        <w:t>)</w:t>
      </w:r>
      <w:r w:rsidR="00F647CD" w:rsidRPr="00BC6DB1">
        <w:rPr>
          <w:rFonts w:asciiTheme="minorHAnsi" w:hAnsiTheme="minorHAnsi" w:cstheme="minorHAnsi"/>
          <w:sz w:val="22"/>
          <w:shd w:val="clear" w:color="auto" w:fill="FFFFFF"/>
        </w:rPr>
        <w:t>. I</w:t>
      </w:r>
      <w:r w:rsidR="00C8701D">
        <w:rPr>
          <w:rFonts w:asciiTheme="minorHAnsi" w:hAnsiTheme="minorHAnsi" w:cstheme="minorHAnsi"/>
          <w:sz w:val="22"/>
          <w:shd w:val="clear" w:color="auto" w:fill="FFFFFF"/>
        </w:rPr>
        <w:t>t has been argued that if</w:t>
      </w:r>
      <w:r w:rsidR="00CC6ECC" w:rsidRPr="00BC6DB1">
        <w:rPr>
          <w:rFonts w:asciiTheme="minorHAnsi" w:hAnsiTheme="minorHAnsi" w:cstheme="minorHAnsi"/>
          <w:sz w:val="22"/>
          <w:shd w:val="clear" w:color="auto" w:fill="FFFFFF"/>
        </w:rPr>
        <w:t xml:space="preserve"> bacteria were supposed to be </w:t>
      </w:r>
      <w:r w:rsidR="00592477" w:rsidRPr="00BC6DB1">
        <w:rPr>
          <w:rFonts w:asciiTheme="minorHAnsi" w:hAnsiTheme="minorHAnsi" w:cstheme="minorHAnsi"/>
          <w:sz w:val="22"/>
          <w:shd w:val="clear" w:color="auto" w:fill="FFFFFF"/>
        </w:rPr>
        <w:t>present in the intrauterine environment</w:t>
      </w:r>
      <w:r w:rsidR="00CC6ECC" w:rsidRPr="00BC6DB1">
        <w:rPr>
          <w:rFonts w:asciiTheme="minorHAnsi" w:hAnsiTheme="minorHAnsi" w:cstheme="minorHAnsi"/>
          <w:sz w:val="22"/>
          <w:shd w:val="clear" w:color="auto" w:fill="FFFFFF"/>
        </w:rPr>
        <w:t xml:space="preserve">, then why does </w:t>
      </w:r>
      <w:proofErr w:type="spellStart"/>
      <w:r w:rsidR="00CC6ECC" w:rsidRPr="00BC6DB1">
        <w:rPr>
          <w:rFonts w:asciiTheme="minorHAnsi" w:hAnsiTheme="minorHAnsi" w:cstheme="minorHAnsi"/>
          <w:sz w:val="22"/>
          <w:shd w:val="clear" w:color="auto" w:fill="FFFFFF"/>
        </w:rPr>
        <w:t>chorioamnionitis</w:t>
      </w:r>
      <w:proofErr w:type="spellEnd"/>
      <w:r w:rsidR="00CC6ECC" w:rsidRPr="00BC6DB1">
        <w:rPr>
          <w:rFonts w:asciiTheme="minorHAnsi" w:hAnsiTheme="minorHAnsi" w:cstheme="minorHAnsi"/>
          <w:sz w:val="22"/>
          <w:shd w:val="clear" w:color="auto" w:fill="FFFFFF"/>
        </w:rPr>
        <w:t xml:space="preserve"> occur? </w:t>
      </w:r>
      <w:r w:rsidR="00C8701D">
        <w:rPr>
          <w:rStyle w:val="FootnoteReference"/>
          <w:rFonts w:asciiTheme="minorHAnsi" w:hAnsiTheme="minorHAnsi" w:cstheme="minorHAnsi"/>
          <w:sz w:val="22"/>
          <w:shd w:val="clear" w:color="auto" w:fill="FFFFFF"/>
        </w:rPr>
        <w:footnoteReference w:id="5"/>
      </w:r>
    </w:p>
    <w:p w14:paraId="6B0C49BB" w14:textId="0F5A9408" w:rsidR="00712F33" w:rsidRDefault="00CC6ECC"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The assumption</w:t>
      </w:r>
      <w:r w:rsidR="00BE32FB">
        <w:rPr>
          <w:rFonts w:asciiTheme="minorHAnsi" w:hAnsiTheme="minorHAnsi" w:cstheme="minorHAnsi"/>
          <w:sz w:val="22"/>
          <w:shd w:val="clear" w:color="auto" w:fill="FFFFFF"/>
        </w:rPr>
        <w:t xml:space="preserve"> of a sterile intrauterine environment</w:t>
      </w:r>
      <w:r w:rsidRPr="00BC6DB1">
        <w:rPr>
          <w:rFonts w:asciiTheme="minorHAnsi" w:hAnsiTheme="minorHAnsi" w:cstheme="minorHAnsi"/>
          <w:sz w:val="22"/>
          <w:shd w:val="clear" w:color="auto" w:fill="FFFFFF"/>
        </w:rPr>
        <w:t xml:space="preserve"> remained </w:t>
      </w:r>
      <w:r w:rsidR="00BE32FB">
        <w:rPr>
          <w:rFonts w:asciiTheme="minorHAnsi" w:hAnsiTheme="minorHAnsi" w:cstheme="minorHAnsi"/>
          <w:sz w:val="22"/>
          <w:shd w:val="clear" w:color="auto" w:fill="FFFFFF"/>
        </w:rPr>
        <w:t xml:space="preserve">largely unacknowledged, but was not </w:t>
      </w:r>
      <w:r w:rsidRPr="00BC6DB1">
        <w:rPr>
          <w:rFonts w:asciiTheme="minorHAnsi" w:hAnsiTheme="minorHAnsi" w:cstheme="minorHAnsi"/>
          <w:sz w:val="22"/>
          <w:shd w:val="clear" w:color="auto" w:fill="FFFFFF"/>
        </w:rPr>
        <w:t>unchallenged</w:t>
      </w:r>
      <w:r w:rsidR="00BE32FB">
        <w:rPr>
          <w:rFonts w:asciiTheme="minorHAnsi" w:hAnsiTheme="minorHAnsi" w:cstheme="minorHAnsi"/>
          <w:sz w:val="22"/>
          <w:shd w:val="clear" w:color="auto" w:fill="FFFFFF"/>
        </w:rPr>
        <w:t>. E</w:t>
      </w:r>
      <w:r w:rsidRPr="00BC6DB1">
        <w:rPr>
          <w:rFonts w:asciiTheme="minorHAnsi" w:hAnsiTheme="minorHAnsi" w:cstheme="minorHAnsi"/>
          <w:sz w:val="22"/>
          <w:shd w:val="clear" w:color="auto" w:fill="FFFFFF"/>
        </w:rPr>
        <w:t xml:space="preserve">vidence </w:t>
      </w:r>
      <w:r w:rsidR="000D1B8F" w:rsidRPr="00BC6DB1">
        <w:rPr>
          <w:rFonts w:asciiTheme="minorHAnsi" w:hAnsiTheme="minorHAnsi" w:cstheme="minorHAnsi"/>
          <w:sz w:val="22"/>
          <w:shd w:val="clear" w:color="auto" w:fill="FFFFFF"/>
        </w:rPr>
        <w:t>accumulated</w:t>
      </w:r>
      <w:r w:rsidRPr="00BC6DB1">
        <w:rPr>
          <w:rFonts w:asciiTheme="minorHAnsi" w:hAnsiTheme="minorHAnsi" w:cstheme="minorHAnsi"/>
          <w:sz w:val="22"/>
          <w:shd w:val="clear" w:color="auto" w:fill="FFFFFF"/>
        </w:rPr>
        <w:t xml:space="preserve"> supporting the existence of a </w:t>
      </w:r>
      <w:r w:rsidR="00EE07C5" w:rsidRPr="00BC6DB1">
        <w:rPr>
          <w:rFonts w:asciiTheme="minorHAnsi" w:hAnsiTheme="minorHAnsi" w:cstheme="minorHAnsi"/>
          <w:sz w:val="22"/>
          <w:shd w:val="clear" w:color="auto" w:fill="FFFFFF"/>
        </w:rPr>
        <w:t>sparse but consistently-present</w:t>
      </w:r>
      <w:r w:rsidRPr="00BC6DB1">
        <w:rPr>
          <w:rFonts w:asciiTheme="minorHAnsi" w:hAnsiTheme="minorHAnsi" w:cstheme="minorHAnsi"/>
          <w:sz w:val="22"/>
          <w:shd w:val="clear" w:color="auto" w:fill="FFFFFF"/>
        </w:rPr>
        <w:t xml:space="preserve"> microbiome in the </w:t>
      </w:r>
      <w:r w:rsidR="00F647CD" w:rsidRPr="00BC6DB1">
        <w:rPr>
          <w:rFonts w:asciiTheme="minorHAnsi" w:hAnsiTheme="minorHAnsi" w:cstheme="minorHAnsi"/>
          <w:sz w:val="22"/>
          <w:shd w:val="clear" w:color="auto" w:fill="FFFFFF"/>
        </w:rPr>
        <w:t>intrauterine environment</w:t>
      </w:r>
      <w:r w:rsidR="003F0870" w:rsidRPr="00BC6DB1">
        <w:rPr>
          <w:rFonts w:asciiTheme="minorHAnsi" w:hAnsiTheme="minorHAnsi" w:cstheme="minorHAnsi"/>
          <w:sz w:val="22"/>
          <w:shd w:val="clear" w:color="auto" w:fill="FFFFFF"/>
        </w:rPr>
        <w:t xml:space="preserve"> of mammals</w:t>
      </w:r>
      <w:r w:rsidR="0052530D" w:rsidRPr="00BC6DB1">
        <w:rPr>
          <w:rFonts w:asciiTheme="minorHAnsi" w:hAnsiTheme="minorHAnsi" w:cstheme="minorHAnsi"/>
          <w:sz w:val="22"/>
          <w:shd w:val="clear" w:color="auto" w:fill="FFFFFF"/>
        </w:rPr>
        <w:t xml:space="preserve"> during pregnancy</w:t>
      </w:r>
      <w:r w:rsidR="000D1B8F"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8/jb.13.1.1-71.1927","ISSN":"0021-9193","author":[{"dropping-particle":"","family":"Burrage","given":"Severance","non-dropping-particle":"","parse-names":false,"suffix":""}],"container-title":"Twenty-eighth Annual Meeting of the Society of American Bacteriologists, Journal of Bacteriology","id":"ITEM-1","issue":"1","issued":{"date-parts":[["1926"]]},"page":"1-71","title":"Bacteria in the supposedly sterile meconium","type":"paper-conference","volume":"13"},"uris":["http://www.mendeley.com/documents/?uuid=44817ed8-ff25-4a39-8e84-3db58b5d644f"]},{"id":"ITEM-2","itemData":{"DOI":"10.1001/archpedi.1934.01960130103007","author":[{"dropping-particle":"","family":"Hall","given":"Ivan C.","non-dropping-particle":"","parse-names":false,"suffix":""},{"dropping-particle":"","family":"O'Toole","given":"Elizabeth","non-dropping-particle":"","parse-names":false,"suffix":""}],"container-title":"Am J Dis Child","id":"ITEM-2","issue":"6","issued":{"date-parts":[["1934"]]},"page":"1279-1285","title":"Bacterial flora of first specimens of meconium passed by fifty newborn infants","type":"article-journal","volume":"47"},"uris":["http://www.mendeley.com/documents/?uuid=23985c92-4179-42be-8f6d-4c36c042c575"]},{"id":"ITEM-3","itemData":{"DOI":"10.1016/S0022-3476(36)80069-9","abstract":"In three of twenty-nine specimens of meconium collected within thirtyminutes after delivery, bacteria were demonstrated by plating methods. These three positive cases indicate that prenatal bacterial invasion of the intestinal tract does occur in a small percentage of cases. Some of the positive results obtained by enrichment might be invalidated by the failure to sterilize thoroughly the skin surrounding the anus, but a large number with corresponding sterile skin cultures, or skin cultures showing other bacterial species than in the meconium, indicated that a few organisms were present in the meconium at birth in about 36 per cent of this series of sixty-four specimens.","author":[{"dropping-particle":"","family":"Snyder","given":"Marshall L.","non-dropping-particle":"","parse-names":false,"suffix":""}],"container-title":"Journal of Pediatrics","id":"ITEM-3","issue":"5","issued":{"date-parts":[["1936"]]},"page":"624-632","title":"The bacterial flora of meconium specimenscollected from sixty-four infants within four hours after delivery","type":"article-journal","volume":"9"},"uris":["http://www.mendeley.com/documents/?uuid=6b1dfe56-2e75-4824-8135-61089e5c4068"]},{"id":"ITEM-4","itemData":{"PMID":"6817588","abstract":"Cultures for aerobic bacteria were prepared from 353 placentas. Specimens were taken from the chorion after removing the amnion. The specimens were immersed into Stuart transport medium. Microscopic examination of the placenta and cultures from the throat and ear of newborns were also done. The rate of positive bacterial cultures was 16%. Chorioamnionitis was found in 15%. The proportion of chorioamnionitis caused by aerobic bacteria was 44%. The rate of positive bacterial cultures from the placenta in the group of newborns with clinical signs of intrauterine infection was 63%. Bacteria can be present on the chorionic plate without any histological evidence of chorioamnionitis. Bacteriological examination of the placenta is therefore mandatory when amniotic fluid infection is suspected.","author":[{"dropping-particle":"","family":"Kovalovszki","given":"L.","non-dropping-particle":"","parse-names":false,"suffix":""}],"container-title":"Acta paediatrica Academiae Scientiarum Hungaricae","id":"ITEM-4","issue":"3","issued":{"date-parts":[["1982"]]},"page":"357-360","title":"Isolation of aerobic bacteria from the placenta","type":"article-journal","volume":"23"},"uris":["http://www.mendeley.com/documents/?uuid=015b380c-3dee-4093-936d-8b92d308b08e"]},{"id":"ITEM-5","itemData":{"ISSN":"10647449","PMID":"9195088","abstract":"OBJECTIVE: To determine the rate of amniotic fluid (AF) infection in preterm labor patients with negative AF cultures, using bacterial ribosomal RNA polymerase chain reaction (rRNA PCR). STUDY DESIGN: 70 preterm labor patients with intact membranes at 22-34 weeks gestation had AF collected by amniocenlesis for culture and interleukin-6 (IL-6) enzyme immunoassay. AF bacterial rRNA PCR for 17 patients with positive cultures were compared with 14 patients with negative cultures and IL-6&gt;2000 pg/ml and 39 patients with negative cultures and low AF IL-6. Kruskal-Wallis ANOVA and paired Mann-Whitney tests with Bonferroni correction were used to examine differences between culture, -culture/+PCR, and -culture/-PCR groups. RESULTS: Bacterial rRNA PCR was positive in 15(88%) of 17 patients with positive cultures. 5(36%) of 14 patients with negative cultures and high IL-6. and 1(3%) of 39 patients with negative cultures and low IL-6 (p&lt;0.00001,χ2). Median (95%CI) cytokine levels, days to delivery and birthweights are summarized: +AF Culture (N=17) -Culture/+PCR (N=6) -Culture/-PCR (N=47) Median (95% CI) Median (95% CI) Median (95% CI) IL-6(pg/ml) 25.800 (5,966-46,400) 11,958 (470-49,800) 190 (&lt;70-267)TNF-α (pg/ml) 876 (119-1101) 548 (&lt;6-7249) &lt;6 (&lt;6)Days to Delivery 1 (1-2) 1.5 (1-3) 19 (13-25)Birthweight (g) 900 (780-1542) 1679 (662-2307) 2695 (2362-2864)Kruskal-Wallis ANOVA p&lt;0.0001 ; paired Mann-Whitney p &lt;0.05 for difference between - culture/ +PCR and -cultureAPCR groups. CONCLUSIONS: PCR detects AF bacteria in 36% of patients with negative cultures and IL-6 levels &gt; 2000 pg/ml. Cytokine levels and pregnancy outcomes are similar in the +culture and -culture/+PCR groups. The association between AF infection and preterm labor may be underestimated by AF culture.","author":[{"dropping-particle":"","family":"Hitti","given":"J.","non-dropping-particle":"","parse-names":false,"suffix":""},{"dropping-particle":"","family":"Riley","given":"D.","non-dropping-particle":"","parse-names":false,"suffix":""},{"dropping-particle":"","family":"Krohn","given":"M. A.","non-dropping-particle":"","parse-names":false,"suffix":""},{"dropping-particle":"","family":"Hillier","given":"S. L.","non-dropping-particle":"","parse-names":false,"suffix":""},{"dropping-particle":"","family":"Agnew","given":"K.","non-dropping-particle":"","parse-names":false,"suffix":""},{"dropping-particle":"","family":"Krieger","given":"J.","non-dropping-particle":"","parse-names":false,"suffix":""},{"dropping-particle":"","family":"Eschenbach","given":"D. A.","non-dropping-particle":"","parse-names":false,"suffix":""}],"container-title":"Infectious Diseases in Obstetrics and Gynecology","id":"ITEM-5","issue":"1","issued":{"date-parts":[["1997"]]},"page":"48-49","title":"Broad-spectrum bacterial ribosomal rna polymerase chain reaction for the detection of amniotic fluid infection among women in preterm labor","type":"article-journal","volume":"4"},"uris":["http://www.mendeley.com/documents/?uuid=49ded4f4-d0bb-4f2e-ae6c-a80cd5dfc43a"]},{"id":"ITEM-6","itemData":{"DOI":"10.1055/s-2004-831884","ISSN":"07351631","PMID":"15311367","abstract":"Our objective was to identify bacterial species present in culture-negative but 16S rDNA-positive amniotic fluid samples from women in preterm labor. Amniotic fluid from 69 women in preterm labor was cultured and examined for the proinflammatory cytokine interleukin-6 (IL-6). Polymerase chain reaction technology was used to detect highly conserved bacterial ribosomal DNA sequences (16S rDNAs). As previously reported, 16S rDNAs were identified in 15 (94%) of 16 culture-positive amniotic fluid samples, in 5 (36%) of 14 culture-negative samples with elevated IL-6, and in 1 (3%) of 39 culture-negative samples with low IL-6 levels. Direct sequencing was performed of 16S rDNAs from the 5 culture-negative amniotic fluid specimens with elevated IL-6, followed by database searches and phylogenetic analyses. The bacterial sequences identified included: two Leptotrichia sanguinegens, one human oral bacterium A33, one Fusobacterium nucleatum, and one Ureaplasma urealyticum. Identification and sequencing of 16S rDNAs in amniotic fluid is a promising technique to identify bacterial species associated with elevated IL-6 levels in culture-negative amniotic fluid that may contribute to the etiology of premature labor.","author":[{"dropping-particle":"","family":"Gardella","given":"Carolyn","non-dropping-particle":"","parse-names":false,"suffix":""},{"dropping-particle":"","family":"Riley","given":"Donald E.","non-dropping-particle":"","parse-names":false,"suffix":""},{"dropping-particle":"","family":"Hitti","given":"Jane","non-dropping-particle":"","parse-names":false,"suffix":""},{"dropping-particle":"","family":"Agnew","given":"Kathy","non-dropping-particle":"","parse-names":false,"suffix":""},{"dropping-particle":"","family":"Krieger","given":"John N.","non-dropping-particle":"","parse-names":false,"suffix":""},{"dropping-particle":"","family":"Eschenbach","given":"David","non-dropping-particle":"","parse-names":false,"suffix":""}],"container-title":"American Journal of Perinatology","id":"ITEM-6","issue":"6","issued":{"date-parts":[["2004"]]},"page":"319-323","title":"Identification and sequencing of bacterial rDNAs in culture-negative amniotic fluid from women in premature labor","type":"article-journal","volume":"21"},"uris":["http://www.mendeley.com/documents/?uuid=c6321aac-ba1e-46e3-a0e9-dacc333a47e9"]},{"id":"ITEM-7","itemData":{"DOI":"10.1902/jop.2007.060368","ISSN":"0022-3492","PMID":"17608580","abstract":"Background: Epidemiologic and randomized controlled studies have shown that periodontal diseases may be associated with preterm labor and delivery of infants with low birth weights. The purpose of the present study was to determine the presence of microbial invasion of the amniotic cavity by periodontopathic bacteria in pregnant women with a diagnosis of threatened premature labor. Methods: A periodontal examination and collection of amniotic fluid and subgingival plaque samples were performed on women identified as having threatened premature labor (preterm premature rupture of membranes without clinical infection or labor and preterm labor with intact membranes) and a gestational age ranging between 24 and 34 weeks. Samples collected from amniotic fluid and from the four deepest periodontal pockets in each patient were pooled in prereduced transport fluid and cultured. Porphyromonas gingivalis was identified primarily by colony morphology under stereoscopic microscope and rapid biochemical tests. Amniotic fluid or plaque samples were homogenized, DNA was extracted, and polymerase chain reaction (PCR) amplification of 16S rRNA with specific and universal primers was carried out. Results: Twenty-six women with threatened premature labor were included: eight with preterm premature rupture of membranes and 18 with preterm labor with intact membranes. Eight women presented with gingivitis, 12 with chronic periodontitis, and six without periodontal disease. Microbial invasion of the amniotic cavity as detected by P. gingivalis PCR was 30.8% (eight of 26 patients). In these eight patients, P. gingivalis was present in both the subgingival samples and the respective amniotic fluid sample. Conclusion: The presence of microbial invasion of the amniotic cavity by P. gingivalis could indicate a role for periodontal pathogenic bacteria in pregnant women with a diagnosis of threatened premature labor.","author":[{"dropping-particle":"","family":"León","given":"Rubén","non-dropping-particle":"","parse-names":false,"suffix":""},{"dropping-particle":"","family":"Silva","given":"Nora","non-dropping-particle":"","parse-names":false,"suffix":""},{"dropping-particle":"","family":"Ovalle","given":"Alfredo","non-dropping-particle":"","parse-names":false,"suffix":""},{"dropping-particle":"","family":"Chaparro","given":"Alejandra","non-dropping-particle":"","parse-names":false,"suffix":""},{"dropping-particle":"","family":"Ahumada","given":"Alexis","non-dropping-particle":"","parse-names":false,"suffix":""},{"dropping-particle":"","family":"Gajardo","given":"Marta","non-dropping-particle":"","parse-names":false,"suffix":""},{"dropping-particle":"","family":"Martinez","given":"Maria","non-dropping-particle":"","parse-names":false,"suffix":""},{"dropping-particle":"","family":"Gamonal","given":"Jorge","non-dropping-particle":"","parse-names":false,"suffix":""}],"container-title":"Journal of Periodontology","id":"ITEM-7","issue":"7","issued":{"date-parts":[["2007"]]},"page":"1249-1255","title":"Detection of Porphyromonas gingivalis in the amniotic fluid in pregnant women with a diagnosis of threatened premature labor","type":"article-journal","volume":"78"},"uris":["http://www.mendeley.com/documents/?uuid=8abc9882-d5c4-4c09-abd3-ce591539caed"]},{"id":"ITEM-8","itemData":{"DOI":"10.1097/01.AOG.0000255663.47512.23","ISSN":"00297844","PMID":"17329528","abstract":"OBJECTIVE: To evaluate the ability of microbiologic and pathologic examination of the placenta to accurately diagnose intraamniotic infection and inflammation. METHODS: One hundred eighty-three women with a clinically indicated amniocentesis were enrolled prospectively. We applied our analysis to 56 women with evidence of preterm labor or preterm premature rupture of membranes who delivered within 48 hours of amniotic fluid testing results. Twenty-three patients, assessed for fetal lung maturity in the third trimester, served as controls. Amniotic fluid was cultured for aerobic, anaerobic, Ureaplasma, and Mycoplasma species. We used mass spectrometry to assess the degree of intraamniotic inflammation (Mass Restricted scoring). After delivery, microbiologic and histologic studies of the placenta were performed. These results were interpreted in comparison with the direct microbiologic and inflammatory analysis of the amniotic fluid. A sample size of 45 patients was required to show a test accuracy of 80% or more. RESULTS: Ninety-two percent of women with positive amniotic fluid cultures tested with at least one positive placenta culture. Eighty percent of women who had negative amniotic fluid cultures also tested with a positive placenta culture. The accuracy of placental cultures in predicting amniotic fluid infection varied from 44% to 57%. Placental pathology showed an accuracy of only 58% in diagnosing intraamniotic inflammation. CONCLUSION: Placental microbiologic and histologic studies poorly reflect the infectious and inflammatory status of the amniotic fluid. Results of such studies should be interpreted with caution in the management and future counseling of women with preterm labor or preterm premature rupture of membranes. © 2007 The American College of Obstetricians and Gynecologists.","author":[{"dropping-particle":"","family":"Pettker","given":"Christian M.","non-dropping-particle":"","parse-names":false,"suffix":""},{"dropping-particle":"","family":"Buhimschi","given":"Irina A.","non-dropping-particle":"","parse-names":false,"suffix":""},{"dropping-particle":"","family":"Magloire","given":"Lissa K.","non-dropping-particle":"","parse-names":false,"suffix":""},{"dropping-particle":"","family":"Sfakianaki","given":"Anna K.","non-dropping-particle":"","parse-names":false,"suffix":""},{"dropping-particle":"","family":"Hamar","given":"Benjamin D.","non-dropping-particle":"","parse-names":false,"suffix":""},{"dropping-particle":"","family":"Buhimschi","given":"Catalin S.","non-dropping-particle":"","parse-names":false,"suffix":""}],"container-title":"Obstetrics and Gynecology","id":"ITEM-8","issue":"3","issued":{"date-parts":[["2007"]]},"page":"739-749","title":"Value of placental microbial evaluation in diagnosing intra-amniotic infection","type":"article-journal","volume":"109"},"uris":["http://www.mendeley.com/documents/?uuid=4dc6eca3-8324-40f1-aa7e-ba212160a0ed"]},{"id":"ITEM-9","itemData":{"DOI":"10.1016/j.ajog.2007.05.044","ISSN":"00029378","PMID":"18166321","abstract":"Objective: The objective of the study was to quantify and identify aerobic and anaerobic bacteria as well as Mycoplasma and Ureaplasma in the chorionic parenchyma. Study Design: A sample of the chorionic parenchyma from neonates delivered between 23-27 completed weeks was cultured and tested by polymerase chain reaction (PCR) methods using universal bacterial primers for the presence of bacteria and mycoplasmas. Results: The culture positive rate was higher for vaginal deliveries (333/489; 68%) than for cesarean sections (363/876; 41%). Thirty percent of all culture-positive samples had only aerobic bacteria, 21% of the samples had only anaerobic bacteria, and 9% of the samples had only Mycoplasma/Ureaplasma. The mean concentration of Mycoplasma/Ureaplasma (4.00 ± 1.11 log10 CFU/g) was significantly higher (P &lt; .001) than the total count of either aerobes (3.24 ± 1.12 log10 CFU/g) or anaerobes (2.89 ± 0.99 log10 CFU/g). Staphylococcus sp. and Corynebacterium sp. as well as organisms associated with bacterial vaginosis were the most frequently recovered. A PCR product was not detected from either randomly selected or known culture-positive samples. Conclusion: Approximately half of second-trimester placentas harbor organisms within the chorionic plate. The chorion parenchyma appears to harbor constituents that prevent the identification of bacterial deoxyribonucleic acid by PCR methods. © 2008 Mosby, Inc. All rights reserved.","author":[{"dropping-particle":"","family":"Onderdonk","given":"Andrew B.","non-dropping-particle":"","parse-names":false,"suffix":""},{"dropping-particle":"","family":"Delaney","given":"Mary L.","non-dropping-particle":"","parse-names":false,"suffix":""},{"dropping-particle":"","family":"DuBois","given":"Andrea M.","non-dropping-particle":"","parse-names":false,"suffix":""},{"dropping-particle":"","family":"Allred","given":"Elizabeth N.","non-dropping-particle":"","parse-names":false,"suffix":""},{"dropping-particle":"","family":"Leviton","given":"Alan","non-dropping-particle":"","parse-names":false,"suffix":""}],"container-title":"American Journal of Obstetrics and Gynecology","id":"ITEM-9","issue":"1","issued":{"date-parts":[["2008"]]},"page":"110.e1-110.e7","title":"Detection of bacteria in placental tissues obtained from extremely low gestational age neonates","type":"article-journal","volume":"198"},"uris":["http://www.mendeley.com/documents/?uuid=e88a3bb0-1d3a-43d7-bb8a-d5dfa7f2abc7"]},{"id":"ITEM-10","itemData":{"DOI":"10.1371/journal.pone.0003056","ISSN":"19326203","PMID":"18725970","abstract":"Background: Preterm delivery causes substantial neonatal mortality and morbidity. Unrecognized intra-amniotic infections caused by cultivation-resistant microbes may play a role. Molecular methods can detect, characterize and quantify microbes independently of traditional culture techniques. However, molecular studies that define the diversity and abundance of microbes invading the amniotic cavity, and evaluate their clinical significance within a causal framework, are lacking. Methods and Findings: In parallel with culture, we used broad-range end-point and real-time PCR assays to amplify, identify and quantify ribosomal DNA (rDNA) of bacteria, fungi and archaea from amniotic fluid of 166 women in preterm labor with intact membranes. We sequenced up to 24 rRNA clones per positive specimen and assigned taxonomic designations to approximately the species level. Microbial prevalence, diversity and abundance were correlated with host inflammation and with gestational and neonatal outcomes. Study subjects who delivered at term served as controls. The combined use of molecular and culture methods revealed a greater prevalence (15% of subjects) and diversity (18 taxa) of microbes in amniotic fluid than did culture alone (9.6% of subjects; 11 taxa). The taxa detected only by PCR included a related group of fastidious bacteria, comprised of Sneathia sanguinegens, Leptotrichia amnionii and an unassigned, uncultivated, and previously-uncharacterized bacterium; one or more members of this group were detected in 25% of positive specimens. A positive PCR was associated with histologic chorioamnionitis (adjusted odds ratio [OR] 20; 95% CI, 2.4 to 172), and funisitis (adjusted OR 18; 95% CI, 3.1 to 99). The positive predictive value of PCR for preterm delivery was 100 percent. A temporal association between a positive PCR and delivery was supported by a shortened amniocentesis-to-delivery interval (adjusted hazard ratio 4.6; 95% CI, 2.2 to 9.5). A dose-response association was demonstrated between bacterial rDNA abundance and gestational age at delivery (r2 = 0.42; P,0.002). Conclusions: The amniotic cavity of women in preterm labor harbors DNA from a greater diversity of microbes than previously suspected, including as-yet uncultivated, previously-uncharacterized taxa. The strength, temporality and gradient with which these microbial sequence types are associated with preterm delivery support a causal relationship.","author":[{"dropping-particle":"","family":"DiGiulio","given":"Daniel B.","non-dropping-particle":"","parse-names":false,"suffix":""},{"dropping-particle":"","family":"Romero","given":"Roberto","non-dropping-particle":"","parse-names":false,"suffix":""},{"dropping-particle":"","family":"Amogan","given":"Harold P.","non-dropping-particle":"","parse-names":false,"suffix":""},{"dropping-particle":"","family":"Kusanovic","given":"Juan Pedro","non-dropping-particle":"","parse-names":false,"suffix":""},{"dropping-particle":"","family":"Bik","given":"Elisabeth M.","non-dropping-particle":"","parse-names":false,"suffix":""},{"dropping-particle":"","family":"Gotsch","given":"Francesca","non-dropping-particle":"","parse-names":false,"suffix":""},{"dropping-particle":"","family":"Kim","given":"Chong Jai","non-dropping-particle":"","parse-names":false,"suffix":""},{"dropping-particle":"","family":"Erez","given":"Offer","non-dropping-particle":"","parse-names":false,"suffix":""},{"dropping-particle":"","family":"Edwin","given":"Sam","non-dropping-particle":"","parse-names":false,"suffix":""},{"dropping-particle":"","family":"Relman","given":"David A.","non-dropping-particle":"","parse-names":false,"suffix":""}],"container-title":"PLoS ONE","id":"ITEM-10","issue":"8","issued":{"date-parts":[["2008"]]},"page":"1-10","title":"Microbial prevalence, diversity and abundance in amniotic fluid during preterm labor: A molecular and culture-based investigation","type":"article-journal","volume":"3"},"uris":["http://www.mendeley.com/documents/?uuid=cc8ae2fb-7190-4b4a-9185-88ff5b47a7c0"]},{"id":"ITEM-11","itemData":{"DOI":"10.1016/j.resmic.2007.12.007","ISSN":"09232508","PMID":"18281199","abstract":"In a previous study, bacteria were able to be isolated from umbilical cord blood of healthy neonates and from murine amniotic fluid obtained by caesarean section. This suggested that term fetuses are not completely sterile and that a prenatal mother-to-child efflux of commensal bacteria may exist. Therefore, the presence of such bacteria in meconium of 21 healthy neonates was investigated. The identified isolates belonged predominantly to the genuses Enterococcus and Staphylococcus. Later, a group of pregnant mice were orally inoculated with a genetically labelled E. fecium strain previously isolated from breast milk of a healthy woman. The labelled strain could be isolated and PCR-detected from meconium of the inoculated animals obtained by caesarean section one day before the predicted date of labor. In contrast, it could not be detected in samples obtained from a non-inoculated control group. © 2008 Elsevier Masson SAS. All rights reserved.","author":[{"dropping-particle":"","family":"Jiménez","given":"Esther","non-dropping-particle":"","parse-names":false,"suffix":""},{"dropping-particle":"","family":"Marín","given":"María L.","non-dropping-particle":"","parse-names":false,"suffix":""},{"dropping-particle":"","family":"Martín","given":"Rocío","non-dropping-particle":"","parse-names":false,"suffix":""},{"dropping-particle":"","family":"Odriozola","given":"Juan M.","non-dropping-particle":"","parse-names":false,"suffix":""},{"dropping-particle":"","family":"Olivares","given":"Mónica","non-dropping-particle":"","parse-names":false,"suffix":""},{"dropping-particle":"","family":"Xaus","given":"Jordi","non-dropping-particle":"","parse-names":false,"suffix":""},{"dropping-particle":"","family":"Fernández","given":"Leonides","non-dropping-particle":"","parse-names":false,"suffix":""},{"dropping-particle":"","family":"Rodríguez","given":"Juan M.","non-dropping-particle":"","parse-names":false,"suffix":""}],"container-title":"Research in Microbiology","id":"ITEM-11","issue":"3","issued":{"date-parts":[["2008"]]},"page":"187-193","title":"Is meconium from healthy newborns actually sterile?","type":"article-journal","volume":"159"},"uris":["http://www.mendeley.com/documents/?uuid=f6ff3b8b-7b53-4378-8d47-3b2efafa9eea"]},{"id":"ITEM-12","itemData":{"DOI":"10.1111/j.1472-765X.2008.02475.x","ISSN":"02668254","PMID":"19018955","abstract":"Aims: Bifidobacteria and lactobacilli are part of the human normal intestinal microbiota and may possibly be transferred to the placenta. It was hypothesized that intestinal bacteria or their components are present in the placenta and that the foetus may be exposed to them. We investigated the presence of bifidobacteria and lactobacilli and their DNA in the human placenta. Methods and Results: We studied 34 human placentae (25 vaginal and nine caesarean deliveries) for the presence Bifidobacterium spp. and Lactobacillus rhamnosus. Cultivation was used for the detection of viable cells and genus and species-specific PCR for the detection of DNA. No bifidobacteria or lactobacilli were found by cultivation. Bifidobacterial DNA was detected in 33 and L. rhamnosus DNA in 31 placenta samples. Conclusions: DNA from intestinal bacteria was found in most placenta samples. The results suggest that horizontal transfer of bacterial DNA from mother to foetus may occur via placenta. Significance and Impact of the Study: Bacterial DNA contains unmethylated CpG oligodeoxynucleotide motifs which induce immune effects. Specific CpG motifs activate Toll-like receptor 9 and subsequently trigger Th-1-type immune responses. Although the newborn infant is considered immunologically immature, exposure by bacterial DNA may programme the infant's immune development during foetal life earlier than previously considered. © 2008 The Society for Applied Microbiology.","author":[{"dropping-particle":"","family":"Satokari","given":"R.","non-dropping-particle":"","parse-names":false,"suffix":""},{"dropping-particle":"","family":"Grönroos","given":"T.","non-dropping-particle":"","parse-names":false,"suffix":""},{"dropping-particle":"","family":"Laitinen","given":"K.","non-dropping-particle":"","parse-names":false,"suffix":""},{"dropping-particle":"","family":"Salminen","given":"S.","non-dropping-particle":"","parse-names":false,"suffix":""},{"dropping-particle":"","family":"Isolauri","given":"E.","non-dropping-particle":"","parse-names":false,"suffix":""}],"container-title":"Letters in Applied Microbiology","id":"ITEM-12","issue":"1","issued":{"date-parts":[["2009"]]},"page":"8-12","title":"Bifidobacterium and Lactobacillus DNA in the human placenta","type":"article-journal","volume":"48"},"uris":["http://www.mendeley.com/documents/?uuid=c269a04c-ebfa-48fe-8733-2fadb3e25462"]},{"id":"ITEM-13","itemData":{"DOI":"10.1128/IAI.01395-09","ISSN":"00199567","PMID":"20123706","abstract":"Microbial infection of the intrauterine environment is a major cause of preterm birth. The current paradigm indicates that intrauterine infections predominantly originate from the vaginal tract, with the organisms ascending into the sterile uterus. With the improvements in technology, an increasing number of bacterial species have been identified in intrauterine infections that do not belong to the vaginal microflora. We have demonstrated previously that intrauterine infections can originate from the oral cavity following hematogenous transmission. In this study, we begin to systemically examine what proportion of the oral microbiome can translocate to the placenta. Pooled saliva and pooled subgingival plaque samples were injected into pregnant mice through tail veins to mimic bacteremia, which occurs frequently during periodontal infections. The microbial species colonizing the murine placenta were detected using 16S rRNA gene-based PCR and clone analysis. A diverse group of bacterial species were identified, many of which have been associated with adverse pregnancy outcomes in humans although their sources of infection were not determined. Interestingly, the majority of these species were oral commensal organisms. This may be due to a dose effect but may also indicate a unique role of commensal species in intrauterine infection. In addition, a number of species were selectively \"enriched\" during the translocation, with a higher prevalence in the placenta than in the pooled saliva or subgingival plaque samples. These observations indicate that the placental translocation was species specific. This study provides the first insight into the diversity of oral bacteria associated with intrauterine infection. Copyright © 2010, American Society for Microbiology. All Rights Reserved.","author":[{"dropping-particle":"","family":"Fardini","given":"Yann","non-dropping-particle":"","parse-names":false,"suffix":""},{"dropping-particle":"","family":"Chung","given":"Peter","non-dropping-particle":"","parse-names":false,"suffix":""},{"dropping-particle":"","family":"Dumm","given":"Rochelle","non-dropping-particle":"","parse-names":false,"suffix":""},{"dropping-particle":"","family":"Joshi","given":"Nishiant","non-dropping-particle":"","parse-names":false,"suffix":""},{"dropping-particle":"","family":"Han","given":"Yiping W.","non-dropping-particle":"","parse-names":false,"suffix":""}],"container-title":"Infection and Immunity","id":"ITEM-13","issue":"4","issued":{"date-parts":[["2010"]]},"page":"1789-1796","title":"Transmission of diverse oral bacteria to murine placenta: Evidence for the oral microbiome as a potential source of intrauterine infection","type":"article-journal","volume":"78"},"uris":["http://www.mendeley.com/documents/?uuid=094a714d-8c6d-4a20-8fba-4ee90d9b23c6"]},{"id":"ITEM-14","itemData":{"DOI":"10.1111/j.1600-0897.2010.00830.x","ISBN":"1938131290","PMID":"20331587","abstract":"PROBLEM: The role played by microbial invasion of the amniotic cavity (MIAC) in preterm pre-labor rupture of membranes (pPROM) is inadequately characterized, in part because of reliance on cultivation-based methods. METHOD OF STUDY: Amniotic fluid from 204 subjects with pPROM was analyzed with both cultivation and molecular methods in a retrospective cohort study. Broad-range and group-specific polymerase chain reaction (PCR) assays targeted small subunit ribosomal DNA (rDNA), or other gene sequences, from bacteria, fungi, and archaea. Results were correlated with measurements of host inflammation, as well as pregnancy and perinatal outcomes. RESULTS: The prevalence of MIAC was 34% (70/204) by culture, 45% (92/204) by PCR, and 50% (101/204) by both methods combined. The number of bacterial species revealed by PCR (44 species-level phylotypes) was greater than that by culture (14 species) and included as-yet uncultivated taxa. Some taxa detected by PCR have been previously associated with the gastrointestinal tract (e.g., Coprobacillus sp.), the mouth (e.g., Rothia dentocariosa), or the vagina in the setting of bacterial vaginosis (e.g., Atopobium vaginae). The relative risk for histologic chorioamnionitis was 2.1 for a positive PCR [95% confidence interval (CI), 1.4-3.0] and 2.0 for a positive culture (95% CI, 1.4-2.7). Bacterial rDNA abundance exhibited a dose relationship with gestational age at delivery (R(2) = 0.26; P &lt; 0.01). A positive PCR was associated with lower mean birthweight, and with higher rates of respiratory distress syndrome and necrotizing enterocolitis (P &lt; 0.05 for each outcome). CONCLUSION: MIAC in pPROM is more common than previously recognized and is associated in some cases with uncultivated taxa, some of which are typically associated with the gastrointestinal tract. The detection of MIAC by molecular methods has clinical significance.","author":[{"dropping-particle":"","family":"DiGiulio","given":"DB","non-dropping-particle":"","parse-names":false,"suffix":""},{"dropping-particle":"","family":"Romero","given":"R","non-dropping-particle":"","parse-names":false,"suffix":""},{"dropping-particle":"","family":"Kusanovic","given":"JP","non-dropping-particle":"","parse-names":false,"suffix":""},{"dropping-particle":"","family":"Gómez","given":"R","non-dropping-particle":"","parse-names":false,"suffix":""},{"dropping-particle":"","family":"Kim","given":"CJ","non-dropping-particle":"","parse-names":false,"suffix":""},{"dropping-particle":"","family":"Seok","given":"KS","non-dropping-particle":"","parse-names":false,"suffix":""},{"dropping-particle":"","family":"Gotsch","given":"F","non-dropping-particle":"","parse-names":false,"suffix":""},{"dropping-particle":"","family":"Mazaki-Tovi","given":"S","non-dropping-particle":"","parse-names":false,"suffix":""},{"dropping-particle":"","family":"Vaisbuch","given":"E","non-dropping-particle":"","parse-names":false,"suffix":""},{"dropping-particle":"","family":"Sanders","given":"K","non-dropping-particle":"","parse-names":false,"suffix":""},{"dropping-particle":"","family":"Bik","given":"EM","non-dropping-particle":"","parse-names":false,"suffix":""},{"dropping-particle":"","family":"Chaiworapongsa","given":"T","non-dropping-particle":"","parse-names":false,"suffix":""},{"dropping-particle":"","family":"Oyarzún","given":"E","non-dropping-particle":"","parse-names":false,"suffix":""},{"dropping-particle":"","family":"Relman","given":"DA","non-dropping-particle":"","parse-names":false,"suffix":""}],"container-title":"Am J Reprod Immunol","id":"ITEM-14","issue":"1","issued":{"date-parts":[["2010"]]},"page":"38-57","title":"Prevalence and diversity of microbes in the amniotic fluid, the fetal inflammatory response, and pregnancy outcome in women with preterm pre-labor rupture of membranes","type":"article-journal","volume":"64"},"uris":["http://www.mendeley.com/documents/?uuid=5aba6b3b-b705-4132-bf32-4da40083affc"]},{"id":"ITEM-15","itemData":{"DOI":"10.1016/j.ajog.2013.01.018","ISSN":"10976868","PMID":"23333552","abstract":"Objective: Bacteria have been identified in different regions of the placenta. Here, we tested the hypothesis that the maternal basal plate of the placenta harbors microbes that may be associated with adverse pregnancy outcomes. Study Design: We performed a cross-sectional study of pregnancies from a single tertiary care hospital. Maternal medical and obstetric characteristics were obtained and pregnancies followed up prospectively for outcomes and placental collection. After delivery, systematic random sampling of the placental basal plate was performed. Paraffin sections of basal plates were stained with 4 histologic stains and scored for morphological evidence of bacteria. Results: Of 195 total patients in the study, Gram-positive and -negative intracellular bacteria of diverse morphologies were documented in the basal plates of 27% of all placentas. Of the patients, 35% delivered preterm. No difference was noted between placental basal plates from preterm or term gestations. Intracellular bacteria were found in the placental basal plates of 54% spontaneous preterm deliveries &lt;28 weeks, and in 26% of term spontaneous deliveries (P =.02). Intracellular bacteria were also documented in placentas without clinical or pathologic chorioamnionitis. Conclusion: A total of 27% of placentas demonstrated intracellular bacteria in the placental basal plate using morphological techniques. Thus, the maternal basal plate is a possible source of intrauterine colonization and placental pathological examination could include examination for bacteria in this important maternal-fetal interface. © 2013 Mosby, Inc.","author":[{"dropping-particle":"","family":"Stout","given":"Molly J.","non-dropping-particle":"","parse-names":false,"suffix":""},{"dropping-particle":"","family":"Conlon","given":"Bridget","non-dropping-particle":"","parse-names":false,"suffix":""},{"dropping-particle":"","family":"Landeau","given":"Michele","non-dropping-particle":"","parse-names":false,"suffix":""},{"dropping-particle":"","family":"Lee","given":"Iris","non-dropping-particle":"","parse-names":false,"suffix":""},{"dropping-particle":"","family":"Bower","given":"Carolyn","non-dropping-particle":"","parse-names":false,"suffix":""},{"dropping-particle":"","family":"Zhao","given":"Qiuhong","non-dropping-particle":"","parse-names":false,"suffix":""},{"dropping-particle":"","family":"Roehl","given":"Kimberly A.","non-dropping-particle":"","parse-names":false,"suffix":""},{"dropping-particle":"","family":"Nelson","given":"D. Michael","non-dropping-particle":"","parse-names":false,"suffix":""},{"dropping-particle":"","family":"MacOnes","given":"George A.","non-dropping-particle":"","parse-names":false,"suffix":""},{"dropping-particle":"","family":"Mysorekar","given":"Indira U.","non-dropping-particle":"","parse-names":false,"suffix":""}],"container-title":"American Journal of Obstetrics and Gynecology","id":"ITEM-15","issue":"3","issued":{"date-parts":[["2013"]]},"page":"226.e1-226.e7","title":"Identification of intracellular bacteria in the basal plate of the human placenta in term and preterm gestations","type":"article-journal","volume":"208"},"uris":["http://www.mendeley.com/documents/?uuid=48309cb8-646b-49b8-a13c-ce19ea6bbe11"]},{"id":"ITEM-16","itemData":{"DOI":"10.1371/journal.pone.0066986","ISSN":"19326203","PMID":"23840569","abstract":"The establishment and succession of bacterial communities in infants may have a profound impact in their health, but information about the composition of meconium microbiota and its evolution in hospitalized preterm infants is scarce. In this context, the objective of this work was to characterize the microbiota of meconium and fecal samples obtained during the first 3 weeks of life from 14 donors using culture and molecular techniques, including DGGE and the Human Intestinal Tract Chip (HITChip) analysis of 16S rRNA amplicons. Culture techniques offer a quantification of cultivable bacteria and allow further study of the isolate, while molecular techniques provide deeper information on bacterial diversity. Culture and HITChip results were very similar but the former showed lower sensitivity. Inter-individual differences were detected in the microbiota profiles although the meconium microbiota was peculiar and distinct from that of fecal samples. Bacilli and other Firmicutes were the main bacteria groups detected in meconium while Proteobacteria dominated in the fecal samples. Culture technique showed that Staphylococcus predominated in meconium and that Enterococcus, together with Gram-negative bacteria such as Escherichia coli, Escherichia fergusonii, Klebsiella pneumoniae and Serratia marcescens, was more abundant in fecal samples. In addition, HITChip results showed the prevalence of bacteria related to Lactobacillus plantarum and Streptococcus mitis in meconium samples whereas those related to Enterococcus, Escherichia coli, Klebsiella pneumoniae and Yersinia predominated in the 3rd week feces. This study highlights that spontaneously-released meconium of preterm neonates contains a specific microbiota that differs from that of feces obtained after the first week of life. Our findings indicate that the presence of Serratia was strongly associated with a higher degree of immaturity and other hospital-related parameters, including antibiotherapy and mechanical ventilation. © 2013 Moles et al.","author":[{"dropping-particle":"","family":"Moles","given":"Laura","non-dropping-particle":"","parse-names":false,"suffix":""},{"dropping-particle":"","family":"Gómez","given":"Marta","non-dropping-particle":"","parse-names":false,"suffix":""},{"dropping-particle":"","family":"Heilig","given":"Hans","non-dropping-particle":"","parse-names":false,"suffix":""},{"dropping-particle":"","family":"Bustos","given":"Gerardo","non-dropping-particle":"","parse-names":false,"suffix":""},{"dropping-particle":"","family":"Fuentes","given":"Susana","non-dropping-particle":"","parse-names":false,"suffix":""},{"dropping-particle":"","family":"Vos","given":"Willem","non-dropping-particle":"de","parse-names":false,"suffix":""},{"dropping-particle":"","family":"Fernández","given":"Leónides","non-dropping-particle":"","parse-names":false,"suffix":""},{"dropping-particle":"","family":"Rodríguez","given":"Juan M.","non-dropping-particle":"","parse-names":false,"suffix":""},{"dropping-particle":"","family":"Jiménez","given":"Esther","non-dropping-particle":"","parse-names":false,"suffix":""}],"container-title":"PLoS ONE","id":"ITEM-16","issue":"6","issued":{"date-parts":[["2013"]]},"title":"Bacterial diversity in meconium of preterm neonates and evolution of their fecal microbiota during the first month of life","type":"article-journal","volume":"8"},"uris":["http://www.mendeley.com/documents/?uuid=a30b984e-8b74-490e-9a88-2ae73b087d34"]},{"id":"ITEM-17","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17","issue":"237","issued":{"date-parts":[["2014"]]},"page":"1-22","title":"The placenta harbors a unique microbiome","type":"article-journal","volume":"6"},"uris":["http://www.mendeley.com/documents/?uuid=34d7a2f3-07aa-4f67-beb2-40b687b30ec9"]},{"id":"ITEM-18","itemData":{"DOI":"10.1016/j.placenta.2014.10.007","ISSN":"15323102","PMID":"25458966","abstract":"Infection is considered a possible trigger for preterm labour, supported by evidence showing the presence of bacteria in the placenta and placental membranes from preterm births. In this study, 16S rDNA pyrosequencing was used to identify bacteria in placental membranes. Caesarean sections and vaginal deliveries at term were found to harbour common genera. Mycoplasma hominis, Aerococcus christensenii, Gardnerella vaginalis and Fusobacterium nucleatum were either only present in preterm membranes or in greater abundance than at term. These data support previous studies that used either targeted qPCR or broad-range 16S rDNA PCR and cloning but not a recent microbiome analysis of placental tissue using high-throughput sequencing.","author":[{"dropping-particle":"","family":"Doyle","given":"R. M.","non-dropping-particle":"","parse-names":false,"suffix":""},{"dropping-particle":"","family":"Alber","given":"D. G.","non-dropping-particle":"","parse-names":false,"suffix":""},{"dropping-particle":"","family":"Jones","given":"H. E.","non-dropping-particle":"","parse-names":false,"suffix":""},{"dropping-particle":"","family":"Harris","given":"K.","non-dropping-particle":"","parse-names":false,"suffix":""},{"dropping-particle":"","family":"Fitzgerald","given":"F.","non-dropping-particle":"","parse-names":false,"suffix":""},{"dropping-particle":"","family":"Peebles","given":"D.","non-dropping-particle":"","parse-names":false,"suffix":""},{"dropping-particle":"","family":"Klein","given":"N.","non-dropping-particle":"","parse-names":false,"suffix":""}],"container-title":"Placenta","id":"ITEM-18","issue":"12","issued":{"date-parts":[["2014"]]},"page":"1099-1101","publisher":"Elsevier Ltd","title":"Term and preterm labour are associated with distinct microbial community structures in placental membranes which are independent of mode of delivery","type":"article-journal","volume":"35"},"uris":["http://www.mendeley.com/documents/?uuid=00387ed9-c1bc-4411-b612-1c963a68f1c0"]},{"id":"ITEM-19","itemData":{"DOI":"10.1016/j.placenta.2013.12.007","ISSN":"01434004","PMID":"24439469","abstract":"We previously showed that intracellular bacteria are present in the human placental maternal-fetal interface (basal plate). To determine the bacterial niche, basal plate biopsies were 1) examined histologically, and 2) cultured ex vivo, infected with either gram negative (Escherichia coli) or positive (Listeria monocytogenes) bacteria, and examined by histological staining, immunoï uorescence, and transmission electron microscopy. We found bacteria in fetal extravillous trophoblasts (EVTs) in basal plate biopsies. Both E. coli and L. monocytogenes also predominantly invaded EVTs in basal plate explants where they replicated and formed clusters or existed as single organisms. EVTs are the cell type most susceptible to bacterial colonization, likely due to their expression of major histocompatibility antigen and immune-privileged status. Pathogens persisting and replicating in the EVTs may constitute a source of intrauterine colonization that leads to adverse outcomes such as preterm birth. © 2013 Elsevier Ltd. All rights reserved.","author":[{"dropping-particle":"","family":"Cao","given":"B.","non-dropping-particle":"","parse-names":false,"suffix":""},{"dropping-particle":"","family":"Mysorekar","given":"I. U.","non-dropping-particle":"","parse-names":false,"suffix":""}],"container-title":"Placenta","id":"ITEM-19","issue":"2","issued":{"date-parts":[["2014"]]},"page":"139-142","publisher":"Elsevier Ltd","title":"Intracellular bacteria in placental basal plate localize to extravillous trophoblasts","type":"article-journal","volume":"35"},"uris":["http://www.mendeley.com/documents/?uuid=9d737ce5-e4cf-491a-bd28-1680896bb3a4"]},{"id":"ITEM-20","itemData":{"DOI":"10.3390/nu7085315","ISSN":"20726643","PMID":"26287241","abstract":"Substantial evidence indicated that low birth weight was an independent risk factor for obesity, impaired glucose regulation, and diabetes later in life. However, investigations into the association between low birth weight and placental microbiome in full-term neonates are limited. Placentas were collected from low birth weight (LBW) and normal birth weight (NBW) full-term neonates (gestational age 37 w0d–41 w6d) consecutively born at Peking Union Medical College Hospital. The anthropometric measurements were measured and 16S ribosomal DNAamplicon high-throughput sequencing were utilized to define bacteria within placenta tissues. It showed that birth weight, ponderal index, head circumference, and placenta weight were significantly lower in LBW than NBW neonates (p &lt; 0.05). The operational taxonomic units (OTUs) (p &lt; 0.05) and the estimators of community richness (Chao) indexes (p &lt; 0.05) showed a significantly lower diversity in LBW than NBW neonates. There were significant variations in the composition of placenta microbiota between the LBW and NBW neonates at the phylum and genus level. Furthermore, it indicated that Lactobacillus percentage was positively associated with birth weight (r = 0.541, p = 0.025). In conclusion, our present study for the first time detected the relationship between birth weight and placental microbiome profile in full-term neonates. It is novel in showing that the placental microbiome varies in association with low birth weight in full-term neonates.","author":[{"dropping-particle":"","family":"Zheng","given":"Jia","non-dropping-particle":"","parse-names":false,"suffix":""},{"dropping-particle":"","family":"Xiao","given":"Xinhua","non-dropping-particle":"","parse-names":false,"suffix":""},{"dropping-particle":"","family":"Zhang","given":"Qian","non-dropping-particle":"","parse-names":false,"suffix":""},{"dropping-particle":"","family":"Mao","given":"Lili","non-dropping-particle":"","parse-names":false,"suffix":""},{"dropping-particle":"","family":"Yu","given":"Miao","non-dropping-particle":"","parse-names":false,"suffix":""},{"dropping-particle":"","family":"Xu","given":"Jianping","non-dropping-particle":"","parse-names":false,"suffix":""}],"container-title":"Nutrients","id":"ITEM-20","issue":"8","issued":{"date-parts":[["2015"]]},"page":"6924-6937","title":"The placental microbiome varies in association with low birth weight in full-term neonates","type":"article-journal","volume":"7"},"uris":["http://www.mendeley.com/documents/?uuid=c90478c1-fa4c-4fa6-bfd4-4b43573cd5bc"]},{"id":"ITEM-21","itemData":{"DOI":"10.1016/j.ajog.2014.12.041","ISSN":"2163684814","PMID":"25557210","abstract":"OBJECTIVE: Although a higher maternal body mass index is associated with preterm birth, it is unclear whether excess gestational weight gain (GWG) or obesity drives increased risk. We and others have shown that the placenta harbors microbiota, which is significantly different among preterm births. Our aim in this study was to investigate whether the preterm placental microbiome varies by virtue of obesity or alternately by excess GWG. STUDY DESIGN: Placentas (n=320) were collected from term and preterm pregnancies. Genomic DNA was extracted and subjected to metagenomic sequencing. Data were analyzed by clinical covariates that included the 2009 Institute of Medicine's GWG guideline and obesity. RESULTS: Analysis of 16S recombinant RNA-based metagenomics revealed no clustering of the microbiome by virtue of obesity (P=.161). Among women who spontaneously delivered preterm, there was again no clustering by obesity (P=.480), but there was significant clustering by excess GWG (P=.022). Moreover, among preterm births, detailed analysis identified microbial genera (family and genus level) and bacterial metabolic gene pathways that varied among pregnancies with excess GWG. Notably, excess GWG was associated with decreased microbial folate biosynthesis pathways and decreased butanoate metabolism (linear discriminate analysis, &gt;3.0-fold). CONCLUSION: Although there were no significant alterations in the microbiome by virtue of obesity per se, excess GWG was associated with an altered microbiome and its metabolic profile among those women who experienced a preterm birth.","author":[{"dropping-particle":"","family":"Antony","given":"Kathleen M.","non-dropping-particle":"","parse-names":false,"suffix":""},{"dropping-particle":"","family":"Ma","given":"Jun","non-dropping-particle":"","parse-names":false,"suffix":""},{"dropping-particle":"","family":"Mitchell","given":"Kristen","non-dropping-particle":"","parse-names":false,"suffix":""},{"dropping-particle":"","family":"Racusin","given":"Diana A.","non-dropping-particle":"","parse-names":false,"suffix":""},{"dropping-particle":"","family":"Versalovic","given":"James","non-dropping-particle":"","parse-names":false,"suffix":""},{"dropping-particle":"","family":"Aagaard","given":"Kjersti","non-dropping-particle":"","parse-names":false,"suffix":""}],"container-title":"Am J Obstet Gynecol","id":"ITEM-21","issue":"5","issued":{"date-parts":[["2015"]]},"page":"653.e1-653.16","title":"The preterm placental microbiome varies in association with excess maternal gestational weight gain","type":"article-journal","volume":"212"},"uris":["http://www.mendeley.com/documents/?uuid=060fe6d9-66cb-49dd-adfb-a572a9f7b5f0"]},{"id":"ITEM-22","itemData":{"DOI":"10.1038/srep23129","ISSN":"20452322","PMID":"27001291","abstract":"Interaction with intestinal microbes in infancy has a profound impact on health and disease in later life through programming of immune and metabolic pathways. We collected maternal faeces, placenta, amniotic fluid, colostrum, meconium and infant faeces samples from 15 mother-infant pairs in an effort to rigorously investigate prenatal and neonatal microbial transfer and gut colonisation. To ensure sterile sampling, only deliveries at full term by elective caesarean section were studied. Microbiota composition and activity assessment by conventional bacterial culture, 16S rRNA gene pyrosequencing, quantitative PCR, and denaturing gradient gel electrophoresis revealed that the placenta and amniotic fluid harbour a distinct microbiota characterised by low richness, low diversity and the predominance of Proteobacteria. Shared features between the microbiota detected in the placenta and amniotic fluid and in infant meconium suggest microbial transfer at the foeto-maternal interface. At the age of 3-4 days, the infant gut microbiota composition begins to resemble that detected in colostrum. Based on these data, we propose that the stepwise microbial gut colonisation process may be initiated already prenatally by a distinct microbiota in the placenta and amniotic fluid. The link between the mother and the offspring is continued after birth by microbes present in breast milk.","author":[{"dropping-particle":"","family":"Collado","given":"Maria Carmen","non-dropping-particle":"","parse-names":false,"suffix":""},{"dropping-particle":"","family":"Rautava","given":"Samuli","non-dropping-particle":"","parse-names":false,"suffix":""},{"dropping-particle":"","family":"Aakko","given":"Juhani","non-dropping-particle":"","parse-names":false,"suffix":""},{"dropping-particle":"","family":"Isolauri","given":"Erika","non-dropping-particle":"","parse-names":false,"suffix":""},{"dropping-particle":"","family":"Salminen","given":"Seppo","non-dropping-particle":"","parse-names":false,"suffix":""}],"container-title":"Scientific Reports","id":"ITEM-22","issue":"October 2015","issued":{"date-parts":[["2016"]]},"page":"1-13","publisher":"Nature Publishing Group","title":"Human gut colonisation may be initiated in utero by distinct microbial communities in the placenta and amniotic fluid","type":"article-journal","volume":"6"},"uris":["http://www.mendeley.com/documents/?uuid=547eb044-c909-4769-a1ab-8761d95d1376"]},{"id":"ITEM-23","itemData":{"DOI":"10.1016/j.ajog.2016.01.193","PMID":"26965447","abstract":"BACKGROUND: Preterm birth (PTB) is a leading cause of neonatal morbidity and mortality and is not uncommonly associated with chorioamnionitis. We recently have demonstrated that the placenta harbors a unique microbiome with similar flora to the oral community. We also have shown an association of these placental microbiota with PTB, history of antenatal infection, and excess maternal weight gain. On the basis of these previous observations, we hypothesized that the placental membranes would retain a microbiome community that would vary in association with preterm birth and chorioamnionitis. OBJECTIVE: In the current study, we aimed to examine the differences in the placental membrane microbiome in association with PTB in both the presence and absence of chorioamnionitis and/or funisitis using state-of-the-science whole-genome shotgun metagenomics. STUDY DESIGN: This was a cross-sectional analysis with 6 nested spontaneous birth cohorts (n = 9-15 subjects/cohort): Term gestations without chorioamnionitis, term with chorioamnionitis, preterm without chorioamnionitis, preterm with mild chorioamnionitis, preterm with severe chorioamnionitis, and preterm with chorioamnionitis and funisitis. Histologic analysis was performed with Redline's criteria, and inflammatory cytokines were analyzed in the cord blood. DNA from placental membranes was extracted from sterile swabs collected at delivery, and whole-genome shotgun sequencing was performed on the Illumina HiSeq platform. Filtered microbial DNA sequences were annotated and analyzed with MG-RAST (ie, Metagenomic Rapid Annotations using Subsystems Technology) and R. RESULTS: Subjects were assigned to cohorts on the basis of gestational age at delivery and independent scoring of histologic chorioamnionitis. We found that preterm subjects with severe chorioamnionitis and funisitis had increases in cord blood inflammatory cytokines. Of interest, although the placental membrane microbiome was altered in association with severity of histologic chorioamnionitis (permutational multivariate analysis of variance P = .005), there was no observable impact with either betamethasone or antibiotic treatment. In preterm subjects with chorioamnionitis, we found a high abundance of both urogenital and oral commensal bacteria. These alterations in the microbiome were accompanied by significant variation (P &lt; .05) in microbial metabolic pathways important in the glucose-fed pentose phosphate pathway (term subjects), or glyceropho…","author":[{"dropping-particle":"","family":"Prince","given":"Amanda L.","non-dropping-particle":"","parse-names":false,"suffix":""},{"dropping-particle":"","family":"Ma","given":"Jun","non-dropping-particle":"","parse-names":false,"suffix":""},{"dropping-particle":"","family":"Kannan","given":"P.S.","non-dropping-particle":"","parse-names":false,"suffix":""},{"dropping-particle":"","family":"Alvarez","given":"M.","non-dropping-particle":"","parse-names":false,"suffix":""},{"dropping-particle":"","family":"Gisslen","given":"T.","non-dropping-particle":"","parse-names":false,"suffix":""},{"dropping-particle":"","family":"Harris","given":"R.A.","non-dropping-particle":"","parse-names":false,"suffix":""},{"dropping-particle":"","family":"Sweeny","given":"E.L.","non-dropping-particle":"","parse-names":false,"suffix":""},{"dropping-particle":"","family":"Knox","given":"C.L.","non-dropping-particle":"","parse-names":false,"suffix":""},{"dropping-particle":"","family":"Lambers","given":"D.S.","non-dropping-particle":"","parse-names":false,"suffix":""},{"dropping-particle":"","family":"Jobe","given":"A.H.","non-dropping-particle":"","parse-names":false,"suffix":""},{"dropping-particle":"","family":"Chougnet","given":"C.A.","non-dropping-particle":"","parse-names":false,"suffix":""},{"dropping-particle":"","family":"Kallapur","given":"S.G.","non-dropping-particle":"","parse-names":false,"suffix":""},{"dropping-particle":"","family":"Aagaard","given":"K.M.","non-dropping-particle":"","parse-names":false,"suffix":""}],"container-title":"Am J Obstet Gynecol","id":"ITEM-23","issue":"5","issued":{"date-parts":[["2016"]]},"page":"627.e1-627.e16","title":"The placental membrane microbiome is altered among subjects with spontaneous preterm birth with and without chorioamnionitis","type":"article-journal","volume":"214"},"uris":["http://www.mendeley.com/documents/?uuid=b47fac2f-a15a-43f2-9416-80065768858e"]},{"id":"ITEM-24","itemData":{"DOI":"10.1038/pr.2016.155","ISSN":"15300447","PMID":"27490741","abstract":"Background:The human microbiota is a modulator of the immune system. Variations in the placental microbiota could be related with pregnancy disorders. We profiled the placental microbiota and microbiome in women with gestational diabetes (GDM) and studied its relation to maternal metabolism and placental expression of anti-inflammatory cytokines.Methods:Placental microbiota and microbiome and expression of anti-inflammatory cytokines (IL10, TIMP3, ITGAX, and MRC1MR) were analyzed in placentas from women with GDM and from control women. Fasting insulin, glucose, O'Sullivan glucose, lipids, and blood cell counts were assessed at second and third trimester of pregnancy.Results:Bacteria belonging to the Pseudomonadales order and Acinetobacter genus showed lower relative abundance in women with GDM compared to control (P &lt; 0.05). In GDM, lower abundance of placental Acinetobacter associated with a more adverse metabolic (higher O'Sullivan glucose) and inflammatory phenotype (lower blood eosinophil count and lower placental expression of IL10 and TIMP3) (P &lt; 0.05 to P = 0.001). Calcium signaling pathway was increased in GDM placental microbiome.Conclusion:A distinct microbiota profile and microbiome is present in GDM. Acinetobacter has been recently shown to induce IL-10 in mice. GDM could constitute a state of placental microbiota-driven altered immunologic tolerance, making placental microbiota a new target for therapy in GDM.","author":[{"dropping-particle":"","family":"Bassols","given":"Judit","non-dropping-particle":"","parse-names":false,"suffix":""},{"dropping-particle":"","family":"Serino","given":"Matteo","non-dropping-particle":"","parse-names":false,"suffix":""},{"dropping-particle":"","family":"Carreras-Badosa","given":"Gemma","non-dropping-particle":"","parse-names":false,"suffix":""},{"dropping-particle":"","family":"Burcelin","given":"Rémy","non-dropping-particle":"","parse-names":false,"suffix":""},{"dropping-particle":"","family":"Blasco-Baque","given":"Vincent","non-dropping-particle":"","parse-names":false,"suffix":""},{"dropping-particle":"","family":"Lopez-Bermejo","given":"Abel","non-dropping-particle":"","parse-names":false,"suffix":""},{"dropping-particle":"","family":"Fernandez-Real","given":"José Manuel","non-dropping-particle":"","parse-names":false,"suffix":""}],"container-title":"Pediatric Research","id":"ITEM-24","issue":"6","issued":{"date-parts":[["2016"]]},"page":"777-784","title":"Gestational diabetes is associated with changes in placental microbiota and microbiome","type":"article-journal","volume":"80"},"uris":["http://www.mendeley.com/documents/?uuid=d63c3573-7b75-4fc3-9e90-e8b850418e56"]},{"id":"ITEM-25","itemData":{"DOI":"10.1038/s41598-017-03066-4","ISSN":"20452322","PMID":"28588199","abstract":"A distinct bacterial signature of the placenta was reported, providing evidence that the fetus does not develop in a sterile environment. The oral microbiome was suggested as a possible source of the bacterial DNA present in the placenta based on similarities to the oral non-pregnant microbiome. Here, the possible origin of the placental microbiome was assessed, examining the gut, oral and placental microbiomes from the same pregnant women. Microbiome profiles from 37 overweight and obese pregnant women were examined by 16SrRNA sequencing. Fecal and oral contributions to the establishment of the placental microbiome were evaluated. Core phylotypes between body sites and metagenome predictive functionality were determined. The placental microbiome showed a higher resemblance and phylogenetic proximity with the pregnant oral microbiome. However, similarity decreased at lower taxonomic levels and microbiomes clustered based on tissue origin. Core genera: Prevotella, Streptococcus and Veillonella were shared between all body compartments. Pathways encoding tryptophan, fatty-acid metabolism and benzoate degradation were highly enriched specifically in the placenta. Findings demonstrate that the placental microbiome exhibits a higher resemblance with the pregnant oral microbiome. Both oral and gut microbiomes contribute to the microbial seeding of the placenta, suggesting that placental colonization may have multiple niche sources.","author":[{"dropping-particle":"","family":"Gomez-Arango","given":"Luisa F.","non-dropping-particle":"","parse-names":false,"suffix":""},{"dropping-particle":"","family":"Barrett","given":"Helen L.","non-dropping-particle":"","parse-names":false,"suffix":""},{"dropping-particle":"","family":"McIntyre","given":"H. David","non-dropping-particle":"","parse-names":false,"suffix":""},{"dropping-particle":"","family":"Callaway","given":"Leonie K.","non-dropping-particle":"","parse-names":false,"suffix":""},{"dropping-particle":"","family":"Morrison","given":"Mark","non-dropping-particle":"","parse-names":false,"suffix":""},{"dropping-particle":"","family":"Nitert","given":"Marloes Dekker","non-dropping-particle":"","parse-names":false,"suffix":""}],"container-title":"Scientific Reports","id":"ITEM-25","issue":"1","issued":{"date-parts":[["2017"]]},"page":"1-10","publisher":"Springer US","title":"Contributions of the maternal oral and gut microbiome to placental microbial colonization in overweight and obese pregnant women","type":"article-journal","volume":"7"},"uris":["http://www.mendeley.com/documents/?uuid=8ec31122-1973-4421-8185-c0bf00c119e1"]},{"id":"ITEM-26","itemData":{"DOI":"10.1371/journal.pone.0180167","ISBN":"1111111111","ISSN":"19326203","PMID":"28700642","abstract":"Preterm birth is a major cause of neonatal mortality and morbidity worldwide. Bacterial infection and the subsequent inflammatory response are recognised as an important cause of preterm birth. It is hypothesised that these organisms ascend the cervical canal, colonise placental tissues, cause chorioamnionitis and in severe cases infect amniotic fluid and the foetus. However, the presence of bacteria within the intrauterine cavity does not always precede chorioamnionitis or preterm birth. Whereas previous studies observing the types of bacteria present have been limited in size and the specificity of a few predetermined organisms, in this study we characterised bacteria found in placental tissues from a cohort of 1391 women in rural Malawi using 16S ribosomal RNA gene sequencing. We found that specific bacteria found concurrently on placental tissues associate with chorioamnionitis and delivery of a smaller newborn. Severe chorioamnionitis was associated with a distinct difference in community members, a higher bacterial load and lower species richness. Furthermore, Sneathia sanguinengens and Peptostreptococcus anaerobius found in both matched participant vaginal and placental samples were associated with a lower newborn length-for-age Z-score. This is the largest study to date to examine the placental microbiome and its impact of birth outcomes. Our results provide data on the role of the vaginal microbiome as a source of placental infection as well as the possibility of therapeutic interventions against targeted organisms during pregnancy.","author":[{"dropping-particle":"","family":"Doyle","given":"Ronan M.","non-dropping-particle":"","parse-names":false,"suffix":""},{"dropping-particle":"","family":"Harris","given":"Kathryn","non-dropping-particle":"","parse-names":false,"suffix":""},{"dropping-particle":"","family":"Kamiza","given":"Steve","non-dropping-particle":"","parse-names":false,"suffix":""},{"dropping-particle":"","family":"Harjunmaa","given":"Ulla","non-dropping-particle":"","parse-names":false,"suffix":""},{"dropping-particle":"","family":"Ashorn","given":"Ulla","non-dropping-particle":"","parse-names":false,"suffix":""},{"dropping-particle":"","family":"Nkhoma","given":"Minyanga","non-dropping-particle":"","parse-names":false,"suffix":""},{"dropping-particle":"","family":"Dewey","given":"Kathryn G.","non-dropping-particle":"","parse-names":false,"suffix":""},{"dropping-particle":"","family":"Maleta","given":"Kenneth","non-dropping-particle":"","parse-names":false,"suffix":""},{"dropping-particle":"","family":"Ashorn","given":"Per","non-dropping-particle":"","parse-names":false,"suffix":""},{"dropping-particle":"","family":"Klein","given":"Nigel","non-dropping-particle":"","parse-names":false,"suffix":""}],"container-title":"PLoS ONE","id":"ITEM-26","issue":"7","issued":{"date-parts":[["2017"]]},"page":"1-23","title":"Bacterial communities found in placental tissues are associated with severe chorioamnionitis and adverse birth outcomes","type":"article-journal","volume":"12"},"uris":["http://www.mendeley.com/documents/?uuid=788506a3-300d-4a21-b416-c62f0aca01c5"]},{"id":"ITEM-27","itemData":{"DOI":"10.18632/oncotarget.19319","ISSN":"19492553","PMID":"29137266","abstract":"Substantial studies indicated that fetal macrosomia was associated with detrimental pregnancy outcomes, and increased susceptibility to metabolic diseases in later life. However, investigations into the association between placental microbiota and fetal macrosomia are limited. We aimed to profile the placental microbiota of fetal macrosomia and study whether they relate to clinical characteristics. Placenta samples were collected from fetal macrosomias and newborns with normal birth weight. The clinical characteristics, umbilical cord blood parameters were measured, and placental microbiota were sequenced and further analysed. The clinical characteristics of infants and mothers and umbilical cord blood parameters were significantly different between macrosomias and controls. The relative abundance of microbiota sequences revealed that microbial structures of the placenta differed significantly between macrosomia and controls. Regression analysis showed a cluster of key operational taxonomic unit (OTUs), phyla and genera were significantly correlated with body length, ponderal index and placenta weight, body weight increase during pregnancy of mothers, and cord blood IGF-1 and leptin concentrations. In conclusion, our study for the first time explored the relationship between placental microbiota profile and fetal macrosomia. It is novel in showing that a distinct placental microbiota profile is present in fetal macrosomia, and is associated with clinical characteristics of mothers and newborns.","author":[{"dropping-particle":"","family":"Zheng","given":"Jia","non-dropping-particle":"","parse-names":false,"suffix":""},{"dropping-particle":"","family":"Xiao","given":"Xin Hua","non-dropping-particle":"","parse-names":false,"suffix":""},{"dropping-particle":"","family":"Zhang","given":"Qian","non-dropping-particle":"","parse-names":false,"suffix":""},{"dropping-particle":"","family":"Mao","given":"Li Li","non-dropping-particle":"","parse-names":false,"suffix":""},{"dropping-particle":"","family":"Yu","given":"Miao","non-dropping-particle":"","parse-names":false,"suffix":""},{"dropping-particle":"","family":"Xu","given":"Jian Ping","non-dropping-particle":"","parse-names":false,"suffix":""},{"dropping-particle":"","family":"Wang","given":"Tong","non-dropping-particle":"","parse-names":false,"suffix":""}],"container-title":"Oncotarget","id":"ITEM-27","issue":"47","issued":{"date-parts":[["2017"]]},"page":"82314-82325","title":"Correlation of placental microbiota with fetal macrosomia and clinical characteristics in mothers and newborns","type":"article-journal","volume":"8"},"uris":["http://www.mendeley.com/documents/?uuid=5ad37def-9fd0-41df-b355-e9cfbb7bce59"]},{"id":"ITEM-28","itemData":{"DOI":"10.1038/s41598-017-11514-4","ISSN":"20452322","PMID":"28894161","abstract":"The placenta is the principal organ nurturing the fetus during pregnancy and was traditionally considered to be sterile. Recent work has suggested that the placenta harbours microbial communities, however the location and possible function of these microbes remain to be confirmed and elucidated. Here, we employed genomic DNA sequencing of multiple variable (V) regions of the bacterial 16S ribosomal gene, to interrogate microbial profiles in term pregnancies, from the basal plate, which is in direct contact with maternal uterine, endothelial, and immune cells; placental villi, which are bathed in maternal blood, and fetal membranes, which encapsulate the amniotic cavity. QIIME, R package \"Phyloseq\" analysis was used to assess alpha and beta diversity and absolute abundance of the 16S rRNA gene per location. We demonstrate that (1) microbiota exhibit spatially distinct profiles depending on the location within the placenta and (2) \"semi-composite\" 16S profiles using multiple V regions validated by quantitative PCR analysis confirmed that distinct bacterial taxa dominate in different placental niches. Finally, profiles are not altered by mode of delivery. Together these findings suggest that there is niche-specificity to the placental microbiota and placental microbiome studies should consider regional differences, which may affect maternal, fetal, and/or neonatal health and physiology.","author":[{"dropping-particle":"","family":"Parnell","given":"Lindsay A.","non-dropping-particle":"","parse-names":false,"suffix":""},{"dropping-particle":"","family":"Briggs","given":"Catherine M.","non-dropping-particle":"","parse-names":false,"suffix":""},{"dropping-particle":"","family":"Cao","given":"Bin","non-dropping-particle":"","parse-names":false,"suffix":""},{"dropping-particle":"","family":"Delannoy-Bruno","given":"Omar","non-dropping-particle":"","parse-names":false,"suffix":""},{"dropping-particle":"","family":"Schrieffer","given":"Andrew E.","non-dropping-particle":"","parse-names":false,"suffix":""},{"dropping-particle":"","family":"Mysorekar","given":"Indira U.","non-dropping-particle":"","parse-names":false,"suffix":""}],"container-title":"Scientific Reports","id":"ITEM-28","issue":"1","issued":{"date-parts":[["2017"]]},"page":"1-11","publisher":"Springer US","title":"Microbial communities in placentas from term normal pregnancy exhibit spatially variable profiles","type":"article-journal","volume":"7"},"uris":["http://www.mendeley.com/documents/?uuid=089bafeb-a1be-4d51-bba1-66a979ff25a7"]},{"id":"ITEM-29","itemData":{"DOI":"10.3389/fmicb.2018.02163","ISSN":"1664302X","PMID":"30237795","abstract":"The idea that healthy uterine cavity is sterile is challenged nowadays. It is still debatable whether the bacteria present in the uterine cavity during pregnancy are residents or invaders. To reveal microbiome composition and its characteristics in the womb of pregnant women, 41 decidual tissue samples and 64 amniotic fluid samples were taken from pregnant Chinese women. DNA extraction was followed by pyrosequencing of the hypervariable V4 region of the 16S rDNA gene to characterize womb microbiome. Both types of samples had low diversity microbiome with Enterobacteriaceae being the dominant phylotypes at family level. To characterize the nature of colonization during pregnancy, the presence of endogenous biomass was confirmed by cultivation. Surprisingly, all of the 50 amniotic fluid samples studied were culture-negative, whereas 379 out of 1,832 placenta samples were culture-positive. Our results suggested that womb contained microbiome with low diversity. Culture-based investigation of amniotic fluid and placenta samples confirmed the presence of cultivable microorganisms in the placenta but not in amniotic fluid. Thus it suggests that bacterial colonization does occur during healthy pregnancy.","author":[{"dropping-particle":"","family":"Zhu","given":"Lihong","non-dropping-particle":"","parse-names":false,"suffix":""},{"dropping-particle":"","family":"Luo","given":"Fei","non-dropping-particle":"","parse-names":false,"suffix":""},{"dropping-particle":"","family":"Hu","given":"Wenjing","non-dropping-particle":"","parse-names":false,"suffix":""},{"dropping-particle":"","family":"Han","given":"Yang","non-dropping-particle":"","parse-names":false,"suffix":""},{"dropping-particle":"","family":"Wang","given":"Yuezhu","non-dropping-particle":"","parse-names":false,"suffix":""},{"dropping-particle":"","family":"Zheng","given":"Huajun","non-dropping-particle":"","parse-names":false,"suffix":""},{"dropping-particle":"","family":"Guo","given":"Xiaokui","non-dropping-particle":"","parse-names":false,"suffix":""},{"dropping-particle":"","family":"Qin","given":"Jinhong","non-dropping-particle":"","parse-names":false,"suffix":""}],"container-title":"Frontiers in Microbiology","id":"ITEM-29","issue":"SEP","issued":{"date-parts":[["2018"]]},"page":"1-6","title":"Bacterial communities in the womb during healthy pregnancy","type":"article-journal","volume":"9"},"uris":["http://www.mendeley.com/documents/?uuid=a4207799-6554-401b-bfe2-49f213630580"]},{"id":"ITEM-30","itemData":{"DOI":"10.1038/s41598-018-27980-3","ISSN":"20452322","PMID":"29955075","abstract":"We investigated the association between HPV infection and bacterial microbiota composition in the placenta, uterine cervix and mouth in thirty-nine women. HPV DNA genotyping of 24 types was conducted using Multimetrix®. Microbiota composition was characterized by 16S rRNA gene sequencing. HPV DNA was detected in 33% of placenta, 23% cervical and 33% oral samples. HPV16 was the most frequent type in all regions. HPV infection was associated with higher microbiota richness (p = 0.032) in the mouth but did not influence microbial diversity or richness in other samples. HPV infection was associated with higher abundance of Lactobacillaceae (p = 0.0036) and Ureaplasma (LDA score &gt; 4.0, p &lt; 0.05) in the placenta, Haemophilus (p = 0.00058) and Peptostreptococcus (p = 0.0069) genus in the cervix and Selenomonas spp. (p = 0.0032) in the mouth compared to HPV negative samples. These data suggest altered bacterial microbiota composition in HPV positive placenta, cervix and mouth. Whether the changes in bacterial microbiota predispose or result from HPV remains to be determined in future studies.","author":[{"dropping-particle":"","family":"Tuominen","given":"Heidi","non-dropping-particle":"","parse-names":false,"suffix":""},{"dropping-particle":"","family":"Rautava","given":"Samuli","non-dropping-particle":"","parse-names":false,"suffix":""},{"dropping-particle":"","family":"Syrjänen","given":"Stina","non-dropping-particle":"","parse-names":false,"suffix":""},{"dropping-particle":"","family":"Collado","given":"Maria Carmen","non-dropping-particle":"","parse-names":false,"suffix":""},{"dropping-particle":"","family":"Rautava","given":"Jaana","non-dropping-particle":"","parse-names":false,"suffix":""}],"container-title":"Scientific Reports","id":"ITEM-30","issue":"1","issued":{"date-parts":[["2018"]]},"page":"1-11","title":"HPV infection and bacterial microbiota in the placenta, uterine cervix and oral mucosa","type":"article-journal","volume":"8"},"uris":["http://www.mendeley.com/documents/?uuid=c11673d3-504e-446d-a24d-94bd88a16ec4"]},{"id":"ITEM-31","itemData":{"DOI":"10.1016/j.ajog.2019.04.036","ISSN":"00029378","PMID":"31055031","abstract":"BACKGROUND Numerous reports have documented bacteria in the placental membranes and basal plate decidua in the absence of immunopathology using histologic techniques. Similarly, independent metagenomic characterizations have identified an altered taxonomic makeup in association with spontaneous preterm birth. Here we sought to corroborate these findings by localizing presumptive intact bacteria using molecular histology within the placental microanatomy. OBJECTIVE Here we examined for microbes in term and preterm gestations using a signal-amplified 16S universal in situ hybridization probe set for bacterial rRNA, alongside traditional histologic methods of Warthin-Starry and Gram stains, as well as clinical culture methodologies. We further sought to differentiate accompanying 16S gene sequencing taxonomic profiles from germ-free (gnotobiotic) mouse and extraction and amplicon contamination controls. STUDY DESIGN Placentas were collected from a total of 53 subjects, composed of term labored (n = 4) and unlabored cesarean deliveries (n = 22) and preterm vaginal (n = 18) and cesarean deliveries (n = 8); a placenta from a single subject with clinical and histologic evident choriomanionitis was employed as a positive control (n = 1). The preterm cohort included spontaneous preterm birth with (n = 6) and without (n = 10) preterm premature rupture of membranes, as well as medically indicated preterm births (n = 10). Placental microbes were visualized using an in situ hybridization probe set designed against highly conserved regions of the bacterial 16S ribosome, which produces an amplified stable signal using branched DNA probes. Extracted bacterial nucleic acids from these same samples were subjected to 16S rRNA metagenomic sequencing (Illumina, V4) for course taxonomic analysis, alongside environmental and kit contaminant controls. A subset of unlabored, cesarean-delivered term pregnancies were also assessed with clinical culture for readily cultivatable pathogenic microbes. RESULTS Molecular in situ hybridization of bacterial rRNA enabled visualization and localization of low-abundance microbes after systematic high-power scanning. Despite the absence of clinical or histologic chorioamnionitis in 52 of 53 subjects, instances of 16S rRNA signal were confidently observed in 13 of 16 spontaneous preterm birth placentas, which was not significantly different from term unlabored cesarean specimens (18 of 22; P &gt; .05). 16S rRNA signal was largely localized to th…","author":[{"dropping-particle":"","family":"Seferovic","given":"Maxim D.","non-dropping-particle":"","parse-names":false,"suffix":""},{"dropping-particle":"","family":"Pace","given":"Ryan M.","non-dropping-particle":"","parse-names":false,"suffix":""},{"dropping-particle":"","family":"Carroll","given":"Matthew","non-dropping-particle":"","parse-names":false,"suffix":""},{"dropping-particle":"","family":"Belfort","given":"Benjamin","non-dropping-particle":"","parse-names":false,"suffix":""},{"dropping-particle":"","family":"Major","given":"Angela M.","non-dropping-particle":"","parse-names":false,"suffix":""},{"dropping-particle":"","family":"Chu","given":"Derrick M.","non-dropping-particle":"","parse-names":false,"suffix":""},{"dropping-particle":"","family":"Racusin","given":"Diana A.","non-dropping-particle":"","parse-names":false,"suffix":""},{"dropping-particle":"","family":"Castro","given":"Eumenia C.C.","non-dropping-particle":"","parse-names":false,"suffix":""},{"dropping-particle":"","family":"Muldrew","given":"Kenneth L.","non-dropping-particle":"","parse-names":false,"suffix":""},{"dropping-particle":"","family":"Versalovic","given":"James","non-dropping-particle":"","parse-names":false,"suffix":""},{"dropping-particle":"","family":"Aagaard","given":"Kjersti M.","non-dropping-particle":"","parse-names":false,"suffix":""}],"container-title":"American Journal of Obstetrics and Gynecology","id":"ITEM-31","issue":"2","issued":{"date-parts":[["2019"]]},"page":"146.e1-146.e23","publisher":"Elsevier Inc.","title":"Visualization of microbes by 16S in situ hybridization in term and preterm placentas without intraamniotic infection","type":"article-journal","volume":"221"},"uris":["http://www.mendeley.com/documents/?uuid=90e4aa60-0a51-414f-b0e2-39ef5b11825e"]},{"id":"ITEM-32","itemData":{"DOI":"10.3389/fmicb.2019.01124","ISSN":"1664302X","PMID":"31231319","abstract":"The human microbiome includes trillions of bacteria, many of which play a vital role in host physiology. Numerous studies have now detected bacterial DNA in first-pass meconium and amniotic fluid samples, suggesting that the human microbiome may commence in utero. However, these data have remained contentious due to underlying contamination issues. Here, we have used a previously described method for reducing contamination in microbiome workflows to determine if there is a fetal bacterial microbiome beyond the level of background contamination. We recruited 50 women undergoing non-emergency cesarean section deliveries with no evidence of intra-uterine infection and collected first-pass meconium and amniotic fluid samples. Full-length 16S rRNA gene sequencing was performed using PacBio SMRT cell technology, to allow high resolution profiling of the fetal gut and amniotic fluid bacterial microbiomes. Levels of inflammatory cytokines were measured in amniotic fluid, and levels of immunomodulatory short chain fatty acids (SCFAs) were quantified in meconium. All meconium samples and most amniotic fluid samples (36/43) contained bacterial DNA. The meconium microbiome was dominated by reads that mapped to Pelomonas puraquae. Aside from this species, the meconium microbiome was remarkably heterogeneous between patients. The amniotic fluid microbiome was more diverse and contained mainly reads that mapped to typical skin commensals, including Propionibacterium acnes and Staphylococcus spp. All meconium samples contained acetate and propionate, at ratios similar to those previously reported in infants. P. puraquae reads were inversely correlated with meconium propionate levels. Amniotic fluid cytokine levels were associated with the amniotic fluid microbiome. Our results demonstrate that bacterial DNA and SCFAs are present in utero, and have the potential to influence the developing fetal immune system.","author":[{"dropping-particle":"","family":"Stinson","given":"Lisa F.","non-dropping-particle":"","parse-names":false,"suffix":""},{"dropping-particle":"","family":"Boyce","given":"Mary C.","non-dropping-particle":"","parse-names":false,"suffix":""},{"dropping-particle":"","family":"Payne","given":"Matthew S.","non-dropping-particle":"","parse-names":false,"suffix":""},{"dropping-particle":"","family":"Keelan","given":"Jeffrey A.","non-dropping-particle":"","parse-names":false,"suffix":""}],"container-title":"Frontiers in Microbiology","id":"ITEM-32","issue":"JUN","issued":{"date-parts":[["2019"]]},"page":"1-15","title":"The not-so-sterile womb: Evidence that the human fetus is exposed to bacteria prior to birth","type":"article-journal","volume":"10"},"uris":["http://www.mendeley.com/documents/?uuid=4459966a-37d0-4510-a0f4-5f7877616db7"]},{"id":"ITEM-33","itemData":{"DOI":"10.1371/journal.pone.0217211","ISBN":"1111111111","ISSN":"19326203","PMID":"31170184","abstract":"Fetal development is thought to proceed in a sterile environment. Recent reports of the presence of bacterial DNA in human placenta, the transfer of live bacteria from mother to fetus after hypoxia in the pregnant sheep, and the presence of bacteria in the meconium of newborn infants have suggested that the fetus might be exposed to bacteria in utero. The present experiments were designed to test the hypothesis that small numbers of bacteria introduced into the maternal bloodstream (too few to induce fever or changes in maternal food consumption), can be found in the fetus days later. We injected 100 colony forming units of green-, red- and far red- fluorescent protein (GFP, RFP, FRFP) expressing S. aureus into late-gestation pregnant sheep intravenously. Five to 7 days later, the animals were euthanized and tissues collected for analysis of GFP. The inoculations did not cause any fever or other measurable behavioral response in the ewes, but did result in the appearance of GFP DNA, and protein in various tissues within the fetuses. Immunohistochemical analysis reveals GFP protein-containing bacteria that appear to be mostly contained within other cells. We were unable to recover any live GFP-expressing bacteria from the fetal tissues. We conclude that S. aureus, and perhaps other bacteria, gain access to the fetus, although it is not clear from these experiments that they survive in the fetus. It is possible that these low inocula and their progeny were effectively cleared by the fetal immune system.","author":[{"dropping-particle":"","family":"Yu","given":"Kevin","non-dropping-particle":"","parse-names":false,"suffix":""},{"dropping-particle":"","family":"Rodriguez","given":"Michelle D.","non-dropping-particle":"","parse-names":false,"suffix":""},{"dropping-particle":"","family":"Paul","given":"Zubin","non-dropping-particle":"","parse-names":false,"suffix":""},{"dropping-particle":"","family":"Gordon","given":"Elizabeth","non-dropping-particle":"","parse-names":false,"suffix":""},{"dropping-particle":"","family":"Rice","given":"Kelly","non-dropping-particle":"","parse-names":false,"suffix":""},{"dropping-particle":"","family":"Triplett","given":"Eric W.","non-dropping-particle":"","parse-names":false,"suffix":""},{"dropping-particle":"","family":"Keller-Wood","given":"Maureen","non-dropping-particle":"","parse-names":false,"suffix":""},{"dropping-particle":"","family":"Wood","given":"Charles E.","non-dropping-particle":"","parse-names":false,"suffix":""}],"container-title":"PLoS ONE","id":"ITEM-33","issue":"6","issued":{"date-parts":[["2019"]]},"page":"4-15","title":"Proof of principle: Physiological transfer of small numbers of bacteria from mother to fetus in late-gestation pregnant sheep","type":"article-journal","volume":"14"},"uris":["http://www.mendeley.com/documents/?uuid=7c7fd459-a38c-4c23-8f9b-cffb8e46a73f"]},{"id":"ITEM-34","itemData":{"DOI":"10.3390/genes10120971","ISSN":"20734425","PMID":"31779234","abstract":"The endometrium is a challenging site for metagenomic analysis due to difficulties in obtaining uncontaminated samples and the limited abundance of the bacterial population. Indeed, solid correlations between endometrial physio-pathologic conditions and bacteria compositions have not yet been firmly established. Nevertheless, the study of the endometrial microbiota is of great interest due to the close correlations between microbiota profiles, women’s health, and successful pregnancies. In this study, we decided to tackle the study of the endometrial microbiota through analysis of bacterial population in women subjected to elective caesarean delivery. As a pilot study, a cohort of 19 Caucasian women at full term of normal pregnancy and with a prospection of elective caesarean delivery was enrolled for endometrium sampling at the time of caesarean section. Sampling was carried out by endometrial biopsy soon after the delivery of the newborn and the discharge of the placenta and fetal membranes from the uterus. Bacterial composition was established by a deep metabarcoding next generation sequencing (NGS) procedure addressing the V5–V6 hypervariable region of the 16S rRNA gene. Amplicon sequences were analysed by bioinformatic procedures for denoising and taxonomic classification. The RDP database was used as 16S rRNA reference collection. Metabarcoding analysis showed the presence of a common bacterial composition, including six genera classifiable within the human microbiota (Cutibacterium, Escherichia, Staphylococcus, Acinetobacter, Streptococcus, Corynebacterium), that could be part of the core endometrial microbiota under the specific conditions examined. These results can provide useful information for future studies on the correlations between bacteria and successful pregnancies.","author":[{"dropping-particle":"","family":"Leoni","given":"Claudia","non-dropping-particle":"","parse-names":false,"suffix":""},{"dropping-particle":"","family":"Ceci","given":"Oronzo","non-dropping-particle":"","parse-names":false,"suffix":""},{"dropping-particle":"","family":"Manzari","given":"Caterina","non-dropping-particle":"","parse-names":false,"suffix":""},{"dropping-particle":"","family":"Fosso","given":"Bruno","non-dropping-particle":"","parse-names":false,"suffix":""},{"dropping-particle":"","family":"Volpicella","given":"Mariateresa","non-dropping-particle":"","parse-names":false,"suffix":""},{"dropping-particle":"","family":"Ferrari","given":"Alessandra","non-dropping-particle":"","parse-names":false,"suffix":""},{"dropping-particle":"","family":"Fiorella","given":"Paola","non-dropping-particle":"","parse-names":false,"suffix":""},{"dropping-particle":"","family":"Pesole","given":"Graziano","non-dropping-particle":"","parse-names":false,"suffix":""},{"dropping-particle":"","family":"Cicinelli","given":"Ettore","non-dropping-particle":"","parse-names":false,"suffix":""},{"dropping-particle":"","family":"Ceci","given":"Luigi Ruggiero","non-dropping-particle":"","parse-names":false,"suffix":""}],"container-title":"Genes","id":"ITEM-34","issue":"12","issued":{"date-parts":[["2019"]]},"page":"1-11","title":"Human endometrial microbiota at term of normal pregnancies","type":"article-journal","volume":"10"},"uris":["http://www.mendeley.com/documents/?uuid=4f81b2c0-1b05-497d-96b7-b677b91975b8"]},{"id":"ITEM-35","itemData":{"DOI":"10.1016/j.ebiom.2019.10.045","ISSN":"23523964","PMID":"31685443","abstract":"Background: Mothers are the primary source of bacteria for newborns, but it is unclear whether mother-to-newborn transmission occurs prior to, during or after birth. Similarly, the effect of the delivery mode on neonatal microorganisms has been the focus of controversy. Methods: Healthy maternal and neonatal pairs that underwent vaginal birth and caesarean section were enrolled in this study. Meconium, placenta, membrane and amniotic fluid samples for newborns and vaginal, rectal and oral samples for mothers were collected. All samples were amplified and sequenced by a 16S rRNA gene primer set targeting bacteria and archaea. Findings: A total of 550 samples from 36 mother-neonate pairs with vaginal births and 42 mother-neonate pairs with caesarean sections were included in this study. The negative controls showed that the data analysis in this study was not affected by contamination. There was a high diversity of microbial communities in the pregnancy environment of the foetus. Meconium samples could be divided into three distinct types that were not influenced by the delivery method. Interpretation: The distribution patterns of bacterial communities in the meconium, placenta, and foetal membranes were highly similar and had nothing to do with the mode of delivery. For approximately half of the placental microorganisms, the same sequence could be found in the vaginal, rectal, and oral samples of the mother.","author":[{"dropping-particle":"","family":"Liu","given":"Chen Jian","non-dropping-particle":"","parse-names":false,"suffix":""},{"dropping-particle":"","family":"Liang","given":"Xiao","non-dropping-particle":"","parse-names":false,"suffix":""},{"dropping-particle":"","family":"Niu","given":"Zhao Yi","non-dropping-particle":"","parse-names":false,"suffix":""},{"dropping-particle":"","family":"Jin","given":"Qing","non-dropping-particle":"","parse-names":false,"suffix":""},{"dropping-particle":"","family":"Zeng","given":"Xue Qin","non-dropping-particle":"","parse-names":false,"suffix":""},{"dropping-particle":"","family":"Wang","given":"Wen Xue","non-dropping-particle":"","parse-names":false,"suffix":""},{"dropping-particle":"","family":"Li","given":"Meng Yue","non-dropping-particle":"","parse-names":false,"suffix":""},{"dropping-particle":"","family":"Chen","given":"Xue Rong","non-dropping-particle":"","parse-names":false,"suffix":""},{"dropping-particle":"","family":"Meng","given":"Hai Yun","non-dropping-particle":"","parse-names":false,"suffix":""},{"dropping-particle":"","family":"Shen","given":"Ran","non-dropping-particle":"","parse-names":false,"suffix":""},{"dropping-particle":"","family":"Sun","given":"Shi Yi","non-dropping-particle":"","parse-names":false,"suffix":""},{"dropping-particle":"","family":"Luo","given":"Yi Yong","non-dropping-particle":"","parse-names":false,"suffix":""},{"dropping-particle":"","family":"Yang","given":"En","non-dropping-particle":"","parse-names":false,"suffix":""},{"dropping-particle":"","family":"Geng","given":"Jia Wei","non-dropping-particle":"","parse-names":false,"suffix":""},{"dropping-particle":"","family":"Li","given":"Xiao Ran","non-dropping-particle":"","parse-names":false,"suffix":""}],"container-title":"EBioMedicine","id":"ITEM-35","issued":{"date-parts":[["2019"]]},"page":"354-363","publisher":"Elsevier B.V.","title":"Is the delivery mode a critical factor for the microbial communities in the meconium?","type":"article-journal","volume":"49"},"uris":["http://www.mendeley.com/documents/?uuid=03c106f7-ee79-4eba-97c6-16df85b151a3"]},{"id":"ITEM-36","itemData":{"DOI":"10.1172/jci.insight.127806","PMID":"31479427","author":[{"dropping-particle":"","family":"Younge","given":"Noelle","non-dropping-particle":"","parse-names":false,"suffix":""},{"dropping-particle":"","family":"Brandon","given":"Debra","non-dropping-particle":"","parse-names":false,"suffix":""},{"dropping-particle":"","family":"Seed","given":"Patrick C","non-dropping-particle":"","parse-names":false,"suffix":""},{"dropping-particle":"","family":"Younge","given":"Noelle","non-dropping-particle":"","parse-names":false,"suffix":""},{"dropping-particle":"","family":"Mccann","given":"Jessica R","non-dropping-particle":"","parse-names":false,"suffix":""},{"dropping-particle":"","family":"Ballard","given":"Julie","non-dropping-particle":"","parse-names":false,"suffix":""},{"dropping-particle":"","family":"Plunkett","given":"Catherine","non-dropping-particle":"","parse-names":false,"suffix":""},{"dropping-particle":"","family":"Akhtar","given":"Suhail","non-dropping-particle":"","parse-names":false,"suffix":""},{"dropping-particle":"","family":"Araújo-pérez","given":"Félix","non-dropping-particle":"","parse-names":false,"suffix":""},{"dropping-particle":"","family":"Murtha","given":"Amy","non-dropping-particle":"","parse-names":false,"suffix":""},{"dropping-particle":"","family":"Brandon","given":"Debra","non-dropping-particle":"","parse-names":false,"suffix":""},{"dropping-particle":"","family":"Seed","given":"Patrick C","non-dropping-particle":"","parse-names":false,"suffix":""}],"container-title":"JCI Insight","id":"ITEM-36","issue":"19","issued":{"date-parts":[["2019"]]},"page":"e127806","title":"Fetal exposure to the maternal microbiota in humans and mice","type":"article-journal","volume":"4"},"uris":["http://www.mendeley.com/documents/?uuid=aa140527-64f8-4b20-8d15-9c59418382c3"]},{"id":"ITEM-37","itemData":{"DOI":"10.1080/20002297.2019.1663084","ISSN":"20002297","PMID":"31528268","abstract":"Background: The origin of the initial oral microbiota in neonates still remains poorly understood. Objective: The aim of this study was to understand how the maternal microbiota contributes to the initial neonatal oral microbiota. Design: Twelve mother-neonate pairs with samples from the maternal oral mucosa, uterine cervix and placenta and the neonatal oral cavity immediately after birth were studied. The microbiota composition and diversity were characterized by 16S rRNA gene sequencing (V3-V4 region). The microbiota analyses and comparisons were carried out with Calypso software version 8.1 and with SourceTracker 1.0.1. Results: Samples from the neonatal oral cavity showed moderately high bacterial diversity and low richness. The neonatal oral cavity microbiota seems to share features mainly with the microbes detected in the placenta, followed by the cervical microbiota and the maternal oral microbiota. No statistically significant differences in diversity (Shannon index, p = 0.14), richness (Chao1, p = 0.53) or in microbial composition were observed according to delivery mode. Conclusion: The neonatal oral cavity microbiota is not significantly modulated by the birth canal or maternal oral microbiota but displays clear associations with microbes in the placenta. These results suggest that the neonatal oral microbiota may have a prenatal origin.","author":[{"dropping-particle":"","family":"Tuominen","given":"Heidi","non-dropping-particle":"","parse-names":false,"suffix":""},{"dropping-particle":"","family":"Collado","given":"Maria Carmen","non-dropping-particle":"","parse-names":false,"suffix":""},{"dropping-particle":"","family":"Rautava","given":"Jaana","non-dropping-particle":"","parse-names":false,"suffix":""},{"dropping-particle":"","family":"Syrjänen","given":"Stina","non-dropping-particle":"","parse-names":false,"suffix":""},{"dropping-particle":"","family":"Rautava","given":"Samuli","non-dropping-particle":"","parse-names":false,"suffix":""}],"container-title":"Journal of Oral Microbiology","id":"ITEM-37","issue":"1","issued":{"date-parts":[["2019"]]},"publisher":"Taylor &amp; Francis","title":"Composition and maternal origin of the neonatal oral cavity microbiota","type":"article-journal","volume":"11"},"uris":["http://www.mendeley.com/documents/?uuid=e1e0425c-d516-4d5a-8e03-4ce6fd7d8c7f"]},{"id":"ITEM-38","itemData":{"DOI":"10.1016/j.theriogenology.2020.04.014","ISSN":"0093691X","PMID":"32361303","abstract":"With recent research in humans, a hypothesis known as the sterile womb paradigm has been challenged. The objectives of this study were to determine the presence of placental and fetal microbiomes in dogs, the effect of different types of parturition on the fetal microbiome, and the effect that the fetal microbiome has on early puppy development. A total of 96 newborn puppies from 17 dams were included in the study. Puppies were divided into two groups depending on the type of parturition (vaginal birth (VB) or cesarean section (CS)). Immediately after birth, swabs of the placenta and meconium were taken. Swabs of the oral and vaginal mucosa of the dam were taken in the second half of the pregnancy and just before parturition. All samples were analyzed with a classical bacteriological examination, and bacterial colonies were identified by matrix-assisted laser desorption/ionization time-of-flight mass spectrometry (MALDI-TOF MS). The weight gain of each puppy was tracked daily in the first 7 days postpartum. Bacteria from several different genera were isolated from 86.5% of meconium samples and 57% of placenta samples. While the meconium microbiota resembled bacteria from the maternal vagina in VB puppies, the meconium microbiota of puppies born by CS indicated a relative resemblance to maternal oral and vaginal microbiota. A statistically significant difference in the relative growth rate between puppies born by VB and CS was found (p &lt; 0.05), with puppies born by VB gaining weight faster compared to the CS group. This difference was even more noticeable when VB puppies were compared to puppies born by elective CS. Puppies born without a detectable meconium or placental microbiota showed a slower growth rate than those with a meconium microbiota, regardless of the type of parturition (p &lt; 0.05). The findings of this study provide new information about the placental microbiome in healthy pregnant dams and suggest intrauterine colonization of the fetus in dogs. It seems that the type of delivery and bacterial colonization might be an important consideration for the weight gain in puppies in the first few days of life.","author":[{"dropping-particle":"","family":"Zakošek Pipan","given":"Maja","non-dropping-particle":"","parse-names":false,"suffix":""},{"dropping-particle":"","family":"Kajdič","given":"Leonida","non-dropping-particle":"","parse-names":false,"suffix":""},{"dropping-particle":"","family":"Kalin","given":"Anja","non-dropping-particle":"","parse-names":false,"suffix":""},{"dropping-particle":"","family":"Plavec","given":"Tanja","non-dropping-particle":"","parse-names":false,"suffix":""},{"dropping-particle":"","family":"Zdovc","given":"Irena","non-dropping-particle":"","parse-names":false,"suffix":""}],"container-title":"Theriogenology","id":"ITEM-38","issued":{"date-parts":[["2020"]]},"page":"18-28","title":"Do newborn puppies have their own microbiota at birth? Influence of type of birth on newborn puppy microbiota","type":"article-journal","volume":"152"},"uris":["http://www.mendeley.com/documents/?uuid=a4607ebb-df2d-4557-ad3b-50c234066f49"]},{"id":"ITEM-39","itemData":{"DOI":"10.1016/j.placenta.2020.01.006","ISSN":"15323102","PMID":"32174306","abstract":"Introduction: It is widely debated whether fetal membranes possess a genuine microbiome, and if bacterial presence and load is linked to inflammation. Chorioamnionitis is an inflammation of the fetal membranes. This research focussed on inflammatory diagnosed histological chorioamnionitis (HCA) and aimed to determine whether the bacterial load in fetal membranes correlates to inflammatory response, including histological staging and inflammatory markers in HCA. Methods: Fetal membrane samples were collected from patients with preterm spontaneous labour and histologically phenotyped chorioamnionitis (HCA; n = .12), or preterm (n = .6) and term labour without HCA (n = .6). The bacterial profile of fetal membranes was analysed by sequencing the V4 region of the 16S rRNA gene. Bacterial load was determined using qPCR copy number/mg of tissue. The association between bacterial load and bacterial profile composition was assessed using correlation analysis. Results: Bacterial load was significantly greater within HCA amnion (p = .0.002) and chorion (p = .0.042), compared to preterm birth without HCA. Increased bacterial load was positively correlated with increased histological staging (p = .0.001) and the expression of five inflammatory markers; IL8, TLR1, TLR2, LY96 and IRAK2 (p=&lt;0.050). Bacterial profiles were significantly different between membranes with and without HCA in amnion (p = .0.012) and chorion (p = .0.001), but no differences between specific genera were detected. Discussion: Inflammatory HCA is associated with infection and increased bacterial load in a dose response relationship. Bacterial load is positively correlated with HCA severity and the TLR signalling pathway. Further research should investigate the bacterial load threshold required to generate an inflammatory response in HCA.","author":[{"dropping-particle":"","family":"Hockney","given":"Rochelle","non-dropping-particle":"","parse-names":false,"suffix":""},{"dropping-particle":"","family":"Waring","given":"Gareth J.","non-dropping-particle":"","parse-names":false,"suffix":""},{"dropping-particle":"","family":"Taylor","given":"Gillian","non-dropping-particle":"","parse-names":false,"suffix":""},{"dropping-particle":"","family":"Cummings","given":"Stephen P.","non-dropping-particle":"","parse-names":false,"suffix":""},{"dropping-particle":"","family":"Robson","given":"Stephen C.","non-dropping-particle":"","parse-names":false,"suffix":""},{"dropping-particle":"","family":"Orr","given":"Caroline H.","non-dropping-particle":"","parse-names":false,"suffix":""},{"dropping-particle":"","family":"Nelson","given":"Andrew","non-dropping-particle":"","parse-names":false,"suffix":""}],"container-title":"Placenta","id":"ITEM-39","issue":"January","issued":{"date-parts":[["2020"]]},"page":"43-51","publisher":"Elsevier Ltd","title":"Fetal membrane bacterial load is increased in histologically confirmed inflammatory chorioamnionitis: A retrospective cohort study: Fetal membrane bacterial load is increased in HCA","type":"article-journal","volume":"91"},"uris":["http://www.mendeley.com/documents/?uuid=e81d799b-5b2c-4570-bbc3-53a472a274b8"]},{"id":"ITEM-40","itemData":{"DOI":"10.1136/gutjnl-2019-319101","ISBN":"2019319101","ISSN":"14683288","PMID":"31900289","abstract":"Objective Pre-eclampsia (PE) is one of the malignant metabolic diseases that complicate pregnancy. Gut dysbiosis has been identified for causing metabolic diseases, but the role of gut microbiome in the pathogenesis of PE remains unknown. Design We performed a case-control study to compare the faecal microbiome of PE and normotensive pregnant women by 16S ribosomal RNA (rRNA) sequencing. To address the causative relationship between gut dysbiosis and PE, we used faecal microbiota transplantation (FMT) in an antibiotic-treated mouse model. Finally, we determined the microbiome translocation and immune responses in human and mouse placental samples by 16S rRNA sequencing, quantitative PCR and in situ hybridisation. Results Patients with PE showed reduced bacterial diversity with obvious dysbiosis. Opportunistic pathogens, particularly Fusobacterium and Veillonella, were enriched, whereas beneficial bacteria, including Faecalibacterium and Akkermansia, were markedly depleted in the PE group. The abundances of these discriminative bacteria were correlated with blood pressure (BP), proteinuria, aminotransferase and creatinine levels. On successful colonisation, the gut microbiome from patients with PE triggered a dramatic, increased pregestational BP of recipient mice, which further increased after gestation. In addition, the PE-transplanted group showed increased proteinuria, embryonic resorption and lower fetal and placental weights. Their T regulatory/helper-17 balance in the small intestine and spleen was disturbed with more severe intestinal leakage. In the placenta of both patients with PE and PE-FMT mice, the total bacteria, Fusobacterium, and inflammatory cytokine levels were significantly increased. Conclusions This study suggests that the gut microbiome of patients with PE is dysbiotic and contributes to disease pathogenesis.","author":[{"dropping-particle":"","family":"Chen","given":"Xia","non-dropping-particle":"","parse-names":false,"suffix":""},{"dropping-particle":"","family":"Li","given":"Pan","non-dropping-particle":"","parse-names":false,"suffix":""},{"dropping-particle":"","family":"Liu","given":"Mian","non-dropping-particle":"","parse-names":false,"suffix":""},{"dropping-particle":"","family":"Zheng","given":"Huimin","non-dropping-particle":"","parse-names":false,"suffix":""},{"dropping-particle":"","family":"He","given":"Yan","non-dropping-particle":"","parse-names":false,"suffix":""},{"dropping-particle":"","family":"Chen","given":"Mu Xuan","non-dropping-particle":"","parse-names":false,"suffix":""},{"dropping-particle":"","family":"Tang","given":"Wenli","non-dropping-particle":"","parse-names":false,"suffix":""},{"dropping-particle":"","family":"Yue","given":"Xiaojing","non-dropping-particle":"","parse-names":false,"suffix":""},{"dropping-particle":"","family":"Huang","given":"Yongxin","non-dropping-particle":"","parse-names":false,"suffix":""},{"dropping-particle":"","family":"Zhuang","given":"Lingling","non-dropping-particle":"","parse-names":false,"suffix":""},{"dropping-particle":"","family":"Wang","given":"Zhijian","non-dropping-particle":"","parse-names":false,"suffix":""},{"dropping-particle":"","family":"Zhong","given":"Mei","non-dropping-particle":"","parse-names":false,"suffix":""},{"dropping-particle":"","family":"Ke","given":"Guibao","non-dropping-particle":"","parse-names":false,"suffix":""},{"dropping-particle":"","family":"Hu","given":"Haoyue","non-dropping-particle":"","parse-names":false,"suffix":""},{"dropping-particle":"","family":"Feng","given":"Yinglin","non-dropping-particle":"","parse-names":false,"suffix":""},{"dropping-particle":"","family":"Chen","given":"Yun","non-dropping-particle":"","parse-names":false,"suffix":""},{"dropping-particle":"","family":"Yu","given":"Yanhong","non-dropping-particle":"","parse-names":false,"suffix":""},{"dropping-particle":"","family":"Zhou","given":"Hongwei","non-dropping-particle":"","parse-names":false,"suffix":""},{"dropping-particle":"","family":"Huang","given":"Liping","non-dropping-particle":"","parse-names":false,"suffix":""}],"container-title":"Gut","id":"ITEM-40","issue":"3","issued":{"date-parts":[["2020"]]},"page":"513-522","title":"Gut dysbiosis induces the development of pre-eclampsia through bacterial translocation","type":"article-journal","volume":"69"},"uris":["http://www.mendeley.com/documents/?uuid=38a48fa2-3448-4fce-9dcf-09ff8478f907"]},{"id":"ITEM-41","itemData":{"DOI":"10.1038/s41591-020-0761-3","ISSN":"1546170X","PMID":"32094926","abstract":"Mucosal immunity develops in the human fetal intestine by 11–14 weeks of gestation, yet whether viable microbes exist in utero and interact with the intestinal immune system is unknown. Bacteria-like morphology was identified in pockets of human fetal meconium at mid-gestation by scanning electron microscopy (n = 4), and a sparse bacterial signal was detected by 16S rRNA sequencing (n = 40 of 50) compared to environmental controls (n = 87). Eighteen taxa were enriched in fetal meconium, with Micrococcaceae (n = 9) and Lactobacillus (n = 6) the most abundant. Fetal intestines dominated by Micrococcaceae exhibited distinct patterns of T cell composition and epithelial transcription. Fetal Micrococcus luteus, isolated only in the presence of monocytes, grew on placental hormones, remained viable within antigen presenting cells, limited inflammation ex vivo and possessed genomic features linked with survival in the fetus. Thus, viable bacteria are highly limited in the fetal intestine at mid-gestation, although strains with immunomodulatory capacity are detected in subsets of specimens.","author":[{"dropping-particle":"","family":"Rackaityte","given":"E.","non-dropping-particle":"","parse-names":false,"suffix":""},{"dropping-particle":"","family":"Halkias","given":"J.","non-dropping-particle":"","parse-names":false,"suffix":""},{"dropping-particle":"","family":"Fukui","given":"E. M.","non-dropping-particle":"","parse-names":false,"suffix":""},{"dropping-particle":"","family":"Mendoza","given":"V. F.","non-dropping-particle":"","parse-names":false,"suffix":""},{"dropping-particle":"","family":"Hayzelden","given":"C.","non-dropping-particle":"","parse-names":false,"suffix":""},{"dropping-particle":"","family":"Crawford","given":"E. D.","non-dropping-particle":"","parse-names":false,"suffix":""},{"dropping-particle":"","family":"Fujimura","given":"K. E.","non-dropping-particle":"","parse-names":false,"suffix":""},{"dropping-particle":"","family":"Burt","given":"T. D.","non-dropping-particle":"","parse-names":false,"suffix":""},{"dropping-particle":"V.","family":"Lynch","given":"S.","non-dropping-particle":"","parse-names":false,"suffix":""}],"container-title":"Nature Medicine","id":"ITEM-41","issue":"4","issued":{"date-parts":[["2020"]]},"page":"599-607","publisher":"Springer US","title":"Viable bacterial colonization is highly limited in the human intestine in utero","type":"article-journal","volume":"26"},"uris":["http://www.mendeley.com/documents/?uuid=5c743ad9-bec5-4509-aa51-64bbb6c79292"]}],"mendeley":{"formattedCitation":"&lt;span style=\"baseline\"&gt; [10–50]&lt;/span&gt;","plainTextFormattedCitation":" [10–50]","previouslyFormattedCitation":"&lt;span style=\"baseline\"&gt; [10–50]&lt;/span&gt;"},"properties":{"noteIndex":0},"schema":"https://github.com/citation-style-language/schema/raw/master/csl-citation.json"}</w:instrText>
      </w:r>
      <w:r w:rsidR="000D1B8F"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0–50]</w:t>
      </w:r>
      <w:r w:rsidR="000D1B8F" w:rsidRPr="00BC6DB1">
        <w:rPr>
          <w:rFonts w:asciiTheme="minorHAnsi" w:hAnsiTheme="minorHAnsi" w:cstheme="minorHAnsi"/>
          <w:sz w:val="22"/>
          <w:shd w:val="clear" w:color="auto" w:fill="FFFFFF"/>
        </w:rPr>
        <w:fldChar w:fldCharType="end"/>
      </w:r>
      <w:r w:rsidR="000D1B8F" w:rsidRPr="00BC6DB1">
        <w:rPr>
          <w:rFonts w:asciiTheme="minorHAnsi" w:hAnsiTheme="minorHAnsi" w:cstheme="minorHAnsi"/>
          <w:sz w:val="22"/>
          <w:shd w:val="clear" w:color="auto" w:fill="FFFFFF"/>
        </w:rPr>
        <w:t xml:space="preserve"> </w:t>
      </w:r>
      <w:r w:rsidR="0052530D" w:rsidRPr="00BC6DB1">
        <w:rPr>
          <w:rFonts w:asciiTheme="minorHAnsi" w:hAnsiTheme="minorHAnsi" w:cstheme="minorHAnsi"/>
          <w:sz w:val="22"/>
          <w:shd w:val="clear" w:color="auto" w:fill="FFFFFF"/>
        </w:rPr>
        <w:t>(</w:t>
      </w:r>
      <w:proofErr w:type="gramStart"/>
      <w:r w:rsidR="0052530D" w:rsidRPr="00BC6DB1">
        <w:rPr>
          <w:rFonts w:asciiTheme="minorHAnsi" w:hAnsiTheme="minorHAnsi" w:cstheme="minorHAnsi"/>
          <w:sz w:val="22"/>
          <w:shd w:val="clear" w:color="auto" w:fill="FFFFFF"/>
        </w:rPr>
        <w:t>see</w:t>
      </w:r>
      <w:proofErr w:type="gramEnd"/>
      <w:r w:rsidR="0052530D" w:rsidRPr="00BC6DB1">
        <w:rPr>
          <w:rFonts w:asciiTheme="minorHAnsi" w:hAnsiTheme="minorHAnsi" w:cstheme="minorHAnsi"/>
          <w:sz w:val="22"/>
          <w:shd w:val="clear" w:color="auto" w:fill="FFFFFF"/>
        </w:rPr>
        <w:t xml:space="preserve"> </w:t>
      </w:r>
      <w:r w:rsidR="0052530D" w:rsidRPr="00BC6DB1">
        <w:rPr>
          <w:rFonts w:asciiTheme="minorHAnsi" w:hAnsiTheme="minorHAnsi" w:cstheme="minorHAnsi"/>
          <w:b/>
          <w:bCs/>
          <w:sz w:val="22"/>
          <w:shd w:val="clear" w:color="auto" w:fill="FFFFFF"/>
        </w:rPr>
        <w:t>Table 1</w:t>
      </w:r>
      <w:r w:rsidR="0052530D" w:rsidRPr="00BC6DB1">
        <w:rPr>
          <w:rFonts w:asciiTheme="minorHAnsi" w:hAnsiTheme="minorHAnsi" w:cstheme="minorHAnsi"/>
          <w:sz w:val="22"/>
          <w:shd w:val="clear" w:color="auto" w:fill="FFFFFF"/>
        </w:rPr>
        <w:t xml:space="preserve">) and in the upper female reproductive tract (endometrium, fallopian tubes) </w:t>
      </w:r>
      <w:r w:rsidR="00BE32FB">
        <w:rPr>
          <w:rFonts w:asciiTheme="minorHAnsi" w:hAnsiTheme="minorHAnsi" w:cstheme="minorHAnsi"/>
          <w:sz w:val="22"/>
          <w:shd w:val="clear" w:color="auto" w:fill="FFFFFF"/>
        </w:rPr>
        <w:t>both prior to and following</w:t>
      </w:r>
      <w:r w:rsidR="0052530D" w:rsidRPr="00BC6DB1">
        <w:rPr>
          <w:rFonts w:asciiTheme="minorHAnsi" w:hAnsiTheme="minorHAnsi" w:cstheme="minorHAnsi"/>
          <w:sz w:val="22"/>
          <w:shd w:val="clear" w:color="auto" w:fill="FFFFFF"/>
        </w:rPr>
        <w:t xml:space="preserve"> </w:t>
      </w:r>
      <w:r w:rsidR="00BE32FB">
        <w:rPr>
          <w:rFonts w:asciiTheme="minorHAnsi" w:hAnsiTheme="minorHAnsi" w:cstheme="minorHAnsi"/>
          <w:sz w:val="22"/>
          <w:shd w:val="clear" w:color="auto" w:fill="FFFFFF"/>
        </w:rPr>
        <w:t>successful and healthy pregnancies</w:t>
      </w:r>
      <w:r w:rsidR="0052530D" w:rsidRPr="00BC6DB1">
        <w:rPr>
          <w:rFonts w:asciiTheme="minorHAnsi" w:hAnsiTheme="minorHAnsi" w:cstheme="minorHAnsi"/>
          <w:sz w:val="22"/>
          <w:shd w:val="clear" w:color="auto" w:fill="FFFFFF"/>
        </w:rPr>
        <w:t xml:space="preserve"> </w:t>
      </w:r>
      <w:r w:rsidR="0052530D" w:rsidRPr="00BC6DB1">
        <w:rPr>
          <w:rFonts w:asciiTheme="minorHAnsi" w:hAnsiTheme="minorHAnsi" w:cstheme="minorHAnsi"/>
          <w:noProof/>
          <w:sz w:val="22"/>
          <w:shd w:val="clear" w:color="auto" w:fill="FFFFFF"/>
        </w:rPr>
        <w:t>[152–157]</w:t>
      </w:r>
      <w:r w:rsidR="00A55384">
        <w:rPr>
          <w:rFonts w:asciiTheme="minorHAnsi" w:hAnsiTheme="minorHAnsi" w:cstheme="minorHAnsi"/>
          <w:noProof/>
          <w:sz w:val="22"/>
          <w:shd w:val="clear" w:color="auto" w:fill="FFFFFF"/>
        </w:rPr>
        <w:t>.</w:t>
      </w:r>
      <w:r w:rsidR="0052530D" w:rsidRPr="00BC6DB1">
        <w:rPr>
          <w:rFonts w:asciiTheme="minorHAnsi" w:hAnsiTheme="minorHAnsi" w:cstheme="minorHAnsi"/>
          <w:noProof/>
          <w:sz w:val="22"/>
          <w:shd w:val="clear" w:color="auto" w:fill="FFFFFF"/>
        </w:rPr>
        <w:t xml:space="preserve"> </w:t>
      </w:r>
      <w:r w:rsidR="00BE32FB">
        <w:rPr>
          <w:rFonts w:asciiTheme="minorHAnsi" w:hAnsiTheme="minorHAnsi" w:cstheme="minorHAnsi"/>
          <w:sz w:val="22"/>
          <w:shd w:val="clear" w:color="auto" w:fill="FFFFFF"/>
        </w:rPr>
        <w:t>Although we</w:t>
      </w:r>
      <w:r w:rsidR="000D1B8F" w:rsidRPr="00BC6DB1">
        <w:rPr>
          <w:rFonts w:asciiTheme="minorHAnsi" w:hAnsiTheme="minorHAnsi" w:cstheme="minorHAnsi"/>
          <w:sz w:val="22"/>
          <w:shd w:val="clear" w:color="auto" w:fill="FFFFFF"/>
        </w:rPr>
        <w:t xml:space="preserve"> presented the first large-scale </w:t>
      </w:r>
      <w:proofErr w:type="spellStart"/>
      <w:r w:rsidR="00413B27" w:rsidRPr="00BC6DB1">
        <w:rPr>
          <w:rFonts w:asciiTheme="minorHAnsi" w:hAnsiTheme="minorHAnsi" w:cstheme="minorHAnsi"/>
          <w:sz w:val="22"/>
          <w:shd w:val="clear" w:color="auto" w:fill="FFFFFF"/>
        </w:rPr>
        <w:t>metagenomic</w:t>
      </w:r>
      <w:proofErr w:type="spellEnd"/>
      <w:r w:rsidR="000D1B8F" w:rsidRPr="00BC6DB1">
        <w:rPr>
          <w:rFonts w:asciiTheme="minorHAnsi" w:hAnsiTheme="minorHAnsi" w:cstheme="minorHAnsi"/>
          <w:sz w:val="22"/>
          <w:shd w:val="clear" w:color="auto" w:fill="FFFFFF"/>
        </w:rPr>
        <w:t xml:space="preserve"> report </w:t>
      </w:r>
      <w:r w:rsidR="00413B27" w:rsidRPr="00BC6DB1">
        <w:rPr>
          <w:rFonts w:asciiTheme="minorHAnsi" w:hAnsiTheme="minorHAnsi" w:cstheme="minorHAnsi"/>
          <w:sz w:val="22"/>
          <w:shd w:val="clear" w:color="auto" w:fill="FFFFFF"/>
        </w:rPr>
        <w:t xml:space="preserve">of </w:t>
      </w:r>
      <w:r w:rsidR="000D1B8F" w:rsidRPr="00BC6DB1">
        <w:rPr>
          <w:rFonts w:asciiTheme="minorHAnsi" w:hAnsiTheme="minorHAnsi" w:cstheme="minorHAnsi"/>
          <w:sz w:val="22"/>
          <w:shd w:val="clear" w:color="auto" w:fill="FFFFFF"/>
        </w:rPr>
        <w:t xml:space="preserve">the presence of a </w:t>
      </w:r>
      <w:r w:rsidR="00EE07C5" w:rsidRPr="00BC6DB1">
        <w:rPr>
          <w:rFonts w:asciiTheme="minorHAnsi" w:hAnsiTheme="minorHAnsi" w:cstheme="minorHAnsi"/>
          <w:sz w:val="22"/>
          <w:shd w:val="clear" w:color="auto" w:fill="FFFFFF"/>
        </w:rPr>
        <w:t xml:space="preserve">human </w:t>
      </w:r>
      <w:r w:rsidR="00803A31" w:rsidRPr="00BC6DB1">
        <w:rPr>
          <w:rFonts w:asciiTheme="minorHAnsi" w:hAnsiTheme="minorHAnsi" w:cstheme="minorHAnsi"/>
          <w:sz w:val="22"/>
          <w:shd w:val="clear" w:color="auto" w:fill="FFFFFF"/>
        </w:rPr>
        <w:t xml:space="preserve">placental microbiome that is </w:t>
      </w:r>
      <w:r w:rsidR="000D1B8F" w:rsidRPr="00BC6DB1">
        <w:rPr>
          <w:rFonts w:asciiTheme="minorHAnsi" w:hAnsiTheme="minorHAnsi" w:cstheme="minorHAnsi"/>
          <w:sz w:val="22"/>
          <w:shd w:val="clear" w:color="auto" w:fill="FFFFFF"/>
        </w:rPr>
        <w:t xml:space="preserve">low-abundance, low-biomass, </w:t>
      </w:r>
      <w:r w:rsidR="00803A31" w:rsidRPr="00BC6DB1">
        <w:rPr>
          <w:rFonts w:asciiTheme="minorHAnsi" w:hAnsiTheme="minorHAnsi" w:cstheme="minorHAnsi"/>
          <w:sz w:val="22"/>
          <w:shd w:val="clear" w:color="auto" w:fill="FFFFFF"/>
        </w:rPr>
        <w:t xml:space="preserve">and </w:t>
      </w:r>
      <w:r w:rsidR="000D1B8F" w:rsidRPr="00BC6DB1">
        <w:rPr>
          <w:rFonts w:asciiTheme="minorHAnsi" w:hAnsiTheme="minorHAnsi" w:cstheme="minorHAnsi"/>
          <w:sz w:val="22"/>
          <w:shd w:val="clear" w:color="auto" w:fill="FFFFFF"/>
        </w:rPr>
        <w:t>metabolically-</w:t>
      </w:r>
      <w:r w:rsidR="00BE32FB">
        <w:rPr>
          <w:rFonts w:asciiTheme="minorHAnsi" w:hAnsiTheme="minorHAnsi" w:cstheme="minorHAnsi"/>
          <w:sz w:val="22"/>
          <w:shd w:val="clear" w:color="auto" w:fill="FFFFFF"/>
        </w:rPr>
        <w:t>varied</w:t>
      </w:r>
      <w:r w:rsidR="00803A31"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1","issue":"237","issued":{"date-parts":[["2014"]]},"page":"1-22","title":"The placenta harbors a unique microbiome","type":"article-journal","volume":"6"},"uris":["http://www.mendeley.com/documents/?uuid=34d7a2f3-07aa-4f67-beb2-40b687b30ec9"]}],"mendeley":{"formattedCitation":"&lt;span style=\"baseline\"&gt; [18]&lt;/span&gt;","plainTextFormattedCitation":" [18]","previouslyFormattedCitation":"&lt;span style=\"baseline\"&gt; [18]&lt;/span&gt;"},"properties":{"noteIndex":0},"schema":"https://github.com/citation-style-language/schema/raw/master/csl-citation.json"}</w:instrText>
      </w:r>
      <w:r w:rsidR="00803A31"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8]</w:t>
      </w:r>
      <w:r w:rsidR="00803A31" w:rsidRPr="00BC6DB1">
        <w:rPr>
          <w:rFonts w:asciiTheme="minorHAnsi" w:hAnsiTheme="minorHAnsi" w:cstheme="minorHAnsi"/>
          <w:sz w:val="22"/>
          <w:shd w:val="clear" w:color="auto" w:fill="FFFFFF"/>
        </w:rPr>
        <w:fldChar w:fldCharType="end"/>
      </w:r>
      <w:r w:rsidR="00BE32FB">
        <w:rPr>
          <w:rFonts w:asciiTheme="minorHAnsi" w:hAnsiTheme="minorHAnsi" w:cstheme="minorHAnsi"/>
          <w:sz w:val="22"/>
          <w:shd w:val="clear" w:color="auto" w:fill="FFFFFF"/>
        </w:rPr>
        <w:t xml:space="preserve">, we were inspired by the work of others in our interpretations both then and </w:t>
      </w:r>
      <w:r w:rsidR="00712F33">
        <w:rPr>
          <w:rFonts w:asciiTheme="minorHAnsi" w:hAnsiTheme="minorHAnsi" w:cstheme="minorHAnsi"/>
          <w:sz w:val="22"/>
          <w:shd w:val="clear" w:color="auto" w:fill="FFFFFF"/>
        </w:rPr>
        <w:t>hence</w:t>
      </w:r>
      <w:r w:rsidR="00A55384">
        <w:rPr>
          <w:rFonts w:asciiTheme="minorHAnsi" w:hAnsiTheme="minorHAnsi" w:cstheme="minorHAnsi"/>
          <w:sz w:val="22"/>
          <w:shd w:val="clear" w:color="auto" w:fill="FFFFFF"/>
        </w:rPr>
        <w:t>.</w:t>
      </w:r>
      <w:r w:rsidR="000D1B8F" w:rsidRPr="00BC6DB1">
        <w:rPr>
          <w:rFonts w:asciiTheme="minorHAnsi" w:hAnsiTheme="minorHAnsi" w:cstheme="minorHAnsi"/>
          <w:sz w:val="22"/>
          <w:shd w:val="clear" w:color="auto" w:fill="FFFFFF"/>
        </w:rPr>
        <w:t xml:space="preserve"> </w:t>
      </w:r>
    </w:p>
    <w:p w14:paraId="1AB2FF43" w14:textId="77777777" w:rsidR="00712F33" w:rsidRDefault="00712F33" w:rsidP="00F143E4">
      <w:pPr>
        <w:spacing w:line="480" w:lineRule="auto"/>
        <w:rPr>
          <w:rFonts w:asciiTheme="minorHAnsi" w:hAnsiTheme="minorHAnsi" w:cstheme="minorHAnsi"/>
          <w:sz w:val="22"/>
          <w:shd w:val="clear" w:color="auto" w:fill="FFFFFF"/>
        </w:rPr>
      </w:pPr>
    </w:p>
    <w:p w14:paraId="70CD9C71" w14:textId="3A4E5A15" w:rsidR="00CC6ECC" w:rsidRPr="00BC6DB1" w:rsidRDefault="00BE4C69" w:rsidP="00F143E4">
      <w:p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Briefly, in our initial work w</w:t>
      </w:r>
      <w:r w:rsidR="00413B27" w:rsidRPr="00BC6DB1">
        <w:rPr>
          <w:rFonts w:asciiTheme="minorHAnsi" w:hAnsiTheme="minorHAnsi" w:cstheme="minorHAnsi"/>
          <w:sz w:val="22"/>
          <w:shd w:val="clear" w:color="auto" w:fill="FFFFFF"/>
        </w:rPr>
        <w:t>e utilized pyrosequencing of the 16S</w:t>
      </w:r>
      <w:r w:rsidR="00D9609C" w:rsidRPr="00BC6DB1">
        <w:rPr>
          <w:rFonts w:asciiTheme="minorHAnsi" w:hAnsiTheme="minorHAnsi" w:cstheme="minorHAnsi"/>
          <w:sz w:val="22"/>
          <w:shd w:val="clear" w:color="auto" w:fill="FFFFFF"/>
        </w:rPr>
        <w:t xml:space="preserve"> ribosomal DNA (</w:t>
      </w:r>
      <w:r w:rsidR="00413B27" w:rsidRPr="00BC6DB1">
        <w:rPr>
          <w:rFonts w:asciiTheme="minorHAnsi" w:hAnsiTheme="minorHAnsi" w:cstheme="minorHAnsi"/>
          <w:sz w:val="22"/>
          <w:shd w:val="clear" w:color="auto" w:fill="FFFFFF"/>
        </w:rPr>
        <w:t>rDNA</w:t>
      </w:r>
      <w:r w:rsidR="00D9609C" w:rsidRPr="00BC6DB1">
        <w:rPr>
          <w:rFonts w:asciiTheme="minorHAnsi" w:hAnsiTheme="minorHAnsi" w:cstheme="minorHAnsi"/>
          <w:sz w:val="22"/>
          <w:shd w:val="clear" w:color="auto" w:fill="FFFFFF"/>
        </w:rPr>
        <w:t>)</w:t>
      </w:r>
      <w:r w:rsidR="00413B27" w:rsidRPr="00BC6DB1">
        <w:rPr>
          <w:rFonts w:asciiTheme="minorHAnsi" w:hAnsiTheme="minorHAnsi" w:cstheme="minorHAnsi"/>
          <w:sz w:val="22"/>
          <w:shd w:val="clear" w:color="auto" w:fill="FFFFFF"/>
        </w:rPr>
        <w:t xml:space="preserve"> V1-3 hypervariable regions (HVR</w:t>
      </w:r>
      <w:r w:rsidR="00EE07C5" w:rsidRPr="00BC6DB1">
        <w:rPr>
          <w:rFonts w:asciiTheme="minorHAnsi" w:hAnsiTheme="minorHAnsi" w:cstheme="minorHAnsi"/>
          <w:sz w:val="22"/>
          <w:shd w:val="clear" w:color="auto" w:fill="FFFFFF"/>
        </w:rPr>
        <w:t>s</w:t>
      </w:r>
      <w:r w:rsidR="00413B27" w:rsidRPr="00BC6DB1">
        <w:rPr>
          <w:rFonts w:asciiTheme="minorHAnsi" w:hAnsiTheme="minorHAnsi" w:cstheme="minorHAnsi"/>
          <w:sz w:val="22"/>
          <w:shd w:val="clear" w:color="auto" w:fill="FFFFFF"/>
        </w:rPr>
        <w:t xml:space="preserve">) </w:t>
      </w:r>
      <w:r>
        <w:rPr>
          <w:rFonts w:asciiTheme="minorHAnsi" w:hAnsiTheme="minorHAnsi" w:cstheme="minorHAnsi"/>
          <w:sz w:val="22"/>
          <w:shd w:val="clear" w:color="auto" w:fill="FFFFFF"/>
        </w:rPr>
        <w:t>in 320 placentas, alongside</w:t>
      </w:r>
      <w:r w:rsidR="00413B27" w:rsidRPr="00BC6DB1">
        <w:rPr>
          <w:rFonts w:asciiTheme="minorHAnsi" w:hAnsiTheme="minorHAnsi" w:cstheme="minorHAnsi"/>
          <w:sz w:val="22"/>
          <w:shd w:val="clear" w:color="auto" w:fill="FFFFFF"/>
        </w:rPr>
        <w:t xml:space="preserve"> comparative whole-genome shotgun (WGS) sequencing</w:t>
      </w:r>
      <w:r>
        <w:rPr>
          <w:rFonts w:asciiTheme="minorHAnsi" w:hAnsiTheme="minorHAnsi" w:cstheme="minorHAnsi"/>
          <w:sz w:val="22"/>
          <w:shd w:val="clear" w:color="auto" w:fill="FFFFFF"/>
        </w:rPr>
        <w:t xml:space="preserve"> in a subset of 48. We used a nested cohort design, where we matched term to preterm, and women with and without a history of antenatal infection. We observed differences in the low biomass community membership and its metagenomics function by virtue of preterm versus term birth, and by history of antenatal infection (even as remote as the first trimester of pregnancy). We further ran comparative dissimilarity measures against the non-pregnant HMP datasets,</w:t>
      </w:r>
      <w:r w:rsidR="00803A31" w:rsidRPr="00BC6DB1">
        <w:rPr>
          <w:rFonts w:asciiTheme="minorHAnsi" w:hAnsiTheme="minorHAnsi" w:cstheme="minorHAnsi"/>
          <w:sz w:val="22"/>
          <w:shd w:val="clear" w:color="auto" w:fill="FFFFFF"/>
        </w:rPr>
        <w:t xml:space="preserve"> which enabled us to </w:t>
      </w:r>
      <w:r w:rsidR="00EE07C5" w:rsidRPr="00BC6DB1">
        <w:rPr>
          <w:rFonts w:asciiTheme="minorHAnsi" w:hAnsiTheme="minorHAnsi" w:cstheme="minorHAnsi"/>
          <w:sz w:val="22"/>
          <w:shd w:val="clear" w:color="auto" w:fill="FFFFFF"/>
        </w:rPr>
        <w:t xml:space="preserve">show </w:t>
      </w:r>
      <w:r>
        <w:rPr>
          <w:rFonts w:asciiTheme="minorHAnsi" w:hAnsiTheme="minorHAnsi" w:cstheme="minorHAnsi"/>
          <w:sz w:val="22"/>
          <w:shd w:val="clear" w:color="auto" w:fill="FFFFFF"/>
        </w:rPr>
        <w:lastRenderedPageBreak/>
        <w:t>that the nearest “neighbor”</w:t>
      </w:r>
      <w:r w:rsidR="00803A31" w:rsidRPr="00BC6DB1">
        <w:rPr>
          <w:rFonts w:asciiTheme="minorHAnsi" w:hAnsiTheme="minorHAnsi" w:cstheme="minorHAnsi"/>
          <w:sz w:val="22"/>
          <w:shd w:val="clear" w:color="auto" w:fill="FFFFFF"/>
        </w:rPr>
        <w:t xml:space="preserve"> microbiome </w:t>
      </w:r>
      <w:r w:rsidR="00EE07C5" w:rsidRPr="00BC6DB1">
        <w:rPr>
          <w:rFonts w:asciiTheme="minorHAnsi" w:hAnsiTheme="minorHAnsi" w:cstheme="minorHAnsi"/>
          <w:sz w:val="22"/>
          <w:shd w:val="clear" w:color="auto" w:fill="FFFFFF"/>
        </w:rPr>
        <w:t xml:space="preserve">composition </w:t>
      </w:r>
      <w:r>
        <w:rPr>
          <w:rFonts w:asciiTheme="minorHAnsi" w:hAnsiTheme="minorHAnsi" w:cstheme="minorHAnsi"/>
          <w:sz w:val="22"/>
          <w:shd w:val="clear" w:color="auto" w:fill="FFFFFF"/>
        </w:rPr>
        <w:t xml:space="preserve">was </w:t>
      </w:r>
      <w:r w:rsidR="00344D03" w:rsidRPr="00BC6DB1">
        <w:rPr>
          <w:rFonts w:asciiTheme="minorHAnsi" w:hAnsiTheme="minorHAnsi" w:cstheme="minorHAnsi"/>
          <w:sz w:val="22"/>
          <w:shd w:val="clear" w:color="auto" w:fill="FFFFFF"/>
        </w:rPr>
        <w:t xml:space="preserve">mainly nonpathogenic commensals, including </w:t>
      </w:r>
      <w:proofErr w:type="spellStart"/>
      <w:r w:rsidR="00344D03" w:rsidRPr="00BC6DB1">
        <w:rPr>
          <w:rFonts w:asciiTheme="minorHAnsi" w:hAnsiTheme="minorHAnsi" w:cstheme="minorHAnsi"/>
          <w:i/>
          <w:iCs/>
          <w:sz w:val="22"/>
          <w:shd w:val="clear" w:color="auto" w:fill="FFFFFF"/>
        </w:rPr>
        <w:t>Proteobacteria</w:t>
      </w:r>
      <w:proofErr w:type="spellEnd"/>
      <w:r w:rsidR="00344D03" w:rsidRPr="00BC6DB1">
        <w:rPr>
          <w:rFonts w:asciiTheme="minorHAnsi" w:hAnsiTheme="minorHAnsi" w:cstheme="minorHAnsi"/>
          <w:sz w:val="22"/>
          <w:shd w:val="clear" w:color="auto" w:fill="FFFFFF"/>
        </w:rPr>
        <w:t xml:space="preserve"> (such as </w:t>
      </w:r>
      <w:r w:rsidR="00344D03" w:rsidRPr="00BC6DB1">
        <w:rPr>
          <w:rFonts w:asciiTheme="minorHAnsi" w:hAnsiTheme="minorHAnsi" w:cstheme="minorHAnsi"/>
          <w:i/>
          <w:iCs/>
          <w:sz w:val="22"/>
          <w:shd w:val="clear" w:color="auto" w:fill="FFFFFF"/>
        </w:rPr>
        <w:t>Escherichia coli</w:t>
      </w:r>
      <w:r w:rsidR="00344D03" w:rsidRPr="00BC6DB1">
        <w:rPr>
          <w:rFonts w:asciiTheme="minorHAnsi" w:hAnsiTheme="minorHAnsi" w:cstheme="minorHAnsi"/>
          <w:sz w:val="22"/>
          <w:shd w:val="clear" w:color="auto" w:fill="FFFFFF"/>
        </w:rPr>
        <w:t xml:space="preserve"> and </w:t>
      </w:r>
      <w:r w:rsidR="00344D03" w:rsidRPr="00BC6DB1">
        <w:rPr>
          <w:rFonts w:asciiTheme="minorHAnsi" w:hAnsiTheme="minorHAnsi" w:cstheme="minorHAnsi"/>
          <w:i/>
          <w:iCs/>
          <w:sz w:val="22"/>
          <w:shd w:val="clear" w:color="auto" w:fill="FFFFFF"/>
        </w:rPr>
        <w:t>Neisseria spp.</w:t>
      </w:r>
      <w:r w:rsidR="00344D03" w:rsidRPr="00BC6DB1">
        <w:rPr>
          <w:rFonts w:asciiTheme="minorHAnsi" w:hAnsiTheme="minorHAnsi" w:cstheme="minorHAnsi"/>
          <w:sz w:val="22"/>
          <w:shd w:val="clear" w:color="auto" w:fill="FFFFFF"/>
        </w:rPr>
        <w:t xml:space="preserve">) and common human oral microbes (such as </w:t>
      </w:r>
      <w:proofErr w:type="spellStart"/>
      <w:r w:rsidR="00344D03" w:rsidRPr="00BC6DB1">
        <w:rPr>
          <w:rFonts w:asciiTheme="minorHAnsi" w:hAnsiTheme="minorHAnsi" w:cstheme="minorHAnsi"/>
          <w:i/>
          <w:iCs/>
          <w:sz w:val="22"/>
          <w:shd w:val="clear" w:color="auto" w:fill="FFFFFF"/>
        </w:rPr>
        <w:t>Fusobacterium</w:t>
      </w:r>
      <w:proofErr w:type="spellEnd"/>
      <w:r w:rsidR="00344D03" w:rsidRPr="00BC6DB1">
        <w:rPr>
          <w:rFonts w:asciiTheme="minorHAnsi" w:hAnsiTheme="minorHAnsi" w:cstheme="minorHAnsi"/>
          <w:sz w:val="22"/>
          <w:shd w:val="clear" w:color="auto" w:fill="FFFFFF"/>
        </w:rPr>
        <w:t xml:space="preserve">, </w:t>
      </w:r>
      <w:r w:rsidR="00344D03" w:rsidRPr="00BC6DB1">
        <w:rPr>
          <w:rFonts w:asciiTheme="minorHAnsi" w:hAnsiTheme="minorHAnsi" w:cstheme="minorHAnsi"/>
          <w:i/>
          <w:iCs/>
          <w:sz w:val="22"/>
          <w:shd w:val="clear" w:color="auto" w:fill="FFFFFF"/>
        </w:rPr>
        <w:t xml:space="preserve">Streptococcus, </w:t>
      </w:r>
      <w:r w:rsidR="00344D03" w:rsidRPr="00BC6DB1">
        <w:rPr>
          <w:rFonts w:asciiTheme="minorHAnsi" w:hAnsiTheme="minorHAnsi" w:cstheme="minorHAnsi"/>
          <w:sz w:val="22"/>
          <w:shd w:val="clear" w:color="auto" w:fill="FFFFFF"/>
        </w:rPr>
        <w:t xml:space="preserve">and </w:t>
      </w:r>
      <w:proofErr w:type="spellStart"/>
      <w:r w:rsidR="00344D03" w:rsidRPr="00BC6DB1">
        <w:rPr>
          <w:rFonts w:asciiTheme="minorHAnsi" w:hAnsiTheme="minorHAnsi" w:cstheme="minorHAnsi"/>
          <w:i/>
          <w:iCs/>
          <w:sz w:val="22"/>
          <w:shd w:val="clear" w:color="auto" w:fill="FFFFFF"/>
        </w:rPr>
        <w:t>Prevotella</w:t>
      </w:r>
      <w:proofErr w:type="spellEnd"/>
      <w:r w:rsidR="00344D03" w:rsidRPr="00BC6DB1">
        <w:rPr>
          <w:rFonts w:asciiTheme="minorHAnsi" w:hAnsiTheme="minorHAnsi" w:cstheme="minorHAnsi"/>
          <w:i/>
          <w:iCs/>
          <w:sz w:val="22"/>
          <w:shd w:val="clear" w:color="auto" w:fill="FFFFFF"/>
        </w:rPr>
        <w:t xml:space="preserve"> spp.</w:t>
      </w:r>
      <w:r w:rsidR="00344D03" w:rsidRPr="00BC6DB1">
        <w:rPr>
          <w:rFonts w:asciiTheme="minorHAnsi" w:hAnsiTheme="minorHAnsi" w:cstheme="minorHAnsi"/>
          <w:sz w:val="22"/>
          <w:shd w:val="clear" w:color="auto" w:fill="FFFFFF"/>
        </w:rPr>
        <w:t>)</w:t>
      </w:r>
      <w:r w:rsidR="00344D03" w:rsidRPr="00BC6DB1">
        <w:rPr>
          <w:rFonts w:asciiTheme="minorHAnsi" w:hAnsiTheme="minorHAnsi" w:cstheme="minorHAnsi"/>
          <w:sz w:val="22"/>
          <w:shd w:val="clear" w:color="auto" w:fill="FFFFFF"/>
        </w:rPr>
        <w:fldChar w:fldCharType="begin" w:fldLock="1"/>
      </w:r>
      <w:r w:rsidR="00344D03">
        <w:rPr>
          <w:rFonts w:asciiTheme="minorHAnsi" w:hAnsiTheme="minorHAnsi" w:cstheme="minorHAnsi"/>
          <w:sz w:val="22"/>
          <w:shd w:val="clear" w:color="auto" w:fill="FFFFFF"/>
        </w:rPr>
        <w:instrText>ADDIN CSL_CITATION {"citationItems":[{"id":"ITEM-1","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1","issue":"237","issued":{"date-parts":[["2014"]]},"page":"1-22","title":"The placenta harbors a unique microbiome","type":"article-journal","volume":"6"},"uris":["http://www.mendeley.com/documents/?uuid=34d7a2f3-07aa-4f67-beb2-40b687b30ec9"]}],"mendeley":{"formattedCitation":"&lt;span style=\"baseline\"&gt; [18]&lt;/span&gt;","plainTextFormattedCitation":" [18]","previouslyFormattedCitation":"&lt;span style=\"baseline\"&gt; [18]&lt;/span&gt;"},"properties":{"noteIndex":0},"schema":"https://github.com/citation-style-language/schema/raw/master/csl-citation.json"}</w:instrText>
      </w:r>
      <w:r w:rsidR="00344D03" w:rsidRPr="00BC6DB1">
        <w:rPr>
          <w:rFonts w:asciiTheme="minorHAnsi" w:hAnsiTheme="minorHAnsi" w:cstheme="minorHAnsi"/>
          <w:sz w:val="22"/>
          <w:shd w:val="clear" w:color="auto" w:fill="FFFFFF"/>
        </w:rPr>
        <w:fldChar w:fldCharType="separate"/>
      </w:r>
      <w:r w:rsidR="00344D03" w:rsidRPr="003276C5">
        <w:rPr>
          <w:rFonts w:asciiTheme="minorHAnsi" w:hAnsiTheme="minorHAnsi" w:cstheme="minorHAnsi"/>
          <w:noProof/>
          <w:sz w:val="22"/>
          <w:shd w:val="clear" w:color="auto" w:fill="FFFFFF"/>
        </w:rPr>
        <w:t xml:space="preserve"> [18]</w:t>
      </w:r>
      <w:r w:rsidR="00344D03" w:rsidRPr="00BC6DB1">
        <w:rPr>
          <w:rFonts w:asciiTheme="minorHAnsi" w:hAnsiTheme="minorHAnsi" w:cstheme="minorHAnsi"/>
          <w:sz w:val="22"/>
          <w:shd w:val="clear" w:color="auto" w:fill="FFFFFF"/>
        </w:rPr>
        <w:fldChar w:fldCharType="end"/>
      </w:r>
      <w:r w:rsidR="00344D03">
        <w:rPr>
          <w:rFonts w:asciiTheme="minorHAnsi" w:hAnsiTheme="minorHAnsi" w:cstheme="minorHAnsi"/>
          <w:sz w:val="22"/>
          <w:shd w:val="clear" w:color="auto" w:fill="FFFFFF"/>
        </w:rPr>
        <w:t>.</w:t>
      </w:r>
      <w:r w:rsidR="00344D03" w:rsidRPr="00BC6DB1">
        <w:rPr>
          <w:rFonts w:asciiTheme="minorHAnsi" w:hAnsiTheme="minorHAnsi" w:cstheme="minorHAnsi"/>
          <w:sz w:val="22"/>
          <w:shd w:val="clear" w:color="auto" w:fill="FFFFFF"/>
        </w:rPr>
        <w:t xml:space="preserve"> </w:t>
      </w:r>
      <w:r>
        <w:rPr>
          <w:rFonts w:asciiTheme="minorHAnsi" w:hAnsiTheme="minorHAnsi" w:cstheme="minorHAnsi"/>
          <w:sz w:val="22"/>
          <w:shd w:val="clear" w:color="auto" w:fill="FFFFFF"/>
        </w:rPr>
        <w:t>We failed to observe a difference based on Cesarean or vaginal birth. Based on these taxonomic and functional distinctions by disease (preterm birth and remote history of antenatal infection) classification and relative lack of overlap with either the HMP vaginal dataset or skin dataset, w</w:t>
      </w:r>
      <w:r w:rsidR="00712F33">
        <w:rPr>
          <w:rFonts w:asciiTheme="minorHAnsi" w:hAnsiTheme="minorHAnsi" w:cstheme="minorHAnsi"/>
          <w:sz w:val="22"/>
          <w:shd w:val="clear" w:color="auto" w:fill="FFFFFF"/>
        </w:rPr>
        <w:t xml:space="preserve">e concluded that the low biomass, low abundant </w:t>
      </w:r>
      <w:proofErr w:type="spellStart"/>
      <w:r w:rsidR="00712F33">
        <w:rPr>
          <w:rFonts w:asciiTheme="minorHAnsi" w:hAnsiTheme="minorHAnsi" w:cstheme="minorHAnsi"/>
          <w:sz w:val="22"/>
          <w:shd w:val="clear" w:color="auto" w:fill="FFFFFF"/>
        </w:rPr>
        <w:t>metagenomic</w:t>
      </w:r>
      <w:proofErr w:type="spellEnd"/>
      <w:r w:rsidR="00712F33">
        <w:rPr>
          <w:rFonts w:asciiTheme="minorHAnsi" w:hAnsiTheme="minorHAnsi" w:cstheme="minorHAnsi"/>
          <w:sz w:val="22"/>
          <w:shd w:val="clear" w:color="auto" w:fill="FFFFFF"/>
        </w:rPr>
        <w:t xml:space="preserve"> signal we were detecting was unlikely to represent contamination. However, computational tools designed to sort out potential contaminants in such low biomass environments had not yet been developed and thus were not deployed in our initial studies [18</w:t>
      </w:r>
      <w:proofErr w:type="gramStart"/>
      <w:r w:rsidR="00712F33">
        <w:rPr>
          <w:rFonts w:asciiTheme="minorHAnsi" w:hAnsiTheme="minorHAnsi" w:cstheme="minorHAnsi"/>
          <w:sz w:val="22"/>
          <w:shd w:val="clear" w:color="auto" w:fill="FFFFFF"/>
        </w:rPr>
        <w:t>,23</w:t>
      </w:r>
      <w:proofErr w:type="gramEnd"/>
      <w:r w:rsidR="00712F33">
        <w:rPr>
          <w:rFonts w:asciiTheme="minorHAnsi" w:hAnsiTheme="minorHAnsi" w:cstheme="minorHAnsi"/>
          <w:sz w:val="22"/>
          <w:shd w:val="clear" w:color="auto" w:fill="FFFFFF"/>
        </w:rPr>
        <w:t xml:space="preserve">]. </w:t>
      </w:r>
      <w:r w:rsidR="0018645F" w:rsidRPr="00BC6DB1">
        <w:rPr>
          <w:rFonts w:asciiTheme="minorHAnsi" w:hAnsiTheme="minorHAnsi" w:cstheme="minorHAnsi"/>
          <w:sz w:val="22"/>
          <w:shd w:val="clear" w:color="auto" w:fill="FFFFFF"/>
        </w:rPr>
        <w:t>To</w:t>
      </w:r>
      <w:r w:rsidR="00712F33">
        <w:rPr>
          <w:rFonts w:asciiTheme="minorHAnsi" w:hAnsiTheme="minorHAnsi" w:cstheme="minorHAnsi"/>
          <w:sz w:val="22"/>
          <w:shd w:val="clear" w:color="auto" w:fill="FFFFFF"/>
        </w:rPr>
        <w:t xml:space="preserve"> both spatially localize any microbes in the placental microarchitecture and</w:t>
      </w:r>
      <w:r w:rsidR="0018645F" w:rsidRPr="00BC6DB1">
        <w:rPr>
          <w:rFonts w:asciiTheme="minorHAnsi" w:hAnsiTheme="minorHAnsi" w:cstheme="minorHAnsi"/>
          <w:sz w:val="22"/>
          <w:shd w:val="clear" w:color="auto" w:fill="FFFFFF"/>
        </w:rPr>
        <w:t xml:space="preserve"> </w:t>
      </w:r>
      <w:r w:rsidR="00712F33">
        <w:rPr>
          <w:rFonts w:asciiTheme="minorHAnsi" w:hAnsiTheme="minorHAnsi" w:cstheme="minorHAnsi"/>
          <w:sz w:val="22"/>
          <w:shd w:val="clear" w:color="auto" w:fill="FFFFFF"/>
        </w:rPr>
        <w:t>better distinguish the low biomass p</w:t>
      </w:r>
      <w:r w:rsidR="0018645F" w:rsidRPr="00BC6DB1">
        <w:rPr>
          <w:rFonts w:asciiTheme="minorHAnsi" w:hAnsiTheme="minorHAnsi" w:cstheme="minorHAnsi"/>
          <w:sz w:val="22"/>
          <w:shd w:val="clear" w:color="auto" w:fill="FFFFFF"/>
        </w:rPr>
        <w:t>lacental microbiome</w:t>
      </w:r>
      <w:r w:rsidR="00712F33">
        <w:rPr>
          <w:rFonts w:asciiTheme="minorHAnsi" w:hAnsiTheme="minorHAnsi" w:cstheme="minorHAnsi"/>
          <w:sz w:val="22"/>
          <w:shd w:val="clear" w:color="auto" w:fill="FFFFFF"/>
        </w:rPr>
        <w:t xml:space="preserve"> from contaminant controls with orthogonal methodologies</w:t>
      </w:r>
      <w:r w:rsidR="0018645F" w:rsidRPr="00BC6DB1">
        <w:rPr>
          <w:rFonts w:asciiTheme="minorHAnsi" w:hAnsiTheme="minorHAnsi" w:cstheme="minorHAnsi"/>
          <w:sz w:val="22"/>
          <w:shd w:val="clear" w:color="auto" w:fill="FFFFFF"/>
        </w:rPr>
        <w:t xml:space="preserve">, </w:t>
      </w:r>
      <w:r w:rsidR="00712F33">
        <w:rPr>
          <w:rFonts w:asciiTheme="minorHAnsi" w:hAnsiTheme="minorHAnsi" w:cstheme="minorHAnsi"/>
          <w:sz w:val="22"/>
          <w:shd w:val="clear" w:color="auto" w:fill="FFFFFF"/>
        </w:rPr>
        <w:t>we thereafter</w:t>
      </w:r>
      <w:r w:rsidR="0018645F" w:rsidRPr="00BC6DB1">
        <w:rPr>
          <w:rFonts w:asciiTheme="minorHAnsi" w:hAnsiTheme="minorHAnsi" w:cstheme="minorHAnsi"/>
          <w:sz w:val="22"/>
          <w:shd w:val="clear" w:color="auto" w:fill="FFFFFF"/>
        </w:rPr>
        <w:t xml:space="preserve"> </w:t>
      </w:r>
      <w:r w:rsidR="00C33F0B" w:rsidRPr="00BC6DB1">
        <w:rPr>
          <w:rFonts w:asciiTheme="minorHAnsi" w:hAnsiTheme="minorHAnsi" w:cstheme="minorHAnsi"/>
          <w:sz w:val="22"/>
          <w:shd w:val="clear" w:color="auto" w:fill="FFFFFF"/>
        </w:rPr>
        <w:t xml:space="preserve">performed signal-amplified 16S universal </w:t>
      </w:r>
      <w:r w:rsidR="00C33F0B" w:rsidRPr="00BC6DB1">
        <w:rPr>
          <w:rFonts w:asciiTheme="minorHAnsi" w:hAnsiTheme="minorHAnsi" w:cstheme="minorHAnsi"/>
          <w:i/>
          <w:iCs/>
          <w:sz w:val="22"/>
          <w:shd w:val="clear" w:color="auto" w:fill="FFFFFF"/>
        </w:rPr>
        <w:t>in situ</w:t>
      </w:r>
      <w:r w:rsidR="00C33F0B" w:rsidRPr="00BC6DB1">
        <w:rPr>
          <w:rFonts w:asciiTheme="minorHAnsi" w:hAnsiTheme="minorHAnsi" w:cstheme="minorHAnsi"/>
          <w:sz w:val="22"/>
          <w:shd w:val="clear" w:color="auto" w:fill="FFFFFF"/>
        </w:rPr>
        <w:t xml:space="preserve"> hybridization (ISH) for bacterial </w:t>
      </w:r>
      <w:proofErr w:type="spellStart"/>
      <w:r w:rsidR="00C33F0B" w:rsidRPr="00BC6DB1">
        <w:rPr>
          <w:rFonts w:asciiTheme="minorHAnsi" w:hAnsiTheme="minorHAnsi" w:cstheme="minorHAnsi"/>
          <w:sz w:val="22"/>
          <w:shd w:val="clear" w:color="auto" w:fill="FFFFFF"/>
        </w:rPr>
        <w:t>rRNA</w:t>
      </w:r>
      <w:proofErr w:type="spellEnd"/>
      <w:r w:rsidR="00C33F0B" w:rsidRPr="00BC6DB1">
        <w:rPr>
          <w:rFonts w:asciiTheme="minorHAnsi" w:hAnsiTheme="minorHAnsi" w:cstheme="minorHAnsi"/>
          <w:sz w:val="22"/>
          <w:shd w:val="clear" w:color="auto" w:fill="FFFFFF"/>
        </w:rPr>
        <w:t xml:space="preserve"> with comparative 16S rDNA sequencing of the V4 HVR on the Illumina </w:t>
      </w:r>
      <w:proofErr w:type="spellStart"/>
      <w:r w:rsidR="00C33F0B" w:rsidRPr="00BC6DB1">
        <w:rPr>
          <w:rFonts w:asciiTheme="minorHAnsi" w:hAnsiTheme="minorHAnsi" w:cstheme="minorHAnsi"/>
          <w:sz w:val="22"/>
          <w:shd w:val="clear" w:color="auto" w:fill="FFFFFF"/>
        </w:rPr>
        <w:t>MiSeq</w:t>
      </w:r>
      <w:proofErr w:type="spellEnd"/>
      <w:r w:rsidR="00C33F0B" w:rsidRPr="00BC6DB1">
        <w:rPr>
          <w:rFonts w:asciiTheme="minorHAnsi" w:hAnsiTheme="minorHAnsi" w:cstheme="minorHAnsi"/>
          <w:sz w:val="22"/>
          <w:shd w:val="clear" w:color="auto" w:fill="FFFFFF"/>
        </w:rPr>
        <w:t xml:space="preserve"> sequencer</w:t>
      </w:r>
      <w:r w:rsidR="00712F33">
        <w:rPr>
          <w:rFonts w:asciiTheme="minorHAnsi" w:hAnsiTheme="minorHAnsi" w:cstheme="minorHAnsi"/>
          <w:sz w:val="22"/>
          <w:shd w:val="clear" w:color="auto" w:fill="FFFFFF"/>
        </w:rPr>
        <w:t xml:space="preserve"> employing computational “</w:t>
      </w:r>
      <w:proofErr w:type="spellStart"/>
      <w:r w:rsidR="00712F33">
        <w:rPr>
          <w:rFonts w:asciiTheme="minorHAnsi" w:hAnsiTheme="minorHAnsi" w:cstheme="minorHAnsi"/>
          <w:sz w:val="22"/>
          <w:shd w:val="clear" w:color="auto" w:fill="FFFFFF"/>
        </w:rPr>
        <w:t>decontam</w:t>
      </w:r>
      <w:proofErr w:type="spellEnd"/>
      <w:r w:rsidR="00712F33">
        <w:rPr>
          <w:rFonts w:asciiTheme="minorHAnsi" w:hAnsiTheme="minorHAnsi" w:cstheme="minorHAnsi"/>
          <w:sz w:val="22"/>
          <w:shd w:val="clear" w:color="auto" w:fill="FFFFFF"/>
        </w:rPr>
        <w:t>” tools</w:t>
      </w:r>
      <w:r w:rsidR="00C33F0B"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ajog.2019.04.036","ISSN":"00029378","PMID":"31055031","abstract":"BACKGROUND Numerous reports have documented bacteria in the placental membranes and basal plate decidua in the absence of immunopathology using histologic techniques. Similarly, independent metagenomic characterizations have identified an altered taxonomic makeup in association with spontaneous preterm birth. Here we sought to corroborate these findings by localizing presumptive intact bacteria using molecular histology within the placental microanatomy. OBJECTIVE Here we examined for microbes in term and preterm gestations using a signal-amplified 16S universal in situ hybridization probe set for bacterial rRNA, alongside traditional histologic methods of Warthin-Starry and Gram stains, as well as clinical culture methodologies. We further sought to differentiate accompanying 16S gene sequencing taxonomic profiles from germ-free (gnotobiotic) mouse and extraction and amplicon contamination controls. STUDY DESIGN Placentas were collected from a total of 53 subjects, composed of term labored (n = 4) and unlabored cesarean deliveries (n = 22) and preterm vaginal (n = 18) and cesarean deliveries (n = 8); a placenta from a single subject with clinical and histologic evident choriomanionitis was employed as a positive control (n = 1). The preterm cohort included spontaneous preterm birth with (n = 6) and without (n = 10) preterm premature rupture of membranes, as well as medically indicated preterm births (n = 10). Placental microbes were visualized using an in situ hybridization probe set designed against highly conserved regions of the bacterial 16S ribosome, which produces an amplified stable signal using branched DNA probes. Extracted bacterial nucleic acids from these same samples were subjected to 16S rRNA metagenomic sequencing (Illumina, V4) for course taxonomic analysis, alongside environmental and kit contaminant controls. A subset of unlabored, cesarean-delivered term pregnancies were also assessed with clinical culture for readily cultivatable pathogenic microbes. RESULTS Molecular in situ hybridization of bacterial rRNA enabled visualization and localization of low-abundance microbes after systematic high-power scanning. Despite the absence of clinical or histologic chorioamnionitis in 52 of 53 subjects, instances of 16S rRNA signal were confidently observed in 13 of 16 spontaneous preterm birth placentas, which was not significantly different from term unlabored cesarean specimens (18 of 22; P &gt; .05). 16S rRNA signal was largely localized to th…","author":[{"dropping-particle":"","family":"Seferovic","given":"Maxim D.","non-dropping-particle":"","parse-names":false,"suffix":""},{"dropping-particle":"","family":"Pace","given":"Ryan M.","non-dropping-particle":"","parse-names":false,"suffix":""},{"dropping-particle":"","family":"Carroll","given":"Matthew","non-dropping-particle":"","parse-names":false,"suffix":""},{"dropping-particle":"","family":"Belfort","given":"Benjamin","non-dropping-particle":"","parse-names":false,"suffix":""},{"dropping-particle":"","family":"Major","given":"Angela M.","non-dropping-particle":"","parse-names":false,"suffix":""},{"dropping-particle":"","family":"Chu","given":"Derrick M.","non-dropping-particle":"","parse-names":false,"suffix":""},{"dropping-particle":"","family":"Racusin","given":"Diana A.","non-dropping-particle":"","parse-names":false,"suffix":""},{"dropping-particle":"","family":"Castro","given":"Eumenia C.C.","non-dropping-particle":"","parse-names":false,"suffix":""},{"dropping-particle":"","family":"Muldrew","given":"Kenneth L.","non-dropping-particle":"","parse-names":false,"suffix":""},{"dropping-particle":"","family":"Versalovic","given":"James","non-dropping-particle":"","parse-names":false,"suffix":""},{"dropping-particle":"","family":"Aagaard","given":"Kjersti M.","non-dropping-particle":"","parse-names":false,"suffix":""}],"container-title":"American Journal of Obstetrics and Gynecology","id":"ITEM-1","issue":"2","issued":{"date-parts":[["2019"]]},"page":"146.e1-146.e23","publisher":"Elsevier Inc.","title":"Visualization of microbes by 16S in situ hybridization in term and preterm placentas without intraamniotic infection","type":"article-journal","volume":"221"},"uris":["http://www.mendeley.com/documents/?uuid=90e4aa60-0a51-414f-b0e2-39ef5b11825e"]}],"mendeley":{"formattedCitation":"&lt;span style=\"baseline\"&gt; [34]&lt;/span&gt;","plainTextFormattedCitation":" [34]","previouslyFormattedCitation":"&lt;span style=\"baseline\"&gt; [34]&lt;/span&gt;"},"properties":{"noteIndex":0},"schema":"https://github.com/citation-style-language/schema/raw/master/csl-citation.json"}</w:instrText>
      </w:r>
      <w:r w:rsidR="00C33F0B"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4]</w:t>
      </w:r>
      <w:r w:rsidR="00C33F0B"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712F33">
        <w:rPr>
          <w:rFonts w:asciiTheme="minorHAnsi" w:hAnsiTheme="minorHAnsi" w:cstheme="minorHAnsi"/>
          <w:sz w:val="22"/>
          <w:shd w:val="clear" w:color="auto" w:fill="FFFFFF"/>
        </w:rPr>
        <w:t xml:space="preserve"> Through these endeavors and with ongoing consideration of others work, we stand-by our initial observations documenting a low abundance, low diversity, sparse, and low biomass collection of </w:t>
      </w:r>
      <w:r w:rsidR="00C33F0B" w:rsidRPr="00BC6DB1">
        <w:rPr>
          <w:rFonts w:asciiTheme="minorHAnsi" w:hAnsiTheme="minorHAnsi" w:cstheme="minorHAnsi"/>
          <w:sz w:val="22"/>
          <w:shd w:val="clear" w:color="auto" w:fill="FFFFFF"/>
        </w:rPr>
        <w:t>bacterial RNA</w:t>
      </w:r>
      <w:r w:rsidR="00712F33">
        <w:rPr>
          <w:rFonts w:asciiTheme="minorHAnsi" w:hAnsiTheme="minorHAnsi" w:cstheme="minorHAnsi"/>
          <w:sz w:val="22"/>
          <w:shd w:val="clear" w:color="auto" w:fill="FFFFFF"/>
        </w:rPr>
        <w:t xml:space="preserve"> (e.g., microbiome)</w:t>
      </w:r>
      <w:r w:rsidR="00C33F0B" w:rsidRPr="00BC6DB1">
        <w:rPr>
          <w:rFonts w:asciiTheme="minorHAnsi" w:hAnsiTheme="minorHAnsi" w:cstheme="minorHAnsi"/>
          <w:sz w:val="22"/>
          <w:shd w:val="clear" w:color="auto" w:fill="FFFFFF"/>
        </w:rPr>
        <w:t xml:space="preserve"> in the placental villi and chorion that lends further </w:t>
      </w:r>
      <w:r w:rsidR="00423558" w:rsidRPr="00BC6DB1">
        <w:rPr>
          <w:rFonts w:asciiTheme="minorHAnsi" w:hAnsiTheme="minorHAnsi" w:cstheme="minorHAnsi"/>
          <w:sz w:val="22"/>
          <w:shd w:val="clear" w:color="auto" w:fill="FFFFFF"/>
        </w:rPr>
        <w:t>credibility</w:t>
      </w:r>
      <w:r w:rsidR="00C33F0B" w:rsidRPr="00BC6DB1">
        <w:rPr>
          <w:rFonts w:asciiTheme="minorHAnsi" w:hAnsiTheme="minorHAnsi" w:cstheme="minorHAnsi"/>
          <w:sz w:val="22"/>
          <w:shd w:val="clear" w:color="auto" w:fill="FFFFFF"/>
        </w:rPr>
        <w:t xml:space="preserve"> to </w:t>
      </w:r>
      <w:r w:rsidR="00712F33">
        <w:rPr>
          <w:rFonts w:asciiTheme="minorHAnsi" w:hAnsiTheme="minorHAnsi" w:cstheme="minorHAnsi"/>
          <w:sz w:val="22"/>
          <w:shd w:val="clear" w:color="auto" w:fill="FFFFFF"/>
        </w:rPr>
        <w:t>the</w:t>
      </w:r>
      <w:r w:rsidR="00C33F0B" w:rsidRPr="00BC6DB1">
        <w:rPr>
          <w:rFonts w:asciiTheme="minorHAnsi" w:hAnsiTheme="minorHAnsi" w:cstheme="minorHAnsi"/>
          <w:sz w:val="22"/>
          <w:shd w:val="clear" w:color="auto" w:fill="FFFFFF"/>
        </w:rPr>
        <w:t xml:space="preserve"> observation</w:t>
      </w:r>
      <w:r w:rsidR="00712F33">
        <w:rPr>
          <w:rFonts w:asciiTheme="minorHAnsi" w:hAnsiTheme="minorHAnsi" w:cstheme="minorHAnsi"/>
          <w:sz w:val="22"/>
          <w:shd w:val="clear" w:color="auto" w:fill="FFFFFF"/>
        </w:rPr>
        <w:t>s</w:t>
      </w:r>
      <w:r w:rsidR="00C33F0B" w:rsidRPr="00BC6DB1">
        <w:rPr>
          <w:rFonts w:asciiTheme="minorHAnsi" w:hAnsiTheme="minorHAnsi" w:cstheme="minorHAnsi"/>
          <w:sz w:val="22"/>
          <w:shd w:val="clear" w:color="auto" w:fill="FFFFFF"/>
        </w:rPr>
        <w:t xml:space="preserve"> </w:t>
      </w:r>
      <w:r w:rsidR="00712F33">
        <w:rPr>
          <w:rFonts w:asciiTheme="minorHAnsi" w:hAnsiTheme="minorHAnsi" w:cstheme="minorHAnsi"/>
          <w:sz w:val="22"/>
          <w:shd w:val="clear" w:color="auto" w:fill="FFFFFF"/>
        </w:rPr>
        <w:t>by our team and many others</w:t>
      </w:r>
      <w:r w:rsidR="00C33F0B" w:rsidRPr="00BC6DB1">
        <w:rPr>
          <w:rFonts w:asciiTheme="minorHAnsi" w:hAnsiTheme="minorHAnsi" w:cstheme="minorHAnsi"/>
          <w:sz w:val="22"/>
          <w:shd w:val="clear" w:color="auto" w:fill="FFFFFF"/>
        </w:rPr>
        <w:t>.</w:t>
      </w:r>
    </w:p>
    <w:p w14:paraId="13C026E4" w14:textId="72A9F78E" w:rsidR="00C33F0B" w:rsidRPr="00BC6DB1" w:rsidRDefault="00C33F0B" w:rsidP="00F143E4">
      <w:pPr>
        <w:spacing w:line="480" w:lineRule="auto"/>
        <w:rPr>
          <w:rFonts w:asciiTheme="minorHAnsi" w:hAnsiTheme="minorHAnsi" w:cstheme="minorHAnsi"/>
          <w:sz w:val="22"/>
          <w:shd w:val="clear" w:color="auto" w:fill="FFFFFF"/>
        </w:rPr>
      </w:pPr>
    </w:p>
    <w:p w14:paraId="3E2F4093" w14:textId="0988047D" w:rsidR="00AF1DCA" w:rsidRPr="00C223F8" w:rsidRDefault="00C33F0B"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C</w:t>
      </w:r>
      <w:r w:rsidR="00E9645D" w:rsidRPr="00BC6DB1">
        <w:rPr>
          <w:rFonts w:asciiTheme="minorHAnsi" w:hAnsiTheme="minorHAnsi" w:cstheme="minorHAnsi"/>
          <w:sz w:val="22"/>
          <w:shd w:val="clear" w:color="auto" w:fill="FFFFFF"/>
        </w:rPr>
        <w:t>onsistent</w:t>
      </w:r>
      <w:r w:rsidR="00B85AE6">
        <w:rPr>
          <w:rFonts w:asciiTheme="minorHAnsi" w:hAnsiTheme="minorHAnsi" w:cstheme="minorHAnsi"/>
          <w:sz w:val="22"/>
          <w:shd w:val="clear" w:color="auto" w:fill="FFFFFF"/>
        </w:rPr>
        <w:t xml:space="preserve"> and creative experimental and observational</w:t>
      </w:r>
      <w:r w:rsidR="00E9645D" w:rsidRPr="00BC6DB1">
        <w:rPr>
          <w:rFonts w:asciiTheme="minorHAnsi" w:hAnsiTheme="minorHAnsi" w:cstheme="minorHAnsi"/>
          <w:sz w:val="22"/>
          <w:shd w:val="clear" w:color="auto" w:fill="FFFFFF"/>
        </w:rPr>
        <w:t xml:space="preserve"> </w:t>
      </w:r>
      <w:r w:rsidRPr="00BC6DB1">
        <w:rPr>
          <w:rFonts w:asciiTheme="minorHAnsi" w:hAnsiTheme="minorHAnsi" w:cstheme="minorHAnsi"/>
          <w:sz w:val="22"/>
          <w:shd w:val="clear" w:color="auto" w:fill="FFFFFF"/>
        </w:rPr>
        <w:t xml:space="preserve">evidence continues to emerge </w:t>
      </w:r>
      <w:r w:rsidR="00423558" w:rsidRPr="00BC6DB1">
        <w:rPr>
          <w:rFonts w:asciiTheme="minorHAnsi" w:hAnsiTheme="minorHAnsi" w:cstheme="minorHAnsi"/>
          <w:sz w:val="22"/>
          <w:shd w:val="clear" w:color="auto" w:fill="FFFFFF"/>
        </w:rPr>
        <w:t xml:space="preserve">in support of the placental </w:t>
      </w:r>
      <w:r w:rsidR="00B85AE6">
        <w:rPr>
          <w:rFonts w:asciiTheme="minorHAnsi" w:hAnsiTheme="minorHAnsi" w:cstheme="minorHAnsi"/>
          <w:sz w:val="22"/>
          <w:shd w:val="clear" w:color="auto" w:fill="FFFFFF"/>
        </w:rPr>
        <w:t xml:space="preserve">and other low biomass </w:t>
      </w:r>
      <w:r w:rsidR="00423558" w:rsidRPr="00BC6DB1">
        <w:rPr>
          <w:rFonts w:asciiTheme="minorHAnsi" w:hAnsiTheme="minorHAnsi" w:cstheme="minorHAnsi"/>
          <w:sz w:val="22"/>
          <w:shd w:val="clear" w:color="auto" w:fill="FFFFFF"/>
        </w:rPr>
        <w:t>microbiome</w:t>
      </w:r>
      <w:r w:rsidR="00B85AE6">
        <w:rPr>
          <w:rFonts w:asciiTheme="minorHAnsi" w:hAnsiTheme="minorHAnsi" w:cstheme="minorHAnsi"/>
          <w:sz w:val="22"/>
          <w:shd w:val="clear" w:color="auto" w:fill="FFFFFF"/>
        </w:rPr>
        <w:t>s in the intrauterine niche</w:t>
      </w:r>
      <w:r w:rsidR="00423558" w:rsidRPr="00BC6DB1">
        <w:rPr>
          <w:rFonts w:asciiTheme="minorHAnsi" w:hAnsiTheme="minorHAnsi" w:cstheme="minorHAnsi"/>
          <w:sz w:val="22"/>
          <w:shd w:val="clear" w:color="auto" w:fill="FFFFFF"/>
        </w:rPr>
        <w:t xml:space="preserve">, yet </w:t>
      </w:r>
      <w:r w:rsidR="00B85AE6">
        <w:rPr>
          <w:rFonts w:asciiTheme="minorHAnsi" w:hAnsiTheme="minorHAnsi" w:cstheme="minorHAnsi"/>
          <w:sz w:val="22"/>
          <w:shd w:val="clear" w:color="auto" w:fill="FFFFFF"/>
        </w:rPr>
        <w:t xml:space="preserve">(generally appropriate) </w:t>
      </w:r>
      <w:r w:rsidR="00423558" w:rsidRPr="00BC6DB1">
        <w:rPr>
          <w:rFonts w:asciiTheme="minorHAnsi" w:hAnsiTheme="minorHAnsi" w:cstheme="minorHAnsi"/>
          <w:sz w:val="22"/>
          <w:shd w:val="clear" w:color="auto" w:fill="FFFFFF"/>
        </w:rPr>
        <w:t xml:space="preserve">skepticism remains. </w:t>
      </w:r>
      <w:r w:rsidR="00C223F8">
        <w:rPr>
          <w:rFonts w:asciiTheme="minorHAnsi" w:hAnsiTheme="minorHAnsi" w:cstheme="minorHAnsi"/>
          <w:sz w:val="22"/>
          <w:shd w:val="clear" w:color="auto" w:fill="FFFFFF"/>
        </w:rPr>
        <w:t>A limited number of</w:t>
      </w:r>
      <w:r w:rsidR="0017573D" w:rsidRPr="00BC6DB1">
        <w:rPr>
          <w:rFonts w:asciiTheme="minorHAnsi" w:hAnsiTheme="minorHAnsi" w:cstheme="minorHAnsi"/>
          <w:sz w:val="22"/>
          <w:shd w:val="clear" w:color="auto" w:fill="FFFFFF"/>
        </w:rPr>
        <w:t xml:space="preserve"> groups</w:t>
      </w:r>
      <w:r w:rsidR="00423558" w:rsidRPr="00BC6DB1">
        <w:rPr>
          <w:rFonts w:asciiTheme="minorHAnsi" w:hAnsiTheme="minorHAnsi" w:cstheme="minorHAnsi"/>
          <w:sz w:val="22"/>
          <w:shd w:val="clear" w:color="auto" w:fill="FFFFFF"/>
        </w:rPr>
        <w:t xml:space="preserve"> have failed to identify </w:t>
      </w:r>
      <w:r w:rsidR="00B85AE6">
        <w:rPr>
          <w:rFonts w:asciiTheme="minorHAnsi" w:hAnsiTheme="minorHAnsi" w:cstheme="minorHAnsi"/>
          <w:sz w:val="22"/>
          <w:shd w:val="clear" w:color="auto" w:fill="FFFFFF"/>
        </w:rPr>
        <w:t xml:space="preserve">or interpret their data as evidence of </w:t>
      </w:r>
      <w:r w:rsidR="00423558" w:rsidRPr="00BC6DB1">
        <w:rPr>
          <w:rFonts w:asciiTheme="minorHAnsi" w:hAnsiTheme="minorHAnsi" w:cstheme="minorHAnsi"/>
          <w:sz w:val="22"/>
          <w:shd w:val="clear" w:color="auto" w:fill="FFFFFF"/>
        </w:rPr>
        <w:t>a placental microbiome</w:t>
      </w:r>
      <w:r w:rsidR="0017573D" w:rsidRPr="00C223F8">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s40168-016-0172-3","ISSN":"20492618","PMID":"27338728","abstract":"© 2016 The Author(s). Open Access. Background: Recent studies have suggested that bacteria associated with the placenta-a \"placental microbiome\"-may be important in reproductive health and disease. However, a challenge in working with specimens with low bacterial biomass, such as placental samples, is that some or all of the bacterial DNA may derive from contamination in dust or commercial reagents. To investigate this, we compared placental samples from healthy deliveries to a matched set of contamination controls, as well as to oral and vaginal samples from the same women. Results: We quantified total 16S rRNA gene copies using quantitative PCR and found that placental samples and negative controls contained low and indistinguishable copy numbers. Oral and vaginal swab samples, in contrast, showed higher copy numbers. We carried out 16S rRNA gene sequencing and community analysis and found no separation between communities from placental samples and contamination controls, though oral and vaginal samples showed characteristic, distinctive composition. Two different DNA purification methods were compared with similar conclusions, though the composition of the contamination background differed. Authentically present microbiota should yield mostly similar results regardless of the purification method used-this was seen for oral samples, but no placental bacterial lineages were (1) shared between extraction methods, (2) present at &gt; 1 % of the total, and (3) present at greater abundance in placental samples than contamination controls. Conclusions: We conclude that for this sample set, using the methods described, we could not distinguish between placental samples and contamination introduced during DNA purification.","author":[{"dropping-particle":"","family":"Lauder","given":"Abigail P.","non-dropping-particle":"","parse-names":false,"suffix":""},{"dropping-particle":"","family":"Roche","given":"Aoife M.","non-dropping-particle":"","parse-names":false,"suffix":""},{"dropping-particle":"","family":"Sherrill-Mix","given":"Scott","non-dropping-particle":"","parse-names":false,"suffix":""},{"dropping-particle":"","family":"Bailey","given":"Aubrey","non-dropping-particle":"","parse-names":false,"suffix":""},{"dropping-particle":"","family":"Laughlin","given":"Alice L.","non-dropping-particle":"","parse-names":false,"suffix":""},{"dropping-particle":"","family":"Bittinger","given":"Kyle","non-dropping-particle":"","parse-names":false,"suffix":""},{"dropping-particle":"","family":"Leite","given":"Rita","non-dropping-particle":"","parse-names":false,"suffix":""},{"dropping-particle":"","family":"Elovitz","given":"Michal A.","non-dropping-particle":"","parse-names":false,"suffix":""},{"dropping-particle":"","family":"Parry","given":"Samuel","non-dropping-particle":"","parse-names":false,"suffix":""},{"dropping-particle":"","family":"Bushman","given":"Frederic D.","non-dropping-particle":"","parse-names":false,"suffix":""}],"container-title":"Microbiome","id":"ITEM-1","issued":{"date-parts":[["2016"]]},"page":"1-11","publisher":"Microbiome","title":"Comparison of placenta samples with contamination controls does not provide evidence for a distinct placenta microbiota","type":"article-journal","volume":"4"},"uris":["http://www.mendeley.com/documents/?uuid=dc4a9464-9dbe-4cb5-bf6f-3bc07fee8876"]},{"id":"ITEM-2","itemData":{"DOI":"10.1186/s13099-016-0103-7","ISSN":"17574749","PMID":"27239228","abstract":"Background: The advent and use of highly sensitive molecular biology techniques to explore the microbiota and microbiome in environmental and tissue samples have detected the presence of contaminating microbial DNA within reagents. These microbial DNA contaminants may distort taxonomic distributions and relative frequencies in microbial datasets, as well as contribute to erroneous interpretations and identifications. Results: We herein report on the occurrence of bacterial DNA contamination within commonly used DNA extraction kits and PCR reagents and the effect of these contaminates on data interpretation. When compared to previous reports, we identified an additional 88 bacterial genera as potential contaminants of molecular biology grade reagents, bringing the total number of known contaminating microbes to 181 genera. Many of the contaminants detected are considered normal inhabitants of the human gastrointestinal tract and the environment and are often indistinguishable from those genuinely present in the sample. Conclusions: Laboratories working on bacterial populations need to define contaminants present in all extraction kits and reagents used in the processing of DNA. Any unusual and/or unexpected findings need to be viewed as possible contamination as opposed to unique findings.","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2","issue":"1","issued":{"date-parts":[["2016"]]},"page":"1-12","publisher":"BioMed Central","title":"Inherent bacterial DNA contamination of extraction and sequencing reagents may affect interpretation of microbiota in low bacterial biomass samples","type":"article-journal","volume":"8"},"uris":["http://www.mendeley.com/documents/?uuid=c934b1ae-5ab9-4a8b-a79a-46d9725bdba5"]},{"id":"ITEM-3","itemData":{"DOI":"10.1186/s40168-017-0268-4","ISBN":"4016801702","ISSN":"20492618","PMID":"28454555","abstract":"After more than a century of active research, the notion that the human fetal environment is sterile and that the neonate's microbiome is acquired during and after birth was an accepted dogma. However, recent studies using molecular techniques suggest bacterial communities in the placenta, amniotic fluid, and meconium from healthy pregnancies. These findings have led many scientists to challenge the \"sterile womb paradigm\" and propose that microbiome acquisition instead begins in utero, an idea that would fundamentally change our understanding of gut microbiota acquisition and its role in human development. In this review, we provide a critical assessment of the evidence supporting these two opposing hypotheses, specifically as it relates to (i) anatomical, immunological, and physiological characteristics of the placenta and fetus; (ii) the research methods currently used to study microbial populations in the intrauterine environment; (iii) the fecal microbiome during the first days of life; and (iv) the generation of axenic animals and humans. Based on this analysis, we argue that the evidence in support of the \"in utero colonization hypothesis\" is extremely weak as it is founded almost entirely on studies that (i) used molecular approaches with an insufficient detection limit to study \"low-biomass\" microbial populations, (ii) lacked appropriate controls for contamination, and (iii) failed to provide evidence of bacterial viability. Most importantly, the ability to reliably derive axenic animals via cesarean sections strongly supports sterility of the fetal environment in mammals. We conclude that current scientific evidence does not support the existence of microbiomes within the healthy fetal milieu, which has implications for the development of clinical practices that prevent microbiome perturbations after birth and the establishment of future research priorities.","author":[{"dropping-particle":"","family":"Perez-Muñoz","given":"Maria Elisa","non-dropping-particle":"","parse-names":false,"suffix":""},{"dropping-particle":"","family":"Arrieta","given":"Marie Claire","non-dropping-particle":"","parse-names":false,"suffix":""},{"dropping-particle":"","family":"Ramer-Tait","given":"Amanda E.","non-dropping-particle":"","parse-names":false,"suffix":""},{"dropping-particle":"","family":"Walter","given":"Jens","non-dropping-particle":"","parse-names":false,"suffix":""}],"container-title":"Microbiome","id":"ITEM-3","issue":"1","issued":{"date-parts":[["2017"]]},"page":"1-19","publisher":"Microbiome","title":"A critical assessment of the \"sterile womb\" and \"in utero colonization\" hypotheses: Implications for research on the pioneer infant microbiome","type":"article-journal","volume":"5"},"uris":["http://www.mendeley.com/documents/?uuid=225927a3-f832-4e07-9e45-196681322555"]},{"id":"ITEM-4","itemData":{"DOI":"10.1128/AEM.00483-18","ISSN":"10985336","PMID":"29776928","abstract":"In this study, differences in the placental microbiota from term and preterm deliveries in a large pregnancy cohort in the United Kingdom were studied by using 16S-targeted amplicon sequencing. The impacts of contamination from DNA extraction, PCR reagents, and the delivery itself were also examined. A total of 400 placental samples from 256 singleton pregnancies were analyzed, and differences between spontaneous preterm-, nonspontaneous preterm-, and term-delivered placentas were investigated. DNA from recently delivered placentas was extracted, and screening for bacterial DNA was carried out by using targeted sequencing of the 16S rRNA gene on the Illumina MiSeq platform. Sequenced reads were analyzed for the presence of contaminating operational taxonomic units (OTUs) identified via sequencing of negative extraction and PCR-blank samples. Differential abundances and between-sample (beta) diversity metrics were then compared. A large proportion of the reads sequenced from the extracted placental samples mapped to OTUs that were also found for negative extractions. Striking differences in the compositions of samples were also observed, according to whether the placenta was delivered abdominally or vaginally, providing strong circumstantial evidence for delivery contamination as an important contributor to observed microbial profiles. When OTU- and genus-level abundances were compared between the groups of interest, a number of organisms were enriched in the spontaneous preterm-delivery cohort, including organisms that have been associated previously with adverse pregnancy outcomes, specifically Mycoplasma spp. and Ureaplasma spp. However, analyses of the overall community structure did not reveal convincing evidence for the existence of a reproducible \"preterm placental microbiome.\".","author":[{"dropping-particle":"","family":"Leon","given":"Lydia J.","non-dropping-particle":"","parse-names":false,"suffix":""},{"dropping-particle":"","family":"Doyle","given":"Ronan","non-dropping-particle":"","parse-names":false,"suffix":""},{"dropping-particle":"","family":"Diez-Benavente","given":"Ernest","non-dropping-particle":"","parse-names":false,"suffix":""},{"dropping-particle":"","family":"Clark","given":"Taane G.","non-dropping-particle":"","parse-names":false,"suffix":""},{"dropping-particle":"","family":"Klein","given":"Nigel","non-dropping-particle":"","parse-names":false,"suffix":""},{"dropping-particle":"","family":"Stanier","given":"Philip","non-dropping-particle":"","parse-names":false,"suffix":""},{"dropping-particle":"","family":"Moore","given":"Gudrun E.","non-dropping-particle":"","parse-names":false,"suffix":""}],"container-title":"Applied and Environmental Microbiology","id":"ITEM-4","issue":"14","issued":{"date-parts":[["2018"]]},"page":"1-13","title":"Enrichment of clinically relevant organisms in spontaneous preterm-delivered placentas and reagent contamination across all clinical groups in a large pregnancy cohort in the United Kingdom","type":"article-journal","volume":"84"},"uris":["http://www.mendeley.com/documents/?uuid=344c8b66-5df5-4629-9970-498d2ba04e71"]},{"id":"ITEM-5","itemData":{"DOI":"10.1186/s40168-018-0575-4","ISSN":"20492618","PMID":"32376701","abstract":"Background: Historically, the human womb has been thought to be sterile in healthy pregnancies, but this idea has been challenged by recent studies using DNA sequence-based methods, which have suggested that the womb is colonized with bacteria. For example, analysis of DNA from placenta samples yielded small proportions of microbial sequences which were proposed to represent normal bacterial colonization. However, an analysis by our group showed no distinction between background negative controls and placenta samples. Also supporting the idea that the womb is sterile is the observation that germ-free mammals can be generated by sterile delivery of neonates into a sterile isolator, after which neonates remain germ-free, which would seem to provide strong data in support of sterility of the womb. Results: To probe this further and to investigate possible placental colonization associated with spontaneous preterm birth, we carried out another study comparing microbiota in placenta samples from 20 term and 20 spontaneous preterm deliveries. Both 16S rRNA marker gene sequencing and shotgun metagenomic sequencing were used to characterize placenta and control samples. We first quantified absolute amounts of bacterial 16S rRNA gene sequences using 16S rRNA gene quantitative PCR (qPCR). As in our previous study, levels were found to be low in the placenta samples and indistinguishable from negative controls. Analysis by DNA sequencing did not yield a placenta microbiome distinct from negative controls, either using marker gene sequencing as in our previous work, or with shotgun metagenomic sequencing. Several types of artifacts, including erroneous read classifications and barcode misattribution, needed to be identified and removed from the data to clarify this point. Conclusions: Our findings do not support the existence of a consistent placental microbiome, in either placenta from term deliveries or spontaneous preterm births.","author":[{"dropping-particle":"","family":"Leiby","given":"Jacob S.","non-dropping-particle":"","parse-names":false,"suffix":""},{"dropping-particle":"","family":"McCormick","given":"Kevin","non-dropping-particle":"","parse-names":false,"suffix":""},{"dropping-particle":"","family":"Sherrill-Mix","given":"Scott","non-dropping-particle":"","parse-names":false,"suffix":""},{"dropping-particle":"","family":"Clarke","given":"Erik L.","non-dropping-particle":"","parse-names":false,"suffix":""},{"dropping-particle":"","family":"Kessler","given":"Lyanna R.","non-dropping-particle":"","parse-names":false,"suffix":""},{"dropping-particle":"","family":"Taylor","given":"Louis J.","non-dropping-particle":"","parse-names":false,"suffix":""},{"dropping-particle":"","family":"Hofstaedter","given":"Casey E.","non-dropping-particle":"","parse-names":false,"suffix":""},{"dropping-particle":"","family":"Roche","given":"Aoife M.","non-dropping-particle":"","parse-names":false,"suffix":""},{"dropping-particle":"","family":"Mattei","given":"Lisa M.","non-dropping-particle":"","parse-names":false,"suffix":""},{"dropping-particle":"","family":"Bittinger","given":"Kyle","non-dropping-particle":"","parse-names":false,"suffix":""},{"dropping-particle":"","family":"Elovitz","given":"Michal A.","non-dropping-particle":"","parse-names":false,"suffix":""},{"dropping-particle":"","family":"Leite","given":"Rita","non-dropping-particle":"","parse-names":false,"suffix":""},{"dropping-particle":"","family":"Parry","given":"Samuel","non-dropping-particle":"","parse-names":false,"suffix":""},{"dropping-particle":"","family":"Bushman","given":"Frederic D.","non-dropping-particle":"","parse-names":false,"suffix":""}],"container-title":"Microbiome","id":"ITEM-5","issue":"1","issued":{"date-parts":[["2018"]]},"page":"1-11","publisher":"Microbiome","title":"Lack of detection of a human placenta microbiome in samples from preterm and term deliveries","type":"article-journal","volume":"6"},"uris":["http://www.mendeley.com/documents/?uuid=a299e7d8-e574-4dc5-b04d-7035af379a85"]},{"id":"ITEM-6","itemData":{"DOI":"10.1016/j.ajog.2018.05.028","ISSN":"10976868","PMID":"29852156","abstract":"Background: The “sterile womb” paradigm is debated. Recent evidence suggests that the offspring's first microbial encounter is before birth in term uncomplicated pregnancies. The establishment of a healthy microbiota early in life might be crucial for reducing the burden of diseases later in life. Objective: We aimed to investigate the presence of a microbiota in sterilely collected amniotic fluid in uncomplicated pregnancies at term in the Preventing Atopic Dermatitis and Allergies in children (PreventADALL) study cohort. Study Design: Amniotic fluid was randomly sampled at cesarean deliveries in pregnant women in 1 out of 3 study sites included in the PreventADALL study. From 65 pregnancies at term, where amniotic fluid was successfully sampled, we selected 10 from elective (planned, without ongoing labor) cesarean deliveries with intact amniotic membranes and all 14 with prior rupture of membranes were included as positive controls. Amniotic fluid was analyzed by culture-independent and culture-dependent techniques. Results: The median (min-max) concentration of prokaryotic DNA (16S rRNA gene copies/mL; digital droplet polymerase chain reaction) was low for the group with intact membranes [664 (544–748)]–corresponding to the negative controls [596 (461–679)], while the rupture of amniotic membranes group had &gt;10-fold higher levels [7700 (1066–251,430)] (P =.0001, by Mann-Whitney U test). Furthermore, bacteria were detected in 50% of the rupture of amniotic membranes samples by anaerobic culturing, while none of the intact membranes samples showed bacterial growth. Sanger sequencing of the rupture of amniotic membrane samples identified bacterial strains that are commonly part of the vaginal flora and/or associated with intrauterine infections. Conclusion: We conclude that fetal development in uncomplicated pregnancies occurs in the absence of an amniotic fluid microbiota and that the offspring microbial colonization starts after uterine contractions and rupture of amniotic membrane.","author":[{"dropping-particle":"","family":"Rehbinder","given":"Eva Maria","non-dropping-particle":"","parse-names":false,"suffix":""},{"dropping-particle":"","family":"Lødrup Carlsen","given":"Karin C.","non-dropping-particle":"","parse-names":false,"suffix":""},{"dropping-particle":"","family":"Staff","given":"Anne Cathrine","non-dropping-particle":"","parse-names":false,"suffix":""},{"dropping-particle":"","family":"Angell","given":"Inga Leena","non-dropping-particle":"","parse-names":false,"suffix":""},{"dropping-particle":"","family":"Landrø","given":"Linn","non-dropping-particle":"","parse-names":false,"suffix":""},{"dropping-particle":"","family":"Hilde","given":"Katarina","non-dropping-particle":"","parse-names":false,"suffix":""},{"dropping-particle":"","family":"Gaustad","given":"Peter","non-dropping-particle":"","parse-names":false,"suffix":""},{"dropping-particle":"","family":"Rudi","given":"Knut","non-dropping-particle":"","parse-names":false,"suffix":""}],"container-title":"American Journal of Obstetrics and Gynecology","id":"ITEM-6","issue":"3","issued":{"date-parts":[["2018"]]},"page":"289.e1-289.e12","publisher":"Elsevier Inc.","title":"Is amniotic fluid of women with uncomplicated term pregnancies free of bacteria?","type":"article-journal","volume":"219"},"uris":["http://www.mendeley.com/documents/?uuid=4a99e307-1920-4d7a-9caf-ed7a3364704b"]},{"id":"ITEM-7","itemData":{"DOI":"10.1016/j.ajog.2018.10.018","ISSN":"10976868","PMID":"30832984","abstract":"Background: The human placenta has been traditionally viewed as sterile, and microbial invasion of this organ has been associated with adverse pregnancy outcomes. Yet, recent studies that utilized sequencing techniques reported that the human placenta at term contains a unique microbiota. These conclusions are largely based on the results derived from the sequencing of placental samples. However, such an approach carries the risk of capturing background-contaminating DNA (from DNA extraction kits, polymerase chain reaction reagents, and laboratory environments) when low microbial biomass samples are studied. Objective: To determine whether the human placenta delivered at term in patients without labor who undergo cesarean delivery harbors a resident microbiota (“the assemblage of microorganisms present in a defined niche or environment”). Study Design: This cross-sectional study included placentas from 29 women who had a cesarean delivery without labor at term. The study also included technical controls to account for potential background-contaminating DNA, inclusive in DNA extraction kits, polymerase chain reaction reagents, and laboratory environments. Bacterial profiles of placental tissues and background technical controls were characterized and compared with the use of bacterial culture, quantitative real-time polymerase chain reaction, 16S ribosomal RNA gene sequencing, and metagenomic surveys. Results: (1) Twenty-eight of 29 placental tissues had a negative culture for microorganisms. The microorganisms retrieved by culture from the remaining sample were likely contaminants because corresponding 16S ribosomal RNA genes were not detected in the same sample. (2) Quantitative real-time polymerase chain reaction did not indicate greater abundances of bacterial 16S ribosomal RNA genes in placental tissues than in technical controls. Therefore, there was no evidence of the presence of microorganisms above background contamination from reagents in the placentas. (3) 16S ribosomal RNA gene sequencing did not reveal consistent differences in the composition or structure of bacterial profiles between placental samples and background technical controls. (4) Most of the bacterial sequences obtained from metagenomic surveys of placental tissues were from cyanobacteria, aquatic bacteria, or plant pathogens, which are microbes unlikely to populate the human placenta. Coprobacillus, which constituted 30.5% of the bacterial sequences obtained through metagenomic …","author":[{"dropping-particle":"","family":"Theis","given":"Kevin R.","non-dropping-particle":"","parse-names":false,"suffix":""},{"dropping-particle":"","family":"Romero","given":"Roberto","non-dropping-particle":"","parse-names":false,"suffix":""},{"dropping-particle":"","family":"Winters","given":"Andrew D.","non-dropping-particle":"","parse-names":false,"suffix":""},{"dropping-particle":"","family":"Greenberg","given":"Jonathan M.","non-dropping-particle":"","parse-names":false,"suffix":""},{"dropping-particle":"","family":"Gomez-Lopez","given":"Nardhy","non-dropping-particle":"","parse-names":false,"suffix":""},{"dropping-particle":"","family":"Alhousseini","given":"Ali","non-dropping-particle":"","parse-names":false,"suffix":""},{"dropping-particle":"","family":"Bieda","given":"Janine","non-dropping-particle":"","parse-names":false,"suffix":""},{"dropping-particle":"","family":"Maymon","given":"Eli","non-dropping-particle":"","parse-names":false,"suffix":""},{"dropping-particle":"","family":"Pacora","given":"Percy","non-dropping-particle":"","parse-names":false,"suffix":""},{"dropping-particle":"","family":"Fettweis","given":"Jennifer M.","non-dropping-particle":"","parse-names":false,"suffix":""},{"dropping-particle":"","family":"Buck","given":"Gregory A.","non-dropping-particle":"","parse-names":false,"suffix":""},{"dropping-particle":"","family":"Jefferson","given":"Kimberly K.","non-dropping-particle":"","parse-names":false,"suffix":""},{"dropping-particle":"","family":"Strauss","given":"Jerome F.","non-dropping-particle":"","parse-names":false,"suffix":""},{"dropping-particle":"","family":"Erez","given":"Offer","non-dropping-particle":"","parse-names":false,"suffix":""},{"dropping-particle":"","family":"Hassan","given":"Sonia S.","non-dropping-particle":"","parse-names":false,"suffix":""}],"container-title":"American Journal of Obstetrics and Gynecology","id":"ITEM-7","issue":"3","issued":{"date-parts":[["2019"]]},"page":"267.e1-267.e39","publisher":"Elsevier Inc.","title":"Does the human placenta delivered at term have a microbiota? Results of cultivation, quantitative real-time PCR, 16S rRNA gene sequencing, and metagenomics","type":"article-journal","volume":"220"},"uris":["http://www.mendeley.com/documents/?uuid=76ead33a-6465-4d19-9f16-77dfe6334859"]},{"id":"ITEM-8","itemData":{"DOI":"10.1016/j.ajog.2018.11.1093","ISSN":"10976868","PMID":"30832983","author":[{"dropping-particle":"","family":"Bushman","given":"Frederic D.","non-dropping-particle":"","parse-names":false,"suffix":""}],"container-title":"American Journal of Obstetrics and Gynecology","id":"ITEM-8","issue":"3","issued":{"date-parts":[["2019"]]},"page":"213-214","publisher":"Elsevier Inc.","title":"De-discovery of the placenta microbiome","type":"article-journal","volume":"220"},"uris":["http://www.mendeley.com/documents/?uuid=f218f51c-3b81-44ec-9bd2-a660c44b5a8f"]},{"id":"ITEM-9","itemData":{"DOI":"10.1038/s41586-019-1451-5","ISSN":"0028-0836","PMID":"31367035","abstract":"We sought to determine whether pre-eclampsia, spontaneous preterm birth or the delivery of infants who are small for gestational age were associated with the presence of bacterial DNA in the human placenta. Here we show that there was no evidence for the presence of bacteria in the large majority of placental samples, from both complicated and uncomplicated pregnancies. Almost all signals were related either to the acquisition of bacteria during labour and delivery, or to contamination of laboratory reagents with bacterial DNA. The exception was Streptococcus agalactiae (group B Streptococcus), for which non-contaminant signals were detected in approximately 5% of samples collected before the onset of labour. We conclude that bacterial infection of the placenta is not a common cause of adverse pregnancy outcome and that the human placenta does not have a microbiome, but it does represent a potential site of perinatal acquisition of S. agalactiae, a major cause of neonatal sepsis.","author":[{"dropping-particle":"","family":"Goffau","given":"Marcus C.","non-dropping-particle":"de","parse-names":false,"suffix":""},{"dropping-particle":"","family":"Lager","given":"Susanne","non-dropping-particle":"","parse-names":false,"suffix":""},{"dropping-particle":"","family":"Sovio","given":"Ulla","non-dropping-particle":"","parse-names":false,"suffix":""},{"dropping-particle":"","family":"Gaccioli","given":"Francesca","non-dropping-particle":"","parse-names":false,"suffix":""},{"dropping-particle":"","family":"Cook","given":"Emma","non-dropping-particle":"","parse-names":false,"suffix":""},{"dropping-particle":"","family":"Peacock","given":"Sharon J.","non-dropping-particle":"","parse-names":false,"suffix":""},{"dropping-particle":"","family":"Parkhill","given":"Julian","non-dropping-particle":"","parse-names":false,"suffix":""},{"dropping-particle":"","family":"Charnock-Jones","given":"D. Stephen","non-dropping-particle":"","parse-names":false,"suffix":""},{"dropping-particle":"","family":"Smith","given":"Gordon C. S.","non-dropping-particle":"","parse-names":false,"suffix":""}],"container-title":"Nature","id":"ITEM-9","issued":{"date-parts":[["2019"]]},"publisher":"Springer US","title":"Human placenta has no microbiome but can contain potential pathogens","type":"article-journal"},"uris":["http://www.mendeley.com/documents/?uuid=adf6b0f0-0c04-4ebf-acfc-a015f8c847f2"]},{"id":"ITEM-10","itemData":{"DOI":"10.1128/mSphere.00210-20","ISBN":"2752013000","PMID":"32376701","abstract":"The prevailing paradigm in obstetrics has been the sterile womb hypothesis. However, some are asserting that the placenta, intra-amniotic environment, and fetus harbor microbial communities. The objective of this study was to determine whether the fetal and placental tissues of rhesus macaques harbor bacterial communities. Fetal, placental, and uterine wall samples were obtained from cesarean deliveries without labor (</w:instrText>
      </w:r>
      <w:r w:rsidR="003276C5">
        <w:rPr>
          <w:rFonts w:ascii="Cambria Math" w:hAnsi="Cambria Math" w:cs="Cambria Math"/>
          <w:sz w:val="22"/>
          <w:shd w:val="clear" w:color="auto" w:fill="FFFFFF"/>
        </w:rPr>
        <w:instrText>∼</w:instrText>
      </w:r>
      <w:r w:rsidR="003276C5">
        <w:rPr>
          <w:rFonts w:asciiTheme="minorHAnsi" w:hAnsiTheme="minorHAnsi" w:cstheme="minorHAnsi"/>
          <w:sz w:val="22"/>
          <w:shd w:val="clear" w:color="auto" w:fill="FFFFFF"/>
        </w:rPr>
        <w:instrText>130/166 days gestation). The presence of bacteria in the fetal intestine and placenta was investigated through culture. The bacterial burden and profiles of the placenta, umbilical cord, and fetal brain, heart, liver, and colon were determined through quantitative real-time PCR and DNA sequencing. These data were compared with those of the uterine wall as well as to negative and positive technical controls. Bacterial cultures of fetal and placental tissues yielded only a single colony of Cutibacterium acnes This bacterium was detected at a low relative abundance (0.02%) in the 16S rRNA gene profile of the villous tree sample from which it was cultured, yet it was also identified in 12/29 background technical controls. The bacterial burden and profiles of fetal and placental tissues did not exceed or differ from those of background technical controls. By contrast, the bacterial burden and profiles of positive controls exceeded and differed from those of background controls. Among the macaque samples, distinct microbial signals were limited to the uterine wall. Therefore, using multiple modes of microbiologic inquiry, there was not consistent evidence of bacterial communities in the fetal and placental tissues of rhesus macaques.IMPORTANCE Microbial invasion of the amniotic cavity (i.e., intra-amniotic infection) has been causally linked to pregnancy complications, especially preterm birth. Therefore, if the placenta and the fetus are typically populated by low-biomass microbial communities, current understanding of the role of microbes in reproduction and pregnancy outcomes will need to be fundamentally reconsidered. Could these communities be of benefit by competitively excluding potential pathogens or priming the fetal immune system for the microbial bombardment it will experience upon delivery? If so, what properties (e.g., microbial load and community membership) of these microbial communities preclude versus promote intra-amniotic infection? Given the ramifications of the in utero colonization hypothesis, critical evaluation is requir…","author":[{"dropping-particle":"","family":"Theis","given":"Kevin R","non-dropping-particle":"","parse-names":false,"suffix":""},{"dropping-particle":"","family":"Romero","given":"R.","non-dropping-particle":"","parse-names":false,"suffix":""},{"dropping-particle":"","family":"Winters","given":"A.D.","non-dropping-particle":"","parse-names":false,"suffix":""},{"dropping-particle":"","family":"Jobe","given":"A.H.","non-dropping-particle":"","parse-names":false,"suffix":""},{"dropping-particle":"","family":"Gomez-Lopez","given":"N.","non-dropping-particle":"","parse-names":false,"suffix":""}],"container-title":"mSphere","id":"ITEM-10","issue":"3","issued":{"date-parts":[["2020"]]},"page":"e00210-20","title":"Lack of evidence for microbiota in the placental and fetal tissues of rhesus macaques","type":"article-journal","volume":"5"},"uris":["http://www.mendeley.com/documents/?uuid=1294d3e4-e306-4c25-be2e-a3d65ea0bcf4"]},{"id":"ITEM-11","itemData":{"DOI":"10.1111/1471-0528.15896","ISSN":"14710528","PMID":"31376240","abstract":"Objectives: To resolve the controversy regarding the presence of a microbiota in the placenta. Design: Classical and molecular microbiological study. Setting: All samples were collected during caesarean section. Population: A total of 28 human placentas and six murine placentas. Methods: All 28 human placentas were checked for 16S rRNA gene amplification products. Three locations from four selected human placentas and three ‘environmental controls’ for each placenta were placed in seven culture media. The four selected human placentas were further analysed using Gram stain, immunohistochemistry for bacteria, electron microscopy, and TaqMan RT-qPCR. Six placentas from three SPF mice were cut into four pieces each, and further analysed for 16S rRNA gene amplification. Main outcome measures: Microbiological and molecular evidence of bacteria. Results: None of the placental cultures used for the full analysis, or their environmental cultures, was positive for bacterial growth. None of the other methods showed any evidence of bacteria. Immunohistochemistry showed negligible bacterial counts. None of the murine placentas showed evidence of 16S rRNA gene amplification. Conclusions: Our results support that the fetal environment in the womb is sterile. Based on the immunohistochemistry and the limit of detection of the other methods used, if a placental microbiome exists, it is of extreme low biomass, and thus its effect on clinical phenotypes is probably minor, if it exists at all. Tweetable abstract: Using several microbiological and molecular methods in parallel, we found no compelling evidence of bacteria in human and mouse placentas.","author":[{"dropping-particle":"","family":"Kuperman","given":"A. A.","non-dropping-particle":"","parse-names":false,"suffix":""},{"dropping-particle":"","family":"Zimmerman","given":"A.","non-dropping-particle":"","parse-names":false,"suffix":""},{"dropping-particle":"","family":"Hamadia","given":"S.","non-dropping-particle":"","parse-names":false,"suffix":""},{"dropping-particle":"","family":"Ziv","given":"O.","non-dropping-particle":"","parse-names":false,"suffix":""},{"dropping-particle":"","family":"Gurevich","given":"V.","non-dropping-particle":"","parse-names":false,"suffix":""},{"dropping-particle":"","family":"Fichtman","given":"B.","non-dropping-particle":"","parse-names":false,"suffix":""},{"dropping-particle":"","family":"Gavert","given":"N.","non-dropping-particle":"","parse-names":false,"suffix":""},{"dropping-particle":"","family":"Straussman","given":"R.","non-dropping-particle":"","parse-names":false,"suffix":""},{"dropping-particle":"","family":"Rechnitzer","given":"H.","non-dropping-particle":"","parse-names":false,"suffix":""},{"dropping-particle":"","family":"Barzilay","given":"M.","non-dropping-particle":"","parse-names":false,"suffix":""},{"dropping-particle":"","family":"Shvalb","given":"S.","non-dropping-particle":"","parse-names":false,"suffix":""},{"dropping-particle":"","family":"Bornstein","given":"J.","non-dropping-particle":"","parse-names":false,"suffix":""},{"dropping-particle":"","family":"Ben-Shachar","given":"I.","non-dropping-particle":"","parse-names":false,"suffix":""},{"dropping-particle":"","family":"Yagel","given":"S.","non-dropping-particle":"","parse-names":false,"suffix":""},{"dropping-particle":"","family":"Haviv","given":"I.","non-dropping-particle":"","parse-names":false,"suffix":""},{"dropping-particle":"","family":"Koren","given":"O.","non-dropping-particle":"","parse-names":false,"suffix":""}],"container-title":"BJOG: An International Journal of Obstetrics and Gynaecology","id":"ITEM-11","issue":"2","issued":{"date-parts":[["2020"]]},"page":"159-169","title":"Deep microbial analysis of multiple placentas shows no evidence for a placental microbiome","type":"article-journal","volume":"127"},"uris":["http://www.mendeley.com/documents/?uuid=c9eb1947-a47b-4c9c-8bc2-2f1bea2fb0fc"]},{"id":"ITEM-12","itemData":{"DOI":"10.1186/s12866-020-01839-y","ISBN":"1286602001839","PMID":"32527226","abstract":"Background: A placental microbiome, which may be altered in gestational diabetes mellitus (GDM), has been described. However, publications raising doubts about the existence of a placental microbiome that is different than contaminants in DNA extraction kits and reagents (\"kitomes\") have emerged. The aims of this study were to confirm the existence of a placental microbiome distinct from contaminants and determine if it is altered in GDM mothers. Results: We first enrolled normal weight, obese and GDM mothers (N = 17) at term elective cesarean section delivery in a pilot case control study. Bacterial DNA was extracted from placental parenchyma, maternal and cord blood, maternal vaginal-rectal swabs, and positive and negative controls with the standard Qiagen/MoBio Power Soil kit. Placentas had significantly higher copies of bacterial 16S rRNA genes than negative controls, but the placental microbiome was similar in all three groups and could not be distinguished from contaminants in blank controls. To determine the source and composition of the putative placental bacterial community identified in the pilot study, we expanded the study to 10 subjects per group (N = 30) and increased the number and variety of negative controls (N = 53). We modified our protocol to use an ultraclean DNA extraction kit (Qiagen QIAamp UCP with Pathogen Lysis Tube S), which reduced the \"kitome\" contamination, but we were still unable to distinguish a placental microbiome from contaminants in negative controls. We noted microbial DNA from the high biomass vaginal-rectal swabs and positive controls in placental and negative control samples and determined that this resulted from close proximity well-to-well cross contamination or \"splashome\". We eliminated this source of contamination by repeating the sequencing run with a minimum of four wells separating high biomass from low biomass samples. This reduced the reads of bacterial 16S rRNA genes in placental samples to insignificant numbers. Conclusions: We identified the problem of well-to-well contamination (\"splashome\") as an additional source of error in microbiome studies of low biomass samples and found a method of eliminating it. Once \"kitome\" and \"splashome\" contaminants were eliminated, we were unable to identify a unique placental microbiome.","author":[{"dropping-particle":"","family":"Olomu","given":"Isoken Nicholas","non-dropping-particle":"","parse-names":false,"suffix":""},{"dropping-particle":"","family":"Pena-cortes","given":"Luis Carlos","non-dropping-particle":"","parse-names":false,"suffix":""},{"dropping-particle":"","family":"Long","given":"Robert A","non-dropping-particle":"","parse-names":false,"suffix":""},{"dropping-particle":"","family":"Vyas","given":"Arpita","non-dropping-particle":"","parse-names":false,"suffix":""},{"dropping-particle":"","family":"Krichevskiy","given":"Olha","non-dropping-particle":"","parse-names":false,"suffix":""},{"dropping-particle":"","family":"Luellwitz","given":"Ryan","non-dropping-particle":"","parse-names":false,"suffix":""},{"dropping-particle":"","family":"Singh","given":"Pallavi","non-dropping-particle":"","parse-names":false,"suffix":""},{"dropping-particle":"","family":"Mulks","given":"Martha H","non-dropping-particle":"","parse-names":false,"suffix":""}],"container-title":"Microbiome","id":"ITEM-12","issue":"1","issued":{"date-parts":[["2020"]]},"page":"157","publisher":"BMC Microbiology","title":"Elimination of “ kitome ” and “ splashome ” contamination results in lack of detection of a unique placental microbiome","type":"article-journal","volume":"20"},"uris":["http://www.mendeley.com/documents/?uuid=fe9c95b3-0ea3-42e7-a6e2-b355d3bab995"]}],"mendeley":{"formattedCitation":"&lt;span style=\"baseline\"&gt; [55–65,163]&lt;/span&gt;","plainTextFormattedCitation":" [55–65,163]","previouslyFormattedCitation":"&lt;span style=\"baseline\"&gt; [55–65,163]&lt;/span&gt;"},"properties":{"noteIndex":0},"schema":"https://github.com/citation-style-language/schema/raw/master/csl-citation.json"}</w:instrText>
      </w:r>
      <w:r w:rsidR="0017573D" w:rsidRPr="00C223F8">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55–65,163]</w:t>
      </w:r>
      <w:r w:rsidR="0017573D" w:rsidRPr="00C223F8">
        <w:rPr>
          <w:rFonts w:asciiTheme="minorHAnsi" w:hAnsiTheme="minorHAnsi" w:cstheme="minorHAnsi"/>
          <w:sz w:val="22"/>
          <w:shd w:val="clear" w:color="auto" w:fill="FFFFFF"/>
        </w:rPr>
        <w:fldChar w:fldCharType="end"/>
      </w:r>
      <w:r w:rsidR="00423558" w:rsidRPr="00C223F8">
        <w:rPr>
          <w:rFonts w:asciiTheme="minorHAnsi" w:hAnsiTheme="minorHAnsi" w:cstheme="minorHAnsi"/>
          <w:sz w:val="22"/>
          <w:shd w:val="clear" w:color="auto" w:fill="FFFFFF"/>
        </w:rPr>
        <w:t xml:space="preserve">, pointing to </w:t>
      </w:r>
      <w:r w:rsidR="00C223F8" w:rsidRPr="00C223F8">
        <w:rPr>
          <w:rFonts w:asciiTheme="minorHAnsi" w:hAnsiTheme="minorHAnsi" w:cstheme="minorHAnsi"/>
          <w:sz w:val="22"/>
          <w:shd w:val="clear" w:color="auto" w:fill="FFFFFF"/>
        </w:rPr>
        <w:t>five</w:t>
      </w:r>
      <w:r w:rsidR="00F11879" w:rsidRPr="00C223F8">
        <w:rPr>
          <w:rFonts w:asciiTheme="minorHAnsi" w:hAnsiTheme="minorHAnsi" w:cstheme="minorHAnsi"/>
          <w:sz w:val="22"/>
          <w:shd w:val="clear" w:color="auto" w:fill="FFFFFF"/>
        </w:rPr>
        <w:t xml:space="preserve"> main challenges</w:t>
      </w:r>
      <w:r w:rsidR="00B85AE6">
        <w:rPr>
          <w:rFonts w:asciiTheme="minorHAnsi" w:hAnsiTheme="minorHAnsi" w:cstheme="minorHAnsi"/>
          <w:sz w:val="22"/>
          <w:shd w:val="clear" w:color="auto" w:fill="FFFFFF"/>
        </w:rPr>
        <w:t xml:space="preserve"> in the field</w:t>
      </w:r>
      <w:r w:rsidR="00F11879" w:rsidRPr="00C223F8">
        <w:rPr>
          <w:rFonts w:asciiTheme="minorHAnsi" w:hAnsiTheme="minorHAnsi" w:cstheme="minorHAnsi"/>
          <w:sz w:val="22"/>
          <w:shd w:val="clear" w:color="auto" w:fill="FFFFFF"/>
        </w:rPr>
        <w:t xml:space="preserve">. </w:t>
      </w:r>
      <w:r w:rsidR="00712F33">
        <w:rPr>
          <w:rFonts w:asciiTheme="minorHAnsi" w:hAnsiTheme="minorHAnsi" w:cstheme="minorHAnsi"/>
          <w:sz w:val="22"/>
          <w:shd w:val="clear" w:color="auto" w:fill="FFFFFF"/>
        </w:rPr>
        <w:t>We acknowledge these challenges, and appreciate the thoughtful criticisms that other investigators have instilled into the field</w:t>
      </w:r>
      <w:r w:rsidR="00B85AE6">
        <w:rPr>
          <w:rFonts w:asciiTheme="minorHAnsi" w:hAnsiTheme="minorHAnsi" w:cstheme="minorHAnsi"/>
          <w:sz w:val="22"/>
          <w:shd w:val="clear" w:color="auto" w:fill="FFFFFF"/>
        </w:rPr>
        <w:t xml:space="preserve"> which continues to inspire further hypothesis testing by our group and others.</w:t>
      </w:r>
    </w:p>
    <w:p w14:paraId="398F1B20" w14:textId="77777777" w:rsidR="00AF1DCA" w:rsidRPr="00C223F8" w:rsidRDefault="00AF1DCA" w:rsidP="00F143E4">
      <w:pPr>
        <w:spacing w:line="480" w:lineRule="auto"/>
        <w:rPr>
          <w:rFonts w:asciiTheme="minorHAnsi" w:hAnsiTheme="minorHAnsi" w:cstheme="minorHAnsi"/>
          <w:sz w:val="22"/>
          <w:shd w:val="clear" w:color="auto" w:fill="FFFFFF"/>
        </w:rPr>
      </w:pPr>
    </w:p>
    <w:p w14:paraId="277E46C0" w14:textId="041F77DF" w:rsidR="00AF1DCA" w:rsidRPr="00C223F8" w:rsidRDefault="00F11879" w:rsidP="00F143E4">
      <w:pPr>
        <w:spacing w:line="480" w:lineRule="auto"/>
        <w:rPr>
          <w:rFonts w:asciiTheme="minorHAnsi" w:hAnsiTheme="minorHAnsi" w:cstheme="minorHAnsi"/>
          <w:sz w:val="22"/>
          <w:shd w:val="clear" w:color="auto" w:fill="FFFFFF"/>
        </w:rPr>
      </w:pPr>
      <w:r w:rsidRPr="00C223F8">
        <w:rPr>
          <w:rFonts w:asciiTheme="minorHAnsi" w:hAnsiTheme="minorHAnsi" w:cstheme="minorHAnsi"/>
          <w:sz w:val="22"/>
          <w:shd w:val="clear" w:color="auto" w:fill="FFFFFF"/>
        </w:rPr>
        <w:t xml:space="preserve">First, </w:t>
      </w:r>
      <w:r w:rsidR="00423558" w:rsidRPr="00C223F8">
        <w:rPr>
          <w:rFonts w:asciiTheme="minorHAnsi" w:hAnsiTheme="minorHAnsi" w:cstheme="minorHAnsi"/>
          <w:sz w:val="22"/>
          <w:shd w:val="clear" w:color="auto" w:fill="FFFFFF"/>
        </w:rPr>
        <w:t>environmental</w:t>
      </w:r>
      <w:r w:rsidR="00D11B11" w:rsidRPr="00C223F8">
        <w:rPr>
          <w:rFonts w:asciiTheme="minorHAnsi" w:hAnsiTheme="minorHAnsi" w:cstheme="minorHAnsi"/>
          <w:sz w:val="22"/>
          <w:shd w:val="clear" w:color="auto" w:fill="FFFFFF"/>
        </w:rPr>
        <w:t xml:space="preserve"> microbes and </w:t>
      </w:r>
      <w:r w:rsidR="00423558" w:rsidRPr="00C223F8">
        <w:rPr>
          <w:rFonts w:asciiTheme="minorHAnsi" w:hAnsiTheme="minorHAnsi" w:cstheme="minorHAnsi"/>
          <w:sz w:val="22"/>
          <w:shd w:val="clear" w:color="auto" w:fill="FFFFFF"/>
        </w:rPr>
        <w:t xml:space="preserve">contamination </w:t>
      </w:r>
      <w:r w:rsidRPr="00C223F8">
        <w:rPr>
          <w:rFonts w:asciiTheme="minorHAnsi" w:hAnsiTheme="minorHAnsi" w:cstheme="minorHAnsi"/>
          <w:sz w:val="22"/>
          <w:shd w:val="clear" w:color="auto" w:fill="FFFFFF"/>
        </w:rPr>
        <w:t xml:space="preserve">can potentially </w:t>
      </w:r>
      <w:r w:rsidR="00D11B11" w:rsidRPr="00C223F8">
        <w:rPr>
          <w:rFonts w:asciiTheme="minorHAnsi" w:hAnsiTheme="minorHAnsi" w:cstheme="minorHAnsi"/>
          <w:sz w:val="22"/>
          <w:shd w:val="clear" w:color="auto" w:fill="FFFFFF"/>
        </w:rPr>
        <w:t>be construed as</w:t>
      </w:r>
      <w:r w:rsidRPr="00C223F8">
        <w:rPr>
          <w:rFonts w:asciiTheme="minorHAnsi" w:hAnsiTheme="minorHAnsi" w:cstheme="minorHAnsi"/>
          <w:sz w:val="22"/>
          <w:shd w:val="clear" w:color="auto" w:fill="FFFFFF"/>
        </w:rPr>
        <w:t xml:space="preserve"> or obscure the signal ascribed to the placental microbiome</w:t>
      </w:r>
      <w:r w:rsidR="0091744F" w:rsidRPr="00C223F8">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s40168-016-0172-3","ISSN":"20492618","PMID":"27338728","abstract":"© 2016 The Author(s). Open Access. Background: Recent studies have suggested that bacteria associated with the placenta-a \"placental microbiome\"-may be important in reproductive health and disease. However, a challenge in working with specimens with low bacterial biomass, such as placental samples, is that some or all of the bacterial DNA may derive from contamination in dust or commercial reagents. To investigate this, we compared placental samples from healthy deliveries to a matched set of contamination controls, as well as to oral and vaginal samples from the same women. Results: We quantified total 16S rRNA gene copies using quantitative PCR and found that placental samples and negative controls contained low and indistinguishable copy numbers. Oral and vaginal swab samples, in contrast, showed higher copy numbers. We carried out 16S rRNA gene sequencing and community analysis and found no separation between communities from placental samples and contamination controls, though oral and vaginal samples showed characteristic, distinctive composition. Two different DNA purification methods were compared with similar conclusions, though the composition of the contamination background differed. Authentically present microbiota should yield mostly similar results regardless of the purification method used-this was seen for oral samples, but no placental bacterial lineages were (1) shared between extraction methods, (2) present at &gt; 1 % of the total, and (3) present at greater abundance in placental samples than contamination controls. Conclusions: We conclude that for this sample set, using the methods described, we could not distinguish between placental samples and contamination introduced during DNA purification.","author":[{"dropping-particle":"","family":"Lauder","given":"Abigail P.","non-dropping-particle":"","parse-names":false,"suffix":""},{"dropping-particle":"","family":"Roche","given":"Aoife M.","non-dropping-particle":"","parse-names":false,"suffix":""},{"dropping-particle":"","family":"Sherrill-Mix","given":"Scott","non-dropping-particle":"","parse-names":false,"suffix":""},{"dropping-particle":"","family":"Bailey","given":"Aubrey","non-dropping-particle":"","parse-names":false,"suffix":""},{"dropping-particle":"","family":"Laughlin","given":"Alice L.","non-dropping-particle":"","parse-names":false,"suffix":""},{"dropping-particle":"","family":"Bittinger","given":"Kyle","non-dropping-particle":"","parse-names":false,"suffix":""},{"dropping-particle":"","family":"Leite","given":"Rita","non-dropping-particle":"","parse-names":false,"suffix":""},{"dropping-particle":"","family":"Elovitz","given":"Michal A.","non-dropping-particle":"","parse-names":false,"suffix":""},{"dropping-particle":"","family":"Parry","given":"Samuel","non-dropping-particle":"","parse-names":false,"suffix":""},{"dropping-particle":"","family":"Bushman","given":"Frederic D.","non-dropping-particle":"","parse-names":false,"suffix":""}],"container-title":"Microbiome","id":"ITEM-1","issued":{"date-parts":[["2016"]]},"page":"1-11","publisher":"Microbiome","title":"Comparison of placenta samples with contamination controls does not provide evidence for a distinct placenta microbiota","type":"article-journal","volume":"4"},"uris":["http://www.mendeley.com/documents/?uuid=dc4a9464-9dbe-4cb5-bf6f-3bc07fee8876"]}],"mendeley":{"formattedCitation":"&lt;span style=\"baseline\"&gt; [55]&lt;/span&gt;","plainTextFormattedCitation":" [55]","previouslyFormattedCitation":"&lt;span style=\"baseline\"&gt; [55]&lt;/span&gt;"},"properties":{"noteIndex":0},"schema":"https://github.com/citation-style-language/schema/raw/master/csl-citation.json"}</w:instrText>
      </w:r>
      <w:r w:rsidR="0091744F" w:rsidRPr="00C223F8">
        <w:rPr>
          <w:rFonts w:asciiTheme="minorHAnsi" w:hAnsiTheme="minorHAnsi" w:cstheme="minorHAnsi"/>
          <w:sz w:val="22"/>
          <w:shd w:val="clear" w:color="auto" w:fill="FFFFFF"/>
        </w:rPr>
        <w:fldChar w:fldCharType="separate"/>
      </w:r>
      <w:r w:rsidR="000E6E78" w:rsidRPr="000E6E78">
        <w:rPr>
          <w:rFonts w:asciiTheme="minorHAnsi" w:hAnsiTheme="minorHAnsi" w:cstheme="minorHAnsi"/>
          <w:noProof/>
          <w:sz w:val="22"/>
          <w:shd w:val="clear" w:color="auto" w:fill="FFFFFF"/>
        </w:rPr>
        <w:t xml:space="preserve"> [55]</w:t>
      </w:r>
      <w:r w:rsidR="0091744F" w:rsidRPr="00C223F8">
        <w:rPr>
          <w:rFonts w:asciiTheme="minorHAnsi" w:hAnsiTheme="minorHAnsi" w:cstheme="minorHAnsi"/>
          <w:sz w:val="22"/>
          <w:shd w:val="clear" w:color="auto" w:fill="FFFFFF"/>
        </w:rPr>
        <w:fldChar w:fldCharType="end"/>
      </w:r>
      <w:r w:rsidR="0017573D" w:rsidRPr="00C223F8">
        <w:rPr>
          <w:rFonts w:asciiTheme="minorHAnsi" w:hAnsiTheme="minorHAnsi" w:cstheme="minorHAnsi"/>
          <w:sz w:val="22"/>
          <w:shd w:val="clear" w:color="auto" w:fill="FFFFFF"/>
        </w:rPr>
        <w:t xml:space="preserve">. </w:t>
      </w:r>
      <w:r w:rsidR="00D11B11" w:rsidRPr="00C223F8">
        <w:rPr>
          <w:rFonts w:asciiTheme="minorHAnsi" w:hAnsiTheme="minorHAnsi" w:cstheme="minorHAnsi"/>
          <w:sz w:val="22"/>
          <w:shd w:val="clear" w:color="auto" w:fill="FFFFFF"/>
        </w:rPr>
        <w:t xml:space="preserve">To control for this difficulty, strict sterile procedures are required, along with inclusion of environmental swabs from every possible source of contamination, including maternal body sites, surgical surfaces, </w:t>
      </w:r>
      <w:r w:rsidR="00537753" w:rsidRPr="00C223F8">
        <w:rPr>
          <w:rFonts w:asciiTheme="minorHAnsi" w:hAnsiTheme="minorHAnsi" w:cstheme="minorHAnsi"/>
          <w:sz w:val="22"/>
          <w:shd w:val="clear" w:color="auto" w:fill="FFFFFF"/>
        </w:rPr>
        <w:t xml:space="preserve">DNA </w:t>
      </w:r>
      <w:r w:rsidR="00D11B11" w:rsidRPr="00C223F8">
        <w:rPr>
          <w:rFonts w:asciiTheme="minorHAnsi" w:hAnsiTheme="minorHAnsi" w:cstheme="minorHAnsi"/>
          <w:sz w:val="22"/>
          <w:shd w:val="clear" w:color="auto" w:fill="FFFFFF"/>
        </w:rPr>
        <w:lastRenderedPageBreak/>
        <w:t>extraction equipment, and the sequencing site. When this precaution is taken, the microbiome of the placenta, amniotic fluid, and membranes is distinguishable from that of the robustly-collected environmental and contamination controls by 16S rDNA or WGS sequencing techniques</w:t>
      </w:r>
      <w:r w:rsidR="00D11B11" w:rsidRPr="00C223F8">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1","issue":"237","issued":{"date-parts":[["2014"]]},"page":"1-22","title":"The placenta harbors a unique microbiome","type":"article-journal","volume":"6"},"uris":["http://www.mendeley.com/documents/?uuid=34d7a2f3-07aa-4f67-beb2-40b687b30ec9"]},{"id":"ITEM-2","itemData":{"DOI":"10.1016/j.ebiom.2019.10.045","ISSN":"23523964","PMID":"31685443","abstract":"Background: Mothers are the primary source of bacteria for newborns, but it is unclear whether mother-to-newborn transmission occurs prior to, during or after birth. Similarly, the effect of the delivery mode on neonatal microorganisms has been the focus of controversy. Methods: Healthy maternal and neonatal pairs that underwent vaginal birth and caesarean section were enrolled in this study. Meconium, placenta, membrane and amniotic fluid samples for newborns and vaginal, rectal and oral samples for mothers were collected. All samples were amplified and sequenced by a 16S rRNA gene primer set targeting bacteria and archaea. Findings: A total of 550 samples from 36 mother-neonate pairs with vaginal births and 42 mother-neonate pairs with caesarean sections were included in this study. The negative controls showed that the data analysis in this study was not affected by contamination. There was a high diversity of microbial communities in the pregnancy environment of the foetus. Meconium samples could be divided into three distinct types that were not influenced by the delivery method. Interpretation: The distribution patterns of bacterial communities in the meconium, placenta, and foetal membranes were highly similar and had nothing to do with the mode of delivery. For approximately half of the placental microorganisms, the same sequence could be found in the vaginal, rectal, and oral samples of the mother.","author":[{"dropping-particle":"","family":"Liu","given":"Chen Jian","non-dropping-particle":"","parse-names":false,"suffix":""},{"dropping-particle":"","family":"Liang","given":"Xiao","non-dropping-particle":"","parse-names":false,"suffix":""},{"dropping-particle":"","family":"Niu","given":"Zhao Yi","non-dropping-particle":"","parse-names":false,"suffix":""},{"dropping-particle":"","family":"Jin","given":"Qing","non-dropping-particle":"","parse-names":false,"suffix":""},{"dropping-particle":"","family":"Zeng","given":"Xue Qin","non-dropping-particle":"","parse-names":false,"suffix":""},{"dropping-particle":"","family":"Wang","given":"Wen Xue","non-dropping-particle":"","parse-names":false,"suffix":""},{"dropping-particle":"","family":"Li","given":"Meng Yue","non-dropping-particle":"","parse-names":false,"suffix":""},{"dropping-particle":"","family":"Chen","given":"Xue Rong","non-dropping-particle":"","parse-names":false,"suffix":""},{"dropping-particle":"","family":"Meng","given":"Hai Yun","non-dropping-particle":"","parse-names":false,"suffix":""},{"dropping-particle":"","family":"Shen","given":"Ran","non-dropping-particle":"","parse-names":false,"suffix":""},{"dropping-particle":"","family":"Sun","given":"Shi Yi","non-dropping-particle":"","parse-names":false,"suffix":""},{"dropping-particle":"","family":"Luo","given":"Yi Yong","non-dropping-particle":"","parse-names":false,"suffix":""},{"dropping-particle":"","family":"Yang","given":"En","non-dropping-particle":"","parse-names":false,"suffix":""},{"dropping-particle":"","family":"Geng","given":"Jia Wei","non-dropping-particle":"","parse-names":false,"suffix":""},{"dropping-particle":"","family":"Li","given":"Xiao Ran","non-dropping-particle":"","parse-names":false,"suffix":""}],"container-title":"EBioMedicine","id":"ITEM-2","issued":{"date-parts":[["2019"]]},"page":"354-363","publisher":"Elsevier B.V.","title":"Is the delivery mode a critical factor for the microbial communities in the meconium?","type":"article-journal","volume":"49"},"uris":["http://www.mendeley.com/documents/?uuid=03c106f7-ee79-4eba-97c6-16df85b151a3"]}],"mendeley":{"formattedCitation":"&lt;span style=\"baseline\"&gt; [18,38]&lt;/span&gt;","plainTextFormattedCitation":" [18,38]","previouslyFormattedCitation":"&lt;span style=\"baseline\"&gt; [18,38]&lt;/span&gt;"},"properties":{"noteIndex":0},"schema":"https://github.com/citation-style-language/schema/raw/master/csl-citation.json"}</w:instrText>
      </w:r>
      <w:r w:rsidR="00D11B11" w:rsidRPr="00C223F8">
        <w:rPr>
          <w:rFonts w:asciiTheme="minorHAnsi" w:hAnsiTheme="minorHAnsi" w:cstheme="minorHAnsi"/>
          <w:sz w:val="22"/>
          <w:shd w:val="clear" w:color="auto" w:fill="FFFFFF"/>
        </w:rPr>
        <w:fldChar w:fldCharType="separate"/>
      </w:r>
      <w:r w:rsidR="00B85AE6">
        <w:rPr>
          <w:rFonts w:asciiTheme="minorHAnsi" w:hAnsiTheme="minorHAnsi" w:cstheme="minorHAnsi"/>
          <w:noProof/>
          <w:sz w:val="22"/>
          <w:shd w:val="clear" w:color="auto" w:fill="FFFFFF"/>
        </w:rPr>
        <w:t xml:space="preserve"> [</w:t>
      </w:r>
      <w:r w:rsidR="003276C5" w:rsidRPr="003276C5">
        <w:rPr>
          <w:rFonts w:asciiTheme="minorHAnsi" w:hAnsiTheme="minorHAnsi" w:cstheme="minorHAnsi"/>
          <w:noProof/>
          <w:sz w:val="22"/>
          <w:shd w:val="clear" w:color="auto" w:fill="FFFFFF"/>
        </w:rPr>
        <w:t>38]</w:t>
      </w:r>
      <w:r w:rsidR="00D11B11" w:rsidRPr="00C223F8">
        <w:rPr>
          <w:rFonts w:asciiTheme="minorHAnsi" w:hAnsiTheme="minorHAnsi" w:cstheme="minorHAnsi"/>
          <w:sz w:val="22"/>
          <w:shd w:val="clear" w:color="auto" w:fill="FFFFFF"/>
        </w:rPr>
        <w:fldChar w:fldCharType="end"/>
      </w:r>
      <w:r w:rsidR="008767CB" w:rsidRPr="00C223F8">
        <w:rPr>
          <w:rFonts w:asciiTheme="minorHAnsi" w:hAnsiTheme="minorHAnsi" w:cstheme="minorHAnsi"/>
          <w:sz w:val="22"/>
          <w:shd w:val="clear" w:color="auto" w:fill="FFFFFF"/>
        </w:rPr>
        <w:t>.</w:t>
      </w:r>
      <w:r w:rsidR="00AF1DCA" w:rsidRPr="00C223F8">
        <w:rPr>
          <w:rFonts w:asciiTheme="minorHAnsi" w:hAnsiTheme="minorHAnsi" w:cstheme="minorHAnsi"/>
          <w:sz w:val="22"/>
          <w:shd w:val="clear" w:color="auto" w:fill="FFFFFF"/>
        </w:rPr>
        <w:t xml:space="preserve"> </w:t>
      </w:r>
      <w:r w:rsidR="00AA7889" w:rsidRPr="00C223F8">
        <w:rPr>
          <w:rFonts w:asciiTheme="minorHAnsi" w:hAnsiTheme="minorHAnsi" w:cstheme="minorHAnsi"/>
          <w:sz w:val="22"/>
          <w:shd w:val="clear" w:color="auto" w:fill="FFFFFF"/>
        </w:rPr>
        <w:t xml:space="preserve">However, it is important to note that the presence of the same microbe in both the intrauterine samples and the environment/contamination controls, does not automatically indicate that the microbe is a contaminant. DNA signatures of </w:t>
      </w:r>
      <w:r w:rsidR="00AA7889" w:rsidRPr="00C223F8">
        <w:rPr>
          <w:rFonts w:asciiTheme="minorHAnsi" w:hAnsiTheme="minorHAnsi" w:cstheme="minorHAnsi"/>
          <w:i/>
          <w:iCs/>
          <w:sz w:val="22"/>
          <w:shd w:val="clear" w:color="auto" w:fill="FFFFFF"/>
        </w:rPr>
        <w:t xml:space="preserve">Lactobacillus spp. </w:t>
      </w:r>
      <w:r w:rsidR="00AA7889" w:rsidRPr="00C223F8">
        <w:rPr>
          <w:rFonts w:asciiTheme="minorHAnsi" w:hAnsiTheme="minorHAnsi" w:cstheme="minorHAnsi"/>
          <w:sz w:val="22"/>
          <w:shd w:val="clear" w:color="auto" w:fill="FFFFFF"/>
        </w:rPr>
        <w:t>commonly found in the vagina (a potential source of contamination) are also found in endometrial biopsies</w:t>
      </w:r>
      <w:r w:rsidR="00AA7889" w:rsidRPr="00C223F8">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07/s10815-015-0614-z","ISSN":"15737330","PMID":"26547201","abstract":"Purpose: Characterization of the human microbiome has become more precise with the application of powerful molecular tools utilizing the unique 16S ribosomal subunit’s hypervariable regions to greatly increase sensitivity. The microbiome of the lower genital tract can prognosticate obstetrical outcome while the upper reproductive tract remains poorly characterized. Here, the endometrial microbiome at the time of single embryo transfer (SET) is characterized by reproductive outcome. Methods: Consecutive patients undergoing euploid, SET was included in the analysis. After embryo transfer, performed as per routine, the most distal 5-mm portion of the transfer catheter was sterilely placed in a DNA free PCR tube. Next-generation sequencing of the bacteria specific 16S ribosome gene was performed, allowing genus and species calls for microorganisms. Results: Taxonomy assignments were made on 35 samples from 33 patients and 2 Escherichia coli controls. Of the 33 patients, 18 had ongoing pregnancies and 15 did not. There were a total of 278 different genus calls present across patient samples. The microbiome at time of transfer for those patients with ongoing pregnancy vs. those without ongoing pregnancy was characterized by top genera by sum fraction. Lactobacillus was the top species call for both outcomes. Conclusions: The data presented here show the microbiome at the time of embryo transfer can successfully be characterized without altering standard clinical practice. This novel approach, both in specimen collection and analysis, is the first step toward the goal of determining physiologic from pathophysiologic microbiota. Further studies will help delineate if differences in the microbiome at the time of embryo transfer have a reliable impact on pregnancy outcome.","author":[{"dropping-particle":"","family":"Franasiak","given":"J. M.","non-dropping-particle":"","parse-names":false,"suffix":""},{"dropping-particle":"","family":"Werner","given":"M. D.","non-dropping-particle":"","parse-names":false,"suffix":""},{"dropping-particle":"","family":"Juneau","given":"C. R.","non-dropping-particle":"","parse-names":false,"suffix":""},{"dropping-particle":"","family":"Tao","given":"X.","non-dropping-particle":"","parse-names":false,"suffix":""},{"dropping-particle":"","family":"Landis","given":"J.","non-dropping-particle":"","parse-names":false,"suffix":""},{"dropping-particle":"","family":"Zhan","given":"Y.","non-dropping-particle":"","parse-names":false,"suffix":""},{"dropping-particle":"","family":"Treff","given":"N. R.","non-dropping-particle":"","parse-names":false,"suffix":""},{"dropping-particle":"","family":"Scott","given":"R. T.","non-dropping-particle":"","parse-names":false,"suffix":""}],"container-title":"Journal of Assisted Reproduction and Genetics","id":"ITEM-1","issue":"1","issued":{"date-parts":[["2016"]]},"page":"129-136","title":"Endometrial microbiome at the time of embryo transfer: next-generation sequencing of the 16S ribosomal subunit","type":"article-journal","volume":"33"},"uris":["http://www.mendeley.com/documents/?uuid=6b1874c5-3c93-4d83-9695-2264984d7b55"]}],"mendeley":{"formattedCitation":"&lt;span style=\"baseline\"&gt; [164]&lt;/span&gt;","plainTextFormattedCitation":" [164]","previouslyFormattedCitation":"&lt;span style=\"baseline\"&gt; [164]&lt;/span&gt;"},"properties":{"noteIndex":0},"schema":"https://github.com/citation-style-language/schema/raw/master/csl-citation.json"}</w:instrText>
      </w:r>
      <w:r w:rsidR="00AA7889" w:rsidRPr="00C223F8">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64]</w:t>
      </w:r>
      <w:r w:rsidR="00AA7889" w:rsidRPr="00C223F8">
        <w:rPr>
          <w:rFonts w:asciiTheme="minorHAnsi" w:hAnsiTheme="minorHAnsi" w:cstheme="minorHAnsi"/>
          <w:sz w:val="22"/>
          <w:shd w:val="clear" w:color="auto" w:fill="FFFFFF"/>
        </w:rPr>
        <w:fldChar w:fldCharType="end"/>
      </w:r>
      <w:r w:rsidR="00AA7889" w:rsidRPr="00C223F8">
        <w:rPr>
          <w:rFonts w:asciiTheme="minorHAnsi" w:hAnsiTheme="minorHAnsi" w:cstheme="minorHAnsi"/>
          <w:sz w:val="22"/>
          <w:shd w:val="clear" w:color="auto" w:fill="FFFFFF"/>
        </w:rPr>
        <w:t xml:space="preserve">, suggesting that </w:t>
      </w:r>
      <w:r w:rsidR="00AA7889" w:rsidRPr="00C223F8">
        <w:rPr>
          <w:rFonts w:asciiTheme="minorHAnsi" w:hAnsiTheme="minorHAnsi" w:cstheme="minorHAnsi"/>
          <w:i/>
          <w:iCs/>
          <w:sz w:val="22"/>
          <w:shd w:val="clear" w:color="auto" w:fill="FFFFFF"/>
        </w:rPr>
        <w:t>Lactobacillus spp.</w:t>
      </w:r>
      <w:r w:rsidR="00AA7889" w:rsidRPr="00C223F8">
        <w:rPr>
          <w:rFonts w:asciiTheme="minorHAnsi" w:hAnsiTheme="minorHAnsi" w:cstheme="minorHAnsi"/>
          <w:sz w:val="22"/>
          <w:shd w:val="clear" w:color="auto" w:fill="FFFFFF"/>
        </w:rPr>
        <w:t xml:space="preserve"> DNA may be present from the beginning of placental development, rather than terminally introduced during labor and delivery.</w:t>
      </w:r>
      <w:r w:rsidR="00B85AE6">
        <w:rPr>
          <w:rFonts w:asciiTheme="minorHAnsi" w:hAnsiTheme="minorHAnsi" w:cstheme="minorHAnsi"/>
          <w:sz w:val="22"/>
          <w:shd w:val="clear" w:color="auto" w:fill="FFFFFF"/>
        </w:rPr>
        <w:t xml:space="preserve"> In the absence of concomitantly collected samples from the same subject with deep sequencing to species and strain level, definitive interpretations of overlapping genera as indicative of contamination should exercise caution.</w:t>
      </w:r>
    </w:p>
    <w:p w14:paraId="1B4BB2BF" w14:textId="77777777" w:rsidR="00AF1DCA" w:rsidRPr="00C223F8" w:rsidRDefault="00AF1DCA" w:rsidP="00F143E4">
      <w:pPr>
        <w:spacing w:line="480" w:lineRule="auto"/>
        <w:rPr>
          <w:rFonts w:asciiTheme="minorHAnsi" w:hAnsiTheme="minorHAnsi" w:cstheme="minorHAnsi"/>
          <w:sz w:val="22"/>
          <w:shd w:val="clear" w:color="auto" w:fill="FFFFFF"/>
        </w:rPr>
      </w:pPr>
    </w:p>
    <w:p w14:paraId="21D59415" w14:textId="0385A190" w:rsidR="00D11B11" w:rsidRPr="00C223F8" w:rsidRDefault="00AF1DCA" w:rsidP="00F143E4">
      <w:pPr>
        <w:spacing w:line="480" w:lineRule="auto"/>
        <w:rPr>
          <w:rFonts w:asciiTheme="minorHAnsi" w:hAnsiTheme="minorHAnsi" w:cstheme="minorHAnsi"/>
          <w:sz w:val="22"/>
          <w:shd w:val="clear" w:color="auto" w:fill="FFFFFF"/>
        </w:rPr>
      </w:pPr>
      <w:r w:rsidRPr="00C223F8">
        <w:rPr>
          <w:rFonts w:asciiTheme="minorHAnsi" w:hAnsiTheme="minorHAnsi" w:cstheme="minorHAnsi"/>
          <w:sz w:val="22"/>
          <w:shd w:val="clear" w:color="auto" w:fill="FFFFFF"/>
        </w:rPr>
        <w:t xml:space="preserve">Second, DNA extraction kit reagents contain a collection of low-abundance microbes </w:t>
      </w:r>
      <w:r w:rsidR="000D5B8F" w:rsidRPr="00C223F8">
        <w:rPr>
          <w:rFonts w:asciiTheme="minorHAnsi" w:hAnsiTheme="minorHAnsi" w:cstheme="minorHAnsi"/>
          <w:sz w:val="22"/>
          <w:shd w:val="clear" w:color="auto" w:fill="FFFFFF"/>
        </w:rPr>
        <w:t>that</w:t>
      </w:r>
      <w:r w:rsidRPr="00C223F8">
        <w:rPr>
          <w:rFonts w:asciiTheme="minorHAnsi" w:hAnsiTheme="minorHAnsi" w:cstheme="minorHAnsi"/>
          <w:sz w:val="22"/>
          <w:shd w:val="clear" w:color="auto" w:fill="FFFFFF"/>
        </w:rPr>
        <w:t xml:space="preserve"> yield a “kit-</w:t>
      </w:r>
      <w:proofErr w:type="spellStart"/>
      <w:r w:rsidRPr="00C223F8">
        <w:rPr>
          <w:rFonts w:asciiTheme="minorHAnsi" w:hAnsiTheme="minorHAnsi" w:cstheme="minorHAnsi"/>
          <w:sz w:val="22"/>
          <w:shd w:val="clear" w:color="auto" w:fill="FFFFFF"/>
        </w:rPr>
        <w:t>ome</w:t>
      </w:r>
      <w:proofErr w:type="spellEnd"/>
      <w:r w:rsidRPr="00C223F8">
        <w:rPr>
          <w:rFonts w:asciiTheme="minorHAnsi" w:hAnsiTheme="minorHAnsi" w:cstheme="minorHAnsi"/>
          <w:sz w:val="22"/>
          <w:shd w:val="clear" w:color="auto" w:fill="FFFFFF"/>
        </w:rPr>
        <w:t>”</w:t>
      </w:r>
      <w:r w:rsidR="000D5B8F" w:rsidRPr="00C223F8">
        <w:rPr>
          <w:rFonts w:asciiTheme="minorHAnsi" w:hAnsiTheme="minorHAnsi" w:cstheme="minorHAnsi"/>
          <w:sz w:val="22"/>
          <w:shd w:val="clear" w:color="auto" w:fill="FFFFFF"/>
        </w:rPr>
        <w:t>, which complicates detection of the placental-specific microbial signature</w:t>
      </w:r>
      <w:r w:rsidR="000D5B8F" w:rsidRPr="00C223F8">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s12866-020-01839-y","ISBN":"1286602001839","PMID":"32527226","abstract":"Background: A placental microbiome, which may be altered in gestational diabetes mellitus (GDM), has been described. However, publications raising doubts about the existence of a placental microbiome that is different than contaminants in DNA extraction kits and reagents (\"kitomes\") have emerged. The aims of this study were to confirm the existence of a placental microbiome distinct from contaminants and determine if it is altered in GDM mothers. Results: We first enrolled normal weight, obese and GDM mothers (N = 17) at term elective cesarean section delivery in a pilot case control study. Bacterial DNA was extracted from placental parenchyma, maternal and cord blood, maternal vaginal-rectal swabs, and positive and negative controls with the standard Qiagen/MoBio Power Soil kit. Placentas had significantly higher copies of bacterial 16S rRNA genes than negative controls, but the placental microbiome was similar in all three groups and could not be distinguished from contaminants in blank controls. To determine the source and composition of the putative placental bacterial community identified in the pilot study, we expanded the study to 10 subjects per group (N = 30) and increased the number and variety of negative controls (N = 53). We modified our protocol to use an ultraclean DNA extraction kit (Qiagen QIAamp UCP with Pathogen Lysis Tube S), which reduced the \"kitome\" contamination, but we were still unable to distinguish a placental microbiome from contaminants in negative controls. We noted microbial DNA from the high biomass vaginal-rectal swabs and positive controls in placental and negative control samples and determined that this resulted from close proximity well-to-well cross contamination or \"splashome\". We eliminated this source of contamination by repeating the sequencing run with a minimum of four wells separating high biomass from low biomass samples. This reduced the reads of bacterial 16S rRNA genes in placental samples to insignificant numbers. Conclusions: We identified the problem of well-to-well contamination (\"splashome\") as an additional source of error in microbiome studies of low biomass samples and found a method of eliminating it. Once \"kitome\" and \"splashome\" contaminants were eliminated, we were unable to identify a unique placental microbiome.","author":[{"dropping-particle":"","family":"Olomu","given":"Isoken Nicholas","non-dropping-particle":"","parse-names":false,"suffix":""},{"dropping-particle":"","family":"Pena-cortes","given":"Luis Carlos","non-dropping-particle":"","parse-names":false,"suffix":""},{"dropping-particle":"","family":"Long","given":"Robert A","non-dropping-particle":"","parse-names":false,"suffix":""},{"dropping-particle":"","family":"Vyas","given":"Arpita","non-dropping-particle":"","parse-names":false,"suffix":""},{"dropping-particle":"","family":"Krichevskiy","given":"Olha","non-dropping-particle":"","parse-names":false,"suffix":""},{"dropping-particle":"","family":"Luellwitz","given":"Ryan","non-dropping-particle":"","parse-names":false,"suffix":""},{"dropping-particle":"","family":"Singh","given":"Pallavi","non-dropping-particle":"","parse-names":false,"suffix":""},{"dropping-particle":"","family":"Mulks","given":"Martha H","non-dropping-particle":"","parse-names":false,"suffix":""}],"container-title":"Microbiome","id":"ITEM-1","issue":"1","issued":{"date-parts":[["2020"]]},"page":"157","publisher":"BMC Microbiology","title":"Elimination of “ kitome ” and “ splashome ” contamination results in lack of detection of a unique placental microbiome","type":"article-journal","volume":"20"},"uris":["http://www.mendeley.com/documents/?uuid=fe9c95b3-0ea3-42e7-a6e2-b355d3bab995"]}],"mendeley":{"formattedCitation":"&lt;span style=\"baseline\"&gt; [163]&lt;/span&gt;","plainTextFormattedCitation":" [163]","previouslyFormattedCitation":"&lt;span style=\"baseline\"&gt; [163]&lt;/span&gt;"},"properties":{"noteIndex":0},"schema":"https://github.com/citation-style-language/schema/raw/master/csl-citation.json"}</w:instrText>
      </w:r>
      <w:r w:rsidR="000D5B8F" w:rsidRPr="00C223F8">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63]</w:t>
      </w:r>
      <w:r w:rsidR="000D5B8F" w:rsidRPr="00C223F8">
        <w:rPr>
          <w:rFonts w:asciiTheme="minorHAnsi" w:hAnsiTheme="minorHAnsi" w:cstheme="minorHAnsi"/>
          <w:sz w:val="22"/>
          <w:shd w:val="clear" w:color="auto" w:fill="FFFFFF"/>
        </w:rPr>
        <w:fldChar w:fldCharType="end"/>
      </w:r>
      <w:r w:rsidR="000D5B8F" w:rsidRPr="00C223F8">
        <w:rPr>
          <w:rFonts w:asciiTheme="minorHAnsi" w:hAnsiTheme="minorHAnsi" w:cstheme="minorHAnsi"/>
          <w:sz w:val="22"/>
          <w:shd w:val="clear" w:color="auto" w:fill="FFFFFF"/>
        </w:rPr>
        <w:t>.</w:t>
      </w:r>
      <w:r w:rsidRPr="00C223F8">
        <w:rPr>
          <w:rFonts w:asciiTheme="minorHAnsi" w:hAnsiTheme="minorHAnsi" w:cstheme="minorHAnsi"/>
          <w:sz w:val="22"/>
          <w:shd w:val="clear" w:color="auto" w:fill="FFFFFF"/>
        </w:rPr>
        <w:t xml:space="preserve"> To distinguish the low-abundance, low-biomass communities of the intrauterine environment, it is essential to include extraction control samples using just the kit reagents and no input sample. </w:t>
      </w:r>
      <w:r w:rsidR="000D5B8F" w:rsidRPr="00C223F8">
        <w:rPr>
          <w:rFonts w:asciiTheme="minorHAnsi" w:hAnsiTheme="minorHAnsi" w:cstheme="minorHAnsi"/>
          <w:sz w:val="22"/>
          <w:shd w:val="clear" w:color="auto" w:fill="FFFFFF"/>
        </w:rPr>
        <w:t>Kit negative samples are still distinguishable from microbiome of the intrauter</w:t>
      </w:r>
      <w:r w:rsidR="00B85AE6">
        <w:rPr>
          <w:rFonts w:asciiTheme="minorHAnsi" w:hAnsiTheme="minorHAnsi" w:cstheme="minorHAnsi"/>
          <w:sz w:val="22"/>
          <w:shd w:val="clear" w:color="auto" w:fill="FFFFFF"/>
        </w:rPr>
        <w:t>ine space in the hands of us and others (</w:t>
      </w:r>
      <w:r w:rsidR="00B85AE6" w:rsidRPr="00B85AE6">
        <w:rPr>
          <w:rFonts w:asciiTheme="minorHAnsi" w:hAnsiTheme="minorHAnsi" w:cstheme="minorHAnsi"/>
          <w:b/>
          <w:sz w:val="22"/>
          <w:shd w:val="clear" w:color="auto" w:fill="FFFFFF"/>
        </w:rPr>
        <w:t>Table 1</w:t>
      </w:r>
      <w:r w:rsidR="00B85AE6">
        <w:rPr>
          <w:rFonts w:asciiTheme="minorHAnsi" w:hAnsiTheme="minorHAnsi" w:cstheme="minorHAnsi"/>
          <w:sz w:val="22"/>
          <w:shd w:val="clear" w:color="auto" w:fill="FFFFFF"/>
        </w:rPr>
        <w:t>).</w:t>
      </w:r>
    </w:p>
    <w:p w14:paraId="2642B0A8" w14:textId="503AA5EE" w:rsidR="00AF1DCA" w:rsidRPr="00C223F8" w:rsidRDefault="00AF1DCA" w:rsidP="00F143E4">
      <w:pPr>
        <w:spacing w:line="480" w:lineRule="auto"/>
        <w:rPr>
          <w:rFonts w:asciiTheme="minorHAnsi" w:hAnsiTheme="minorHAnsi" w:cstheme="minorHAnsi"/>
          <w:sz w:val="22"/>
          <w:shd w:val="clear" w:color="auto" w:fill="FFFFFF"/>
        </w:rPr>
      </w:pPr>
    </w:p>
    <w:p w14:paraId="5FEA878E" w14:textId="25EACBF5" w:rsidR="003B1F06" w:rsidRPr="00C223F8" w:rsidRDefault="000D5B8F" w:rsidP="003B1F06">
      <w:pPr>
        <w:spacing w:line="480" w:lineRule="auto"/>
        <w:rPr>
          <w:rFonts w:asciiTheme="minorHAnsi" w:hAnsiTheme="minorHAnsi" w:cstheme="minorHAnsi"/>
          <w:sz w:val="22"/>
          <w:shd w:val="clear" w:color="auto" w:fill="FFFFFF"/>
        </w:rPr>
      </w:pPr>
      <w:r w:rsidRPr="00C223F8">
        <w:rPr>
          <w:rFonts w:asciiTheme="minorHAnsi" w:hAnsiTheme="minorHAnsi" w:cstheme="minorHAnsi"/>
          <w:sz w:val="22"/>
          <w:shd w:val="clear" w:color="auto" w:fill="FFFFFF"/>
        </w:rPr>
        <w:t xml:space="preserve">Third, different sequencing </w:t>
      </w:r>
      <w:r w:rsidR="00B85AE6">
        <w:rPr>
          <w:rFonts w:asciiTheme="minorHAnsi" w:hAnsiTheme="minorHAnsi" w:cstheme="minorHAnsi"/>
          <w:sz w:val="22"/>
          <w:shd w:val="clear" w:color="auto" w:fill="FFFFFF"/>
        </w:rPr>
        <w:t>approaches</w:t>
      </w:r>
      <w:r w:rsidRPr="00C223F8">
        <w:rPr>
          <w:rFonts w:asciiTheme="minorHAnsi" w:hAnsiTheme="minorHAnsi" w:cstheme="minorHAnsi"/>
          <w:sz w:val="22"/>
          <w:shd w:val="clear" w:color="auto" w:fill="FFFFFF"/>
        </w:rPr>
        <w:t xml:space="preserve"> </w:t>
      </w:r>
      <w:r w:rsidR="0091744F" w:rsidRPr="00C223F8">
        <w:rPr>
          <w:rFonts w:asciiTheme="minorHAnsi" w:hAnsiTheme="minorHAnsi" w:cstheme="minorHAnsi"/>
          <w:sz w:val="22"/>
          <w:shd w:val="clear" w:color="auto" w:fill="FFFFFF"/>
        </w:rPr>
        <w:t>(</w:t>
      </w:r>
      <w:r w:rsidR="003B1F06">
        <w:rPr>
          <w:rFonts w:asciiTheme="minorHAnsi" w:hAnsiTheme="minorHAnsi" w:cstheme="minorHAnsi"/>
          <w:sz w:val="22"/>
          <w:shd w:val="clear" w:color="auto" w:fill="FFFFFF"/>
        </w:rPr>
        <w:t xml:space="preserve">amount and location of starting material, </w:t>
      </w:r>
      <w:r w:rsidR="0091744F" w:rsidRPr="00C223F8">
        <w:rPr>
          <w:rFonts w:asciiTheme="minorHAnsi" w:hAnsiTheme="minorHAnsi" w:cstheme="minorHAnsi"/>
          <w:sz w:val="22"/>
          <w:shd w:val="clear" w:color="auto" w:fill="FFFFFF"/>
        </w:rPr>
        <w:t>primer choice</w:t>
      </w:r>
      <w:r w:rsidR="003B1F06">
        <w:rPr>
          <w:rFonts w:asciiTheme="minorHAnsi" w:hAnsiTheme="minorHAnsi" w:cstheme="minorHAnsi"/>
          <w:sz w:val="22"/>
          <w:shd w:val="clear" w:color="auto" w:fill="FFFFFF"/>
        </w:rPr>
        <w:t xml:space="preserve"> for amplicons</w:t>
      </w:r>
      <w:r w:rsidR="0091744F" w:rsidRPr="00C223F8">
        <w:rPr>
          <w:rFonts w:asciiTheme="minorHAnsi" w:hAnsiTheme="minorHAnsi" w:cstheme="minorHAnsi"/>
          <w:sz w:val="22"/>
          <w:shd w:val="clear" w:color="auto" w:fill="FFFFFF"/>
        </w:rPr>
        <w:t xml:space="preserve">, sequencing platform, </w:t>
      </w:r>
      <w:r w:rsidR="003B1F06">
        <w:rPr>
          <w:rFonts w:asciiTheme="minorHAnsi" w:hAnsiTheme="minorHAnsi" w:cstheme="minorHAnsi"/>
          <w:sz w:val="22"/>
          <w:shd w:val="clear" w:color="auto" w:fill="FFFFFF"/>
        </w:rPr>
        <w:t xml:space="preserve">depth of sequencing, </w:t>
      </w:r>
      <w:r w:rsidR="0091744F" w:rsidRPr="00C223F8">
        <w:rPr>
          <w:rFonts w:asciiTheme="minorHAnsi" w:hAnsiTheme="minorHAnsi" w:cstheme="minorHAnsi"/>
          <w:sz w:val="22"/>
          <w:shd w:val="clear" w:color="auto" w:fill="FFFFFF"/>
        </w:rPr>
        <w:t xml:space="preserve">computational pipelines, </w:t>
      </w:r>
      <w:r w:rsidR="003B1F06">
        <w:rPr>
          <w:rFonts w:asciiTheme="minorHAnsi" w:hAnsiTheme="minorHAnsi" w:cstheme="minorHAnsi"/>
          <w:sz w:val="22"/>
          <w:shd w:val="clear" w:color="auto" w:fill="FFFFFF"/>
        </w:rPr>
        <w:t xml:space="preserve">mapping databases, </w:t>
      </w:r>
      <w:proofErr w:type="spellStart"/>
      <w:r w:rsidR="003B1F06">
        <w:rPr>
          <w:rFonts w:asciiTheme="minorHAnsi" w:hAnsiTheme="minorHAnsi" w:cstheme="minorHAnsi"/>
          <w:sz w:val="22"/>
          <w:shd w:val="clear" w:color="auto" w:fill="FFFFFF"/>
        </w:rPr>
        <w:t>etc</w:t>
      </w:r>
      <w:proofErr w:type="spellEnd"/>
      <w:r w:rsidR="0091744F" w:rsidRPr="00C223F8">
        <w:rPr>
          <w:rFonts w:asciiTheme="minorHAnsi" w:hAnsiTheme="minorHAnsi" w:cstheme="minorHAnsi"/>
          <w:sz w:val="22"/>
          <w:shd w:val="clear" w:color="auto" w:fill="FFFFFF"/>
        </w:rPr>
        <w:t xml:space="preserve">) </w:t>
      </w:r>
      <w:r w:rsidRPr="00C223F8">
        <w:rPr>
          <w:rFonts w:asciiTheme="minorHAnsi" w:hAnsiTheme="minorHAnsi" w:cstheme="minorHAnsi"/>
          <w:sz w:val="22"/>
          <w:shd w:val="clear" w:color="auto" w:fill="FFFFFF"/>
        </w:rPr>
        <w:t xml:space="preserve">can lead to different </w:t>
      </w:r>
      <w:r w:rsidR="0091744F" w:rsidRPr="00C223F8">
        <w:rPr>
          <w:rFonts w:asciiTheme="minorHAnsi" w:hAnsiTheme="minorHAnsi" w:cstheme="minorHAnsi"/>
          <w:sz w:val="22"/>
          <w:shd w:val="clear" w:color="auto" w:fill="FFFFFF"/>
        </w:rPr>
        <w:t xml:space="preserve">interpretations of </w:t>
      </w:r>
      <w:r w:rsidR="003B1F06">
        <w:rPr>
          <w:rFonts w:asciiTheme="minorHAnsi" w:hAnsiTheme="minorHAnsi" w:cstheme="minorHAnsi"/>
          <w:sz w:val="22"/>
          <w:shd w:val="clear" w:color="auto" w:fill="FFFFFF"/>
        </w:rPr>
        <w:t>relatively similar findings</w:t>
      </w:r>
      <w:r w:rsidRPr="00C223F8">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s40168-015-0087-4","ISBN":"4016801500874","ISSN":"20492618","PMID":"26120470","abstract":"Background: Characterisation of the bacterial composition of the gut microbiota is increasingly carried out with a view to establish the role of different bacterial species in causation or prevention of disease. It is thus essential that the methods used to determine the microbial composition are robust. Here, several widely used molecular techniques were compared to establish the optimal methods to assess the bacterial composition in faecal samples from babies, before weaning. Results: The bacterial community profile detected in the faeces of infants is highly dependent on the methodology used. Bifidobacteria were the most abundant bacteria detected at 6 weeks in faeces from two initially breast-fed babies using fluorescent in situ hybridisation (FISH), in agreement with data from previous culture-based studies. Using the 16S rRNA gene sequencing approach, however, we found that the detection of bifidobacteria in particular crucially depended on the optimisation of the DNA extraction method, and the choice of primers used to amplify the V1-V3 regions of 16S rRNA genes prior to subsequent sequence analysis. Bifidobacteria were only well represented among amplified 16S rRNA gene sequences when mechanical disruption (bead-beating) procedures for DNA extraction were employed together with optimised \"universal\" PCR primers. These primers incorporate degenerate bases at positions where mismatches to bifidobacteria and other bacterial taxa occur. The use of a DNA extraction kit with no bead-beating step resulted in a complete absence of bifidobacteria in the sequence data, even when using the optimised primers. Conclusions: This work emphasises the importance of sample processing methodology to downstream sequencing results and illustrates the value of employing multiple approaches for determining microbiota composition.","author":[{"dropping-particle":"","family":"Walker","given":"Alan W.","non-dropping-particle":"","parse-names":false,"suffix":""},{"dropping-particle":"","family":"Martin","given":"Jennifer C.","non-dropping-particle":"","parse-names":false,"suffix":""},{"dropping-particle":"","family":"Scott","given":"Paul","non-dropping-particle":"","parse-names":false,"suffix":""},{"dropping-particle":"","family":"Parkhill","given":"Julian","non-dropping-particle":"","parse-names":false,"suffix":""},{"dropping-particle":"","family":"Flint","given":"Harry J.","non-dropping-particle":"","parse-names":false,"suffix":""},{"dropping-particle":"","family":"Scott","given":"Karen P.","non-dropping-particle":"","parse-names":false,"suffix":""}],"container-title":"Microbiome","id":"ITEM-1","issue":"1","issued":{"date-parts":[["2015"]]},"page":"1-11","publisher":"Microbiome","title":"16S rRNA gene-based profiling of the human infant gut microbiota is strongly influenced by sample processing and PCR primer choice","type":"article-journal","volume":"3"},"uris":["http://www.mendeley.com/documents/?uuid=4abf268e-dae7-4f5b-8c2b-a6bdb0955dd0"]}],"mendeley":{"formattedCitation":"&lt;span style=\"baseline\"&gt; [165]&lt;/span&gt;","plainTextFormattedCitation":" [165]","previouslyFormattedCitation":"&lt;span style=\"baseline\"&gt; [165]&lt;/span&gt;"},"properties":{"noteIndex":0},"schema":"https://github.com/citation-style-language/schema/raw/master/csl-citation.json"}</w:instrText>
      </w:r>
      <w:r w:rsidRPr="00C223F8">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65]</w:t>
      </w:r>
      <w:r w:rsidRPr="00C223F8">
        <w:rPr>
          <w:rFonts w:asciiTheme="minorHAnsi" w:hAnsiTheme="minorHAnsi" w:cstheme="minorHAnsi"/>
          <w:sz w:val="22"/>
          <w:shd w:val="clear" w:color="auto" w:fill="FFFFFF"/>
        </w:rPr>
        <w:fldChar w:fldCharType="end"/>
      </w:r>
      <w:r w:rsidRPr="00C223F8">
        <w:rPr>
          <w:rFonts w:asciiTheme="minorHAnsi" w:hAnsiTheme="minorHAnsi" w:cstheme="minorHAnsi"/>
          <w:sz w:val="22"/>
          <w:shd w:val="clear" w:color="auto" w:fill="FFFFFF"/>
        </w:rPr>
        <w:t xml:space="preserve">. The selection of primers for 16S rDNA sequencing is particularly important. Some primers, such as those used by Walker </w:t>
      </w:r>
      <w:r w:rsidRPr="00C223F8">
        <w:rPr>
          <w:rFonts w:asciiTheme="minorHAnsi" w:hAnsiTheme="minorHAnsi" w:cstheme="minorHAnsi"/>
          <w:i/>
          <w:iCs/>
          <w:sz w:val="22"/>
          <w:shd w:val="clear" w:color="auto" w:fill="FFFFFF"/>
        </w:rPr>
        <w:t>et al.</w:t>
      </w:r>
      <w:r w:rsidRPr="00C223F8">
        <w:rPr>
          <w:rFonts w:asciiTheme="minorHAnsi" w:hAnsiTheme="minorHAnsi" w:cstheme="minorHAnsi"/>
          <w:sz w:val="22"/>
          <w:shd w:val="clear" w:color="auto" w:fill="FFFFFF"/>
        </w:rPr>
        <w:t xml:space="preserve"> to cover the V1-2 HVRs, are </w:t>
      </w:r>
      <w:r w:rsidR="003B1F06">
        <w:rPr>
          <w:rFonts w:asciiTheme="minorHAnsi" w:hAnsiTheme="minorHAnsi" w:cstheme="minorHAnsi"/>
          <w:sz w:val="22"/>
          <w:shd w:val="clear" w:color="auto" w:fill="FFFFFF"/>
        </w:rPr>
        <w:t>designed as</w:t>
      </w:r>
      <w:r w:rsidRPr="00C223F8">
        <w:rPr>
          <w:rFonts w:asciiTheme="minorHAnsi" w:hAnsiTheme="minorHAnsi" w:cstheme="minorHAnsi"/>
          <w:sz w:val="22"/>
          <w:shd w:val="clear" w:color="auto" w:fill="FFFFFF"/>
        </w:rPr>
        <w:t xml:space="preserve"> degenerate and yield short amplicons</w:t>
      </w:r>
      <w:r w:rsidR="0091744F" w:rsidRPr="00C223F8">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86/s40168-015-0087-4","ISBN":"4016801500874","ISSN":"20492618","PMID":"26120470","abstract":"Background: Characterisation of the bacterial composition of the gut microbiota is increasingly carried out with a view to establish the role of different bacterial species in causation or prevention of disease. It is thus essential that the methods used to determine the microbial composition are robust. Here, several widely used molecular techniques were compared to establish the optimal methods to assess the bacterial composition in faecal samples from babies, before weaning. Results: The bacterial community profile detected in the faeces of infants is highly dependent on the methodology used. Bifidobacteria were the most abundant bacteria detected at 6 weeks in faeces from two initially breast-fed babies using fluorescent in situ hybridisation (FISH), in agreement with data from previous culture-based studies. Using the 16S rRNA gene sequencing approach, however, we found that the detection of bifidobacteria in particular crucially depended on the optimisation of the DNA extraction method, and the choice of primers used to amplify the V1-V3 regions of 16S rRNA genes prior to subsequent sequence analysis. Bifidobacteria were only well represented among amplified 16S rRNA gene sequences when mechanical disruption (bead-beating) procedures for DNA extraction were employed together with optimised \"universal\" PCR primers. These primers incorporate degenerate bases at positions where mismatches to bifidobacteria and other bacterial taxa occur. The use of a DNA extraction kit with no bead-beating step resulted in a complete absence of bifidobacteria in the sequence data, even when using the optimised primers. Conclusions: This work emphasises the importance of sample processing methodology to downstream sequencing results and illustrates the value of employing multiple approaches for determining microbiota composition.","author":[{"dropping-particle":"","family":"Walker","given":"Alan W.","non-dropping-particle":"","parse-names":false,"suffix":""},{"dropping-particle":"","family":"Martin","given":"Jennifer C.","non-dropping-particle":"","parse-names":false,"suffix":""},{"dropping-particle":"","family":"Scott","given":"Paul","non-dropping-particle":"","parse-names":false,"suffix":""},{"dropping-particle":"","family":"Parkhill","given":"Julian","non-dropping-particle":"","parse-names":false,"suffix":""},{"dropping-particle":"","family":"Flint","given":"Harry J.","non-dropping-particle":"","parse-names":false,"suffix":""},{"dropping-particle":"","family":"Scott","given":"Karen P.","non-dropping-particle":"","parse-names":false,"suffix":""}],"container-title":"Microbiome","id":"ITEM-1","issue":"1","issued":{"date-parts":[["2015"]]},"page":"1-11","publisher":"Microbiome","title":"16S rRNA gene-based profiling of the human infant gut microbiota is strongly influenced by sample processing and PCR primer choice","type":"article-journal","volume":"3"},"uris":["http://www.mendeley.com/documents/?uuid=4abf268e-dae7-4f5b-8c2b-a6bdb0955dd0"]}],"mendeley":{"formattedCitation":"&lt;span style=\"baseline\"&gt; [165]&lt;/span&gt;","plainTextFormattedCitation":" [165]","previouslyFormattedCitation":"&lt;span style=\"baseline\"&gt; [165]&lt;/span&gt;"},"properties":{"noteIndex":0},"schema":"https://github.com/citation-style-language/schema/raw/master/csl-citation.json"}</w:instrText>
      </w:r>
      <w:r w:rsidR="0091744F" w:rsidRPr="00C223F8">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65]</w:t>
      </w:r>
      <w:r w:rsidR="0091744F" w:rsidRPr="00C223F8">
        <w:rPr>
          <w:rFonts w:asciiTheme="minorHAnsi" w:hAnsiTheme="minorHAnsi" w:cstheme="minorHAnsi"/>
          <w:sz w:val="22"/>
          <w:shd w:val="clear" w:color="auto" w:fill="FFFFFF"/>
        </w:rPr>
        <w:fldChar w:fldCharType="end"/>
      </w:r>
      <w:r w:rsidR="0091744F" w:rsidRPr="00C223F8">
        <w:rPr>
          <w:rFonts w:asciiTheme="minorHAnsi" w:hAnsiTheme="minorHAnsi" w:cstheme="minorHAnsi"/>
          <w:sz w:val="22"/>
          <w:shd w:val="clear" w:color="auto" w:fill="FFFFFF"/>
        </w:rPr>
        <w:t>. In contrast, other primers, such as those</w:t>
      </w:r>
      <w:r w:rsidR="00032D7C" w:rsidRPr="00C223F8">
        <w:rPr>
          <w:rFonts w:asciiTheme="minorHAnsi" w:hAnsiTheme="minorHAnsi" w:cstheme="minorHAnsi"/>
          <w:sz w:val="22"/>
          <w:shd w:val="clear" w:color="auto" w:fill="FFFFFF"/>
        </w:rPr>
        <w:t xml:space="preserve"> we used to</w:t>
      </w:r>
      <w:r w:rsidR="0091744F" w:rsidRPr="00C223F8">
        <w:rPr>
          <w:rFonts w:asciiTheme="minorHAnsi" w:hAnsiTheme="minorHAnsi" w:cstheme="minorHAnsi"/>
          <w:sz w:val="22"/>
          <w:shd w:val="clear" w:color="auto" w:fill="FFFFFF"/>
        </w:rPr>
        <w:t xml:space="preserve"> span</w:t>
      </w:r>
      <w:r w:rsidR="00032D7C" w:rsidRPr="00C223F8">
        <w:rPr>
          <w:rFonts w:asciiTheme="minorHAnsi" w:hAnsiTheme="minorHAnsi" w:cstheme="minorHAnsi"/>
          <w:sz w:val="22"/>
          <w:shd w:val="clear" w:color="auto" w:fill="FFFFFF"/>
        </w:rPr>
        <w:t xml:space="preserve"> </w:t>
      </w:r>
      <w:r w:rsidR="0091744F" w:rsidRPr="00C223F8">
        <w:rPr>
          <w:rFonts w:asciiTheme="minorHAnsi" w:hAnsiTheme="minorHAnsi" w:cstheme="minorHAnsi"/>
          <w:sz w:val="22"/>
          <w:shd w:val="clear" w:color="auto" w:fill="FFFFFF"/>
        </w:rPr>
        <w:t>the V1-3 HVRs, are nondegenerate and yield long</w:t>
      </w:r>
      <w:r w:rsidR="003B1F06">
        <w:rPr>
          <w:rFonts w:asciiTheme="minorHAnsi" w:hAnsiTheme="minorHAnsi" w:cstheme="minorHAnsi"/>
          <w:sz w:val="22"/>
          <w:shd w:val="clear" w:color="auto" w:fill="FFFFFF"/>
        </w:rPr>
        <w:t>er</w:t>
      </w:r>
      <w:r w:rsidR="0091744F" w:rsidRPr="00C223F8">
        <w:rPr>
          <w:rFonts w:asciiTheme="minorHAnsi" w:hAnsiTheme="minorHAnsi" w:cstheme="minorHAnsi"/>
          <w:sz w:val="22"/>
          <w:shd w:val="clear" w:color="auto" w:fill="FFFFFF"/>
        </w:rPr>
        <w:t xml:space="preserve"> amplicons</w:t>
      </w:r>
      <w:r w:rsidR="00E9149F" w:rsidRPr="00C223F8">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1","issue":"237","issued":{"date-parts":[["2014"]]},"page":"1-22","title":"The placenta harbors a unique microbiome","type":"article-journal","volume":"6"},"uris":["http://www.mendeley.com/documents/?uuid=34d7a2f3-07aa-4f67-beb2-40b687b30ec9"]}],"mendeley":{"formattedCitation":"&lt;span style=\"baseline\"&gt; [18]&lt;/span&gt;","plainTextFormattedCitation":" [18]","previouslyFormattedCitation":"&lt;span style=\"baseline\"&gt; [18]&lt;/span&gt;"},"properties":{"noteIndex":0},"schema":"https://github.com/citation-style-language/schema/raw/master/csl-citation.json"}</w:instrText>
      </w:r>
      <w:r w:rsidR="00E9149F" w:rsidRPr="00C223F8">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w:t>
      </w:r>
      <w:r w:rsidR="003B1F06">
        <w:rPr>
          <w:rFonts w:asciiTheme="minorHAnsi" w:hAnsiTheme="minorHAnsi" w:cstheme="minorHAnsi"/>
          <w:noProof/>
          <w:sz w:val="22"/>
          <w:shd w:val="clear" w:color="auto" w:fill="FFFFFF"/>
        </w:rPr>
        <w:t xml:space="preserve">notably on longer read platforms, such as the now defunction Roche 454; </w:t>
      </w:r>
      <w:r w:rsidR="003276C5" w:rsidRPr="003276C5">
        <w:rPr>
          <w:rFonts w:asciiTheme="minorHAnsi" w:hAnsiTheme="minorHAnsi" w:cstheme="minorHAnsi"/>
          <w:noProof/>
          <w:sz w:val="22"/>
          <w:shd w:val="clear" w:color="auto" w:fill="FFFFFF"/>
        </w:rPr>
        <w:t>18]</w:t>
      </w:r>
      <w:r w:rsidR="00E9149F" w:rsidRPr="00C223F8">
        <w:rPr>
          <w:rFonts w:asciiTheme="minorHAnsi" w:hAnsiTheme="minorHAnsi" w:cstheme="minorHAnsi"/>
          <w:sz w:val="22"/>
          <w:shd w:val="clear" w:color="auto" w:fill="FFFFFF"/>
        </w:rPr>
        <w:fldChar w:fldCharType="end"/>
      </w:r>
      <w:r w:rsidR="0091744F" w:rsidRPr="00C223F8">
        <w:rPr>
          <w:rFonts w:asciiTheme="minorHAnsi" w:hAnsiTheme="minorHAnsi" w:cstheme="minorHAnsi"/>
          <w:sz w:val="22"/>
          <w:shd w:val="clear" w:color="auto" w:fill="FFFFFF"/>
        </w:rPr>
        <w:t xml:space="preserve">. When analyzing these amplicon reads downstream, caution is warranted in making species-level calls from short amplicon data, due to significant similarity between members of the same genus within the 16S rDNA gene. This step represents an avenue for potential bias to enter the analysis, by accidentally calling one species over another when the </w:t>
      </w:r>
      <w:r w:rsidR="003B1F06">
        <w:rPr>
          <w:rFonts w:asciiTheme="minorHAnsi" w:hAnsiTheme="minorHAnsi" w:cstheme="minorHAnsi"/>
          <w:sz w:val="22"/>
          <w:shd w:val="clear" w:color="auto" w:fill="FFFFFF"/>
        </w:rPr>
        <w:t>read depth</w:t>
      </w:r>
      <w:r w:rsidR="0091744F" w:rsidRPr="00C223F8">
        <w:rPr>
          <w:rFonts w:asciiTheme="minorHAnsi" w:hAnsiTheme="minorHAnsi" w:cstheme="minorHAnsi"/>
          <w:sz w:val="22"/>
          <w:shd w:val="clear" w:color="auto" w:fill="FFFFFF"/>
        </w:rPr>
        <w:t xml:space="preserve"> </w:t>
      </w:r>
      <w:r w:rsidR="003B1F06">
        <w:rPr>
          <w:rFonts w:asciiTheme="minorHAnsi" w:hAnsiTheme="minorHAnsi" w:cstheme="minorHAnsi"/>
          <w:sz w:val="22"/>
          <w:shd w:val="clear" w:color="auto" w:fill="FFFFFF"/>
        </w:rPr>
        <w:t>is</w:t>
      </w:r>
      <w:r w:rsidR="0091744F" w:rsidRPr="00C223F8">
        <w:rPr>
          <w:rFonts w:asciiTheme="minorHAnsi" w:hAnsiTheme="minorHAnsi" w:cstheme="minorHAnsi"/>
          <w:sz w:val="22"/>
          <w:shd w:val="clear" w:color="auto" w:fill="FFFFFF"/>
        </w:rPr>
        <w:t xml:space="preserve"> insufficient to distinguish </w:t>
      </w:r>
      <w:r w:rsidR="003B1F06">
        <w:rPr>
          <w:rFonts w:asciiTheme="minorHAnsi" w:hAnsiTheme="minorHAnsi" w:cstheme="minorHAnsi"/>
          <w:sz w:val="22"/>
          <w:shd w:val="clear" w:color="auto" w:fill="FFFFFF"/>
        </w:rPr>
        <w:t>between</w:t>
      </w:r>
      <w:r w:rsidR="0091744F" w:rsidRPr="00C223F8">
        <w:rPr>
          <w:rFonts w:asciiTheme="minorHAnsi" w:hAnsiTheme="minorHAnsi" w:cstheme="minorHAnsi"/>
          <w:sz w:val="22"/>
          <w:shd w:val="clear" w:color="auto" w:fill="FFFFFF"/>
        </w:rPr>
        <w:t xml:space="preserve"> two </w:t>
      </w:r>
      <w:r w:rsidR="003B1F06">
        <w:rPr>
          <w:rFonts w:asciiTheme="minorHAnsi" w:hAnsiTheme="minorHAnsi" w:cstheme="minorHAnsi"/>
          <w:sz w:val="22"/>
          <w:shd w:val="clear" w:color="auto" w:fill="FFFFFF"/>
        </w:rPr>
        <w:t xml:space="preserve">or more </w:t>
      </w:r>
      <w:r w:rsidR="0091744F" w:rsidRPr="00C223F8">
        <w:rPr>
          <w:rFonts w:asciiTheme="minorHAnsi" w:hAnsiTheme="minorHAnsi" w:cstheme="minorHAnsi"/>
          <w:sz w:val="22"/>
          <w:shd w:val="clear" w:color="auto" w:fill="FFFFFF"/>
        </w:rPr>
        <w:t xml:space="preserve">species. </w:t>
      </w:r>
      <w:r w:rsidR="003B1F06">
        <w:rPr>
          <w:rFonts w:asciiTheme="minorHAnsi" w:hAnsiTheme="minorHAnsi" w:cstheme="minorHAnsi"/>
          <w:sz w:val="22"/>
          <w:shd w:val="clear" w:color="auto" w:fill="FFFFFF"/>
        </w:rPr>
        <w:t xml:space="preserve">The requisite sequencing depth may be difficult to achieve </w:t>
      </w:r>
      <w:r w:rsidR="003B1F06">
        <w:rPr>
          <w:rFonts w:asciiTheme="minorHAnsi" w:hAnsiTheme="minorHAnsi" w:cstheme="minorHAnsi"/>
          <w:sz w:val="22"/>
          <w:shd w:val="clear" w:color="auto" w:fill="FFFFFF"/>
        </w:rPr>
        <w:lastRenderedPageBreak/>
        <w:t>(i.e.,</w:t>
      </w:r>
      <w:r w:rsidR="003B1F06" w:rsidRPr="00C223F8">
        <w:rPr>
          <w:rFonts w:asciiTheme="minorHAnsi" w:hAnsiTheme="minorHAnsi" w:cstheme="minorHAnsi"/>
          <w:sz w:val="22"/>
          <w:shd w:val="clear" w:color="auto" w:fill="FFFFFF"/>
        </w:rPr>
        <w:t xml:space="preserve"> </w:t>
      </w:r>
      <w:proofErr w:type="gramStart"/>
      <w:r w:rsidR="003B1F06" w:rsidRPr="00C223F8">
        <w:rPr>
          <w:rFonts w:asciiTheme="minorHAnsi" w:hAnsiTheme="minorHAnsi" w:cstheme="minorHAnsi"/>
          <w:sz w:val="22"/>
          <w:shd w:val="clear" w:color="auto" w:fill="FFFFFF"/>
        </w:rPr>
        <w:t>2x</w:t>
      </w:r>
      <w:proofErr w:type="gramEnd"/>
      <w:r w:rsidR="003B1F06" w:rsidRPr="00C223F8">
        <w:rPr>
          <w:rFonts w:asciiTheme="minorHAnsi" w:hAnsiTheme="minorHAnsi" w:cstheme="minorHAnsi"/>
          <w:sz w:val="22"/>
          <w:shd w:val="clear" w:color="auto" w:fill="FFFFFF"/>
        </w:rPr>
        <w:t xml:space="preserve"> coverage of a 2Mb microbial genome at 1-10% relative abundance requires 20-150 Gb of sequenci</w:t>
      </w:r>
      <w:r w:rsidR="003B1F06">
        <w:rPr>
          <w:rFonts w:asciiTheme="minorHAnsi" w:hAnsiTheme="minorHAnsi" w:cstheme="minorHAnsi"/>
          <w:sz w:val="22"/>
          <w:shd w:val="clear" w:color="auto" w:fill="FFFFFF"/>
        </w:rPr>
        <w:t>ng depth in a low biomass specimen)</w:t>
      </w:r>
      <w:r w:rsidR="003B1F06" w:rsidRPr="00C223F8">
        <w:rPr>
          <w:rFonts w:asciiTheme="minorHAnsi" w:hAnsiTheme="minorHAnsi" w:cstheme="minorHAnsi"/>
          <w:sz w:val="22"/>
          <w:shd w:val="clear" w:color="auto" w:fill="FFFFFF"/>
        </w:rPr>
        <w:t>.</w:t>
      </w:r>
    </w:p>
    <w:p w14:paraId="657B16CB" w14:textId="7421F24E" w:rsidR="000D5B8F" w:rsidRPr="00C223F8" w:rsidRDefault="000D5B8F" w:rsidP="00F143E4">
      <w:pPr>
        <w:spacing w:line="480" w:lineRule="auto"/>
        <w:rPr>
          <w:rFonts w:asciiTheme="minorHAnsi" w:hAnsiTheme="minorHAnsi" w:cstheme="minorHAnsi"/>
          <w:sz w:val="22"/>
          <w:shd w:val="clear" w:color="auto" w:fill="FFFFFF"/>
        </w:rPr>
      </w:pPr>
    </w:p>
    <w:p w14:paraId="2535DB48" w14:textId="43C846C4" w:rsidR="00B9213F" w:rsidRPr="00BC6DB1" w:rsidRDefault="003B1F06" w:rsidP="00F143E4">
      <w:p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Fourth</w:t>
      </w:r>
      <w:r w:rsidR="00F11879" w:rsidRPr="00C223F8">
        <w:rPr>
          <w:rFonts w:asciiTheme="minorHAnsi" w:hAnsiTheme="minorHAnsi" w:cstheme="minorHAnsi"/>
          <w:sz w:val="22"/>
          <w:shd w:val="clear" w:color="auto" w:fill="FFFFFF"/>
        </w:rPr>
        <w:t>, disagreement in the</w:t>
      </w:r>
      <w:r>
        <w:rPr>
          <w:rFonts w:asciiTheme="minorHAnsi" w:hAnsiTheme="minorHAnsi" w:cstheme="minorHAnsi"/>
          <w:sz w:val="22"/>
          <w:shd w:val="clear" w:color="auto" w:fill="FFFFFF"/>
        </w:rPr>
        <w:t xml:space="preserve"> working</w:t>
      </w:r>
      <w:r w:rsidR="00F11879" w:rsidRPr="00C223F8">
        <w:rPr>
          <w:rFonts w:asciiTheme="minorHAnsi" w:hAnsiTheme="minorHAnsi" w:cstheme="minorHAnsi"/>
          <w:sz w:val="22"/>
          <w:shd w:val="clear" w:color="auto" w:fill="FFFFFF"/>
        </w:rPr>
        <w:t xml:space="preserve"> definitions of “microbiota” and “microbiome” lend confusion to the field. </w:t>
      </w:r>
      <w:r w:rsidR="00EE6252" w:rsidRPr="00C223F8">
        <w:rPr>
          <w:rFonts w:asciiTheme="minorHAnsi" w:hAnsiTheme="minorHAnsi" w:cstheme="minorHAnsi"/>
          <w:sz w:val="22"/>
          <w:shd w:val="clear" w:color="auto" w:fill="FFFFFF"/>
        </w:rPr>
        <w:t>W</w:t>
      </w:r>
      <w:r w:rsidR="00F11879" w:rsidRPr="00C223F8">
        <w:rPr>
          <w:rFonts w:asciiTheme="minorHAnsi" w:hAnsiTheme="minorHAnsi" w:cstheme="minorHAnsi"/>
          <w:sz w:val="22"/>
          <w:shd w:val="clear" w:color="auto" w:fill="FFFFFF"/>
        </w:rPr>
        <w:t>hereas “microbiota” refers to the community of microbes in an ecosystem, “microbiome” refers to the collective genomic material of the microbes in an ecosystem</w:t>
      </w:r>
      <w:r w:rsidR="00F11879" w:rsidRPr="00C223F8">
        <w:rPr>
          <w:rFonts w:asciiTheme="minorHAnsi" w:hAnsiTheme="minorHAnsi" w:cstheme="minorHAnsi"/>
          <w:sz w:val="22"/>
          <w:shd w:val="clear" w:color="auto" w:fill="FFFFFF"/>
        </w:rPr>
        <w:fldChar w:fldCharType="begin" w:fldLock="1"/>
      </w:r>
      <w:r w:rsidR="0052530D" w:rsidRPr="00C223F8">
        <w:rPr>
          <w:rFonts w:asciiTheme="minorHAnsi" w:hAnsiTheme="minorHAnsi" w:cstheme="minorHAnsi"/>
          <w:sz w:val="22"/>
          <w:shd w:val="clear" w:color="auto" w:fill="FFFFFF"/>
        </w:rPr>
        <w:instrText>ADDIN CSL_CITATION {"citationItems":[{"id":"ITEM-1","itemData":{"DOI":"10.1056/NEJMra1600266","ISSN":"15334406","PMID":"27974040","abstract":"The large majority of studies on the role of the microbiome in the pathogenesis of disease are correlative and preclinical; several have influenced clinical practice.","author":[{"dropping-particle":"V.","family":"Lynch","given":"Susan","non-dropping-particle":"","parse-names":false,"suffix":""},{"dropping-particle":"","family":"Pedersen","given":"Oluf","non-dropping-particle":"","parse-names":false,"suffix":""}],"container-title":"New England Journal of Medicine","id":"ITEM-1","issue":"24","issued":{"date-parts":[["2016"]]},"page":"2369-2379","title":"The human intestinal microbiome in health and disease","type":"article-journal","volume":"375"},"uris":["http://www.mendeley.com/documents/?uuid=4dc91ce3-2ecc-49c4-9fd9-466754c13683"]}],"mendeley":{"formattedCitation":"&lt;span style=\"baseline\"&gt; [2]&lt;/span&gt;","plainTextFormattedCitation":" [2]","previouslyFormattedCitation":"&lt;span style=\"baseline\"&gt; [2]&lt;/span&gt;"},"properties":{"noteIndex":0},"schema":"https://github.com/citation-style-language/schema/raw/master/csl-citation.json"}</w:instrText>
      </w:r>
      <w:r w:rsidR="00F11879" w:rsidRPr="00C223F8">
        <w:rPr>
          <w:rFonts w:asciiTheme="minorHAnsi" w:hAnsiTheme="minorHAnsi" w:cstheme="minorHAnsi"/>
          <w:sz w:val="22"/>
          <w:shd w:val="clear" w:color="auto" w:fill="FFFFFF"/>
        </w:rPr>
        <w:fldChar w:fldCharType="separate"/>
      </w:r>
      <w:r w:rsidR="00F11879" w:rsidRPr="00C223F8">
        <w:rPr>
          <w:rFonts w:asciiTheme="minorHAnsi" w:hAnsiTheme="minorHAnsi" w:cstheme="minorHAnsi"/>
          <w:noProof/>
          <w:sz w:val="22"/>
          <w:shd w:val="clear" w:color="auto" w:fill="FFFFFF"/>
        </w:rPr>
        <w:t xml:space="preserve"> [2]</w:t>
      </w:r>
      <w:r w:rsidR="00F11879" w:rsidRPr="00C223F8">
        <w:rPr>
          <w:rFonts w:asciiTheme="minorHAnsi" w:hAnsiTheme="minorHAnsi" w:cstheme="minorHAnsi"/>
          <w:sz w:val="22"/>
          <w:shd w:val="clear" w:color="auto" w:fill="FFFFFF"/>
        </w:rPr>
        <w:fldChar w:fldCharType="end"/>
      </w:r>
      <w:r w:rsidR="00A55384" w:rsidRPr="00C223F8">
        <w:rPr>
          <w:rFonts w:asciiTheme="minorHAnsi" w:hAnsiTheme="minorHAnsi" w:cstheme="minorHAnsi"/>
          <w:sz w:val="22"/>
          <w:shd w:val="clear" w:color="auto" w:fill="FFFFFF"/>
        </w:rPr>
        <w:t>.</w:t>
      </w:r>
      <w:r w:rsidR="00EE6252" w:rsidRPr="00C223F8">
        <w:rPr>
          <w:rFonts w:asciiTheme="minorHAnsi" w:hAnsiTheme="minorHAnsi" w:cstheme="minorHAnsi"/>
          <w:sz w:val="22"/>
          <w:shd w:val="clear" w:color="auto" w:fill="FFFFFF"/>
        </w:rPr>
        <w:t xml:space="preserve"> </w:t>
      </w:r>
      <w:r w:rsidR="00F11879" w:rsidRPr="00C223F8">
        <w:rPr>
          <w:rFonts w:asciiTheme="minorHAnsi" w:hAnsiTheme="minorHAnsi" w:cstheme="minorHAnsi"/>
          <w:sz w:val="22"/>
          <w:shd w:val="clear" w:color="auto" w:fill="FFFFFF"/>
        </w:rPr>
        <w:t xml:space="preserve">In other words, “microbiome” does not </w:t>
      </w:r>
      <w:r w:rsidR="00B9213F" w:rsidRPr="00C223F8">
        <w:rPr>
          <w:rFonts w:asciiTheme="minorHAnsi" w:hAnsiTheme="minorHAnsi" w:cstheme="minorHAnsi"/>
          <w:sz w:val="22"/>
          <w:shd w:val="clear" w:color="auto" w:fill="FFFFFF"/>
        </w:rPr>
        <w:t>necessitate</w:t>
      </w:r>
      <w:r w:rsidR="00F11879" w:rsidRPr="00C223F8">
        <w:rPr>
          <w:rFonts w:asciiTheme="minorHAnsi" w:hAnsiTheme="minorHAnsi" w:cstheme="minorHAnsi"/>
          <w:sz w:val="22"/>
          <w:shd w:val="clear" w:color="auto" w:fill="FFFFFF"/>
        </w:rPr>
        <w:t xml:space="preserve"> a community of live, colonizing microbes, </w:t>
      </w:r>
      <w:r>
        <w:rPr>
          <w:rFonts w:asciiTheme="minorHAnsi" w:hAnsiTheme="minorHAnsi" w:cstheme="minorHAnsi"/>
          <w:sz w:val="22"/>
          <w:shd w:val="clear" w:color="auto" w:fill="FFFFFF"/>
        </w:rPr>
        <w:t>such as is generally implied when we consider the</w:t>
      </w:r>
      <w:r w:rsidR="00F11879" w:rsidRPr="00C223F8">
        <w:rPr>
          <w:rFonts w:asciiTheme="minorHAnsi" w:hAnsiTheme="minorHAnsi" w:cstheme="minorHAnsi"/>
          <w:sz w:val="22"/>
          <w:shd w:val="clear" w:color="auto" w:fill="FFFFFF"/>
        </w:rPr>
        <w:t xml:space="preserve"> “gut microbiome.” </w:t>
      </w:r>
      <w:r w:rsidR="008767CB" w:rsidRPr="00C223F8">
        <w:rPr>
          <w:rFonts w:asciiTheme="minorHAnsi" w:hAnsiTheme="minorHAnsi" w:cstheme="minorHAnsi"/>
          <w:sz w:val="22"/>
          <w:shd w:val="clear" w:color="auto" w:fill="FFFFFF"/>
        </w:rPr>
        <w:t>To date, we have detected the DNA signature of microbial constituents and visualized whole microbes within the placenta</w:t>
      </w:r>
      <w:r w:rsidR="008767CB" w:rsidRPr="00C223F8">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1","issue":"237","issued":{"date-parts":[["2014"]]},"page":"1-22","title":"The placenta harbors a unique microbiome","type":"article-journal","volume":"6"},"uris":["http://www.mendeley.com/documents/?uuid=34d7a2f3-07aa-4f67-beb2-40b687b30ec9"]},{"id":"ITEM-2","itemData":{"DOI":"10.1016/j.ajog.2014.12.041","ISSN":"2163684814","PMID":"25557210","abstract":"OBJECTIVE: Although a higher maternal body mass index is associated with preterm birth, it is unclear whether excess gestational weight gain (GWG) or obesity drives increased risk. We and others have shown that the placenta harbors microbiota, which is significantly different among preterm births. Our aim in this study was to investigate whether the preterm placental microbiome varies by virtue of obesity or alternately by excess GWG. STUDY DESIGN: Placentas (n=320) were collected from term and preterm pregnancies. Genomic DNA was extracted and subjected to metagenomic sequencing. Data were analyzed by clinical covariates that included the 2009 Institute of Medicine's GWG guideline and obesity. RESULTS: Analysis of 16S recombinant RNA-based metagenomics revealed no clustering of the microbiome by virtue of obesity (P=.161). Among women who spontaneously delivered preterm, there was again no clustering by obesity (P=.480), but there was significant clustering by excess GWG (P=.022). Moreover, among preterm births, detailed analysis identified microbial genera (family and genus level) and bacterial metabolic gene pathways that varied among pregnancies with excess GWG. Notably, excess GWG was associated with decreased microbial folate biosynthesis pathways and decreased butanoate metabolism (linear discriminate analysis, &gt;3.0-fold). CONCLUSION: Although there were no significant alterations in the microbiome by virtue of obesity per se, excess GWG was associated with an altered microbiome and its metabolic profile among those women who experienced a preterm birth.","author":[{"dropping-particle":"","family":"Antony","given":"Kathleen M.","non-dropping-particle":"","parse-names":false,"suffix":""},{"dropping-particle":"","family":"Ma","given":"Jun","non-dropping-particle":"","parse-names":false,"suffix":""},{"dropping-particle":"","family":"Mitchell","given":"Kristen","non-dropping-particle":"","parse-names":false,"suffix":""},{"dropping-particle":"","family":"Racusin","given":"Diana A.","non-dropping-particle":"","parse-names":false,"suffix":""},{"dropping-particle":"","family":"Versalovic","given":"James","non-dropping-particle":"","parse-names":false,"suffix":""},{"dropping-particle":"","family":"Aagaard","given":"Kjersti","non-dropping-particle":"","parse-names":false,"suffix":""}],"container-title":"Am J Obstet Gynecol","id":"ITEM-2","issue":"5","issued":{"date-parts":[["2015"]]},"page":"653.e1-653.16","title":"The preterm placental microbiome varies in association with excess maternal gestational weight gain","type":"article-journal","volume":"212"},"uris":["http://www.mendeley.com/documents/?uuid=060fe6d9-66cb-49dd-adfb-a572a9f7b5f0"]},{"id":"ITEM-3","itemData":{"DOI":"10.1016/j.ajog.2016.01.193","PMID":"26965447","abstract":"BACKGROUND: Preterm birth (PTB) is a leading cause of neonatal morbidity and mortality and is not uncommonly associated with chorioamnionitis. We recently have demonstrated that the placenta harbors a unique microbiome with similar flora to the oral community. We also have shown an association of these placental microbiota with PTB, history of antenatal infection, and excess maternal weight gain. On the basis of these previous observations, we hypothesized that the placental membranes would retain a microbiome community that would vary in association with preterm birth and chorioamnionitis. OBJECTIVE: In the current study, we aimed to examine the differences in the placental membrane microbiome in association with PTB in both the presence and absence of chorioamnionitis and/or funisitis using state-of-the-science whole-genome shotgun metagenomics. STUDY DESIGN: This was a cross-sectional analysis with 6 nested spontaneous birth cohorts (n = 9-15 subjects/cohort): Term gestations without chorioamnionitis, term with chorioamnionitis, preterm without chorioamnionitis, preterm with mild chorioamnionitis, preterm with severe chorioamnionitis, and preterm with chorioamnionitis and funisitis. Histologic analysis was performed with Redline's criteria, and inflammatory cytokines were analyzed in the cord blood. DNA from placental membranes was extracted from sterile swabs collected at delivery, and whole-genome shotgun sequencing was performed on the Illumina HiSeq platform. Filtered microbial DNA sequences were annotated and analyzed with MG-RAST (ie, Metagenomic Rapid Annotations using Subsystems Technology) and R. RESULTS: Subjects were assigned to cohorts on the basis of gestational age at delivery and independent scoring of histologic chorioamnionitis. We found that preterm subjects with severe chorioamnionitis and funisitis had increases in cord blood inflammatory cytokines. Of interest, although the placental membrane microbiome was altered in association with severity of histologic chorioamnionitis (permutational multivariate analysis of variance P = .005), there was no observable impact with either betamethasone or antibiotic treatment. In preterm subjects with chorioamnionitis, we found a high abundance of both urogenital and oral commensal bacteria. These alterations in the microbiome were accompanied by significant variation (P &lt; .05) in microbial metabolic pathways important in the glucose-fed pentose phosphate pathway (term subjects), or glyceropho…","author":[{"dropping-particle":"","family":"Prince","given":"Amanda L.","non-dropping-particle":"","parse-names":false,"suffix":""},{"dropping-particle":"","family":"Ma","given":"Jun","non-dropping-particle":"","parse-names":false,"suffix":""},{"dropping-particle":"","family":"Kannan","given":"P.S.","non-dropping-particle":"","parse-names":false,"suffix":""},{"dropping-particle":"","family":"Alvarez","given":"M.","non-dropping-particle":"","parse-names":false,"suffix":""},{"dropping-particle":"","family":"Gisslen","given":"T.","non-dropping-particle":"","parse-names":false,"suffix":""},{"dropping-particle":"","family":"Harris","given":"R.A.","non-dropping-particle":"","parse-names":false,"suffix":""},{"dropping-particle":"","family":"Sweeny","given":"E.L.","non-dropping-particle":"","parse-names":false,"suffix":""},{"dropping-particle":"","family":"Knox","given":"C.L.","non-dropping-particle":"","parse-names":false,"suffix":""},{"dropping-particle":"","family":"Lambers","given":"D.S.","non-dropping-particle":"","parse-names":false,"suffix":""},{"dropping-particle":"","family":"Jobe","given":"A.H.","non-dropping-particle":"","parse-names":false,"suffix":""},{"dropping-particle":"","family":"Chougnet","given":"C.A.","non-dropping-particle":"","parse-names":false,"suffix":""},{"dropping-particle":"","family":"Kallapur","given":"S.G.","non-dropping-particle":"","parse-names":false,"suffix":""},{"dropping-particle":"","family":"Aagaard","given":"K.M.","non-dropping-particle":"","parse-names":false,"suffix":""}],"container-title":"Am J Obstet Gynecol","id":"ITEM-3","issue":"5","issued":{"date-parts":[["2016"]]},"page":"627.e1-627.e16","title":"The placental membrane microbiome is altered among subjects with spontaneous preterm birth with and without chorioamnionitis","type":"article-journal","volume":"214"},"uris":["http://www.mendeley.com/documents/?uuid=b47fac2f-a15a-43f2-9416-80065768858e"]},{"id":"ITEM-4","itemData":{"DOI":"10.1016/j.ajog.2019.04.036","ISSN":"00029378","PMID":"31055031","abstract":"BACKGROUND Numerous reports have documented bacteria in the placental membranes and basal plate decidua in the absence of immunopathology using histologic techniques. Similarly, independent metagenomic characterizations have identified an altered taxonomic makeup in association with spontaneous preterm birth. Here we sought to corroborate these findings by localizing presumptive intact bacteria using molecular histology within the placental microanatomy. OBJECTIVE Here we examined for microbes in term and preterm gestations using a signal-amplified 16S universal in situ hybridization probe set for bacterial rRNA, alongside traditional histologic methods of Warthin-Starry and Gram stains, as well as clinical culture methodologies. We further sought to differentiate accompanying 16S gene sequencing taxonomic profiles from germ-free (gnotobiotic) mouse and extraction and amplicon contamination controls. STUDY DESIGN Placentas were collected from a total of 53 subjects, composed of term labored (n = 4) and unlabored cesarean deliveries (n = 22) and preterm vaginal (n = 18) and cesarean deliveries (n = 8); a placenta from a single subject with clinical and histologic evident choriomanionitis was employed as a positive control (n = 1). The preterm cohort included spontaneous preterm birth with (n = 6) and without (n = 10) preterm premature rupture of membranes, as well as medically indicated preterm births (n = 10). Placental microbes were visualized using an in situ hybridization probe set designed against highly conserved regions of the bacterial 16S ribosome, which produces an amplified stable signal using branched DNA probes. Extracted bacterial nucleic acids from these same samples were subjected to 16S rRNA metagenomic sequencing (Illumina, V4) for course taxonomic analysis, alongside environmental and kit contaminant controls. A subset of unlabored, cesarean-delivered term pregnancies were also assessed with clinical culture for readily cultivatable pathogenic microbes. RESULTS Molecular in situ hybridization of bacterial rRNA enabled visualization and localization of low-abundance microbes after systematic high-power scanning. Despite the absence of clinical or histologic chorioamnionitis in 52 of 53 subjects, instances of 16S rRNA signal were confidently observed in 13 of 16 spontaneous preterm birth placentas, which was not significantly different from term unlabored cesarean specimens (18 of 22; P &gt; .05). 16S rRNA signal was largely localized to th…","author":[{"dropping-particle":"","family":"Seferovic","given":"Maxim D.","non-dropping-particle":"","parse-names":false,"suffix":""},{"dropping-particle":"","family":"Pace","given":"Ryan M.","non-dropping-particle":"","parse-names":false,"suffix":""},{"dropping-particle":"","family":"Carroll","given":"Matthew","non-dropping-particle":"","parse-names":false,"suffix":""},{"dropping-particle":"","family":"Belfort","given":"Benjamin","non-dropping-particle":"","parse-names":false,"suffix":""},{"dropping-particle":"","family":"Major","given":"Angela M.","non-dropping-particle":"","parse-names":false,"suffix":""},{"dropping-particle":"","family":"Chu","given":"Derrick M.","non-dropping-particle":"","parse-names":false,"suffix":""},{"dropping-particle":"","family":"Racusin","given":"Diana A.","non-dropping-particle":"","parse-names":false,"suffix":""},{"dropping-particle":"","family":"Castro","given":"Eumenia C.C.","non-dropping-particle":"","parse-names":false,"suffix":""},{"dropping-particle":"","family":"Muldrew","given":"Kenneth L.","non-dropping-particle":"","parse-names":false,"suffix":""},{"dropping-particle":"","family":"Versalovic","given":"James","non-dropping-particle":"","parse-names":false,"suffix":""},{"dropping-particle":"","family":"Aagaard","given":"Kjersti M.","non-dropping-particle":"","parse-names":false,"suffix":""}],"container-title":"American Journal of Obstetrics and Gynecology","id":"ITEM-4","issue":"2","issued":{"date-parts":[["2019"]]},"page":"146.e1-146.e23","publisher":"Elsevier Inc.","title":"Visualization of microbes by 16S in situ hybridization in term and preterm placentas without intraamniotic infection","type":"article-journal","volume":"221"},"uris":["http://www.mendeley.com/documents/?uuid=90e4aa60-0a51-414f-b0e2-39ef5b11825e"]}],"mendeley":{"formattedCitation":"&lt;span style=\"baseline\"&gt; [18,23,25,34]&lt;/span&gt;","plainTextFormattedCitation":" [18,23,25,34]","previouslyFormattedCitation":"&lt;span style=\"baseline\"&gt; [18,23,25,34]&lt;/span&gt;"},"properties":{"noteIndex":0},"schema":"https://github.com/citation-style-language/schema/raw/master/csl-citation.json"}</w:instrText>
      </w:r>
      <w:r w:rsidR="008767CB" w:rsidRPr="00C223F8">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8,23,25,34]</w:t>
      </w:r>
      <w:r w:rsidR="008767CB" w:rsidRPr="00C223F8">
        <w:rPr>
          <w:rFonts w:asciiTheme="minorHAnsi" w:hAnsiTheme="minorHAnsi" w:cstheme="minorHAnsi"/>
          <w:sz w:val="22"/>
          <w:shd w:val="clear" w:color="auto" w:fill="FFFFFF"/>
        </w:rPr>
        <w:fldChar w:fldCharType="end"/>
      </w:r>
      <w:r w:rsidR="008767CB" w:rsidRPr="00C223F8">
        <w:rPr>
          <w:rFonts w:asciiTheme="minorHAnsi" w:hAnsiTheme="minorHAnsi" w:cstheme="minorHAnsi"/>
          <w:sz w:val="22"/>
          <w:shd w:val="clear" w:color="auto" w:fill="FFFFFF"/>
        </w:rPr>
        <w:t xml:space="preserve">, but we have not cultured viable, colonizing microbes from the placenta. </w:t>
      </w:r>
      <w:r>
        <w:rPr>
          <w:rFonts w:asciiTheme="minorHAnsi" w:hAnsiTheme="minorHAnsi" w:cstheme="minorHAnsi"/>
          <w:sz w:val="22"/>
          <w:shd w:val="clear" w:color="auto" w:fill="FFFFFF"/>
        </w:rPr>
        <w:t>However, we recognize that cultivation of such organisms from the placenta has been documented for well-over a decade and by others hence [</w:t>
      </w:r>
      <w:r w:rsidR="00E301D4">
        <w:rPr>
          <w:rFonts w:asciiTheme="minorHAnsi" w:hAnsiTheme="minorHAnsi" w:cstheme="minorHAnsi"/>
          <w:sz w:val="22"/>
          <w:shd w:val="clear" w:color="auto" w:fill="FFFFFF"/>
        </w:rPr>
        <w:t>20</w:t>
      </w:r>
      <w:proofErr w:type="gramStart"/>
      <w:r w:rsidR="00E301D4">
        <w:rPr>
          <w:rFonts w:asciiTheme="minorHAnsi" w:hAnsiTheme="minorHAnsi" w:cstheme="minorHAnsi"/>
          <w:sz w:val="22"/>
          <w:shd w:val="clear" w:color="auto" w:fill="FFFFFF"/>
        </w:rPr>
        <w:t>,24,30,32,39,40,45,49</w:t>
      </w:r>
      <w:proofErr w:type="gramEnd"/>
      <w:r w:rsidR="00E301D4">
        <w:rPr>
          <w:rFonts w:asciiTheme="minorHAnsi" w:hAnsiTheme="minorHAnsi" w:cstheme="minorHAnsi"/>
          <w:sz w:val="22"/>
          <w:shd w:val="clear" w:color="auto" w:fill="FFFFFF"/>
        </w:rPr>
        <w:t>]. As we have previously stated [18</w:t>
      </w:r>
      <w:proofErr w:type="gramStart"/>
      <w:r w:rsidR="00E301D4">
        <w:rPr>
          <w:rFonts w:asciiTheme="minorHAnsi" w:hAnsiTheme="minorHAnsi" w:cstheme="minorHAnsi"/>
          <w:sz w:val="22"/>
          <w:shd w:val="clear" w:color="auto" w:fill="FFFFFF"/>
        </w:rPr>
        <w:t>,23,25,34</w:t>
      </w:r>
      <w:proofErr w:type="gramEnd"/>
      <w:r w:rsidR="00E301D4">
        <w:rPr>
          <w:rFonts w:asciiTheme="minorHAnsi" w:hAnsiTheme="minorHAnsi" w:cstheme="minorHAnsi"/>
          <w:sz w:val="22"/>
          <w:shd w:val="clear" w:color="auto" w:fill="FFFFFF"/>
        </w:rPr>
        <w:t>], we</w:t>
      </w:r>
      <w:r w:rsidR="00B9213F" w:rsidRPr="00C223F8">
        <w:rPr>
          <w:rFonts w:asciiTheme="minorHAnsi" w:hAnsiTheme="minorHAnsi" w:cstheme="minorHAnsi"/>
          <w:sz w:val="22"/>
          <w:shd w:val="clear" w:color="auto" w:fill="FFFFFF"/>
        </w:rPr>
        <w:t xml:space="preserve"> remain agnostic as to whether or not the placental microbiome</w:t>
      </w:r>
      <w:r w:rsidR="00E301D4">
        <w:rPr>
          <w:rFonts w:asciiTheme="minorHAnsi" w:hAnsiTheme="minorHAnsi" w:cstheme="minorHAnsi"/>
          <w:sz w:val="22"/>
          <w:shd w:val="clear" w:color="auto" w:fill="FFFFFF"/>
        </w:rPr>
        <w:t xml:space="preserve"> at term</w:t>
      </w:r>
      <w:r w:rsidR="00B9213F" w:rsidRPr="00C223F8">
        <w:rPr>
          <w:rFonts w:asciiTheme="minorHAnsi" w:hAnsiTheme="minorHAnsi" w:cstheme="minorHAnsi"/>
          <w:sz w:val="22"/>
          <w:shd w:val="clear" w:color="auto" w:fill="FFFFFF"/>
        </w:rPr>
        <w:t xml:space="preserve"> contains live, viable microbes</w:t>
      </w:r>
      <w:r w:rsidR="00E301D4">
        <w:rPr>
          <w:rFonts w:asciiTheme="minorHAnsi" w:hAnsiTheme="minorHAnsi" w:cstheme="minorHAnsi"/>
          <w:sz w:val="22"/>
          <w:shd w:val="clear" w:color="auto" w:fill="FFFFFF"/>
        </w:rPr>
        <w:t xml:space="preserve"> in appreciable abundance</w:t>
      </w:r>
      <w:r w:rsidR="00B9213F" w:rsidRPr="00C223F8">
        <w:rPr>
          <w:rFonts w:asciiTheme="minorHAnsi" w:hAnsiTheme="minorHAnsi" w:cstheme="minorHAnsi"/>
          <w:sz w:val="22"/>
          <w:shd w:val="clear" w:color="auto" w:fill="FFFFFF"/>
        </w:rPr>
        <w:t>.</w:t>
      </w:r>
      <w:r w:rsidR="00E301D4">
        <w:rPr>
          <w:rFonts w:asciiTheme="minorHAnsi" w:hAnsiTheme="minorHAnsi" w:cstheme="minorHAnsi"/>
          <w:sz w:val="22"/>
          <w:shd w:val="clear" w:color="auto" w:fill="FFFFFF"/>
        </w:rPr>
        <w:t xml:space="preserve"> We and others continue to explore the notion that progressive pruning of the sparse intrauterine </w:t>
      </w:r>
      <w:proofErr w:type="spellStart"/>
      <w:r w:rsidR="00E301D4">
        <w:rPr>
          <w:rFonts w:asciiTheme="minorHAnsi" w:hAnsiTheme="minorHAnsi" w:cstheme="minorHAnsi"/>
          <w:sz w:val="22"/>
          <w:shd w:val="clear" w:color="auto" w:fill="FFFFFF"/>
        </w:rPr>
        <w:t>metagenomic</w:t>
      </w:r>
      <w:proofErr w:type="spellEnd"/>
      <w:r w:rsidR="00E301D4">
        <w:rPr>
          <w:rFonts w:asciiTheme="minorHAnsi" w:hAnsiTheme="minorHAnsi" w:cstheme="minorHAnsi"/>
          <w:sz w:val="22"/>
          <w:shd w:val="clear" w:color="auto" w:fill="FFFFFF"/>
        </w:rPr>
        <w:t xml:space="preserve"> community may be important to maintenance of pregnancy, immune development, or resistance to pathogenic organisms. </w:t>
      </w:r>
      <w:r w:rsidR="00B9213F" w:rsidRPr="00BC6DB1">
        <w:rPr>
          <w:rFonts w:asciiTheme="minorHAnsi" w:hAnsiTheme="minorHAnsi" w:cstheme="minorHAnsi"/>
          <w:sz w:val="22"/>
          <w:shd w:val="clear" w:color="auto" w:fill="FFFFFF"/>
        </w:rPr>
        <w:t xml:space="preserve"> </w:t>
      </w:r>
      <w:r w:rsidR="00344D03">
        <w:rPr>
          <w:rFonts w:asciiTheme="minorHAnsi" w:hAnsiTheme="minorHAnsi" w:cstheme="minorHAnsi"/>
          <w:sz w:val="22"/>
          <w:shd w:val="clear" w:color="auto" w:fill="FFFFFF"/>
        </w:rPr>
        <w:t>Perhaps one of the more important questions of our time is</w:t>
      </w:r>
      <w:r w:rsidR="00FA7DEF" w:rsidRPr="00BC6DB1">
        <w:rPr>
          <w:rFonts w:asciiTheme="minorHAnsi" w:hAnsiTheme="minorHAnsi" w:cstheme="minorHAnsi"/>
          <w:sz w:val="22"/>
          <w:shd w:val="clear" w:color="auto" w:fill="FFFFFF"/>
        </w:rPr>
        <w:t xml:space="preserve"> how sparse communities remain sparse,</w:t>
      </w:r>
      <w:r w:rsidR="00344D03">
        <w:rPr>
          <w:rFonts w:asciiTheme="minorHAnsi" w:hAnsiTheme="minorHAnsi" w:cstheme="minorHAnsi"/>
          <w:sz w:val="22"/>
          <w:shd w:val="clear" w:color="auto" w:fill="FFFFFF"/>
        </w:rPr>
        <w:t xml:space="preserve"> and do not increase in biomass. Ensuing from this observation is several others, such as </w:t>
      </w:r>
      <w:r w:rsidR="00FA7DEF" w:rsidRPr="00BC6DB1">
        <w:rPr>
          <w:rFonts w:asciiTheme="minorHAnsi" w:hAnsiTheme="minorHAnsi" w:cstheme="minorHAnsi"/>
          <w:sz w:val="22"/>
          <w:shd w:val="clear" w:color="auto" w:fill="FFFFFF"/>
        </w:rPr>
        <w:t>why should the functional capacity of a low-abundance, low-biomass microbiome like the placenta matter? Can low numbers of microbes actually impact human physiology and development? Although more evidence from carefully-designed and well-powered studies is needed to clarify these questions, let us contemplate the hypothesis that the placental microbiome exists and</w:t>
      </w:r>
      <w:r w:rsidR="00FA7DEF" w:rsidRPr="00BC6DB1">
        <w:rPr>
          <w:rFonts w:asciiTheme="minorHAnsi" w:hAnsiTheme="minorHAnsi" w:cstheme="minorHAnsi"/>
          <w:sz w:val="22"/>
        </w:rPr>
        <w:t xml:space="preserve"> </w:t>
      </w:r>
      <w:r w:rsidR="00FA7DEF" w:rsidRPr="00BC6DB1">
        <w:rPr>
          <w:rFonts w:asciiTheme="minorHAnsi" w:hAnsiTheme="minorHAnsi" w:cstheme="minorHAnsi"/>
          <w:sz w:val="22"/>
          <w:shd w:val="clear" w:color="auto" w:fill="FFFFFF"/>
        </w:rPr>
        <w:t xml:space="preserve">contributes to the </w:t>
      </w:r>
      <w:r w:rsidR="000907C1" w:rsidRPr="00BC6DB1">
        <w:rPr>
          <w:rFonts w:asciiTheme="minorHAnsi" w:hAnsiTheme="minorHAnsi" w:cstheme="minorHAnsi"/>
          <w:sz w:val="22"/>
          <w:shd w:val="clear" w:color="auto" w:fill="FFFFFF"/>
        </w:rPr>
        <w:t xml:space="preserve">relationship between the </w:t>
      </w:r>
      <w:r w:rsidR="00FA7DEF" w:rsidRPr="00BC6DB1">
        <w:rPr>
          <w:rFonts w:asciiTheme="minorHAnsi" w:hAnsiTheme="minorHAnsi" w:cstheme="minorHAnsi"/>
          <w:sz w:val="22"/>
          <w:shd w:val="clear" w:color="auto" w:fill="FFFFFF"/>
        </w:rPr>
        <w:t>offspring</w:t>
      </w:r>
      <w:r w:rsidR="000907C1" w:rsidRPr="00BC6DB1">
        <w:rPr>
          <w:rFonts w:asciiTheme="minorHAnsi" w:hAnsiTheme="minorHAnsi" w:cstheme="minorHAnsi"/>
          <w:sz w:val="22"/>
          <w:shd w:val="clear" w:color="auto" w:fill="FFFFFF"/>
        </w:rPr>
        <w:t xml:space="preserve"> and its developing</w:t>
      </w:r>
      <w:r w:rsidR="00FA7DEF" w:rsidRPr="00BC6DB1">
        <w:rPr>
          <w:rFonts w:asciiTheme="minorHAnsi" w:hAnsiTheme="minorHAnsi" w:cstheme="minorHAnsi"/>
          <w:sz w:val="22"/>
          <w:shd w:val="clear" w:color="auto" w:fill="FFFFFF"/>
        </w:rPr>
        <w:t xml:space="preserve"> microbiome.</w:t>
      </w:r>
    </w:p>
    <w:p w14:paraId="0C9897CF" w14:textId="77777777" w:rsidR="00B9213F" w:rsidRPr="00BC6DB1" w:rsidRDefault="00B9213F" w:rsidP="00F143E4">
      <w:pPr>
        <w:spacing w:line="480" w:lineRule="auto"/>
        <w:rPr>
          <w:rFonts w:asciiTheme="minorHAnsi" w:hAnsiTheme="minorHAnsi" w:cstheme="minorHAnsi"/>
          <w:sz w:val="22"/>
          <w:shd w:val="clear" w:color="auto" w:fill="FFFFFF"/>
        </w:rPr>
      </w:pPr>
    </w:p>
    <w:p w14:paraId="08F02183" w14:textId="02A57F64" w:rsidR="00FA7DEF" w:rsidRPr="00BC6DB1" w:rsidRDefault="00344D03" w:rsidP="00F143E4">
      <w:pPr>
        <w:spacing w:line="480" w:lineRule="auto"/>
        <w:rPr>
          <w:rFonts w:asciiTheme="minorHAnsi" w:hAnsiTheme="minorHAnsi" w:cstheme="minorHAnsi"/>
          <w:b/>
          <w:bCs/>
          <w:i/>
          <w:iCs/>
          <w:sz w:val="22"/>
          <w:shd w:val="clear" w:color="auto" w:fill="FFFFFF"/>
        </w:rPr>
      </w:pPr>
      <w:r>
        <w:rPr>
          <w:rFonts w:asciiTheme="minorHAnsi" w:hAnsiTheme="minorHAnsi" w:cstheme="minorHAnsi"/>
          <w:b/>
          <w:bCs/>
          <w:i/>
          <w:iCs/>
          <w:sz w:val="22"/>
          <w:shd w:val="clear" w:color="auto" w:fill="FFFFFF"/>
        </w:rPr>
        <w:t>Speculating as to whether a low biomass intrauterine</w:t>
      </w:r>
      <w:r w:rsidR="000907C1" w:rsidRPr="00BC6DB1">
        <w:rPr>
          <w:rFonts w:asciiTheme="minorHAnsi" w:hAnsiTheme="minorHAnsi" w:cstheme="minorHAnsi"/>
          <w:b/>
          <w:bCs/>
          <w:i/>
          <w:iCs/>
          <w:sz w:val="22"/>
          <w:shd w:val="clear" w:color="auto" w:fill="FFFFFF"/>
        </w:rPr>
        <w:t xml:space="preserve"> microbiome</w:t>
      </w:r>
      <w:r w:rsidR="00FA7DEF" w:rsidRPr="00BC6DB1">
        <w:rPr>
          <w:rFonts w:asciiTheme="minorHAnsi" w:hAnsiTheme="minorHAnsi" w:cstheme="minorHAnsi"/>
          <w:b/>
          <w:bCs/>
          <w:i/>
          <w:iCs/>
          <w:sz w:val="22"/>
          <w:shd w:val="clear" w:color="auto" w:fill="FFFFFF"/>
        </w:rPr>
        <w:t xml:space="preserve"> </w:t>
      </w:r>
      <w:r>
        <w:rPr>
          <w:rFonts w:asciiTheme="minorHAnsi" w:hAnsiTheme="minorHAnsi" w:cstheme="minorHAnsi"/>
          <w:b/>
          <w:bCs/>
          <w:i/>
          <w:iCs/>
          <w:sz w:val="22"/>
          <w:shd w:val="clear" w:color="auto" w:fill="FFFFFF"/>
        </w:rPr>
        <w:t xml:space="preserve">may play a functional role during early development.  </w:t>
      </w:r>
    </w:p>
    <w:p w14:paraId="7819F753" w14:textId="3CEA8D42" w:rsidR="00254C8B" w:rsidRPr="00BC6DB1" w:rsidRDefault="00254C8B"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Given that the membership of the placental</w:t>
      </w:r>
      <w:r w:rsidR="00344D03">
        <w:rPr>
          <w:rFonts w:asciiTheme="minorHAnsi" w:hAnsiTheme="minorHAnsi" w:cstheme="minorHAnsi"/>
          <w:sz w:val="22"/>
          <w:shd w:val="clear" w:color="auto" w:fill="FFFFFF"/>
        </w:rPr>
        <w:t xml:space="preserve"> and other characterized intrauterine niche</w:t>
      </w:r>
      <w:r w:rsidRPr="00BC6DB1">
        <w:rPr>
          <w:rFonts w:asciiTheme="minorHAnsi" w:hAnsiTheme="minorHAnsi" w:cstheme="minorHAnsi"/>
          <w:sz w:val="22"/>
          <w:shd w:val="clear" w:color="auto" w:fill="FFFFFF"/>
        </w:rPr>
        <w:t xml:space="preserve"> microbiome</w:t>
      </w:r>
      <w:r w:rsidR="00344D03">
        <w:rPr>
          <w:rFonts w:asciiTheme="minorHAnsi" w:hAnsiTheme="minorHAnsi" w:cstheme="minorHAnsi"/>
          <w:sz w:val="22"/>
          <w:shd w:val="clear" w:color="auto" w:fill="FFFFFF"/>
        </w:rPr>
        <w:t>s</w:t>
      </w:r>
      <w:r w:rsidRPr="00BC6DB1">
        <w:rPr>
          <w:rFonts w:asciiTheme="minorHAnsi" w:hAnsiTheme="minorHAnsi" w:cstheme="minorHAnsi"/>
          <w:sz w:val="22"/>
          <w:shd w:val="clear" w:color="auto" w:fill="FFFFFF"/>
        </w:rPr>
        <w:t xml:space="preserve"> </w:t>
      </w:r>
      <w:r w:rsidR="00344D03">
        <w:rPr>
          <w:rFonts w:asciiTheme="minorHAnsi" w:hAnsiTheme="minorHAnsi" w:cstheme="minorHAnsi"/>
          <w:sz w:val="22"/>
          <w:shd w:val="clear" w:color="auto" w:fill="FFFFFF"/>
        </w:rPr>
        <w:t>are</w:t>
      </w:r>
      <w:r w:rsidRPr="00BC6DB1">
        <w:rPr>
          <w:rFonts w:asciiTheme="minorHAnsi" w:hAnsiTheme="minorHAnsi" w:cstheme="minorHAnsi"/>
          <w:sz w:val="22"/>
          <w:shd w:val="clear" w:color="auto" w:fill="FFFFFF"/>
        </w:rPr>
        <w:t xml:space="preserve"> largely human commensal microbes, these low abundant microbes may be a critical first step in </w:t>
      </w:r>
      <w:r w:rsidRPr="00BC6DB1">
        <w:rPr>
          <w:rFonts w:asciiTheme="minorHAnsi" w:hAnsiTheme="minorHAnsi" w:cstheme="minorHAnsi"/>
          <w:sz w:val="22"/>
        </w:rPr>
        <w:t>ontogeny of the offspring immune system</w:t>
      </w:r>
      <w:r w:rsidRPr="00BC6DB1">
        <w:rPr>
          <w:rFonts w:asciiTheme="minorHAnsi" w:hAnsiTheme="minorHAnsi" w:cstheme="minorHAnsi"/>
          <w:sz w:val="22"/>
        </w:rPr>
        <w:fldChar w:fldCharType="begin" w:fldLock="1"/>
      </w:r>
      <w:r w:rsidR="003276C5">
        <w:rPr>
          <w:rFonts w:asciiTheme="minorHAnsi" w:hAnsiTheme="minorHAnsi" w:cstheme="minorHAnsi"/>
          <w:sz w:val="22"/>
        </w:rPr>
        <w:instrText>ADDIN CSL_CITATION {"citationItems":[{"id":"ITEM-1","itemData":{"DOI":"10.1172/jci.insight.127806","PMID":"31479427","author":[{"dropping-particle":"","family":"Younge","given":"Noelle","non-dropping-particle":"","parse-names":false,"suffix":""},{"dropping-particle":"","family":"Brandon","given":"Debra","non-dropping-particle":"","parse-names":false,"suffix":""},{"dropping-particle":"","family":"Seed","given":"Patrick C","non-dropping-particle":"","parse-names":false,"suffix":""},{"dropping-particle":"","family":"Younge","given":"Noelle","non-dropping-particle":"","parse-names":false,"suffix":""},{"dropping-particle":"","family":"Mccann","given":"Jessica R","non-dropping-particle":"","parse-names":false,"suffix":""},{"dropping-particle":"","family":"Ballard","given":"Julie","non-dropping-particle":"","parse-names":false,"suffix":""},{"dropping-particle":"","family":"Plunkett","given":"Catherine","non-dropping-particle":"","parse-names":false,"suffix":""},{"dropping-particle":"","family":"Akhtar","given":"Suhail","non-dropping-particle":"","parse-names":false,"suffix":""},{"dropping-particle":"","family":"Araújo-pérez","given":"Félix","non-dropping-particle":"","parse-names":false,"suffix":""},{"dropping-particle":"","family":"Murtha","given":"Amy","non-dropping-particle":"","parse-names":false,"suffix":""},{"dropping-particle":"","family":"Brandon","given":"Debra","non-dropping-particle":"","parse-names":false,"suffix":""},{"dropping-particle":"","family":"Seed","given":"Patrick C","non-dropping-particle":"","parse-names":false,"suffix":""}],"container-title":"JCI Insight","id":"ITEM-1","issue":"19","issued":{"date-parts":[["2019"]]},"page":"e127806","title":"Fetal exposure to the maternal microbiota in humans and mice","type":"article-journal","volume":"4"},"uris":["http://www.mendeley.com/documents/?uuid=aa140527-64f8-4b20-8d15-9c59418382c3"]}],"mendeley":{"formattedCitation":"&lt;span style=\"baseline\"&gt; [39]&lt;/span&gt;","plainTextFormattedCitation":" [39]","previouslyFormattedCitation":"&lt;span style=\"baseline\"&gt; [39]&lt;/span&gt;"},"properties":{"noteIndex":0},"schema":"https://github.com/citation-style-language/schema/raw/master/csl-citation.json"}</w:instrText>
      </w:r>
      <w:r w:rsidRPr="00BC6DB1">
        <w:rPr>
          <w:rFonts w:asciiTheme="minorHAnsi" w:hAnsiTheme="minorHAnsi" w:cstheme="minorHAnsi"/>
          <w:sz w:val="22"/>
        </w:rPr>
        <w:fldChar w:fldCharType="separate"/>
      </w:r>
      <w:r w:rsidR="003276C5" w:rsidRPr="003276C5">
        <w:rPr>
          <w:rFonts w:asciiTheme="minorHAnsi" w:hAnsiTheme="minorHAnsi" w:cstheme="minorHAnsi"/>
          <w:noProof/>
          <w:sz w:val="22"/>
        </w:rPr>
        <w:t xml:space="preserve"> [39]</w:t>
      </w:r>
      <w:r w:rsidRPr="00BC6DB1">
        <w:rPr>
          <w:rFonts w:asciiTheme="minorHAnsi" w:hAnsiTheme="minorHAnsi" w:cstheme="minorHAnsi"/>
          <w:sz w:val="22"/>
        </w:rPr>
        <w:fldChar w:fldCharType="end"/>
      </w:r>
      <w:r w:rsidR="00A55384">
        <w:rPr>
          <w:rFonts w:asciiTheme="minorHAnsi" w:hAnsiTheme="minorHAnsi" w:cstheme="minorHAnsi"/>
          <w:sz w:val="22"/>
        </w:rPr>
        <w:t>.</w:t>
      </w:r>
      <w:r w:rsidRPr="00BC6DB1">
        <w:rPr>
          <w:rFonts w:asciiTheme="minorHAnsi" w:hAnsiTheme="minorHAnsi" w:cstheme="minorHAnsi"/>
          <w:sz w:val="22"/>
        </w:rPr>
        <w:t xml:space="preserve"> In this way, </w:t>
      </w:r>
      <w:r w:rsidR="00D172A8">
        <w:rPr>
          <w:rFonts w:asciiTheme="minorHAnsi" w:hAnsiTheme="minorHAnsi" w:cstheme="minorHAnsi"/>
          <w:sz w:val="22"/>
        </w:rPr>
        <w:t>these</w:t>
      </w:r>
      <w:r w:rsidRPr="00BC6DB1">
        <w:rPr>
          <w:rFonts w:asciiTheme="minorHAnsi" w:hAnsiTheme="minorHAnsi" w:cstheme="minorHAnsi"/>
          <w:sz w:val="22"/>
        </w:rPr>
        <w:t xml:space="preserve"> microbial components could conceivably shape </w:t>
      </w:r>
      <w:r w:rsidR="007D1D89" w:rsidRPr="00BC6DB1">
        <w:rPr>
          <w:rFonts w:asciiTheme="minorHAnsi" w:hAnsiTheme="minorHAnsi" w:cstheme="minorHAnsi"/>
          <w:sz w:val="22"/>
        </w:rPr>
        <w:t xml:space="preserve">immune tolerance and pathogen </w:t>
      </w:r>
      <w:r w:rsidR="007D1D89" w:rsidRPr="00BC6DB1">
        <w:rPr>
          <w:rFonts w:asciiTheme="minorHAnsi" w:hAnsiTheme="minorHAnsi" w:cstheme="minorHAnsi"/>
          <w:sz w:val="22"/>
        </w:rPr>
        <w:lastRenderedPageBreak/>
        <w:t xml:space="preserve">colonization resistance to prepare the soon-to-be neonate for </w:t>
      </w:r>
      <w:r w:rsidR="00D172A8">
        <w:rPr>
          <w:rFonts w:asciiTheme="minorHAnsi" w:hAnsiTheme="minorHAnsi" w:cstheme="minorHAnsi"/>
          <w:sz w:val="22"/>
        </w:rPr>
        <w:t>more fulminant colonization by commensal microbiota in post-natal life</w:t>
      </w:r>
      <w:r w:rsidR="007D1D89" w:rsidRPr="00BC6DB1">
        <w:rPr>
          <w:rFonts w:asciiTheme="minorHAnsi" w:hAnsiTheme="minorHAnsi" w:cstheme="minorHAnsi"/>
          <w:sz w:val="22"/>
        </w:rPr>
        <w:t xml:space="preserve">. </w:t>
      </w:r>
      <w:r w:rsidR="00812FC9" w:rsidRPr="00BC6DB1">
        <w:rPr>
          <w:rFonts w:asciiTheme="minorHAnsi" w:hAnsiTheme="minorHAnsi" w:cstheme="minorHAnsi"/>
          <w:sz w:val="22"/>
        </w:rPr>
        <w:t xml:space="preserve">Little is currently understood about microbial interactions at the maternal-fetal interface. </w:t>
      </w:r>
      <w:r w:rsidR="002954BF" w:rsidRPr="00BC6DB1">
        <w:rPr>
          <w:rFonts w:asciiTheme="minorHAnsi" w:hAnsiTheme="minorHAnsi" w:cstheme="minorHAnsi"/>
          <w:sz w:val="22"/>
        </w:rPr>
        <w:t xml:space="preserve">It is known that macrophages and natural killer cells are present, but it is possible that the constituent placental trophoblast cells also play a role. Trophoblasts can recognize and respond to PAMPs/MAMPs and promote regulatory cytokine secretion; in this way, trophoblasts may contribute to </w:t>
      </w:r>
      <w:proofErr w:type="spellStart"/>
      <w:r w:rsidR="002954BF" w:rsidRPr="00BC6DB1">
        <w:rPr>
          <w:rFonts w:asciiTheme="minorHAnsi" w:hAnsiTheme="minorHAnsi" w:cstheme="minorHAnsi"/>
          <w:sz w:val="22"/>
        </w:rPr>
        <w:t>tolerogenic</w:t>
      </w:r>
      <w:proofErr w:type="spellEnd"/>
      <w:r w:rsidR="002954BF" w:rsidRPr="00BC6DB1">
        <w:rPr>
          <w:rFonts w:asciiTheme="minorHAnsi" w:hAnsiTheme="minorHAnsi" w:cstheme="minorHAnsi"/>
          <w:sz w:val="22"/>
        </w:rPr>
        <w:t xml:space="preserve"> education</w:t>
      </w:r>
      <w:r w:rsidR="002954BF" w:rsidRPr="00BC6DB1">
        <w:rPr>
          <w:rFonts w:asciiTheme="minorHAnsi" w:hAnsiTheme="minorHAnsi" w:cstheme="minorHAnsi"/>
          <w:sz w:val="22"/>
        </w:rPr>
        <w:fldChar w:fldCharType="begin" w:fldLock="1"/>
      </w:r>
      <w:r w:rsidR="003276C5">
        <w:rPr>
          <w:rFonts w:asciiTheme="minorHAnsi" w:hAnsiTheme="minorHAnsi" w:cstheme="minorHAnsi"/>
          <w:sz w:val="22"/>
        </w:rPr>
        <w:instrText>ADDIN CSL_CITATION {"citationItems":[{"id":"ITEM-1","itemData":{"DOI":"10.1016/j.ajog.2015.06.039.","ISBN":"2163684814","PMID":"26428492","abstract":"The immunologic paradigm of pregnancy led to the conceptualization of pregnancy as an organ transplant that requires, for its success, suppression of the maternal immune system. Growing scientific evidence suggests that in many ways the placenta functions as a tumor rather than a transplant and the immune regulation of the maternal-fetal interface is the result of the coordinated interaction between all its cellular components, including bacteria. Examining the role of microbiota in reproduction is in its infancy, but there is growing literature that supports its relevance. We discuss a potential normal function of bacteria in the establishment of immune tolerance and compelling evidence that a viral infection might be the underlying cause of perturbation of homeostasis. There is compelling evidence that many infectious diseases of human beings are caused by &gt;1 microorganism and are defined as polymicrobial infections. We propose that pregnancy complications, such as preterm birth, are the result of polymicrobial infections. We examine the potential cellular and molecular mechanisms by which a viral infection of the placenta might disrupt the normal interaction between the cellular component of the implantation site and bacteria. As we better understand the normal homeostasis among the maternal immune system, placenta, and commensal, we will be able to elucidate pathogenic conditions and design better approaches to treat pregnancy complications associated with infection.","author":[{"dropping-particle":"","family":"Mor","given":"Gil","non-dropping-particle":"","parse-names":false,"suffix":""},{"dropping-particle":"","family":"Kwon","given":"Ja-Young","non-dropping-particle":"","parse-names":false,"suffix":""}],"container-title":"Am J Obstet Gynecol","id":"ITEM-1","issue":"1","issued":{"date-parts":[["2015"]]},"page":"S131-7","title":"Trophoblast-microbiome iInteraction: a new paradigm on immune regulation","type":"article-journal","volume":"213"},"uris":["http://www.mendeley.com/documents/?uuid=e51115c9-7ff7-4f2c-aca4-d10573fb91c4"]}],"mendeley":{"formattedCitation":"&lt;span style=\"baseline\"&gt; [169]&lt;/span&gt;","plainTextFormattedCitation":" [169]","previouslyFormattedCitation":"&lt;span style=\"baseline\"&gt; [169]&lt;/span&gt;"},"properties":{"noteIndex":0},"schema":"https://github.com/citation-style-language/schema/raw/master/csl-citation.json"}</w:instrText>
      </w:r>
      <w:r w:rsidR="002954BF" w:rsidRPr="00BC6DB1">
        <w:rPr>
          <w:rFonts w:asciiTheme="minorHAnsi" w:hAnsiTheme="minorHAnsi" w:cstheme="minorHAnsi"/>
          <w:sz w:val="22"/>
        </w:rPr>
        <w:fldChar w:fldCharType="separate"/>
      </w:r>
      <w:r w:rsidR="003276C5" w:rsidRPr="003276C5">
        <w:rPr>
          <w:rFonts w:asciiTheme="minorHAnsi" w:hAnsiTheme="minorHAnsi" w:cstheme="minorHAnsi"/>
          <w:noProof/>
          <w:sz w:val="22"/>
        </w:rPr>
        <w:t xml:space="preserve"> [169]</w:t>
      </w:r>
      <w:r w:rsidR="002954BF" w:rsidRPr="00BC6DB1">
        <w:rPr>
          <w:rFonts w:asciiTheme="minorHAnsi" w:hAnsiTheme="minorHAnsi" w:cstheme="minorHAnsi"/>
          <w:sz w:val="22"/>
        </w:rPr>
        <w:fldChar w:fldCharType="end"/>
      </w:r>
      <w:r w:rsidR="00A55384">
        <w:rPr>
          <w:rFonts w:asciiTheme="minorHAnsi" w:hAnsiTheme="minorHAnsi" w:cstheme="minorHAnsi"/>
          <w:sz w:val="22"/>
        </w:rPr>
        <w:t>.</w:t>
      </w:r>
      <w:r w:rsidR="002954BF" w:rsidRPr="00BC6DB1">
        <w:rPr>
          <w:rFonts w:asciiTheme="minorHAnsi" w:hAnsiTheme="minorHAnsi" w:cstheme="minorHAnsi"/>
          <w:sz w:val="22"/>
        </w:rPr>
        <w:t xml:space="preserve"> It is interesting to note that the 16S </w:t>
      </w:r>
      <w:proofErr w:type="spellStart"/>
      <w:r w:rsidR="002954BF" w:rsidRPr="00BC6DB1">
        <w:rPr>
          <w:rFonts w:asciiTheme="minorHAnsi" w:hAnsiTheme="minorHAnsi" w:cstheme="minorHAnsi"/>
          <w:sz w:val="22"/>
        </w:rPr>
        <w:t>rRNA</w:t>
      </w:r>
      <w:proofErr w:type="spellEnd"/>
      <w:r w:rsidR="002954BF" w:rsidRPr="00BC6DB1">
        <w:rPr>
          <w:rFonts w:asciiTheme="minorHAnsi" w:hAnsiTheme="minorHAnsi" w:cstheme="minorHAnsi"/>
          <w:sz w:val="22"/>
        </w:rPr>
        <w:t xml:space="preserve"> signal we detected by ISH was largely localized to the </w:t>
      </w:r>
      <w:proofErr w:type="spellStart"/>
      <w:r w:rsidR="002954BF" w:rsidRPr="00BC6DB1">
        <w:rPr>
          <w:rFonts w:asciiTheme="minorHAnsi" w:hAnsiTheme="minorHAnsi" w:cstheme="minorHAnsi"/>
          <w:sz w:val="22"/>
        </w:rPr>
        <w:t>synctiotrophoblast</w:t>
      </w:r>
      <w:proofErr w:type="spellEnd"/>
      <w:r w:rsidR="002954BF" w:rsidRPr="00BC6DB1">
        <w:rPr>
          <w:rFonts w:asciiTheme="minorHAnsi" w:hAnsiTheme="minorHAnsi" w:cstheme="minorHAnsi"/>
          <w:sz w:val="22"/>
        </w:rPr>
        <w:fldChar w:fldCharType="begin" w:fldLock="1"/>
      </w:r>
      <w:r w:rsidR="003276C5">
        <w:rPr>
          <w:rFonts w:asciiTheme="minorHAnsi" w:hAnsiTheme="minorHAnsi" w:cstheme="minorHAnsi"/>
          <w:sz w:val="22"/>
        </w:rPr>
        <w:instrText>ADDIN CSL_CITATION {"citationItems":[{"id":"ITEM-1","itemData":{"DOI":"10.1016/j.ajog.2019.04.036","ISSN":"00029378","PMID":"31055031","abstract":"BACKGROUND Numerous reports have documented bacteria in the placental membranes and basal plate decidua in the absence of immunopathology using histologic techniques. Similarly, independent metagenomic characterizations have identified an altered taxonomic makeup in association with spontaneous preterm birth. Here we sought to corroborate these findings by localizing presumptive intact bacteria using molecular histology within the placental microanatomy. OBJECTIVE Here we examined for microbes in term and preterm gestations using a signal-amplified 16S universal in situ hybridization probe set for bacterial rRNA, alongside traditional histologic methods of Warthin-Starry and Gram stains, as well as clinical culture methodologies. We further sought to differentiate accompanying 16S gene sequencing taxonomic profiles from germ-free (gnotobiotic) mouse and extraction and amplicon contamination controls. STUDY DESIGN Placentas were collected from a total of 53 subjects, composed of term labored (n = 4) and unlabored cesarean deliveries (n = 22) and preterm vaginal (n = 18) and cesarean deliveries (n = 8); a placenta from a single subject with clinical and histologic evident choriomanionitis was employed as a positive control (n = 1). The preterm cohort included spontaneous preterm birth with (n = 6) and without (n = 10) preterm premature rupture of membranes, as well as medically indicated preterm births (n = 10). Placental microbes were visualized using an in situ hybridization probe set designed against highly conserved regions of the bacterial 16S ribosome, which produces an amplified stable signal using branched DNA probes. Extracted bacterial nucleic acids from these same samples were subjected to 16S rRNA metagenomic sequencing (Illumina, V4) for course taxonomic analysis, alongside environmental and kit contaminant controls. A subset of unlabored, cesarean-delivered term pregnancies were also assessed with clinical culture for readily cultivatable pathogenic microbes. RESULTS Molecular in situ hybridization of bacterial rRNA enabled visualization and localization of low-abundance microbes after systematic high-power scanning. Despite the absence of clinical or histologic chorioamnionitis in 52 of 53 subjects, instances of 16S rRNA signal were confidently observed in 13 of 16 spontaneous preterm birth placentas, which was not significantly different from term unlabored cesarean specimens (18 of 22; P &gt; .05). 16S rRNA signal was largely localized to th…","author":[{"dropping-particle":"","family":"Seferovic","given":"Maxim D.","non-dropping-particle":"","parse-names":false,"suffix":""},{"dropping-particle":"","family":"Pace","given":"Ryan M.","non-dropping-particle":"","parse-names":false,"suffix":""},{"dropping-particle":"","family":"Carroll","given":"Matthew","non-dropping-particle":"","parse-names":false,"suffix":""},{"dropping-particle":"","family":"Belfort","given":"Benjamin","non-dropping-particle":"","parse-names":false,"suffix":""},{"dropping-particle":"","family":"Major","given":"Angela M.","non-dropping-particle":"","parse-names":false,"suffix":""},{"dropping-particle":"","family":"Chu","given":"Derrick M.","non-dropping-particle":"","parse-names":false,"suffix":""},{"dropping-particle":"","family":"Racusin","given":"Diana A.","non-dropping-particle":"","parse-names":false,"suffix":""},{"dropping-particle":"","family":"Castro","given":"Eumenia C.C.","non-dropping-particle":"","parse-names":false,"suffix":""},{"dropping-particle":"","family":"Muldrew","given":"Kenneth L.","non-dropping-particle":"","parse-names":false,"suffix":""},{"dropping-particle":"","family":"Versalovic","given":"James","non-dropping-particle":"","parse-names":false,"suffix":""},{"dropping-particle":"","family":"Aagaard","given":"Kjersti M.","non-dropping-particle":"","parse-names":false,"suffix":""}],"container-title":"American Journal of Obstetrics and Gynecology","id":"ITEM-1","issue":"2","issued":{"date-parts":[["2019"]]},"page":"146.e1-146.e23","publisher":"Elsevier Inc.","title":"Visualization of microbes by 16S in situ hybridization in term and preterm placentas without intraamniotic infection","type":"article-journal","volume":"221"},"uris":["http://www.mendeley.com/documents/?uuid=90e4aa60-0a51-414f-b0e2-39ef5b11825e"]}],"mendeley":{"formattedCitation":"&lt;span style=\"baseline\"&gt; [34]&lt;/span&gt;","plainTextFormattedCitation":" [34]","previouslyFormattedCitation":"&lt;span style=\"baseline\"&gt; [34]&lt;/span&gt;"},"properties":{"noteIndex":0},"schema":"https://github.com/citation-style-language/schema/raw/master/csl-citation.json"}</w:instrText>
      </w:r>
      <w:r w:rsidR="002954BF" w:rsidRPr="00BC6DB1">
        <w:rPr>
          <w:rFonts w:asciiTheme="minorHAnsi" w:hAnsiTheme="minorHAnsi" w:cstheme="minorHAnsi"/>
          <w:sz w:val="22"/>
        </w:rPr>
        <w:fldChar w:fldCharType="separate"/>
      </w:r>
      <w:r w:rsidR="003276C5" w:rsidRPr="003276C5">
        <w:rPr>
          <w:rFonts w:asciiTheme="minorHAnsi" w:hAnsiTheme="minorHAnsi" w:cstheme="minorHAnsi"/>
          <w:noProof/>
          <w:sz w:val="22"/>
        </w:rPr>
        <w:t xml:space="preserve"> [34]</w:t>
      </w:r>
      <w:r w:rsidR="002954BF" w:rsidRPr="00BC6DB1">
        <w:rPr>
          <w:rFonts w:asciiTheme="minorHAnsi" w:hAnsiTheme="minorHAnsi" w:cstheme="minorHAnsi"/>
          <w:sz w:val="22"/>
        </w:rPr>
        <w:fldChar w:fldCharType="end"/>
      </w:r>
      <w:r w:rsidR="00A55384">
        <w:rPr>
          <w:rFonts w:asciiTheme="minorHAnsi" w:hAnsiTheme="minorHAnsi" w:cstheme="minorHAnsi"/>
          <w:sz w:val="22"/>
        </w:rPr>
        <w:t>.</w:t>
      </w:r>
      <w:r w:rsidR="002954BF" w:rsidRPr="00BC6DB1">
        <w:rPr>
          <w:rFonts w:asciiTheme="minorHAnsi" w:hAnsiTheme="minorHAnsi" w:cstheme="minorHAnsi"/>
          <w:sz w:val="22"/>
        </w:rPr>
        <w:t xml:space="preserve"> </w:t>
      </w:r>
      <w:r w:rsidR="007D1D89" w:rsidRPr="00BC6DB1">
        <w:rPr>
          <w:rFonts w:asciiTheme="minorHAnsi" w:hAnsiTheme="minorHAnsi" w:cstheme="minorHAnsi"/>
          <w:sz w:val="22"/>
        </w:rPr>
        <w:t xml:space="preserve">Perhaps some basal level of microbial exposure is necessary </w:t>
      </w:r>
      <w:r w:rsidR="007D1D89" w:rsidRPr="00BC6DB1">
        <w:rPr>
          <w:rFonts w:asciiTheme="minorHAnsi" w:hAnsiTheme="minorHAnsi" w:cstheme="minorHAnsi"/>
          <w:i/>
          <w:iCs/>
          <w:sz w:val="22"/>
        </w:rPr>
        <w:t>in utero</w:t>
      </w:r>
      <w:r w:rsidR="007D1D89" w:rsidRPr="00BC6DB1">
        <w:rPr>
          <w:rFonts w:asciiTheme="minorHAnsi" w:hAnsiTheme="minorHAnsi" w:cstheme="minorHAnsi"/>
          <w:sz w:val="22"/>
        </w:rPr>
        <w:t xml:space="preserve"> to prevent a massive immune reaction to the microbial assault that accompanies entrance to the </w:t>
      </w:r>
      <w:r w:rsidR="007D1D89" w:rsidRPr="00BC6DB1">
        <w:rPr>
          <w:rFonts w:asciiTheme="minorHAnsi" w:hAnsiTheme="minorHAnsi" w:cstheme="minorHAnsi"/>
          <w:i/>
          <w:iCs/>
          <w:sz w:val="22"/>
        </w:rPr>
        <w:t>ex utero</w:t>
      </w:r>
      <w:r w:rsidR="007D1D89" w:rsidRPr="00BC6DB1">
        <w:rPr>
          <w:rFonts w:asciiTheme="minorHAnsi" w:hAnsiTheme="minorHAnsi" w:cstheme="minorHAnsi"/>
          <w:sz w:val="22"/>
        </w:rPr>
        <w:t xml:space="preserve"> realm.</w:t>
      </w:r>
    </w:p>
    <w:p w14:paraId="4131D369" w14:textId="6D663E5B" w:rsidR="00254C8B" w:rsidRPr="00BC6DB1" w:rsidRDefault="00254C8B" w:rsidP="00F143E4">
      <w:pPr>
        <w:spacing w:line="480" w:lineRule="auto"/>
        <w:rPr>
          <w:rFonts w:asciiTheme="minorHAnsi" w:hAnsiTheme="minorHAnsi" w:cstheme="minorHAnsi"/>
          <w:sz w:val="22"/>
          <w:shd w:val="clear" w:color="auto" w:fill="FFFFFF"/>
        </w:rPr>
      </w:pPr>
    </w:p>
    <w:p w14:paraId="4BA118F0" w14:textId="77777777" w:rsidR="00AD2168" w:rsidRDefault="00D172A8" w:rsidP="00F143E4">
      <w:pPr>
        <w:spacing w:line="480" w:lineRule="auto"/>
        <w:rPr>
          <w:rFonts w:asciiTheme="minorHAnsi" w:hAnsiTheme="minorHAnsi" w:cstheme="minorHAnsi"/>
          <w:sz w:val="22"/>
          <w:shd w:val="clear" w:color="auto" w:fill="FFFFFF"/>
        </w:rPr>
      </w:pPr>
      <w:r>
        <w:rPr>
          <w:rFonts w:asciiTheme="minorHAnsi" w:hAnsiTheme="minorHAnsi" w:cstheme="minorHAnsi"/>
          <w:sz w:val="22"/>
          <w:shd w:val="clear" w:color="auto" w:fill="FFFFFF"/>
        </w:rPr>
        <w:t>We recognize that we are not alone in considering the evidence supporting a paradigm shift in our thinking regarding the relative sterility of the intrauterine environment. We remain inspired by many other forward-thinking scientists work in this regard, and take to heart the words of others to exercise great caution in over-interpreting data without strict functional correlation and limited orthogonal methods.</w:t>
      </w:r>
      <w:r w:rsidR="002954BF" w:rsidRPr="00BC6DB1">
        <w:rPr>
          <w:rFonts w:asciiTheme="minorHAnsi" w:hAnsiTheme="minorHAnsi" w:cstheme="minorHAnsi"/>
          <w:sz w:val="22"/>
          <w:shd w:val="clear" w:color="auto" w:fill="FFFFFF"/>
        </w:rPr>
        <w:t xml:space="preserve"> </w:t>
      </w:r>
      <w:r>
        <w:rPr>
          <w:rFonts w:asciiTheme="minorHAnsi" w:hAnsiTheme="minorHAnsi" w:cstheme="minorHAnsi"/>
          <w:sz w:val="22"/>
          <w:shd w:val="clear" w:color="auto" w:fill="FFFFFF"/>
        </w:rPr>
        <w:t xml:space="preserve">Nevertheless, we the data arising from a multitude of mammalian species can be schematically depicted as shown in </w:t>
      </w:r>
      <w:r w:rsidRPr="00D172A8">
        <w:rPr>
          <w:rFonts w:asciiTheme="minorHAnsi" w:hAnsiTheme="minorHAnsi" w:cstheme="minorHAnsi"/>
          <w:b/>
          <w:sz w:val="22"/>
          <w:shd w:val="clear" w:color="auto" w:fill="FFFFFF"/>
        </w:rPr>
        <w:t>Figure 1</w:t>
      </w:r>
      <w:r>
        <w:rPr>
          <w:rFonts w:asciiTheme="minorHAnsi" w:hAnsiTheme="minorHAnsi" w:cstheme="minorHAnsi"/>
          <w:sz w:val="22"/>
          <w:shd w:val="clear" w:color="auto" w:fill="FFFFFF"/>
        </w:rPr>
        <w:t>.</w:t>
      </w:r>
      <w:r w:rsidR="000907C1" w:rsidRPr="00BC6DB1">
        <w:rPr>
          <w:rFonts w:asciiTheme="minorHAnsi" w:hAnsiTheme="minorHAnsi" w:cstheme="minorHAnsi"/>
          <w:sz w:val="22"/>
          <w:shd w:val="clear" w:color="auto" w:fill="FFFFFF"/>
        </w:rPr>
        <w:t xml:space="preserve"> With inception of the microbiome</w:t>
      </w:r>
      <w:r w:rsidR="00B14E0E" w:rsidRPr="00BC6DB1">
        <w:rPr>
          <w:rFonts w:asciiTheme="minorHAnsi" w:hAnsiTheme="minorHAnsi" w:cstheme="minorHAnsi"/>
          <w:sz w:val="22"/>
          <w:shd w:val="clear" w:color="auto" w:fill="FFFFFF"/>
        </w:rPr>
        <w:t>’s</w:t>
      </w:r>
      <w:r w:rsidR="000907C1" w:rsidRPr="00BC6DB1">
        <w:rPr>
          <w:rFonts w:asciiTheme="minorHAnsi" w:hAnsiTheme="minorHAnsi" w:cstheme="minorHAnsi"/>
          <w:sz w:val="22"/>
          <w:shd w:val="clear" w:color="auto" w:fill="FFFFFF"/>
        </w:rPr>
        <w:t xml:space="preserve"> development begin</w:t>
      </w:r>
      <w:r w:rsidR="00B14E0E" w:rsidRPr="00BC6DB1">
        <w:rPr>
          <w:rFonts w:asciiTheme="minorHAnsi" w:hAnsiTheme="minorHAnsi" w:cstheme="minorHAnsi"/>
          <w:sz w:val="22"/>
          <w:shd w:val="clear" w:color="auto" w:fill="FFFFFF"/>
        </w:rPr>
        <w:t>ning</w:t>
      </w:r>
      <w:r w:rsidR="000907C1" w:rsidRPr="00BC6DB1">
        <w:rPr>
          <w:rFonts w:asciiTheme="minorHAnsi" w:hAnsiTheme="minorHAnsi" w:cstheme="minorHAnsi"/>
          <w:sz w:val="22"/>
          <w:shd w:val="clear" w:color="auto" w:fill="FFFFFF"/>
        </w:rPr>
        <w:t xml:space="preserve"> </w:t>
      </w:r>
      <w:r w:rsidR="000907C1" w:rsidRPr="00BC6DB1">
        <w:rPr>
          <w:rFonts w:asciiTheme="minorHAnsi" w:hAnsiTheme="minorHAnsi" w:cstheme="minorHAnsi"/>
          <w:i/>
          <w:iCs/>
          <w:sz w:val="22"/>
          <w:shd w:val="clear" w:color="auto" w:fill="FFFFFF"/>
        </w:rPr>
        <w:t>in utero</w:t>
      </w:r>
      <w:r w:rsidR="00B14E0E" w:rsidRPr="00BC6DB1">
        <w:rPr>
          <w:rFonts w:asciiTheme="minorHAnsi" w:hAnsiTheme="minorHAnsi" w:cstheme="minorHAnsi"/>
          <w:sz w:val="22"/>
          <w:shd w:val="clear" w:color="auto" w:fill="FFFFFF"/>
        </w:rPr>
        <w:t xml:space="preserve">, </w:t>
      </w:r>
      <w:r>
        <w:rPr>
          <w:rFonts w:asciiTheme="minorHAnsi" w:hAnsiTheme="minorHAnsi" w:cstheme="minorHAnsi"/>
          <w:sz w:val="22"/>
          <w:shd w:val="clear" w:color="auto" w:fill="FFFFFF"/>
        </w:rPr>
        <w:t>we can better shed light on data showing that</w:t>
      </w:r>
      <w:r w:rsidR="00B14E0E" w:rsidRPr="00BC6DB1">
        <w:rPr>
          <w:rFonts w:asciiTheme="minorHAnsi" w:hAnsiTheme="minorHAnsi" w:cstheme="minorHAnsi"/>
          <w:sz w:val="22"/>
          <w:shd w:val="clear" w:color="auto" w:fill="FFFFFF"/>
        </w:rPr>
        <w:t xml:space="preserve"> </w:t>
      </w:r>
      <w:r>
        <w:rPr>
          <w:rFonts w:asciiTheme="minorHAnsi" w:hAnsiTheme="minorHAnsi" w:cstheme="minorHAnsi"/>
          <w:sz w:val="22"/>
          <w:shd w:val="clear" w:color="auto" w:fill="FFFFFF"/>
        </w:rPr>
        <w:t>C</w:t>
      </w:r>
      <w:r w:rsidR="004320B5" w:rsidRPr="00BC6DB1">
        <w:rPr>
          <w:rFonts w:asciiTheme="minorHAnsi" w:hAnsiTheme="minorHAnsi" w:cstheme="minorHAnsi"/>
          <w:sz w:val="22"/>
          <w:shd w:val="clear" w:color="auto" w:fill="FFFFFF"/>
        </w:rPr>
        <w:t>esarean</w:t>
      </w:r>
      <w:r w:rsidR="00B14E0E" w:rsidRPr="00BC6DB1">
        <w:rPr>
          <w:rFonts w:asciiTheme="minorHAnsi" w:hAnsiTheme="minorHAnsi" w:cstheme="minorHAnsi"/>
          <w:sz w:val="22"/>
          <w:shd w:val="clear" w:color="auto" w:fill="FFFFFF"/>
        </w:rPr>
        <w:t xml:space="preserve"> delivery </w:t>
      </w:r>
      <w:r w:rsidR="00B14E0E" w:rsidRPr="00BC6DB1">
        <w:rPr>
          <w:rFonts w:asciiTheme="minorHAnsi" w:hAnsiTheme="minorHAnsi" w:cstheme="minorHAnsi"/>
          <w:i/>
          <w:iCs/>
          <w:sz w:val="22"/>
          <w:shd w:val="clear" w:color="auto" w:fill="FFFFFF"/>
        </w:rPr>
        <w:t>per se</w:t>
      </w:r>
      <w:r w:rsidR="00B14E0E" w:rsidRPr="00BC6DB1">
        <w:rPr>
          <w:rFonts w:asciiTheme="minorHAnsi" w:hAnsiTheme="minorHAnsi" w:cstheme="minorHAnsi"/>
          <w:sz w:val="22"/>
          <w:shd w:val="clear" w:color="auto" w:fill="FFFFFF"/>
        </w:rPr>
        <w:t xml:space="preserve"> does not affect the trajectory of the infant microbiome</w:t>
      </w:r>
      <w:r>
        <w:rPr>
          <w:rFonts w:asciiTheme="minorHAnsi" w:hAnsiTheme="minorHAnsi" w:cstheme="minorHAnsi"/>
          <w:sz w:val="22"/>
          <w:shd w:val="clear" w:color="auto" w:fill="FFFFFF"/>
        </w:rPr>
        <w:t xml:space="preserve"> but some conditions (which bear a higher risk of Cesarean) render greater risk of later onset obesity or atopic disease</w:t>
      </w:r>
      <w:r w:rsidR="00B14E0E" w:rsidRPr="00BC6DB1">
        <w:rPr>
          <w:rFonts w:asciiTheme="minorHAnsi" w:hAnsiTheme="minorHAnsi" w:cstheme="minorHAnsi"/>
          <w:sz w:val="22"/>
          <w:shd w:val="clear" w:color="auto" w:fill="FFFFFF"/>
        </w:rPr>
        <w:t>. If development has already begun, then colonization and maturation will continue down the path they were already</w:t>
      </w:r>
      <w:r w:rsidR="00533298">
        <w:rPr>
          <w:rFonts w:asciiTheme="minorHAnsi" w:hAnsiTheme="minorHAnsi" w:cstheme="minorHAnsi"/>
          <w:sz w:val="22"/>
          <w:shd w:val="clear" w:color="auto" w:fill="FFFFFF"/>
        </w:rPr>
        <w:t xml:space="preserve"> programmed to prior to birth. For example, d</w:t>
      </w:r>
      <w:r w:rsidR="00B14E0E" w:rsidRPr="00BC6DB1">
        <w:rPr>
          <w:rFonts w:asciiTheme="minorHAnsi" w:hAnsiTheme="minorHAnsi" w:cstheme="minorHAnsi"/>
          <w:sz w:val="22"/>
          <w:shd w:val="clear" w:color="auto" w:fill="FFFFFF"/>
        </w:rPr>
        <w:t>isruptions in this programmed development</w:t>
      </w:r>
      <w:r>
        <w:rPr>
          <w:rFonts w:asciiTheme="minorHAnsi" w:hAnsiTheme="minorHAnsi" w:cstheme="minorHAnsi"/>
          <w:sz w:val="22"/>
          <w:shd w:val="clear" w:color="auto" w:fill="FFFFFF"/>
        </w:rPr>
        <w:t xml:space="preserve"> (and the intrauterine low-biomass community or its pruning)</w:t>
      </w:r>
      <w:r w:rsidR="00B14E0E" w:rsidRPr="00BC6DB1">
        <w:rPr>
          <w:rFonts w:asciiTheme="minorHAnsi" w:hAnsiTheme="minorHAnsi" w:cstheme="minorHAnsi"/>
          <w:sz w:val="22"/>
          <w:shd w:val="clear" w:color="auto" w:fill="FFFFFF"/>
        </w:rPr>
        <w:t xml:space="preserve"> </w:t>
      </w:r>
      <w:r w:rsidR="00B14E0E" w:rsidRPr="00BC6DB1">
        <w:rPr>
          <w:rFonts w:asciiTheme="minorHAnsi" w:hAnsiTheme="minorHAnsi" w:cstheme="minorHAnsi"/>
          <w:i/>
          <w:iCs/>
          <w:sz w:val="22"/>
          <w:shd w:val="clear" w:color="auto" w:fill="FFFFFF"/>
        </w:rPr>
        <w:t>in utero</w:t>
      </w:r>
      <w:r w:rsidR="00B14E0E" w:rsidRPr="00BC6DB1">
        <w:rPr>
          <w:rFonts w:asciiTheme="minorHAnsi" w:hAnsiTheme="minorHAnsi" w:cstheme="minorHAnsi"/>
          <w:sz w:val="22"/>
          <w:shd w:val="clear" w:color="auto" w:fill="FFFFFF"/>
        </w:rPr>
        <w:t xml:space="preserve"> may </w:t>
      </w:r>
      <w:r w:rsidR="00533298">
        <w:rPr>
          <w:rFonts w:asciiTheme="minorHAnsi" w:hAnsiTheme="minorHAnsi" w:cstheme="minorHAnsi"/>
          <w:sz w:val="22"/>
          <w:shd w:val="clear" w:color="auto" w:fill="FFFFFF"/>
        </w:rPr>
        <w:t xml:space="preserve">concomitantly </w:t>
      </w:r>
      <w:r w:rsidR="00B14E0E" w:rsidRPr="00BC6DB1">
        <w:rPr>
          <w:rFonts w:asciiTheme="minorHAnsi" w:hAnsiTheme="minorHAnsi" w:cstheme="minorHAnsi"/>
          <w:sz w:val="22"/>
          <w:shd w:val="clear" w:color="auto" w:fill="FFFFFF"/>
        </w:rPr>
        <w:t>contribute to women who experience preterm birth associated with excessive gestational weight gain</w:t>
      </w:r>
      <w:r w:rsidR="00B14E0E"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ajog.2014.12.041","ISSN":"2163684814","PMID":"25557210","abstract":"OBJECTIVE: Although a higher maternal body mass index is associated with preterm birth, it is unclear whether excess gestational weight gain (GWG) or obesity drives increased risk. We and others have shown that the placenta harbors microbiota, which is significantly different among preterm births. Our aim in this study was to investigate whether the preterm placental microbiome varies by virtue of obesity or alternately by excess GWG. STUDY DESIGN: Placentas (n=320) were collected from term and preterm pregnancies. Genomic DNA was extracted and subjected to metagenomic sequencing. Data were analyzed by clinical covariates that included the 2009 Institute of Medicine's GWG guideline and obesity. RESULTS: Analysis of 16S recombinant RNA-based metagenomics revealed no clustering of the microbiome by virtue of obesity (P=.161). Among women who spontaneously delivered preterm, there was again no clustering by obesity (P=.480), but there was significant clustering by excess GWG (P=.022). Moreover, among preterm births, detailed analysis identified microbial genera (family and genus level) and bacterial metabolic gene pathways that varied among pregnancies with excess GWG. Notably, excess GWG was associated with decreased microbial folate biosynthesis pathways and decreased butanoate metabolism (linear discriminate analysis, &gt;3.0-fold). CONCLUSION: Although there were no significant alterations in the microbiome by virtue of obesity per se, excess GWG was associated with an altered microbiome and its metabolic profile among those women who experienced a preterm birth.","author":[{"dropping-particle":"","family":"Antony","given":"Kathleen M.","non-dropping-particle":"","parse-names":false,"suffix":""},{"dropping-particle":"","family":"Ma","given":"Jun","non-dropping-particle":"","parse-names":false,"suffix":""},{"dropping-particle":"","family":"Mitchell","given":"Kristen","non-dropping-particle":"","parse-names":false,"suffix":""},{"dropping-particle":"","family":"Racusin","given":"Diana A.","non-dropping-particle":"","parse-names":false,"suffix":""},{"dropping-particle":"","family":"Versalovic","given":"James","non-dropping-particle":"","parse-names":false,"suffix":""},{"dropping-particle":"","family":"Aagaard","given":"Kjersti","non-dropping-particle":"","parse-names":false,"suffix":""}],"container-title":"Am J Obstet Gynecol","id":"ITEM-1","issue":"5","issued":{"date-parts":[["2015"]]},"page":"653.e1-653.16","title":"The preterm placental microbiome varies in association with excess maternal gestational weight gain","type":"article-journal","volume":"212"},"uris":["http://www.mendeley.com/documents/?uuid=060fe6d9-66cb-49dd-adfb-a572a9f7b5f0"]},{"id":"ITEM-2","itemData":{"DOI":"10.1016/j.bpobgyn.2018.03.006","ISSN":"1521-6934","PMID":"29753695","abstract":"The microbiome is thought to play a role in the maintenance of a healthy pregnancy and thus may either contribute to or protect from preterm birth. Study of the human microbiome has been aided by metagenomic sequencing approaches, providing greater insight into the commensal bacteria that coexist in and on our bodies. The vaginal microbiome has been the most widely studied, though there have been recent efforts to explore the gut, cervical-vaginal, placental and oral microbiomes in the further search of etiologies of preterm birth. To date, a specific microbiome community or microorganism has yet to be reliably associated with preterm birth. This is partly due to the fact that the 'normal' constituents' microbiome can vary widely between healthy individuals. Before our knowledge of the microbiome can be utilized and applied in clinical practice, a greater understanding of the 'healthy' microbiome must be achieved. In particular, we must first appreciate how our microbes influence our biology to promote a healthy pregnancy or alternately render preterm birth.","author":[{"dropping-particle":"","family":"Chu","given":"Derrick M","non-dropping-particle":"","parse-names":false,"suffix":""},{"dropping-particle":"","family":"Seferovic","given":"Maxim","non-dropping-particle":"","parse-names":false,"suffix":""},{"dropping-particle":"","family":"Pace","given":"Ryan M","non-dropping-particle":"","parse-names":false,"suffix":""},{"dropping-particle":"","family":"Aagaard","given":"Kjersti M","non-dropping-particle":"","parse-names":false,"suffix":""}],"container-title":"Best Practice &amp; Research Clinical Obstetrics &amp; Gynaecology","id":"ITEM-2","issued":{"date-parts":[["2018"]]},"page":"103-113","publisher":"Elsevier Ltd","title":"The microbiome in preterm birth","type":"article-journal","volume":"52"},"uris":["http://www.mendeley.com/documents/?uuid=80f2071f-85dc-4692-b274-7ed21faf2724"]}],"mendeley":{"formattedCitation":"&lt;span style=\"baseline\"&gt; [23,170]&lt;/span&gt;","plainTextFormattedCitation":" [23,170]","previouslyFormattedCitation":"&lt;span style=\"baseline\"&gt; [23,170]&lt;/span&gt;"},"properties":{"noteIndex":0},"schema":"https://github.com/citation-style-language/schema/raw/master/csl-citation.json"}</w:instrText>
      </w:r>
      <w:r w:rsidR="00B14E0E"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3,170]</w:t>
      </w:r>
      <w:r w:rsidR="00B14E0E" w:rsidRPr="00BC6DB1">
        <w:rPr>
          <w:rFonts w:asciiTheme="minorHAnsi" w:hAnsiTheme="minorHAnsi" w:cstheme="minorHAnsi"/>
          <w:sz w:val="22"/>
          <w:shd w:val="clear" w:color="auto" w:fill="FFFFFF"/>
        </w:rPr>
        <w:fldChar w:fldCharType="end"/>
      </w:r>
      <w:r w:rsidR="00A55384">
        <w:rPr>
          <w:rFonts w:asciiTheme="minorHAnsi" w:hAnsiTheme="minorHAnsi" w:cstheme="minorHAnsi"/>
          <w:sz w:val="22"/>
          <w:shd w:val="clear" w:color="auto" w:fill="FFFFFF"/>
        </w:rPr>
        <w:t>.</w:t>
      </w:r>
      <w:r w:rsidR="00A7405D" w:rsidRPr="00BC6DB1">
        <w:rPr>
          <w:rFonts w:asciiTheme="minorHAnsi" w:hAnsiTheme="minorHAnsi" w:cstheme="minorHAnsi"/>
          <w:sz w:val="22"/>
          <w:shd w:val="clear" w:color="auto" w:fill="FFFFFF"/>
        </w:rPr>
        <w:t xml:space="preserve"> </w:t>
      </w:r>
      <w:r w:rsidR="00533298">
        <w:rPr>
          <w:rFonts w:asciiTheme="minorHAnsi" w:hAnsiTheme="minorHAnsi" w:cstheme="minorHAnsi"/>
          <w:sz w:val="22"/>
          <w:shd w:val="clear" w:color="auto" w:fill="FFFFFF"/>
        </w:rPr>
        <w:t>As a second example and as noted previously</w:t>
      </w:r>
      <w:r w:rsidR="00B14E0E" w:rsidRPr="00BC6DB1">
        <w:rPr>
          <w:rFonts w:asciiTheme="minorHAnsi" w:hAnsiTheme="minorHAnsi" w:cstheme="minorHAnsi"/>
          <w:sz w:val="22"/>
          <w:shd w:val="clear" w:color="auto" w:fill="FFFFFF"/>
        </w:rPr>
        <w:t xml:space="preserve">, </w:t>
      </w:r>
      <w:r w:rsidR="00533298">
        <w:rPr>
          <w:rFonts w:asciiTheme="minorHAnsi" w:hAnsiTheme="minorHAnsi" w:cstheme="minorHAnsi"/>
          <w:sz w:val="22"/>
          <w:shd w:val="clear" w:color="auto" w:fill="FFFFFF"/>
        </w:rPr>
        <w:t xml:space="preserve">while </w:t>
      </w:r>
      <w:r w:rsidR="00B14E0E" w:rsidRPr="00BC6DB1">
        <w:rPr>
          <w:rFonts w:asciiTheme="minorHAnsi" w:hAnsiTheme="minorHAnsi" w:cstheme="minorHAnsi"/>
          <w:sz w:val="22"/>
          <w:shd w:val="clear" w:color="auto" w:fill="FFFFFF"/>
        </w:rPr>
        <w:t xml:space="preserve">we </w:t>
      </w:r>
      <w:r w:rsidR="00C273BC" w:rsidRPr="00BC6DB1">
        <w:rPr>
          <w:rFonts w:asciiTheme="minorHAnsi" w:hAnsiTheme="minorHAnsi" w:cstheme="minorHAnsi"/>
          <w:sz w:val="22"/>
          <w:shd w:val="clear" w:color="auto" w:fill="FFFFFF"/>
        </w:rPr>
        <w:t>remain agnostic as to whether or not liv</w:t>
      </w:r>
      <w:r w:rsidR="00B14E0E" w:rsidRPr="00BC6DB1">
        <w:rPr>
          <w:rFonts w:asciiTheme="minorHAnsi" w:hAnsiTheme="minorHAnsi" w:cstheme="minorHAnsi"/>
          <w:sz w:val="22"/>
          <w:shd w:val="clear" w:color="auto" w:fill="FFFFFF"/>
        </w:rPr>
        <w:t>ing</w:t>
      </w:r>
      <w:r w:rsidR="00C273BC" w:rsidRPr="00BC6DB1">
        <w:rPr>
          <w:rFonts w:asciiTheme="minorHAnsi" w:hAnsiTheme="minorHAnsi" w:cstheme="minorHAnsi"/>
          <w:sz w:val="22"/>
          <w:shd w:val="clear" w:color="auto" w:fill="FFFFFF"/>
        </w:rPr>
        <w:t xml:space="preserve"> bacteri</w:t>
      </w:r>
      <w:r w:rsidR="00B14E0E" w:rsidRPr="00BC6DB1">
        <w:rPr>
          <w:rFonts w:asciiTheme="minorHAnsi" w:hAnsiTheme="minorHAnsi" w:cstheme="minorHAnsi"/>
          <w:sz w:val="22"/>
          <w:shd w:val="clear" w:color="auto" w:fill="FFFFFF"/>
        </w:rPr>
        <w:t>a are present in the placenta and/or true fetal colonization occurs</w:t>
      </w:r>
      <w:r w:rsidR="00533298">
        <w:rPr>
          <w:rFonts w:asciiTheme="minorHAnsi" w:hAnsiTheme="minorHAnsi" w:cstheme="minorHAnsi"/>
          <w:sz w:val="22"/>
          <w:shd w:val="clear" w:color="auto" w:fill="FFFFFF"/>
        </w:rPr>
        <w:t xml:space="preserve">, </w:t>
      </w:r>
      <w:r w:rsidR="00B14E0E" w:rsidRPr="00BC6DB1">
        <w:rPr>
          <w:rFonts w:asciiTheme="minorHAnsi" w:hAnsiTheme="minorHAnsi" w:cstheme="minorHAnsi"/>
          <w:sz w:val="22"/>
          <w:shd w:val="clear" w:color="auto" w:fill="FFFFFF"/>
        </w:rPr>
        <w:t>the data support the existence of bacterial morphologies and bacterial componen</w:t>
      </w:r>
      <w:r w:rsidR="00533298">
        <w:rPr>
          <w:rFonts w:asciiTheme="minorHAnsi" w:hAnsiTheme="minorHAnsi" w:cstheme="minorHAnsi"/>
          <w:sz w:val="22"/>
          <w:shd w:val="clear" w:color="auto" w:fill="FFFFFF"/>
        </w:rPr>
        <w:t>ts (i.e. DNA) in the placental. Thus, i</w:t>
      </w:r>
      <w:r w:rsidR="00A7405D" w:rsidRPr="00BC6DB1">
        <w:rPr>
          <w:rFonts w:asciiTheme="minorHAnsi" w:hAnsiTheme="minorHAnsi" w:cstheme="minorHAnsi"/>
          <w:sz w:val="22"/>
          <w:shd w:val="clear" w:color="auto" w:fill="FFFFFF"/>
        </w:rPr>
        <w:t>n</w:t>
      </w:r>
      <w:r w:rsidR="00B14E0E" w:rsidRPr="00BC6DB1">
        <w:rPr>
          <w:rFonts w:asciiTheme="minorHAnsi" w:hAnsiTheme="minorHAnsi" w:cstheme="minorHAnsi"/>
          <w:sz w:val="22"/>
          <w:shd w:val="clear" w:color="auto" w:fill="FFFFFF"/>
        </w:rPr>
        <w:t xml:space="preserve"> germ-free animals, the absence of live microbes renders the animals with profound immune abnormalities, yet they continue to be viable. Perhaps this viability is partially owing to the existence of residual dead microbes and microbial particles, which may </w:t>
      </w:r>
      <w:r w:rsidR="00A7405D" w:rsidRPr="00BC6DB1">
        <w:rPr>
          <w:rFonts w:asciiTheme="minorHAnsi" w:hAnsiTheme="minorHAnsi" w:cstheme="minorHAnsi"/>
          <w:sz w:val="22"/>
          <w:shd w:val="clear" w:color="auto" w:fill="FFFFFF"/>
        </w:rPr>
        <w:t xml:space="preserve">participate in ontogeny of the immune system, as </w:t>
      </w:r>
      <w:r w:rsidR="00533298">
        <w:rPr>
          <w:rFonts w:asciiTheme="minorHAnsi" w:hAnsiTheme="minorHAnsi" w:cstheme="minorHAnsi"/>
          <w:sz w:val="22"/>
          <w:shd w:val="clear" w:color="auto" w:fill="FFFFFF"/>
        </w:rPr>
        <w:t>has been so eloquently demonstrated by other investigators [3</w:t>
      </w:r>
      <w:proofErr w:type="gramStart"/>
      <w:r w:rsidR="00533298">
        <w:rPr>
          <w:rFonts w:asciiTheme="minorHAnsi" w:hAnsiTheme="minorHAnsi" w:cstheme="minorHAnsi"/>
          <w:sz w:val="22"/>
          <w:shd w:val="clear" w:color="auto" w:fill="FFFFFF"/>
        </w:rPr>
        <w:t>,8</w:t>
      </w:r>
      <w:proofErr w:type="gramEnd"/>
      <w:r w:rsidR="00533298">
        <w:rPr>
          <w:rFonts w:asciiTheme="minorHAnsi" w:hAnsiTheme="minorHAnsi" w:cstheme="minorHAnsi"/>
          <w:sz w:val="22"/>
          <w:shd w:val="clear" w:color="auto" w:fill="FFFFFF"/>
        </w:rPr>
        <w:t>]</w:t>
      </w:r>
      <w:r w:rsidR="00A7405D" w:rsidRPr="00BC6DB1">
        <w:rPr>
          <w:rFonts w:asciiTheme="minorHAnsi" w:hAnsiTheme="minorHAnsi" w:cstheme="minorHAnsi"/>
          <w:sz w:val="22"/>
          <w:shd w:val="clear" w:color="auto" w:fill="FFFFFF"/>
        </w:rPr>
        <w:t xml:space="preserve">. </w:t>
      </w:r>
    </w:p>
    <w:p w14:paraId="237C71B7" w14:textId="77777777" w:rsidR="00AD2168" w:rsidRDefault="00AD2168" w:rsidP="00F143E4">
      <w:pPr>
        <w:spacing w:line="480" w:lineRule="auto"/>
        <w:rPr>
          <w:rFonts w:asciiTheme="minorHAnsi" w:hAnsiTheme="minorHAnsi" w:cstheme="minorHAnsi"/>
          <w:sz w:val="22"/>
          <w:shd w:val="clear" w:color="auto" w:fill="FFFFFF"/>
        </w:rPr>
      </w:pPr>
    </w:p>
    <w:p w14:paraId="6EC19805" w14:textId="46B9099A" w:rsidR="00B14E0E" w:rsidRPr="00BC6DB1" w:rsidRDefault="004C1363" w:rsidP="00F143E4">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In conclusion</w:t>
      </w:r>
      <w:r w:rsidR="00A7405D" w:rsidRPr="00BC6DB1">
        <w:rPr>
          <w:rFonts w:asciiTheme="minorHAnsi" w:hAnsiTheme="minorHAnsi" w:cstheme="minorHAnsi"/>
          <w:sz w:val="22"/>
          <w:shd w:val="clear" w:color="auto" w:fill="FFFFFF"/>
        </w:rPr>
        <w:t xml:space="preserve">, there is a critical need to fund </w:t>
      </w:r>
      <w:r w:rsidRPr="00BC6DB1">
        <w:rPr>
          <w:rFonts w:asciiTheme="minorHAnsi" w:hAnsiTheme="minorHAnsi" w:cstheme="minorHAnsi"/>
          <w:sz w:val="22"/>
          <w:shd w:val="clear" w:color="auto" w:fill="FFFFFF"/>
        </w:rPr>
        <w:t xml:space="preserve">high-quality research to clarify the role of low-abundance, low-biomass communities </w:t>
      </w:r>
      <w:r w:rsidR="00533298">
        <w:rPr>
          <w:rFonts w:asciiTheme="minorHAnsi" w:hAnsiTheme="minorHAnsi" w:cstheme="minorHAnsi"/>
          <w:sz w:val="22"/>
          <w:shd w:val="clear" w:color="auto" w:fill="FFFFFF"/>
        </w:rPr>
        <w:t>(</w:t>
      </w:r>
      <w:r w:rsidRPr="00BC6DB1">
        <w:rPr>
          <w:rFonts w:asciiTheme="minorHAnsi" w:hAnsiTheme="minorHAnsi" w:cstheme="minorHAnsi"/>
          <w:sz w:val="22"/>
          <w:shd w:val="clear" w:color="auto" w:fill="FFFFFF"/>
        </w:rPr>
        <w:t>like the placental microbiome</w:t>
      </w:r>
      <w:r w:rsidR="00533298">
        <w:rPr>
          <w:rFonts w:asciiTheme="minorHAnsi" w:hAnsiTheme="minorHAnsi" w:cstheme="minorHAnsi"/>
          <w:sz w:val="22"/>
          <w:shd w:val="clear" w:color="auto" w:fill="FFFFFF"/>
        </w:rPr>
        <w:t>)</w:t>
      </w:r>
      <w:r w:rsidRPr="00BC6DB1">
        <w:rPr>
          <w:rFonts w:asciiTheme="minorHAnsi" w:hAnsiTheme="minorHAnsi" w:cstheme="minorHAnsi"/>
          <w:sz w:val="22"/>
          <w:shd w:val="clear" w:color="auto" w:fill="FFFFFF"/>
        </w:rPr>
        <w:t xml:space="preserve"> </w:t>
      </w:r>
      <w:r w:rsidR="00533298">
        <w:rPr>
          <w:rFonts w:asciiTheme="minorHAnsi" w:hAnsiTheme="minorHAnsi" w:cstheme="minorHAnsi"/>
          <w:sz w:val="22"/>
          <w:shd w:val="clear" w:color="auto" w:fill="FFFFFF"/>
        </w:rPr>
        <w:t xml:space="preserve">given the evidence in support of its potential role in modulating </w:t>
      </w:r>
      <w:r w:rsidRPr="00BC6DB1">
        <w:rPr>
          <w:rFonts w:asciiTheme="minorHAnsi" w:hAnsiTheme="minorHAnsi" w:cstheme="minorHAnsi"/>
          <w:sz w:val="22"/>
          <w:shd w:val="clear" w:color="auto" w:fill="FFFFFF"/>
        </w:rPr>
        <w:t xml:space="preserve">development. Furthermore, </w:t>
      </w:r>
      <w:r w:rsidR="00533298">
        <w:rPr>
          <w:rFonts w:asciiTheme="minorHAnsi" w:hAnsiTheme="minorHAnsi" w:cstheme="minorHAnsi"/>
          <w:sz w:val="22"/>
          <w:shd w:val="clear" w:color="auto" w:fill="FFFFFF"/>
        </w:rPr>
        <w:t>unde</w:t>
      </w:r>
      <w:r w:rsidR="00AD2168">
        <w:rPr>
          <w:rFonts w:asciiTheme="minorHAnsi" w:hAnsiTheme="minorHAnsi" w:cstheme="minorHAnsi"/>
          <w:sz w:val="22"/>
          <w:shd w:val="clear" w:color="auto" w:fill="FFFFFF"/>
        </w:rPr>
        <w:t>rstanding why these and other low biomass communities remain sparse, and what the potential role of host immunity is in that process, is both intriguing and likely impactful</w:t>
      </w:r>
      <w:r w:rsidRPr="00BC6DB1">
        <w:rPr>
          <w:rFonts w:asciiTheme="minorHAnsi" w:hAnsiTheme="minorHAnsi" w:cstheme="minorHAnsi"/>
          <w:sz w:val="22"/>
          <w:shd w:val="clear" w:color="auto" w:fill="FFFFFF"/>
        </w:rPr>
        <w:t>. Given that pregnancy exposures are known to have long-lasting, permanent influences on offspring health and predisposition to disease, the answers to these questions are vital to</w:t>
      </w:r>
      <w:r w:rsidR="00AD2168">
        <w:rPr>
          <w:rFonts w:asciiTheme="minorHAnsi" w:hAnsiTheme="minorHAnsi" w:cstheme="minorHAnsi"/>
          <w:sz w:val="22"/>
          <w:shd w:val="clear" w:color="auto" w:fill="FFFFFF"/>
        </w:rPr>
        <w:t xml:space="preserve"> meaningful advances in</w:t>
      </w:r>
      <w:r w:rsidRPr="00BC6DB1">
        <w:rPr>
          <w:rFonts w:asciiTheme="minorHAnsi" w:hAnsiTheme="minorHAnsi" w:cstheme="minorHAnsi"/>
          <w:sz w:val="22"/>
          <w:shd w:val="clear" w:color="auto" w:fill="FFFFFF"/>
        </w:rPr>
        <w:t xml:space="preserve"> scientific knowledge and public health.</w:t>
      </w:r>
    </w:p>
    <w:p w14:paraId="76741453" w14:textId="5D01ED2F" w:rsidR="009C2B01" w:rsidRDefault="009C2B01" w:rsidP="00F143E4">
      <w:pPr>
        <w:spacing w:line="480" w:lineRule="auto"/>
        <w:rPr>
          <w:rFonts w:asciiTheme="minorHAnsi" w:hAnsiTheme="minorHAnsi" w:cstheme="minorHAnsi"/>
          <w:sz w:val="22"/>
          <w:shd w:val="clear" w:color="auto" w:fill="FFFFFF"/>
        </w:rPr>
      </w:pPr>
    </w:p>
    <w:p w14:paraId="289B10D0" w14:textId="77777777" w:rsidR="002E05EC" w:rsidRDefault="002E05EC" w:rsidP="00F143E4">
      <w:pPr>
        <w:spacing w:line="480" w:lineRule="auto"/>
        <w:rPr>
          <w:rFonts w:asciiTheme="minorHAnsi" w:hAnsiTheme="minorHAnsi" w:cstheme="minorHAnsi"/>
          <w:b/>
          <w:bCs/>
          <w:sz w:val="22"/>
          <w:u w:val="single"/>
        </w:rPr>
      </w:pPr>
    </w:p>
    <w:p w14:paraId="114EB86F" w14:textId="6DD89362" w:rsidR="00877948" w:rsidRPr="00BC6DB1" w:rsidRDefault="003B48D8" w:rsidP="00F143E4">
      <w:pPr>
        <w:spacing w:line="480" w:lineRule="auto"/>
        <w:rPr>
          <w:rFonts w:asciiTheme="minorHAnsi" w:hAnsiTheme="minorHAnsi" w:cstheme="minorHAnsi"/>
          <w:b/>
          <w:bCs/>
          <w:sz w:val="22"/>
          <w:u w:val="single"/>
        </w:rPr>
      </w:pPr>
      <w:r w:rsidRPr="00BC6DB1">
        <w:rPr>
          <w:rFonts w:asciiTheme="minorHAnsi" w:hAnsiTheme="minorHAnsi" w:cstheme="minorHAnsi"/>
          <w:b/>
          <w:bCs/>
          <w:sz w:val="22"/>
          <w:u w:val="single"/>
        </w:rPr>
        <w:t>References</w:t>
      </w:r>
      <w:r w:rsidR="00D303AD" w:rsidRPr="00BC6DB1">
        <w:rPr>
          <w:rFonts w:asciiTheme="minorHAnsi" w:hAnsiTheme="minorHAnsi" w:cstheme="minorHAnsi"/>
          <w:b/>
          <w:bCs/>
          <w:sz w:val="22"/>
          <w:u w:val="single"/>
        </w:rPr>
        <w:t xml:space="preserve"> </w:t>
      </w:r>
    </w:p>
    <w:p w14:paraId="4184DBB2" w14:textId="4DFFF6EF" w:rsidR="00CD7A54" w:rsidRPr="003276C5" w:rsidRDefault="007666F4" w:rsidP="00CD7A54">
      <w:pPr>
        <w:widowControl w:val="0"/>
        <w:autoSpaceDE w:val="0"/>
        <w:autoSpaceDN w:val="0"/>
        <w:adjustRightInd w:val="0"/>
        <w:spacing w:line="480" w:lineRule="auto"/>
        <w:ind w:left="640" w:hanging="640"/>
        <w:rPr>
          <w:rFonts w:cs="Calibri"/>
          <w:noProof/>
          <w:sz w:val="22"/>
          <w:szCs w:val="24"/>
        </w:rPr>
      </w:pPr>
      <w:r w:rsidRPr="00BC6DB1">
        <w:rPr>
          <w:rFonts w:asciiTheme="minorHAnsi" w:hAnsiTheme="minorHAnsi" w:cstheme="minorHAnsi"/>
          <w:sz w:val="22"/>
        </w:rPr>
        <w:fldChar w:fldCharType="begin" w:fldLock="1"/>
      </w:r>
      <w:r w:rsidRPr="00BC6DB1">
        <w:rPr>
          <w:rFonts w:asciiTheme="minorHAnsi" w:hAnsiTheme="minorHAnsi" w:cstheme="minorHAnsi"/>
          <w:sz w:val="22"/>
        </w:rPr>
        <w:instrText xml:space="preserve">ADDIN Mendeley Bibliography CSL_BIBLIOGRAPHY </w:instrText>
      </w:r>
      <w:r w:rsidRPr="00BC6DB1">
        <w:rPr>
          <w:rFonts w:asciiTheme="minorHAnsi" w:hAnsiTheme="minorHAnsi" w:cstheme="minorHAnsi"/>
          <w:sz w:val="22"/>
        </w:rPr>
        <w:fldChar w:fldCharType="separate"/>
      </w:r>
      <w:r w:rsidR="003276C5" w:rsidRPr="003276C5">
        <w:rPr>
          <w:rFonts w:cs="Calibri"/>
          <w:noProof/>
          <w:sz w:val="22"/>
          <w:szCs w:val="24"/>
        </w:rPr>
        <w:t xml:space="preserve">1. </w:t>
      </w:r>
      <w:r w:rsidR="003276C5" w:rsidRPr="003276C5">
        <w:rPr>
          <w:rFonts w:cs="Calibri"/>
          <w:noProof/>
          <w:sz w:val="22"/>
          <w:szCs w:val="24"/>
        </w:rPr>
        <w:tab/>
      </w:r>
      <w:r w:rsidR="00CD7A54" w:rsidRPr="003276C5">
        <w:rPr>
          <w:rFonts w:cs="Calibri"/>
          <w:noProof/>
          <w:sz w:val="22"/>
          <w:szCs w:val="24"/>
        </w:rPr>
        <w:t xml:space="preserve">de Goffau MC, Lager S, Sovio U, et al. Human placenta has no microbiome but can contain potential pathogens. </w:t>
      </w:r>
      <w:r w:rsidR="00CD7A54" w:rsidRPr="003276C5">
        <w:rPr>
          <w:rFonts w:cs="Calibri"/>
          <w:i/>
          <w:iCs/>
          <w:noProof/>
          <w:sz w:val="22"/>
          <w:szCs w:val="24"/>
        </w:rPr>
        <w:t>Nature</w:t>
      </w:r>
      <w:r w:rsidR="00CD7A54">
        <w:rPr>
          <w:rFonts w:cs="Calibri"/>
          <w:noProof/>
          <w:sz w:val="22"/>
          <w:szCs w:val="24"/>
        </w:rPr>
        <w:t xml:space="preserve"> </w:t>
      </w:r>
      <w:r w:rsidR="00CD7A54" w:rsidRPr="00CD7A54">
        <w:rPr>
          <w:rFonts w:cs="Calibri"/>
          <w:noProof/>
          <w:sz w:val="22"/>
          <w:szCs w:val="24"/>
        </w:rPr>
        <w:t>572</w:t>
      </w:r>
      <w:r w:rsidR="00CD7A54">
        <w:rPr>
          <w:rFonts w:cs="Calibri"/>
          <w:noProof/>
          <w:sz w:val="22"/>
          <w:szCs w:val="24"/>
        </w:rPr>
        <w:t xml:space="preserve">, 329-334 (2019). </w:t>
      </w:r>
    </w:p>
    <w:p w14:paraId="61B77F2F" w14:textId="25DB3CA6" w:rsidR="00B62AB4" w:rsidRDefault="00CD7A54" w:rsidP="00CD7A54">
      <w:pPr>
        <w:widowControl w:val="0"/>
        <w:autoSpaceDE w:val="0"/>
        <w:autoSpaceDN w:val="0"/>
        <w:adjustRightInd w:val="0"/>
        <w:spacing w:line="480" w:lineRule="auto"/>
        <w:ind w:left="640" w:hanging="640"/>
        <w:rPr>
          <w:rFonts w:cs="Calibri"/>
          <w:noProof/>
          <w:sz w:val="22"/>
          <w:szCs w:val="24"/>
        </w:rPr>
      </w:pPr>
      <w:r>
        <w:rPr>
          <w:rFonts w:cs="Calibri"/>
          <w:noProof/>
          <w:sz w:val="22"/>
          <w:szCs w:val="24"/>
        </w:rPr>
        <w:t>2.</w:t>
      </w:r>
      <w:r>
        <w:rPr>
          <w:rFonts w:cs="Calibri"/>
          <w:noProof/>
          <w:sz w:val="22"/>
          <w:szCs w:val="24"/>
        </w:rPr>
        <w:tab/>
        <w:t>Segata, N. No bacteria found in healthy placentas. Nature  572, 317-318 (2019).</w:t>
      </w:r>
    </w:p>
    <w:p w14:paraId="6EDC933B" w14:textId="1B2B46F5" w:rsidR="00CD7A54" w:rsidRDefault="00CD7A54" w:rsidP="00CD7A54">
      <w:pPr>
        <w:widowControl w:val="0"/>
        <w:autoSpaceDE w:val="0"/>
        <w:autoSpaceDN w:val="0"/>
        <w:adjustRightInd w:val="0"/>
        <w:spacing w:line="480" w:lineRule="auto"/>
        <w:ind w:left="640" w:hanging="640"/>
        <w:rPr>
          <w:rFonts w:cs="Calibri"/>
          <w:noProof/>
          <w:sz w:val="22"/>
          <w:szCs w:val="24"/>
        </w:rPr>
      </w:pPr>
      <w:r>
        <w:rPr>
          <w:rFonts w:cs="Calibri"/>
          <w:noProof/>
          <w:sz w:val="22"/>
          <w:szCs w:val="24"/>
        </w:rPr>
        <w:t>3</w:t>
      </w:r>
      <w:r w:rsidR="003276C5" w:rsidRPr="003276C5">
        <w:rPr>
          <w:rFonts w:cs="Calibri"/>
          <w:noProof/>
          <w:sz w:val="22"/>
          <w:szCs w:val="24"/>
        </w:rPr>
        <w:t xml:space="preserve">. </w:t>
      </w:r>
      <w:r w:rsidR="003276C5" w:rsidRPr="003276C5">
        <w:rPr>
          <w:rFonts w:cs="Calibri"/>
          <w:noProof/>
          <w:sz w:val="22"/>
          <w:szCs w:val="24"/>
        </w:rPr>
        <w:tab/>
      </w:r>
      <w:r w:rsidRPr="003276C5">
        <w:rPr>
          <w:rFonts w:cs="Calibri"/>
          <w:noProof/>
          <w:sz w:val="22"/>
          <w:szCs w:val="24"/>
        </w:rPr>
        <w:t xml:space="preserve">Aagaard K, Ma J, Antony KM, Ganu R, Petrosino J, Versalovic J. The placenta harbors a unique microbiome. </w:t>
      </w:r>
      <w:r w:rsidRPr="003276C5">
        <w:rPr>
          <w:rFonts w:cs="Calibri"/>
          <w:i/>
          <w:iCs/>
          <w:noProof/>
          <w:sz w:val="22"/>
          <w:szCs w:val="24"/>
        </w:rPr>
        <w:t>Sci T ransl Med</w:t>
      </w:r>
      <w:r>
        <w:rPr>
          <w:rFonts w:cs="Calibri"/>
          <w:noProof/>
          <w:sz w:val="22"/>
          <w:szCs w:val="24"/>
        </w:rPr>
        <w:t xml:space="preserve">. </w:t>
      </w:r>
      <w:r w:rsidRPr="003276C5">
        <w:rPr>
          <w:rFonts w:cs="Calibri"/>
          <w:noProof/>
          <w:sz w:val="22"/>
          <w:szCs w:val="24"/>
        </w:rPr>
        <w:t xml:space="preserve">6(237):1-22. doi:10.1126/scitranslmed.3008599 </w:t>
      </w:r>
      <w:r>
        <w:rPr>
          <w:rFonts w:cs="Calibri"/>
          <w:noProof/>
          <w:sz w:val="22"/>
          <w:szCs w:val="24"/>
        </w:rPr>
        <w:t xml:space="preserve">(2014). </w:t>
      </w:r>
    </w:p>
    <w:p w14:paraId="4647C8E5" w14:textId="00C0A6A7" w:rsidR="00CD7A54" w:rsidRDefault="00CD7A54" w:rsidP="00CD7A54">
      <w:pPr>
        <w:widowControl w:val="0"/>
        <w:autoSpaceDE w:val="0"/>
        <w:autoSpaceDN w:val="0"/>
        <w:adjustRightInd w:val="0"/>
        <w:spacing w:line="480" w:lineRule="auto"/>
        <w:ind w:left="640" w:hanging="640"/>
        <w:rPr>
          <w:rFonts w:cs="Calibri"/>
          <w:noProof/>
          <w:sz w:val="22"/>
          <w:szCs w:val="24"/>
        </w:rPr>
      </w:pPr>
      <w:r>
        <w:rPr>
          <w:rFonts w:cs="Calibri"/>
          <w:noProof/>
          <w:sz w:val="22"/>
          <w:szCs w:val="24"/>
        </w:rPr>
        <w:t xml:space="preserve">4. </w:t>
      </w:r>
      <w:r>
        <w:rPr>
          <w:rFonts w:cs="Calibri"/>
          <w:noProof/>
          <w:sz w:val="22"/>
          <w:szCs w:val="24"/>
        </w:rPr>
        <w:tab/>
      </w:r>
      <w:r w:rsidRPr="003276C5">
        <w:rPr>
          <w:rFonts w:cs="Calibri"/>
          <w:noProof/>
          <w:sz w:val="22"/>
          <w:szCs w:val="24"/>
        </w:rPr>
        <w:t xml:space="preserve">Collado MC, Rautava S, Aakko J, Isolauri E, Salminen S. Human gut colonisation may be initiated in utero by distinct microbial communities in the placenta and amniotic fluid. </w:t>
      </w:r>
      <w:r w:rsidRPr="003276C5">
        <w:rPr>
          <w:rFonts w:cs="Calibri"/>
          <w:i/>
          <w:iCs/>
          <w:noProof/>
          <w:sz w:val="22"/>
          <w:szCs w:val="24"/>
        </w:rPr>
        <w:t>Sci Rep</w:t>
      </w:r>
      <w:r>
        <w:rPr>
          <w:rFonts w:cs="Calibri"/>
          <w:noProof/>
          <w:sz w:val="22"/>
          <w:szCs w:val="24"/>
        </w:rPr>
        <w:t>. 6</w:t>
      </w:r>
      <w:r w:rsidRPr="003276C5">
        <w:rPr>
          <w:rFonts w:cs="Calibri"/>
          <w:noProof/>
          <w:sz w:val="22"/>
          <w:szCs w:val="24"/>
        </w:rPr>
        <w:t>:1-13. doi:10.1038/srep23129</w:t>
      </w:r>
      <w:r>
        <w:rPr>
          <w:rFonts w:cs="Calibri"/>
          <w:noProof/>
          <w:sz w:val="22"/>
          <w:szCs w:val="24"/>
        </w:rPr>
        <w:t xml:space="preserve"> (2016).</w:t>
      </w:r>
      <w:r w:rsidRPr="003276C5">
        <w:rPr>
          <w:rFonts w:cs="Calibri"/>
          <w:noProof/>
          <w:sz w:val="22"/>
          <w:szCs w:val="24"/>
        </w:rPr>
        <w:t xml:space="preserve"> </w:t>
      </w:r>
    </w:p>
    <w:p w14:paraId="2E9DF07D" w14:textId="4AD03750" w:rsidR="00492663" w:rsidRPr="003276C5" w:rsidRDefault="00492663" w:rsidP="00492663">
      <w:pPr>
        <w:widowControl w:val="0"/>
        <w:autoSpaceDE w:val="0"/>
        <w:autoSpaceDN w:val="0"/>
        <w:adjustRightInd w:val="0"/>
        <w:spacing w:line="480" w:lineRule="auto"/>
        <w:ind w:left="640" w:hanging="640"/>
        <w:rPr>
          <w:rFonts w:cs="Calibri"/>
          <w:noProof/>
          <w:sz w:val="22"/>
          <w:szCs w:val="24"/>
        </w:rPr>
      </w:pPr>
      <w:r>
        <w:rPr>
          <w:rFonts w:cs="Calibri"/>
          <w:noProof/>
          <w:sz w:val="22"/>
          <w:szCs w:val="24"/>
        </w:rPr>
        <w:t xml:space="preserve">5. </w:t>
      </w:r>
      <w:r>
        <w:rPr>
          <w:rFonts w:cs="Calibri"/>
          <w:noProof/>
          <w:sz w:val="22"/>
          <w:szCs w:val="24"/>
        </w:rPr>
        <w:tab/>
      </w:r>
      <w:r w:rsidRPr="003276C5">
        <w:rPr>
          <w:rFonts w:cs="Calibri"/>
          <w:noProof/>
          <w:sz w:val="22"/>
          <w:szCs w:val="24"/>
        </w:rPr>
        <w:t xml:space="preserve">Onderdonk AB, Delaney ML, DuBois AM, Allred EN, Leviton A. Detection of bacteria in placental tissues obtained from extremely low gestational age neonates. </w:t>
      </w:r>
      <w:r w:rsidRPr="003276C5">
        <w:rPr>
          <w:rFonts w:cs="Calibri"/>
          <w:i/>
          <w:iCs/>
          <w:noProof/>
          <w:sz w:val="22"/>
          <w:szCs w:val="24"/>
        </w:rPr>
        <w:t>Am J Obstet Gynecol</w:t>
      </w:r>
      <w:r>
        <w:rPr>
          <w:rFonts w:cs="Calibri"/>
          <w:noProof/>
          <w:sz w:val="22"/>
          <w:szCs w:val="24"/>
        </w:rPr>
        <w:t xml:space="preserve"> </w:t>
      </w:r>
      <w:r w:rsidRPr="003276C5">
        <w:rPr>
          <w:rFonts w:cs="Calibri"/>
          <w:noProof/>
          <w:sz w:val="22"/>
          <w:szCs w:val="24"/>
        </w:rPr>
        <w:t xml:space="preserve">198(1):110.e1-110.e7. doi:10.1016/j.ajog.2007.05.044 </w:t>
      </w:r>
      <w:r>
        <w:rPr>
          <w:rFonts w:cs="Calibri"/>
          <w:noProof/>
          <w:sz w:val="22"/>
          <w:szCs w:val="24"/>
        </w:rPr>
        <w:t>(2008).</w:t>
      </w:r>
    </w:p>
    <w:p w14:paraId="69124721" w14:textId="38752854" w:rsidR="00CD7A54" w:rsidRDefault="00492663" w:rsidP="00CD7A54">
      <w:pPr>
        <w:widowControl w:val="0"/>
        <w:autoSpaceDE w:val="0"/>
        <w:autoSpaceDN w:val="0"/>
        <w:adjustRightInd w:val="0"/>
        <w:spacing w:line="480" w:lineRule="auto"/>
        <w:ind w:left="640" w:hanging="640"/>
        <w:rPr>
          <w:rFonts w:cs="Calibri"/>
          <w:noProof/>
          <w:sz w:val="22"/>
          <w:szCs w:val="24"/>
        </w:rPr>
      </w:pPr>
      <w:r>
        <w:rPr>
          <w:rFonts w:cs="Calibri"/>
          <w:noProof/>
          <w:sz w:val="22"/>
          <w:szCs w:val="24"/>
        </w:rPr>
        <w:t>6</w:t>
      </w:r>
      <w:r w:rsidR="00CD7A54">
        <w:rPr>
          <w:rFonts w:cs="Calibri"/>
          <w:noProof/>
          <w:sz w:val="22"/>
          <w:szCs w:val="24"/>
        </w:rPr>
        <w:t xml:space="preserve">. </w:t>
      </w:r>
      <w:r w:rsidR="00CD7A54">
        <w:rPr>
          <w:rFonts w:cs="Calibri"/>
          <w:noProof/>
          <w:sz w:val="22"/>
          <w:szCs w:val="24"/>
        </w:rPr>
        <w:tab/>
      </w:r>
      <w:r w:rsidR="00CD7A54" w:rsidRPr="003276C5">
        <w:rPr>
          <w:rFonts w:cs="Calibri"/>
          <w:noProof/>
          <w:sz w:val="22"/>
          <w:szCs w:val="24"/>
        </w:rPr>
        <w:t xml:space="preserve">Seferovic MD, Pace RM, Carroll M, et al. Visualization of microbes by 16S in situ hybridization in term and preterm placentas without intraamniotic infection. </w:t>
      </w:r>
      <w:r w:rsidR="00CD7A54" w:rsidRPr="003276C5">
        <w:rPr>
          <w:rFonts w:cs="Calibri"/>
          <w:i/>
          <w:iCs/>
          <w:noProof/>
          <w:sz w:val="22"/>
          <w:szCs w:val="24"/>
        </w:rPr>
        <w:t>Am J Obstet Gynecol</w:t>
      </w:r>
      <w:r w:rsidR="00F24CD7">
        <w:rPr>
          <w:rFonts w:cs="Calibri"/>
          <w:noProof/>
          <w:sz w:val="22"/>
          <w:szCs w:val="24"/>
        </w:rPr>
        <w:t xml:space="preserve"> </w:t>
      </w:r>
      <w:r w:rsidR="00CD7A54" w:rsidRPr="003276C5">
        <w:rPr>
          <w:rFonts w:cs="Calibri"/>
          <w:noProof/>
          <w:sz w:val="22"/>
          <w:szCs w:val="24"/>
        </w:rPr>
        <w:t>221(2):146.e1-146.e23. doi:10.1016/j.ajog.2019.04.036</w:t>
      </w:r>
      <w:r w:rsidR="00F24CD7">
        <w:rPr>
          <w:rFonts w:cs="Calibri"/>
          <w:noProof/>
          <w:sz w:val="22"/>
          <w:szCs w:val="24"/>
        </w:rPr>
        <w:t xml:space="preserve"> (2019).</w:t>
      </w:r>
    </w:p>
    <w:p w14:paraId="3A2E19B4" w14:textId="09A6F776" w:rsidR="00816580" w:rsidRDefault="00816580" w:rsidP="00816580">
      <w:pPr>
        <w:widowControl w:val="0"/>
        <w:autoSpaceDE w:val="0"/>
        <w:autoSpaceDN w:val="0"/>
        <w:adjustRightInd w:val="0"/>
        <w:spacing w:line="480" w:lineRule="auto"/>
        <w:ind w:left="640" w:hanging="640"/>
        <w:rPr>
          <w:rFonts w:cs="Calibri"/>
          <w:noProof/>
          <w:sz w:val="22"/>
          <w:szCs w:val="24"/>
        </w:rPr>
      </w:pPr>
      <w:r>
        <w:rPr>
          <w:rFonts w:cs="Calibri"/>
          <w:noProof/>
          <w:sz w:val="22"/>
          <w:szCs w:val="24"/>
        </w:rPr>
        <w:t xml:space="preserve">7. </w:t>
      </w:r>
      <w:r>
        <w:rPr>
          <w:rFonts w:cs="Calibri"/>
          <w:noProof/>
          <w:sz w:val="22"/>
          <w:szCs w:val="24"/>
        </w:rPr>
        <w:tab/>
      </w:r>
      <w:r w:rsidRPr="003276C5">
        <w:rPr>
          <w:rFonts w:cs="Calibri"/>
          <w:noProof/>
          <w:sz w:val="22"/>
          <w:szCs w:val="24"/>
        </w:rPr>
        <w:t xml:space="preserve">Parnell LA, Briggs CM, Cao B, Delannoy-Bruno O, Schrieffer AE, Mysorekar IU. Microbial communities in placentas from term normal pregnancy exhibit spatially variable profiles. </w:t>
      </w:r>
      <w:r w:rsidRPr="003276C5">
        <w:rPr>
          <w:rFonts w:cs="Calibri"/>
          <w:i/>
          <w:iCs/>
          <w:noProof/>
          <w:sz w:val="22"/>
          <w:szCs w:val="24"/>
        </w:rPr>
        <w:t>Sci Rep</w:t>
      </w:r>
      <w:r>
        <w:rPr>
          <w:rFonts w:cs="Calibri"/>
          <w:noProof/>
          <w:sz w:val="22"/>
          <w:szCs w:val="24"/>
        </w:rPr>
        <w:t xml:space="preserve"> </w:t>
      </w:r>
      <w:r w:rsidRPr="003276C5">
        <w:rPr>
          <w:rFonts w:cs="Calibri"/>
          <w:noProof/>
          <w:sz w:val="22"/>
          <w:szCs w:val="24"/>
        </w:rPr>
        <w:t xml:space="preserve">7(1):1-11. doi:10.1038/s41598-017-11514-4 </w:t>
      </w:r>
      <w:r>
        <w:rPr>
          <w:rFonts w:cs="Calibri"/>
          <w:noProof/>
          <w:sz w:val="22"/>
          <w:szCs w:val="24"/>
        </w:rPr>
        <w:t>(2017).</w:t>
      </w:r>
    </w:p>
    <w:p w14:paraId="7E38F13F" w14:textId="05583404" w:rsidR="00492663" w:rsidRDefault="00492663" w:rsidP="00CD7A54">
      <w:pPr>
        <w:widowControl w:val="0"/>
        <w:autoSpaceDE w:val="0"/>
        <w:autoSpaceDN w:val="0"/>
        <w:adjustRightInd w:val="0"/>
        <w:spacing w:line="480" w:lineRule="auto"/>
        <w:ind w:left="640" w:hanging="640"/>
        <w:rPr>
          <w:rFonts w:cs="Calibri"/>
          <w:noProof/>
          <w:sz w:val="22"/>
          <w:szCs w:val="24"/>
        </w:rPr>
      </w:pPr>
      <w:r>
        <w:rPr>
          <w:rFonts w:cs="Calibri"/>
          <w:noProof/>
          <w:sz w:val="22"/>
          <w:szCs w:val="24"/>
        </w:rPr>
        <w:lastRenderedPageBreak/>
        <w:t xml:space="preserve">8. </w:t>
      </w:r>
      <w:r>
        <w:rPr>
          <w:rFonts w:cs="Calibri"/>
          <w:noProof/>
          <w:sz w:val="22"/>
          <w:szCs w:val="24"/>
        </w:rPr>
        <w:tab/>
      </w:r>
      <w:r w:rsidRPr="003276C5">
        <w:rPr>
          <w:rFonts w:cs="Calibri"/>
          <w:noProof/>
          <w:sz w:val="22"/>
          <w:szCs w:val="24"/>
        </w:rPr>
        <w:t xml:space="preserve">Gomez de Agüero M, Ganal-Vonarburg SC, Fuhrer T, et al. The maternal microbiota drives early postnatal innate immune development. </w:t>
      </w:r>
      <w:r>
        <w:rPr>
          <w:rFonts w:cs="Calibri"/>
          <w:i/>
          <w:iCs/>
          <w:noProof/>
          <w:sz w:val="22"/>
          <w:szCs w:val="24"/>
        </w:rPr>
        <w:t>Science</w:t>
      </w:r>
      <w:r>
        <w:rPr>
          <w:rFonts w:cs="Calibri"/>
          <w:noProof/>
          <w:sz w:val="22"/>
          <w:szCs w:val="24"/>
        </w:rPr>
        <w:t xml:space="preserve"> 351(6279):1296 LP - 1302. </w:t>
      </w:r>
      <w:r w:rsidRPr="003276C5">
        <w:rPr>
          <w:rFonts w:cs="Calibri"/>
          <w:noProof/>
          <w:sz w:val="22"/>
          <w:szCs w:val="24"/>
        </w:rPr>
        <w:t>doi:10.1126/science.aad2571</w:t>
      </w:r>
      <w:r>
        <w:rPr>
          <w:rFonts w:cs="Calibri"/>
          <w:noProof/>
          <w:sz w:val="22"/>
          <w:szCs w:val="24"/>
        </w:rPr>
        <w:t xml:space="preserve"> (2016).</w:t>
      </w:r>
    </w:p>
    <w:p w14:paraId="1BDBACF2" w14:textId="404F93E4" w:rsidR="00CD7A54" w:rsidRPr="003276C5" w:rsidRDefault="00492663" w:rsidP="00CD7A54">
      <w:pPr>
        <w:widowControl w:val="0"/>
        <w:autoSpaceDE w:val="0"/>
        <w:autoSpaceDN w:val="0"/>
        <w:adjustRightInd w:val="0"/>
        <w:spacing w:line="480" w:lineRule="auto"/>
        <w:ind w:left="640" w:hanging="640"/>
        <w:rPr>
          <w:rFonts w:cs="Calibri"/>
          <w:noProof/>
          <w:sz w:val="22"/>
          <w:szCs w:val="24"/>
        </w:rPr>
      </w:pPr>
      <w:r>
        <w:rPr>
          <w:rFonts w:cs="Calibri"/>
          <w:noProof/>
          <w:sz w:val="22"/>
          <w:szCs w:val="24"/>
        </w:rPr>
        <w:t>9.</w:t>
      </w:r>
      <w:r>
        <w:rPr>
          <w:rFonts w:cs="Calibri"/>
          <w:noProof/>
          <w:sz w:val="22"/>
          <w:szCs w:val="24"/>
        </w:rPr>
        <w:tab/>
      </w:r>
      <w:r w:rsidR="00CD7A54" w:rsidRPr="003276C5">
        <w:rPr>
          <w:rFonts w:cs="Calibri"/>
          <w:noProof/>
          <w:sz w:val="22"/>
          <w:szCs w:val="24"/>
        </w:rPr>
        <w:t xml:space="preserve">Rackaityte E, Halkias J, Fukui EM, et al. Viable bacterial colonization is highly limited in the human intestine in utero. </w:t>
      </w:r>
      <w:r w:rsidR="00CD7A54" w:rsidRPr="003276C5">
        <w:rPr>
          <w:rFonts w:cs="Calibri"/>
          <w:i/>
          <w:iCs/>
          <w:noProof/>
          <w:sz w:val="22"/>
          <w:szCs w:val="24"/>
        </w:rPr>
        <w:t>Nat Med</w:t>
      </w:r>
      <w:r w:rsidR="00CD7A54" w:rsidRPr="003276C5">
        <w:rPr>
          <w:rFonts w:cs="Calibri"/>
          <w:noProof/>
          <w:sz w:val="22"/>
          <w:szCs w:val="24"/>
        </w:rPr>
        <w:t>. 2020;26(4):599-607. doi:10.1038/s41591-020-0761-3 PMID:32094926</w:t>
      </w:r>
    </w:p>
    <w:p w14:paraId="1763A018" w14:textId="215C3738" w:rsidR="00CD7A54" w:rsidRPr="003276C5" w:rsidRDefault="00CD7A54" w:rsidP="00CD7A54">
      <w:pPr>
        <w:widowControl w:val="0"/>
        <w:autoSpaceDE w:val="0"/>
        <w:autoSpaceDN w:val="0"/>
        <w:adjustRightInd w:val="0"/>
        <w:spacing w:line="480" w:lineRule="auto"/>
        <w:ind w:left="640" w:hanging="640"/>
        <w:rPr>
          <w:rFonts w:cs="Calibri"/>
          <w:noProof/>
          <w:sz w:val="22"/>
          <w:szCs w:val="24"/>
        </w:rPr>
      </w:pPr>
    </w:p>
    <w:p w14:paraId="36EF5D54" w14:textId="52178B4B" w:rsidR="00CD7A54" w:rsidRPr="003276C5" w:rsidRDefault="00CD7A54" w:rsidP="00CD7A54">
      <w:pPr>
        <w:widowControl w:val="0"/>
        <w:autoSpaceDE w:val="0"/>
        <w:autoSpaceDN w:val="0"/>
        <w:adjustRightInd w:val="0"/>
        <w:spacing w:line="480" w:lineRule="auto"/>
        <w:ind w:left="640" w:hanging="640"/>
        <w:rPr>
          <w:rFonts w:cs="Calibri"/>
          <w:noProof/>
          <w:sz w:val="22"/>
          <w:szCs w:val="24"/>
        </w:rPr>
      </w:pPr>
    </w:p>
    <w:p w14:paraId="68A28BDC" w14:textId="2EA742B9"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Heijtz RD, Wang S, Anuar F, et al. Normal gut microbiota modulates brain development and behavior. </w:t>
      </w:r>
      <w:r w:rsidRPr="003276C5">
        <w:rPr>
          <w:rFonts w:cs="Calibri"/>
          <w:i/>
          <w:iCs/>
          <w:noProof/>
          <w:sz w:val="22"/>
          <w:szCs w:val="24"/>
        </w:rPr>
        <w:t>Proc Natl Acad Sci U S A</w:t>
      </w:r>
      <w:r w:rsidRPr="003276C5">
        <w:rPr>
          <w:rFonts w:cs="Calibri"/>
          <w:noProof/>
          <w:sz w:val="22"/>
          <w:szCs w:val="24"/>
        </w:rPr>
        <w:t>. 2011;108(7):3047-3052. doi:10.1073/pnas.1010529108 PMID:21282636</w:t>
      </w:r>
    </w:p>
    <w:p w14:paraId="20D92BB0" w14:textId="77777777" w:rsidR="00907B74" w:rsidRDefault="003276C5" w:rsidP="00907B74">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 </w:t>
      </w:r>
      <w:r w:rsidR="00907B74">
        <w:rPr>
          <w:rFonts w:cs="Calibri"/>
          <w:noProof/>
          <w:sz w:val="22"/>
          <w:szCs w:val="24"/>
        </w:rPr>
        <w:tab/>
      </w:r>
      <w:r w:rsidR="00907B74" w:rsidRPr="00907B74">
        <w:rPr>
          <w:rFonts w:cs="Calibri"/>
          <w:noProof/>
          <w:sz w:val="22"/>
          <w:szCs w:val="24"/>
        </w:rPr>
        <w:t>Gomez de Agüero M, Ganal-Vonarburg SC, Fuhrer T, Rupp S, Uchimura Y, Li H, Steinert A, Heikenwalder M, Hapfelmeier S, Sa</w:t>
      </w:r>
      <w:r w:rsidR="00907B74">
        <w:rPr>
          <w:rFonts w:cs="Calibri"/>
          <w:noProof/>
          <w:sz w:val="22"/>
          <w:szCs w:val="24"/>
        </w:rPr>
        <w:t xml:space="preserve">uer U, McCoy KD, Macpherson AJ. </w:t>
      </w:r>
      <w:r w:rsidR="00907B74" w:rsidRPr="00907B74">
        <w:rPr>
          <w:rFonts w:cs="Calibri"/>
          <w:noProof/>
          <w:sz w:val="22"/>
          <w:szCs w:val="24"/>
        </w:rPr>
        <w:t>The maternal microbiota drives early postnat</w:t>
      </w:r>
      <w:r w:rsidR="00907B74">
        <w:rPr>
          <w:rFonts w:cs="Calibri"/>
          <w:noProof/>
          <w:sz w:val="22"/>
          <w:szCs w:val="24"/>
        </w:rPr>
        <w:t xml:space="preserve">al innate immune development.  </w:t>
      </w:r>
      <w:r w:rsidR="00907B74" w:rsidRPr="00907B74">
        <w:rPr>
          <w:rFonts w:cs="Calibri"/>
          <w:i/>
          <w:noProof/>
          <w:sz w:val="22"/>
          <w:szCs w:val="24"/>
        </w:rPr>
        <w:t>Science</w:t>
      </w:r>
      <w:r w:rsidR="00907B74" w:rsidRPr="00907B74">
        <w:rPr>
          <w:rFonts w:cs="Calibri"/>
          <w:noProof/>
          <w:sz w:val="22"/>
          <w:szCs w:val="24"/>
        </w:rPr>
        <w:t>. 2016 Mar 18;351(6279):1296-302</w:t>
      </w:r>
      <w:r w:rsidR="00907B74">
        <w:rPr>
          <w:rFonts w:cs="Calibri"/>
          <w:noProof/>
          <w:sz w:val="22"/>
          <w:szCs w:val="24"/>
        </w:rPr>
        <w:t>. doi: 10.1126/science.aad2571.</w:t>
      </w:r>
      <w:r w:rsidR="00907B74" w:rsidRPr="00907B74">
        <w:rPr>
          <w:rFonts w:cs="Calibri"/>
          <w:noProof/>
          <w:sz w:val="22"/>
          <w:szCs w:val="24"/>
        </w:rPr>
        <w:t xml:space="preserve">PMID: 26989247 </w:t>
      </w:r>
    </w:p>
    <w:p w14:paraId="2729C275" w14:textId="5BBA9B00" w:rsidR="003276C5" w:rsidRPr="003276C5" w:rsidRDefault="003276C5" w:rsidP="00907B74">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 </w:t>
      </w:r>
      <w:r w:rsidRPr="003276C5">
        <w:rPr>
          <w:rFonts w:cs="Calibri"/>
          <w:noProof/>
          <w:sz w:val="22"/>
          <w:szCs w:val="24"/>
        </w:rPr>
        <w:tab/>
        <w:t xml:space="preserve">Clarke G, Grenham S, Scully P, et al. The microbiome-gut-brain axis during early life regulates the hippocampal serotonergic system in a sex-dependent manner. </w:t>
      </w:r>
      <w:r w:rsidRPr="003276C5">
        <w:rPr>
          <w:rFonts w:cs="Calibri"/>
          <w:i/>
          <w:iCs/>
          <w:noProof/>
          <w:sz w:val="22"/>
          <w:szCs w:val="24"/>
        </w:rPr>
        <w:t>Mol Psychiatry</w:t>
      </w:r>
      <w:r w:rsidRPr="003276C5">
        <w:rPr>
          <w:rFonts w:cs="Calibri"/>
          <w:noProof/>
          <w:sz w:val="22"/>
          <w:szCs w:val="24"/>
        </w:rPr>
        <w:t>. 2013;18(6):666-673. doi:10.1038/mp.2012.77 PMID:22688187</w:t>
      </w:r>
    </w:p>
    <w:p w14:paraId="0815DCA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 </w:t>
      </w:r>
      <w:r w:rsidRPr="003276C5">
        <w:rPr>
          <w:rFonts w:cs="Calibri"/>
          <w:noProof/>
          <w:sz w:val="22"/>
          <w:szCs w:val="24"/>
        </w:rPr>
        <w:tab/>
        <w:t xml:space="preserve">Burrage S. Bacteria in the supposedly sterile meconium. In: </w:t>
      </w:r>
      <w:r w:rsidRPr="003276C5">
        <w:rPr>
          <w:rFonts w:cs="Calibri"/>
          <w:i/>
          <w:iCs/>
          <w:noProof/>
          <w:sz w:val="22"/>
          <w:szCs w:val="24"/>
        </w:rPr>
        <w:t>Twenty-Eighth Annual Meeting of the Society of American Bacteriologists, Journal of Bacteriology</w:t>
      </w:r>
      <w:r w:rsidRPr="003276C5">
        <w:rPr>
          <w:rFonts w:cs="Calibri"/>
          <w:noProof/>
          <w:sz w:val="22"/>
          <w:szCs w:val="24"/>
        </w:rPr>
        <w:t>. Vol 13. ; 1926:1-71. doi:10.1128/jb.13.1.1-71.1927</w:t>
      </w:r>
    </w:p>
    <w:p w14:paraId="49BE6D1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 </w:t>
      </w:r>
      <w:r w:rsidRPr="003276C5">
        <w:rPr>
          <w:rFonts w:cs="Calibri"/>
          <w:noProof/>
          <w:sz w:val="22"/>
          <w:szCs w:val="24"/>
        </w:rPr>
        <w:tab/>
        <w:t xml:space="preserve">Hall IC, O’Toole E. Bacterial flora of first specimens of meconium passed by fifty newborn infants. </w:t>
      </w:r>
      <w:r w:rsidRPr="003276C5">
        <w:rPr>
          <w:rFonts w:cs="Calibri"/>
          <w:i/>
          <w:iCs/>
          <w:noProof/>
          <w:sz w:val="22"/>
          <w:szCs w:val="24"/>
        </w:rPr>
        <w:t>Am J Dis Child</w:t>
      </w:r>
      <w:r w:rsidRPr="003276C5">
        <w:rPr>
          <w:rFonts w:cs="Calibri"/>
          <w:noProof/>
          <w:sz w:val="22"/>
          <w:szCs w:val="24"/>
        </w:rPr>
        <w:t>. 1934;47(6):1279-1285. doi:10.1001/archpedi.1934.01960130103007</w:t>
      </w:r>
    </w:p>
    <w:p w14:paraId="296D2D88"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 </w:t>
      </w:r>
      <w:r w:rsidRPr="003276C5">
        <w:rPr>
          <w:rFonts w:cs="Calibri"/>
          <w:noProof/>
          <w:sz w:val="22"/>
          <w:szCs w:val="24"/>
        </w:rPr>
        <w:tab/>
        <w:t xml:space="preserve">Jiménez E, Marín ML, Martín R, et al. Is meconium from healthy newborns actually sterile? </w:t>
      </w:r>
      <w:r w:rsidRPr="003276C5">
        <w:rPr>
          <w:rFonts w:cs="Calibri"/>
          <w:i/>
          <w:iCs/>
          <w:noProof/>
          <w:sz w:val="22"/>
          <w:szCs w:val="24"/>
        </w:rPr>
        <w:t>Res Microbiol</w:t>
      </w:r>
      <w:r w:rsidRPr="003276C5">
        <w:rPr>
          <w:rFonts w:cs="Calibri"/>
          <w:noProof/>
          <w:sz w:val="22"/>
          <w:szCs w:val="24"/>
        </w:rPr>
        <w:t>. 2008;159(3):187-193. doi:10.1016/j.resmic.2007.12.007 PMID:18281199</w:t>
      </w:r>
    </w:p>
    <w:p w14:paraId="5C788A2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 </w:t>
      </w:r>
      <w:r w:rsidRPr="003276C5">
        <w:rPr>
          <w:rFonts w:cs="Calibri"/>
          <w:noProof/>
          <w:sz w:val="22"/>
          <w:szCs w:val="24"/>
        </w:rPr>
        <w:tab/>
        <w:t xml:space="preserve">Satokari R, Grönroos T, Laitinen K, Salminen S, Isolauri E. Bifidobacterium and Lactobacillus DNA in the human placenta. </w:t>
      </w:r>
      <w:r w:rsidRPr="003276C5">
        <w:rPr>
          <w:rFonts w:cs="Calibri"/>
          <w:i/>
          <w:iCs/>
          <w:noProof/>
          <w:sz w:val="22"/>
          <w:szCs w:val="24"/>
        </w:rPr>
        <w:t>Lett Appl Microbiol</w:t>
      </w:r>
      <w:r w:rsidRPr="003276C5">
        <w:rPr>
          <w:rFonts w:cs="Calibri"/>
          <w:noProof/>
          <w:sz w:val="22"/>
          <w:szCs w:val="24"/>
        </w:rPr>
        <w:t>. 2009;48(1):8-12. doi:10.1111/j.1472-765X.2008.02475.x PMID:19018955</w:t>
      </w:r>
    </w:p>
    <w:p w14:paraId="1757F80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 </w:t>
      </w:r>
      <w:r w:rsidRPr="003276C5">
        <w:rPr>
          <w:rFonts w:cs="Calibri"/>
          <w:noProof/>
          <w:sz w:val="22"/>
          <w:szCs w:val="24"/>
        </w:rPr>
        <w:tab/>
        <w:t xml:space="preserve">Fardini Y, Chung P, Dumm R, Joshi N, Han YW. Transmission of diverse oral bacteria to murine placenta: Evidence for the oral microbiome as a potential source of intrauterine infection. </w:t>
      </w:r>
      <w:r w:rsidRPr="003276C5">
        <w:rPr>
          <w:rFonts w:cs="Calibri"/>
          <w:i/>
          <w:iCs/>
          <w:noProof/>
          <w:sz w:val="22"/>
          <w:szCs w:val="24"/>
        </w:rPr>
        <w:t>Infect Immun</w:t>
      </w:r>
      <w:r w:rsidRPr="003276C5">
        <w:rPr>
          <w:rFonts w:cs="Calibri"/>
          <w:noProof/>
          <w:sz w:val="22"/>
          <w:szCs w:val="24"/>
        </w:rPr>
        <w:t>. 2010;78(4):1789-1796. doi:10.1128/IAI.01395-09 PMID:20123706</w:t>
      </w:r>
    </w:p>
    <w:p w14:paraId="24D29E1A"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lastRenderedPageBreak/>
        <w:t xml:space="preserve">15. </w:t>
      </w:r>
      <w:r w:rsidRPr="003276C5">
        <w:rPr>
          <w:rFonts w:cs="Calibri"/>
          <w:noProof/>
          <w:sz w:val="22"/>
          <w:szCs w:val="24"/>
        </w:rPr>
        <w:tab/>
        <w:t xml:space="preserve">DiGiulio D, Romero R, Kusanovic J, et al. Prevalence and diversity of microbes in the amniotic fluid, the fetal inflammatory response, and pregnancy outcome in women with preterm pre-labor rupture of membranes. </w:t>
      </w:r>
      <w:r w:rsidRPr="003276C5">
        <w:rPr>
          <w:rFonts w:cs="Calibri"/>
          <w:i/>
          <w:iCs/>
          <w:noProof/>
          <w:sz w:val="22"/>
          <w:szCs w:val="24"/>
        </w:rPr>
        <w:t>Am J Reprod Immunol</w:t>
      </w:r>
      <w:r w:rsidRPr="003276C5">
        <w:rPr>
          <w:rFonts w:cs="Calibri"/>
          <w:noProof/>
          <w:sz w:val="22"/>
          <w:szCs w:val="24"/>
        </w:rPr>
        <w:t>. 2010;64(1):38-57. doi:10.1111/j.1600-0897.2010.00830.x PMID:20331587</w:t>
      </w:r>
    </w:p>
    <w:p w14:paraId="3F080D7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 </w:t>
      </w:r>
      <w:r w:rsidRPr="003276C5">
        <w:rPr>
          <w:rFonts w:cs="Calibri"/>
          <w:noProof/>
          <w:sz w:val="22"/>
          <w:szCs w:val="24"/>
        </w:rPr>
        <w:tab/>
        <w:t xml:space="preserve">Stout MJ, Conlon B, Landeau M, et al. Identification of intracellular bacteria in the basal plate of the human placenta in term and preterm gestations. </w:t>
      </w:r>
      <w:r w:rsidRPr="003276C5">
        <w:rPr>
          <w:rFonts w:cs="Calibri"/>
          <w:i/>
          <w:iCs/>
          <w:noProof/>
          <w:sz w:val="22"/>
          <w:szCs w:val="24"/>
        </w:rPr>
        <w:t>Am J Obstet Gynecol</w:t>
      </w:r>
      <w:r w:rsidRPr="003276C5">
        <w:rPr>
          <w:rFonts w:cs="Calibri"/>
          <w:noProof/>
          <w:sz w:val="22"/>
          <w:szCs w:val="24"/>
        </w:rPr>
        <w:t>. 2013;208(3):226.e1-226.e7. doi:10.1016/j.ajog.2013.01.018 PMID:23333552</w:t>
      </w:r>
    </w:p>
    <w:p w14:paraId="32F91C5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 </w:t>
      </w:r>
      <w:r w:rsidRPr="003276C5">
        <w:rPr>
          <w:rFonts w:cs="Calibri"/>
          <w:noProof/>
          <w:sz w:val="22"/>
          <w:szCs w:val="24"/>
        </w:rPr>
        <w:tab/>
        <w:t xml:space="preserve">Moles L, Gómez M, Heilig H, et al. Bacterial diversity in meconium of preterm neonates and evolution of their fecal microbiota during the first month of life. </w:t>
      </w:r>
      <w:r w:rsidRPr="003276C5">
        <w:rPr>
          <w:rFonts w:cs="Calibri"/>
          <w:i/>
          <w:iCs/>
          <w:noProof/>
          <w:sz w:val="22"/>
          <w:szCs w:val="24"/>
        </w:rPr>
        <w:t>PLoS One</w:t>
      </w:r>
      <w:r w:rsidRPr="003276C5">
        <w:rPr>
          <w:rFonts w:cs="Calibri"/>
          <w:noProof/>
          <w:sz w:val="22"/>
          <w:szCs w:val="24"/>
        </w:rPr>
        <w:t>. 2013;8(6). doi:10.1371/journal.pone.0066986 PMID:23840569</w:t>
      </w:r>
    </w:p>
    <w:p w14:paraId="19C02EF6" w14:textId="029DFECD"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 </w:t>
      </w:r>
      <w:r w:rsidRPr="003276C5">
        <w:rPr>
          <w:rFonts w:cs="Calibri"/>
          <w:noProof/>
          <w:sz w:val="22"/>
          <w:szCs w:val="24"/>
        </w:rPr>
        <w:tab/>
      </w:r>
    </w:p>
    <w:p w14:paraId="7CD65D8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 </w:t>
      </w:r>
      <w:r w:rsidRPr="003276C5">
        <w:rPr>
          <w:rFonts w:cs="Calibri"/>
          <w:noProof/>
          <w:sz w:val="22"/>
          <w:szCs w:val="24"/>
        </w:rPr>
        <w:tab/>
        <w:t xml:space="preserve">Doyle RM, Alber DG, Jones HE, et al. Term and preterm labour are associated with distinct microbial community structures in placental membranes which are independent of mode of delivery. </w:t>
      </w:r>
      <w:r w:rsidRPr="003276C5">
        <w:rPr>
          <w:rFonts w:cs="Calibri"/>
          <w:i/>
          <w:iCs/>
          <w:noProof/>
          <w:sz w:val="22"/>
          <w:szCs w:val="24"/>
        </w:rPr>
        <w:t>Placenta</w:t>
      </w:r>
      <w:r w:rsidRPr="003276C5">
        <w:rPr>
          <w:rFonts w:cs="Calibri"/>
          <w:noProof/>
          <w:sz w:val="22"/>
          <w:szCs w:val="24"/>
        </w:rPr>
        <w:t>. 2014;35(12):1099-1101. doi:10.1016/j.placenta.2014.10.007 PMID:25458966</w:t>
      </w:r>
    </w:p>
    <w:p w14:paraId="46CF96F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20. </w:t>
      </w:r>
      <w:r w:rsidRPr="003276C5">
        <w:rPr>
          <w:rFonts w:cs="Calibri"/>
          <w:noProof/>
          <w:sz w:val="22"/>
          <w:szCs w:val="24"/>
        </w:rPr>
        <w:tab/>
        <w:t xml:space="preserve">Cao B, Mysorekar IU. Intracellular bacteria in placental basal plate localize to extravillous trophoblasts. </w:t>
      </w:r>
      <w:r w:rsidRPr="003276C5">
        <w:rPr>
          <w:rFonts w:cs="Calibri"/>
          <w:i/>
          <w:iCs/>
          <w:noProof/>
          <w:sz w:val="22"/>
          <w:szCs w:val="24"/>
        </w:rPr>
        <w:t>Placenta</w:t>
      </w:r>
      <w:r w:rsidRPr="003276C5">
        <w:rPr>
          <w:rFonts w:cs="Calibri"/>
          <w:noProof/>
          <w:sz w:val="22"/>
          <w:szCs w:val="24"/>
        </w:rPr>
        <w:t>. 2014;35(2):139-142. doi:10.1016/j.placenta.2013.12.007 PMID:24439469</w:t>
      </w:r>
    </w:p>
    <w:p w14:paraId="24DEF96A"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21. </w:t>
      </w:r>
      <w:r w:rsidRPr="003276C5">
        <w:rPr>
          <w:rFonts w:cs="Calibri"/>
          <w:noProof/>
          <w:sz w:val="22"/>
          <w:szCs w:val="24"/>
        </w:rPr>
        <w:tab/>
        <w:t xml:space="preserve">Zheng J, Xiao X, Zhang Q, Mao L, Yu M, Xu J. The placental microbiome varies in association with low birth weight in full-term neonates. </w:t>
      </w:r>
      <w:r w:rsidRPr="003276C5">
        <w:rPr>
          <w:rFonts w:cs="Calibri"/>
          <w:i/>
          <w:iCs/>
          <w:noProof/>
          <w:sz w:val="22"/>
          <w:szCs w:val="24"/>
        </w:rPr>
        <w:t>Nutrients</w:t>
      </w:r>
      <w:r w:rsidRPr="003276C5">
        <w:rPr>
          <w:rFonts w:cs="Calibri"/>
          <w:noProof/>
          <w:sz w:val="22"/>
          <w:szCs w:val="24"/>
        </w:rPr>
        <w:t>. 2015;7(8):6924-6937. doi:10.3390/nu7085315 PMID:26287241</w:t>
      </w:r>
    </w:p>
    <w:p w14:paraId="19132B2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22. </w:t>
      </w:r>
      <w:r w:rsidRPr="003276C5">
        <w:rPr>
          <w:rFonts w:cs="Calibri"/>
          <w:noProof/>
          <w:sz w:val="22"/>
          <w:szCs w:val="24"/>
        </w:rPr>
        <w:tab/>
        <w:t xml:space="preserve">Snyder ML. The bacterial flora of meconium specimenscollected from sixty-four infants within four hours after delivery. </w:t>
      </w:r>
      <w:r w:rsidRPr="003276C5">
        <w:rPr>
          <w:rFonts w:cs="Calibri"/>
          <w:i/>
          <w:iCs/>
          <w:noProof/>
          <w:sz w:val="22"/>
          <w:szCs w:val="24"/>
        </w:rPr>
        <w:t>J Pediatr</w:t>
      </w:r>
      <w:r w:rsidRPr="003276C5">
        <w:rPr>
          <w:rFonts w:cs="Calibri"/>
          <w:noProof/>
          <w:sz w:val="22"/>
          <w:szCs w:val="24"/>
        </w:rPr>
        <w:t>. 1936;9(5):624-632. doi:10.1016/S0022-3476(36)80069-9</w:t>
      </w:r>
    </w:p>
    <w:p w14:paraId="0F6A5FB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23. </w:t>
      </w:r>
      <w:r w:rsidRPr="003276C5">
        <w:rPr>
          <w:rFonts w:cs="Calibri"/>
          <w:noProof/>
          <w:sz w:val="22"/>
          <w:szCs w:val="24"/>
        </w:rPr>
        <w:tab/>
        <w:t xml:space="preserve">Antony KM, Ma J, Mitchell K, Racusin DA, Versalovic J, Aagaard K. The preterm placental microbiome varies in association with excess maternal gestational weight gain. </w:t>
      </w:r>
      <w:r w:rsidRPr="003276C5">
        <w:rPr>
          <w:rFonts w:cs="Calibri"/>
          <w:i/>
          <w:iCs/>
          <w:noProof/>
          <w:sz w:val="22"/>
          <w:szCs w:val="24"/>
        </w:rPr>
        <w:t>Am J Obs Gynecol</w:t>
      </w:r>
      <w:r w:rsidRPr="003276C5">
        <w:rPr>
          <w:rFonts w:cs="Calibri"/>
          <w:noProof/>
          <w:sz w:val="22"/>
          <w:szCs w:val="24"/>
        </w:rPr>
        <w:t>. 2015;212(5):653.e1-653.16. doi:10.1016/j.ajog.2014.12.041 PMID:25557210</w:t>
      </w:r>
    </w:p>
    <w:p w14:paraId="7EE7ABD3" w14:textId="3EA93D5C"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24. </w:t>
      </w:r>
      <w:r w:rsidRPr="003276C5">
        <w:rPr>
          <w:rFonts w:cs="Calibri"/>
          <w:noProof/>
          <w:sz w:val="22"/>
          <w:szCs w:val="24"/>
        </w:rPr>
        <w:tab/>
      </w:r>
    </w:p>
    <w:p w14:paraId="18B7B98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25. </w:t>
      </w:r>
      <w:r w:rsidRPr="003276C5">
        <w:rPr>
          <w:rFonts w:cs="Calibri"/>
          <w:noProof/>
          <w:sz w:val="22"/>
          <w:szCs w:val="24"/>
        </w:rPr>
        <w:tab/>
        <w:t xml:space="preserve">Prince AL, Ma J, Kannan PS, et al. The placental membrane microbiome is altered among subjects with spontaneous preterm birth with and without chorioamnionitis. </w:t>
      </w:r>
      <w:r w:rsidRPr="003276C5">
        <w:rPr>
          <w:rFonts w:cs="Calibri"/>
          <w:i/>
          <w:iCs/>
          <w:noProof/>
          <w:sz w:val="22"/>
          <w:szCs w:val="24"/>
        </w:rPr>
        <w:t>Am J Obs Gynecol</w:t>
      </w:r>
      <w:r w:rsidRPr="003276C5">
        <w:rPr>
          <w:rFonts w:cs="Calibri"/>
          <w:noProof/>
          <w:sz w:val="22"/>
          <w:szCs w:val="24"/>
        </w:rPr>
        <w:t>. 2016;214(5):627.e1-627.e16. doi:10.1016/j.ajog.2016.01.193 PMID:26965447</w:t>
      </w:r>
    </w:p>
    <w:p w14:paraId="5B5493C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lastRenderedPageBreak/>
        <w:t xml:space="preserve">26. </w:t>
      </w:r>
      <w:r w:rsidRPr="003276C5">
        <w:rPr>
          <w:rFonts w:cs="Calibri"/>
          <w:noProof/>
          <w:sz w:val="22"/>
          <w:szCs w:val="24"/>
        </w:rPr>
        <w:tab/>
        <w:t xml:space="preserve">Bassols J, Serino M, Carreras-Badosa G, et al. Gestational diabetes is associated with changes in placental microbiota and microbiome. </w:t>
      </w:r>
      <w:r w:rsidRPr="003276C5">
        <w:rPr>
          <w:rFonts w:cs="Calibri"/>
          <w:i/>
          <w:iCs/>
          <w:noProof/>
          <w:sz w:val="22"/>
          <w:szCs w:val="24"/>
        </w:rPr>
        <w:t>Pediatr Res</w:t>
      </w:r>
      <w:r w:rsidRPr="003276C5">
        <w:rPr>
          <w:rFonts w:cs="Calibri"/>
          <w:noProof/>
          <w:sz w:val="22"/>
          <w:szCs w:val="24"/>
        </w:rPr>
        <w:t>. 2016;80(6):777-784. doi:10.1038/pr.2016.155 PMID:27490741</w:t>
      </w:r>
    </w:p>
    <w:p w14:paraId="56B72F0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27. </w:t>
      </w:r>
      <w:r w:rsidRPr="003276C5">
        <w:rPr>
          <w:rFonts w:cs="Calibri"/>
          <w:noProof/>
          <w:sz w:val="22"/>
          <w:szCs w:val="24"/>
        </w:rPr>
        <w:tab/>
        <w:t xml:space="preserve">Gomez-Arango LF, Barrett HL, McIntyre HD, Callaway LK, Morrison M, Nitert MD. Contributions of the maternal oral and gut microbiome to placental microbial colonization in overweight and obese pregnant women. </w:t>
      </w:r>
      <w:r w:rsidRPr="003276C5">
        <w:rPr>
          <w:rFonts w:cs="Calibri"/>
          <w:i/>
          <w:iCs/>
          <w:noProof/>
          <w:sz w:val="22"/>
          <w:szCs w:val="24"/>
        </w:rPr>
        <w:t>Sci Rep</w:t>
      </w:r>
      <w:r w:rsidRPr="003276C5">
        <w:rPr>
          <w:rFonts w:cs="Calibri"/>
          <w:noProof/>
          <w:sz w:val="22"/>
          <w:szCs w:val="24"/>
        </w:rPr>
        <w:t>. 2017;7(1):1-10. doi:10.1038/s41598-017-03066-4 PMID:28588199</w:t>
      </w:r>
    </w:p>
    <w:p w14:paraId="4C944702"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28. </w:t>
      </w:r>
      <w:r w:rsidRPr="003276C5">
        <w:rPr>
          <w:rFonts w:cs="Calibri"/>
          <w:noProof/>
          <w:sz w:val="22"/>
          <w:szCs w:val="24"/>
        </w:rPr>
        <w:tab/>
        <w:t xml:space="preserve">Doyle RM, Harris K, Kamiza S, et al. Bacterial communities found in placental tissues are associated with severe chorioamnionitis and adverse birth outcomes. </w:t>
      </w:r>
      <w:r w:rsidRPr="003276C5">
        <w:rPr>
          <w:rFonts w:cs="Calibri"/>
          <w:i/>
          <w:iCs/>
          <w:noProof/>
          <w:sz w:val="22"/>
          <w:szCs w:val="24"/>
        </w:rPr>
        <w:t>PLoS One</w:t>
      </w:r>
      <w:r w:rsidRPr="003276C5">
        <w:rPr>
          <w:rFonts w:cs="Calibri"/>
          <w:noProof/>
          <w:sz w:val="22"/>
          <w:szCs w:val="24"/>
        </w:rPr>
        <w:t>. 2017;12(7):1-23. doi:10.1371/journal.pone.0180167 PMID:28700642</w:t>
      </w:r>
    </w:p>
    <w:p w14:paraId="6F74F04A"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29. </w:t>
      </w:r>
      <w:r w:rsidRPr="003276C5">
        <w:rPr>
          <w:rFonts w:cs="Calibri"/>
          <w:noProof/>
          <w:sz w:val="22"/>
          <w:szCs w:val="24"/>
        </w:rPr>
        <w:tab/>
        <w:t xml:space="preserve">Zheng J, Xiao XH, Zhang Q, et al. Correlation of placental microbiota with fetal macrosomia and clinical characteristics in mothers and newborns. </w:t>
      </w:r>
      <w:r w:rsidRPr="003276C5">
        <w:rPr>
          <w:rFonts w:cs="Calibri"/>
          <w:i/>
          <w:iCs/>
          <w:noProof/>
          <w:sz w:val="22"/>
          <w:szCs w:val="24"/>
        </w:rPr>
        <w:t>Oncotarget</w:t>
      </w:r>
      <w:r w:rsidRPr="003276C5">
        <w:rPr>
          <w:rFonts w:cs="Calibri"/>
          <w:noProof/>
          <w:sz w:val="22"/>
          <w:szCs w:val="24"/>
        </w:rPr>
        <w:t>. 2017;8(47):82314-82325. doi:10.18632/oncotarget.19319 PMID:29137266</w:t>
      </w:r>
    </w:p>
    <w:p w14:paraId="74333B8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0. </w:t>
      </w:r>
      <w:r w:rsidRPr="003276C5">
        <w:rPr>
          <w:rFonts w:cs="Calibri"/>
          <w:noProof/>
          <w:sz w:val="22"/>
          <w:szCs w:val="24"/>
        </w:rPr>
        <w:tab/>
        <w:t xml:space="preserve">Parnell LA, Briggs CM, Cao B, Delannoy-Bruno O, Schrieffer AE, Mysorekar IU. Microbial communities in placentas from term normal pregnancy exhibit spatially variable profiles. </w:t>
      </w:r>
      <w:r w:rsidRPr="003276C5">
        <w:rPr>
          <w:rFonts w:cs="Calibri"/>
          <w:i/>
          <w:iCs/>
          <w:noProof/>
          <w:sz w:val="22"/>
          <w:szCs w:val="24"/>
        </w:rPr>
        <w:t>Sci Rep</w:t>
      </w:r>
      <w:r w:rsidRPr="003276C5">
        <w:rPr>
          <w:rFonts w:cs="Calibri"/>
          <w:noProof/>
          <w:sz w:val="22"/>
          <w:szCs w:val="24"/>
        </w:rPr>
        <w:t>. 2017;7(1):1-11. doi:10.1038/s41598-017-11514-4 PMID:28894161</w:t>
      </w:r>
    </w:p>
    <w:p w14:paraId="6C803CA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1. </w:t>
      </w:r>
      <w:r w:rsidRPr="003276C5">
        <w:rPr>
          <w:rFonts w:cs="Calibri"/>
          <w:noProof/>
          <w:sz w:val="22"/>
          <w:szCs w:val="24"/>
        </w:rPr>
        <w:tab/>
        <w:t xml:space="preserve">Zhu L, Luo F, Hu W, et al. Bacterial communities in the womb during healthy pregnancy. </w:t>
      </w:r>
      <w:r w:rsidRPr="003276C5">
        <w:rPr>
          <w:rFonts w:cs="Calibri"/>
          <w:i/>
          <w:iCs/>
          <w:noProof/>
          <w:sz w:val="22"/>
          <w:szCs w:val="24"/>
        </w:rPr>
        <w:t>Front Microbiol</w:t>
      </w:r>
      <w:r w:rsidRPr="003276C5">
        <w:rPr>
          <w:rFonts w:cs="Calibri"/>
          <w:noProof/>
          <w:sz w:val="22"/>
          <w:szCs w:val="24"/>
        </w:rPr>
        <w:t>. 2018;9(SEP):1-6. doi:10.3389/fmicb.2018.02163 PMID:30237795</w:t>
      </w:r>
    </w:p>
    <w:p w14:paraId="0EA3C7E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2. </w:t>
      </w:r>
      <w:r w:rsidRPr="003276C5">
        <w:rPr>
          <w:rFonts w:cs="Calibri"/>
          <w:noProof/>
          <w:sz w:val="22"/>
          <w:szCs w:val="24"/>
        </w:rPr>
        <w:tab/>
        <w:t xml:space="preserve">Tuominen H, Rautava S, Syrjänen S, Collado MC, Rautava J. HPV infection and bacterial microbiota in the placenta, uterine cervix and oral mucosa. </w:t>
      </w:r>
      <w:r w:rsidRPr="003276C5">
        <w:rPr>
          <w:rFonts w:cs="Calibri"/>
          <w:i/>
          <w:iCs/>
          <w:noProof/>
          <w:sz w:val="22"/>
          <w:szCs w:val="24"/>
        </w:rPr>
        <w:t>Sci Rep</w:t>
      </w:r>
      <w:r w:rsidRPr="003276C5">
        <w:rPr>
          <w:rFonts w:cs="Calibri"/>
          <w:noProof/>
          <w:sz w:val="22"/>
          <w:szCs w:val="24"/>
        </w:rPr>
        <w:t>. 2018;8(1):1-11. doi:10.1038/s41598-018-27980-3 PMID:29955075</w:t>
      </w:r>
    </w:p>
    <w:p w14:paraId="3C39D9A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3. </w:t>
      </w:r>
      <w:r w:rsidRPr="003276C5">
        <w:rPr>
          <w:rFonts w:cs="Calibri"/>
          <w:noProof/>
          <w:sz w:val="22"/>
          <w:szCs w:val="24"/>
        </w:rPr>
        <w:tab/>
        <w:t xml:space="preserve">Kovalovszki L. Isolation of aerobic bacteria from the placenta. </w:t>
      </w:r>
      <w:r w:rsidRPr="003276C5">
        <w:rPr>
          <w:rFonts w:cs="Calibri"/>
          <w:i/>
          <w:iCs/>
          <w:noProof/>
          <w:sz w:val="22"/>
          <w:szCs w:val="24"/>
        </w:rPr>
        <w:t>Acta Paediatr Acad Sci Hung</w:t>
      </w:r>
      <w:r w:rsidRPr="003276C5">
        <w:rPr>
          <w:rFonts w:cs="Calibri"/>
          <w:noProof/>
          <w:sz w:val="22"/>
          <w:szCs w:val="24"/>
        </w:rPr>
        <w:t>. 1982;23(3):357-360.  PMID:6817588</w:t>
      </w:r>
    </w:p>
    <w:p w14:paraId="125F3CCD" w14:textId="68BC6965"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4. </w:t>
      </w:r>
      <w:r w:rsidRPr="003276C5">
        <w:rPr>
          <w:rFonts w:cs="Calibri"/>
          <w:noProof/>
          <w:sz w:val="22"/>
          <w:szCs w:val="24"/>
        </w:rPr>
        <w:tab/>
      </w:r>
    </w:p>
    <w:p w14:paraId="6AAC3E3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5. </w:t>
      </w:r>
      <w:r w:rsidRPr="003276C5">
        <w:rPr>
          <w:rFonts w:cs="Calibri"/>
          <w:noProof/>
          <w:sz w:val="22"/>
          <w:szCs w:val="24"/>
        </w:rPr>
        <w:tab/>
        <w:t xml:space="preserve">Stinson LF, Boyce MC, Payne MS, Keelan JA. The not-so-sterile womb: Evidence that the human fetus is exposed to bacteria prior to birth. </w:t>
      </w:r>
      <w:r w:rsidRPr="003276C5">
        <w:rPr>
          <w:rFonts w:cs="Calibri"/>
          <w:i/>
          <w:iCs/>
          <w:noProof/>
          <w:sz w:val="22"/>
          <w:szCs w:val="24"/>
        </w:rPr>
        <w:t>Front Microbiol</w:t>
      </w:r>
      <w:r w:rsidRPr="003276C5">
        <w:rPr>
          <w:rFonts w:cs="Calibri"/>
          <w:noProof/>
          <w:sz w:val="22"/>
          <w:szCs w:val="24"/>
        </w:rPr>
        <w:t>. 2019;10(JUN):1-15. doi:10.3389/fmicb.2019.01124 PMID:31231319</w:t>
      </w:r>
    </w:p>
    <w:p w14:paraId="6CDCAC1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6. </w:t>
      </w:r>
      <w:r w:rsidRPr="003276C5">
        <w:rPr>
          <w:rFonts w:cs="Calibri"/>
          <w:noProof/>
          <w:sz w:val="22"/>
          <w:szCs w:val="24"/>
        </w:rPr>
        <w:tab/>
        <w:t xml:space="preserve">Yu K, Rodriguez MD, Paul Z, et al. Proof of principle: Physiological transfer of small numbers of bacteria from mother to fetus in late-gestation pregnant sheep. </w:t>
      </w:r>
      <w:r w:rsidRPr="003276C5">
        <w:rPr>
          <w:rFonts w:cs="Calibri"/>
          <w:i/>
          <w:iCs/>
          <w:noProof/>
          <w:sz w:val="22"/>
          <w:szCs w:val="24"/>
        </w:rPr>
        <w:t>PLoS One</w:t>
      </w:r>
      <w:r w:rsidRPr="003276C5">
        <w:rPr>
          <w:rFonts w:cs="Calibri"/>
          <w:noProof/>
          <w:sz w:val="22"/>
          <w:szCs w:val="24"/>
        </w:rPr>
        <w:t xml:space="preserve">. 2019;14(6):4-15. doi:10.1371/journal.pone.0217211 </w:t>
      </w:r>
      <w:r w:rsidRPr="003276C5">
        <w:rPr>
          <w:rFonts w:cs="Calibri"/>
          <w:noProof/>
          <w:sz w:val="22"/>
          <w:szCs w:val="24"/>
        </w:rPr>
        <w:lastRenderedPageBreak/>
        <w:t>PMID:31170184</w:t>
      </w:r>
    </w:p>
    <w:p w14:paraId="68C2A07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7. </w:t>
      </w:r>
      <w:r w:rsidRPr="003276C5">
        <w:rPr>
          <w:rFonts w:cs="Calibri"/>
          <w:noProof/>
          <w:sz w:val="22"/>
          <w:szCs w:val="24"/>
        </w:rPr>
        <w:tab/>
        <w:t xml:space="preserve">Leoni C, Ceci O, Manzari C, et al. Human endometrial microbiota at term of normal pregnancies. </w:t>
      </w:r>
      <w:r w:rsidRPr="003276C5">
        <w:rPr>
          <w:rFonts w:cs="Calibri"/>
          <w:i/>
          <w:iCs/>
          <w:noProof/>
          <w:sz w:val="22"/>
          <w:szCs w:val="24"/>
        </w:rPr>
        <w:t>Genes (Basel)</w:t>
      </w:r>
      <w:r w:rsidRPr="003276C5">
        <w:rPr>
          <w:rFonts w:cs="Calibri"/>
          <w:noProof/>
          <w:sz w:val="22"/>
          <w:szCs w:val="24"/>
        </w:rPr>
        <w:t>. 2019;10(12):1-11. doi:10.3390/genes10120971 PMID:31779234</w:t>
      </w:r>
    </w:p>
    <w:p w14:paraId="0D937C7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8. </w:t>
      </w:r>
      <w:r w:rsidRPr="003276C5">
        <w:rPr>
          <w:rFonts w:cs="Calibri"/>
          <w:noProof/>
          <w:sz w:val="22"/>
          <w:szCs w:val="24"/>
        </w:rPr>
        <w:tab/>
        <w:t xml:space="preserve">Liu CJ, Liang X, Niu ZY, et al. Is the delivery mode a critical factor for the microbial communities in the meconium? </w:t>
      </w:r>
      <w:r w:rsidRPr="003276C5">
        <w:rPr>
          <w:rFonts w:cs="Calibri"/>
          <w:i/>
          <w:iCs/>
          <w:noProof/>
          <w:sz w:val="22"/>
          <w:szCs w:val="24"/>
        </w:rPr>
        <w:t>EBioMedicine</w:t>
      </w:r>
      <w:r w:rsidRPr="003276C5">
        <w:rPr>
          <w:rFonts w:cs="Calibri"/>
          <w:noProof/>
          <w:sz w:val="22"/>
          <w:szCs w:val="24"/>
        </w:rPr>
        <w:t>. 2019;49:354-363. doi:10.1016/j.ebiom.2019.10.045 PMID:31685443</w:t>
      </w:r>
    </w:p>
    <w:p w14:paraId="6E1A4BF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39. </w:t>
      </w:r>
      <w:r w:rsidRPr="003276C5">
        <w:rPr>
          <w:rFonts w:cs="Calibri"/>
          <w:noProof/>
          <w:sz w:val="22"/>
          <w:szCs w:val="24"/>
        </w:rPr>
        <w:tab/>
        <w:t xml:space="preserve">Younge N, Brandon D, Seed PC, et al. Fetal exposure to the maternal microbiota in humans and mice. </w:t>
      </w:r>
      <w:r w:rsidRPr="003276C5">
        <w:rPr>
          <w:rFonts w:cs="Calibri"/>
          <w:i/>
          <w:iCs/>
          <w:noProof/>
          <w:sz w:val="22"/>
          <w:szCs w:val="24"/>
        </w:rPr>
        <w:t>JCI Insight</w:t>
      </w:r>
      <w:r w:rsidRPr="003276C5">
        <w:rPr>
          <w:rFonts w:cs="Calibri"/>
          <w:noProof/>
          <w:sz w:val="22"/>
          <w:szCs w:val="24"/>
        </w:rPr>
        <w:t>. 2019;4(19):e127806. doi:10.1172/jci.insight.127806 PMID:31479427</w:t>
      </w:r>
    </w:p>
    <w:p w14:paraId="01E0930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0. </w:t>
      </w:r>
      <w:r w:rsidRPr="003276C5">
        <w:rPr>
          <w:rFonts w:cs="Calibri"/>
          <w:noProof/>
          <w:sz w:val="22"/>
          <w:szCs w:val="24"/>
        </w:rPr>
        <w:tab/>
        <w:t xml:space="preserve">Tuominen H, Collado MC, Rautava J, Syrjänen S, Rautava S. Composition and maternal origin of the neonatal oral cavity microbiota. </w:t>
      </w:r>
      <w:r w:rsidRPr="003276C5">
        <w:rPr>
          <w:rFonts w:cs="Calibri"/>
          <w:i/>
          <w:iCs/>
          <w:noProof/>
          <w:sz w:val="22"/>
          <w:szCs w:val="24"/>
        </w:rPr>
        <w:t>J Oral Microbiol</w:t>
      </w:r>
      <w:r w:rsidRPr="003276C5">
        <w:rPr>
          <w:rFonts w:cs="Calibri"/>
          <w:noProof/>
          <w:sz w:val="22"/>
          <w:szCs w:val="24"/>
        </w:rPr>
        <w:t>. 2019;11(1). doi:10.1080/20002297.2019.1663084 PMID:31528268</w:t>
      </w:r>
    </w:p>
    <w:p w14:paraId="1F744C3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1. </w:t>
      </w:r>
      <w:r w:rsidRPr="003276C5">
        <w:rPr>
          <w:rFonts w:cs="Calibri"/>
          <w:noProof/>
          <w:sz w:val="22"/>
          <w:szCs w:val="24"/>
        </w:rPr>
        <w:tab/>
        <w:t xml:space="preserve">Zakošek Pipan M, Kajdič L, Kalin A, Plavec T, Zdovc I. Do newborn puppies have their own microbiota at birth? Influence of type of birth on newborn puppy microbiota. </w:t>
      </w:r>
      <w:r w:rsidRPr="003276C5">
        <w:rPr>
          <w:rFonts w:cs="Calibri"/>
          <w:i/>
          <w:iCs/>
          <w:noProof/>
          <w:sz w:val="22"/>
          <w:szCs w:val="24"/>
        </w:rPr>
        <w:t>Theriogenology</w:t>
      </w:r>
      <w:r w:rsidRPr="003276C5">
        <w:rPr>
          <w:rFonts w:cs="Calibri"/>
          <w:noProof/>
          <w:sz w:val="22"/>
          <w:szCs w:val="24"/>
        </w:rPr>
        <w:t>. 2020;152:18-28. doi:10.1016/j.theriogenology.2020.04.014 PMID:32361303</w:t>
      </w:r>
    </w:p>
    <w:p w14:paraId="4B9D361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2. </w:t>
      </w:r>
      <w:r w:rsidRPr="003276C5">
        <w:rPr>
          <w:rFonts w:cs="Calibri"/>
          <w:noProof/>
          <w:sz w:val="22"/>
          <w:szCs w:val="24"/>
        </w:rPr>
        <w:tab/>
        <w:t xml:space="preserve">Hockney R, Waring GJ, Taylor G, et al. Fetal membrane bacterial load is increased in histologically confirmed inflammatory chorioamnionitis: A retrospective cohort study: Fetal membrane bacterial load is increased in HCA. </w:t>
      </w:r>
      <w:r w:rsidRPr="003276C5">
        <w:rPr>
          <w:rFonts w:cs="Calibri"/>
          <w:i/>
          <w:iCs/>
          <w:noProof/>
          <w:sz w:val="22"/>
          <w:szCs w:val="24"/>
        </w:rPr>
        <w:t>Placenta</w:t>
      </w:r>
      <w:r w:rsidRPr="003276C5">
        <w:rPr>
          <w:rFonts w:cs="Calibri"/>
          <w:noProof/>
          <w:sz w:val="22"/>
          <w:szCs w:val="24"/>
        </w:rPr>
        <w:t>. 2020;91(January):43-51. doi:10.1016/j.placenta.2020.01.006 PMID:32174306</w:t>
      </w:r>
    </w:p>
    <w:p w14:paraId="69322710"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3. </w:t>
      </w:r>
      <w:r w:rsidRPr="003276C5">
        <w:rPr>
          <w:rFonts w:cs="Calibri"/>
          <w:noProof/>
          <w:sz w:val="22"/>
          <w:szCs w:val="24"/>
        </w:rPr>
        <w:tab/>
        <w:t xml:space="preserve">Chen X, Li P, Liu M, et al. Gut dysbiosis induces the development of pre-eclampsia through bacterial translocation. </w:t>
      </w:r>
      <w:r w:rsidRPr="003276C5">
        <w:rPr>
          <w:rFonts w:cs="Calibri"/>
          <w:i/>
          <w:iCs/>
          <w:noProof/>
          <w:sz w:val="22"/>
          <w:szCs w:val="24"/>
        </w:rPr>
        <w:t>Gut</w:t>
      </w:r>
      <w:r w:rsidRPr="003276C5">
        <w:rPr>
          <w:rFonts w:cs="Calibri"/>
          <w:noProof/>
          <w:sz w:val="22"/>
          <w:szCs w:val="24"/>
        </w:rPr>
        <w:t>. 2020;69(3):513-522. doi:10.1136/gutjnl-2019-319101 PMID:31900289</w:t>
      </w:r>
    </w:p>
    <w:p w14:paraId="44118EE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4. </w:t>
      </w:r>
      <w:r w:rsidRPr="003276C5">
        <w:rPr>
          <w:rFonts w:cs="Calibri"/>
          <w:noProof/>
          <w:sz w:val="22"/>
          <w:szCs w:val="24"/>
        </w:rPr>
        <w:tab/>
        <w:t xml:space="preserve">Hitti J, Riley D, Krohn MA, et al. Broad-spectrum bacterial ribosomal rna polymerase chain reaction for the detection of amniotic fluid infection among women in preterm labor. </w:t>
      </w:r>
      <w:r w:rsidRPr="003276C5">
        <w:rPr>
          <w:rFonts w:cs="Calibri"/>
          <w:i/>
          <w:iCs/>
          <w:noProof/>
          <w:sz w:val="22"/>
          <w:szCs w:val="24"/>
        </w:rPr>
        <w:t>Infect Dis Obstet Gynecol</w:t>
      </w:r>
      <w:r w:rsidRPr="003276C5">
        <w:rPr>
          <w:rFonts w:cs="Calibri"/>
          <w:noProof/>
          <w:sz w:val="22"/>
          <w:szCs w:val="24"/>
        </w:rPr>
        <w:t>. 1997;4(1):48-49.  PMID:9195088</w:t>
      </w:r>
    </w:p>
    <w:p w14:paraId="70A49BBE" w14:textId="249024CA"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5. </w:t>
      </w:r>
      <w:r w:rsidRPr="003276C5">
        <w:rPr>
          <w:rFonts w:cs="Calibri"/>
          <w:noProof/>
          <w:sz w:val="22"/>
          <w:szCs w:val="24"/>
        </w:rPr>
        <w:tab/>
      </w:r>
    </w:p>
    <w:p w14:paraId="75F7C81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6. </w:t>
      </w:r>
      <w:r w:rsidRPr="003276C5">
        <w:rPr>
          <w:rFonts w:cs="Calibri"/>
          <w:noProof/>
          <w:sz w:val="22"/>
          <w:szCs w:val="24"/>
        </w:rPr>
        <w:tab/>
        <w:t xml:space="preserve">Gardella C, Riley DE, Hitti J, Agnew K, Krieger JN, Eschenbach D. Identification and sequencing of bacterial rDNAs in culture-negative amniotic fluid from women in premature labor. </w:t>
      </w:r>
      <w:r w:rsidRPr="003276C5">
        <w:rPr>
          <w:rFonts w:cs="Calibri"/>
          <w:i/>
          <w:iCs/>
          <w:noProof/>
          <w:sz w:val="22"/>
          <w:szCs w:val="24"/>
        </w:rPr>
        <w:t>Am J Perinatol</w:t>
      </w:r>
      <w:r w:rsidRPr="003276C5">
        <w:rPr>
          <w:rFonts w:cs="Calibri"/>
          <w:noProof/>
          <w:sz w:val="22"/>
          <w:szCs w:val="24"/>
        </w:rPr>
        <w:t>. 2004;21(6):319-323. doi:10.1055/s-2004-831884 PMID:15311367</w:t>
      </w:r>
    </w:p>
    <w:p w14:paraId="3DC36B1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7. </w:t>
      </w:r>
      <w:r w:rsidRPr="003276C5">
        <w:rPr>
          <w:rFonts w:cs="Calibri"/>
          <w:noProof/>
          <w:sz w:val="22"/>
          <w:szCs w:val="24"/>
        </w:rPr>
        <w:tab/>
        <w:t xml:space="preserve">León R, Silva N, Ovalle A, et al. Detection of Porphyromonas gingivalis in the amniotic fluid in pregnant women with a diagnosis of threatened premature labor. </w:t>
      </w:r>
      <w:r w:rsidRPr="003276C5">
        <w:rPr>
          <w:rFonts w:cs="Calibri"/>
          <w:i/>
          <w:iCs/>
          <w:noProof/>
          <w:sz w:val="22"/>
          <w:szCs w:val="24"/>
        </w:rPr>
        <w:t>J Periodontol</w:t>
      </w:r>
      <w:r w:rsidRPr="003276C5">
        <w:rPr>
          <w:rFonts w:cs="Calibri"/>
          <w:noProof/>
          <w:sz w:val="22"/>
          <w:szCs w:val="24"/>
        </w:rPr>
        <w:t xml:space="preserve">. 2007;78(7):1249-1255. </w:t>
      </w:r>
      <w:r w:rsidRPr="003276C5">
        <w:rPr>
          <w:rFonts w:cs="Calibri"/>
          <w:noProof/>
          <w:sz w:val="22"/>
          <w:szCs w:val="24"/>
        </w:rPr>
        <w:lastRenderedPageBreak/>
        <w:t>doi:10.1902/jop.2007.060368 PMID:17608580</w:t>
      </w:r>
    </w:p>
    <w:p w14:paraId="0CEFA09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8. </w:t>
      </w:r>
      <w:r w:rsidRPr="003276C5">
        <w:rPr>
          <w:rFonts w:cs="Calibri"/>
          <w:noProof/>
          <w:sz w:val="22"/>
          <w:szCs w:val="24"/>
        </w:rPr>
        <w:tab/>
        <w:t xml:space="preserve">Pettker CM, Buhimschi IA, Magloire LK, Sfakianaki AK, Hamar BD, Buhimschi CS. Value of placental microbial evaluation in diagnosing intra-amniotic infection. </w:t>
      </w:r>
      <w:r w:rsidRPr="003276C5">
        <w:rPr>
          <w:rFonts w:cs="Calibri"/>
          <w:i/>
          <w:iCs/>
          <w:noProof/>
          <w:sz w:val="22"/>
          <w:szCs w:val="24"/>
        </w:rPr>
        <w:t>Obstet Gynecol</w:t>
      </w:r>
      <w:r w:rsidRPr="003276C5">
        <w:rPr>
          <w:rFonts w:cs="Calibri"/>
          <w:noProof/>
          <w:sz w:val="22"/>
          <w:szCs w:val="24"/>
        </w:rPr>
        <w:t>. 2007;109(3):739-749. doi:10.1097/01.AOG.0000255663.47512.23 PMID:17329528</w:t>
      </w:r>
    </w:p>
    <w:p w14:paraId="5FF01E16"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49. </w:t>
      </w:r>
      <w:r w:rsidRPr="003276C5">
        <w:rPr>
          <w:rFonts w:cs="Calibri"/>
          <w:noProof/>
          <w:sz w:val="22"/>
          <w:szCs w:val="24"/>
        </w:rPr>
        <w:tab/>
        <w:t xml:space="preserve">Onderdonk AB, Delaney ML, DuBois AM, Allred EN, Leviton A. Detection of bacteria in placental tissues obtained from extremely low gestational age neonates. </w:t>
      </w:r>
      <w:r w:rsidRPr="003276C5">
        <w:rPr>
          <w:rFonts w:cs="Calibri"/>
          <w:i/>
          <w:iCs/>
          <w:noProof/>
          <w:sz w:val="22"/>
          <w:szCs w:val="24"/>
        </w:rPr>
        <w:t>Am J Obstet Gynecol</w:t>
      </w:r>
      <w:r w:rsidRPr="003276C5">
        <w:rPr>
          <w:rFonts w:cs="Calibri"/>
          <w:noProof/>
          <w:sz w:val="22"/>
          <w:szCs w:val="24"/>
        </w:rPr>
        <w:t>. 2008;198(1):110.e1-110.e7. doi:10.1016/j.ajog.2007.05.044 PMID:18166321</w:t>
      </w:r>
    </w:p>
    <w:p w14:paraId="19BF2768"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0. </w:t>
      </w:r>
      <w:r w:rsidRPr="003276C5">
        <w:rPr>
          <w:rFonts w:cs="Calibri"/>
          <w:noProof/>
          <w:sz w:val="22"/>
          <w:szCs w:val="24"/>
        </w:rPr>
        <w:tab/>
        <w:t xml:space="preserve">DiGiulio DB, Romero R, Amogan HP, et al. Microbial prevalence, diversity and abundance in amniotic fluid during preterm labor: A molecular and culture-based investigation. </w:t>
      </w:r>
      <w:r w:rsidRPr="003276C5">
        <w:rPr>
          <w:rFonts w:cs="Calibri"/>
          <w:i/>
          <w:iCs/>
          <w:noProof/>
          <w:sz w:val="22"/>
          <w:szCs w:val="24"/>
        </w:rPr>
        <w:t>PLoS One</w:t>
      </w:r>
      <w:r w:rsidRPr="003276C5">
        <w:rPr>
          <w:rFonts w:cs="Calibri"/>
          <w:noProof/>
          <w:sz w:val="22"/>
          <w:szCs w:val="24"/>
        </w:rPr>
        <w:t>. 2008;3(8):1-10. doi:10.1371/journal.pone.0003056 PMID:18725970</w:t>
      </w:r>
    </w:p>
    <w:p w14:paraId="55578C7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1. </w:t>
      </w:r>
      <w:r w:rsidRPr="003276C5">
        <w:rPr>
          <w:rFonts w:cs="Calibri"/>
          <w:noProof/>
          <w:sz w:val="22"/>
          <w:szCs w:val="24"/>
        </w:rPr>
        <w:tab/>
        <w:t xml:space="preserve">Bäckhed F, Roswall J, Peng Y, et al. Dynamics and stabilization of the human gut microbiome during the first year of life. </w:t>
      </w:r>
      <w:r w:rsidRPr="003276C5">
        <w:rPr>
          <w:rFonts w:cs="Calibri"/>
          <w:i/>
          <w:iCs/>
          <w:noProof/>
          <w:sz w:val="22"/>
          <w:szCs w:val="24"/>
        </w:rPr>
        <w:t>Cell Host Microbe</w:t>
      </w:r>
      <w:r w:rsidRPr="003276C5">
        <w:rPr>
          <w:rFonts w:cs="Calibri"/>
          <w:noProof/>
          <w:sz w:val="22"/>
          <w:szCs w:val="24"/>
        </w:rPr>
        <w:t>. 2015;17(5):690-703. doi:10.1016/j.chom.2015.04.004 PMID:25974306</w:t>
      </w:r>
    </w:p>
    <w:p w14:paraId="1AB44FE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2. </w:t>
      </w:r>
      <w:r w:rsidRPr="003276C5">
        <w:rPr>
          <w:rFonts w:cs="Calibri"/>
          <w:noProof/>
          <w:sz w:val="22"/>
          <w:szCs w:val="24"/>
        </w:rPr>
        <w:tab/>
        <w:t xml:space="preserve">Mackie RI, Sghir A, Gaskins HR. Developmental microbial ecology of the neonatal gastrointestinal tract. </w:t>
      </w:r>
      <w:r w:rsidRPr="003276C5">
        <w:rPr>
          <w:rFonts w:cs="Calibri"/>
          <w:i/>
          <w:iCs/>
          <w:noProof/>
          <w:sz w:val="22"/>
          <w:szCs w:val="24"/>
        </w:rPr>
        <w:t>Am J Clin Nutr</w:t>
      </w:r>
      <w:r w:rsidRPr="003276C5">
        <w:rPr>
          <w:rFonts w:cs="Calibri"/>
          <w:noProof/>
          <w:sz w:val="22"/>
          <w:szCs w:val="24"/>
        </w:rPr>
        <w:t>. 1999;69(5). doi:10.1093/ajcn/69.5.1035s PMID:10232646</w:t>
      </w:r>
    </w:p>
    <w:p w14:paraId="12692962"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3. </w:t>
      </w:r>
      <w:r w:rsidRPr="003276C5">
        <w:rPr>
          <w:rFonts w:cs="Calibri"/>
          <w:noProof/>
          <w:sz w:val="22"/>
          <w:szCs w:val="24"/>
        </w:rPr>
        <w:tab/>
        <w:t xml:space="preserve">Chu DM, Meyer KM, Prince AL, Aagaard KM. Impact of maternal nutrition in pregnancy and lactation on offspring gut microbial composition and function. </w:t>
      </w:r>
      <w:r w:rsidRPr="003276C5">
        <w:rPr>
          <w:rFonts w:cs="Calibri"/>
          <w:i/>
          <w:iCs/>
          <w:noProof/>
          <w:sz w:val="22"/>
          <w:szCs w:val="24"/>
        </w:rPr>
        <w:t>Gut Microbes</w:t>
      </w:r>
      <w:r w:rsidRPr="003276C5">
        <w:rPr>
          <w:rFonts w:cs="Calibri"/>
          <w:noProof/>
          <w:sz w:val="22"/>
          <w:szCs w:val="24"/>
        </w:rPr>
        <w:t>. 2016;7(6):459-470. doi:10.1080/19490976.2016.1241357</w:t>
      </w:r>
    </w:p>
    <w:p w14:paraId="6765426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4. </w:t>
      </w:r>
      <w:r w:rsidRPr="003276C5">
        <w:rPr>
          <w:rFonts w:cs="Calibri"/>
          <w:noProof/>
          <w:sz w:val="22"/>
          <w:szCs w:val="24"/>
        </w:rPr>
        <w:tab/>
        <w:t xml:space="preserve">Brooks B, Firek BA, Miller CS, et al. Microbes in the neonatal intensive care unit resemble those found in the gut of premature infants. </w:t>
      </w:r>
      <w:r w:rsidRPr="003276C5">
        <w:rPr>
          <w:rFonts w:cs="Calibri"/>
          <w:i/>
          <w:iCs/>
          <w:noProof/>
          <w:sz w:val="22"/>
          <w:szCs w:val="24"/>
        </w:rPr>
        <w:t>Microbiome</w:t>
      </w:r>
      <w:r w:rsidRPr="003276C5">
        <w:rPr>
          <w:rFonts w:cs="Calibri"/>
          <w:noProof/>
          <w:sz w:val="22"/>
          <w:szCs w:val="24"/>
        </w:rPr>
        <w:t>. 2014;2(1):1-16. doi:10.1186/2049-2618-2-1 PMID:24468033</w:t>
      </w:r>
    </w:p>
    <w:p w14:paraId="32B082C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5. </w:t>
      </w:r>
      <w:r w:rsidRPr="003276C5">
        <w:rPr>
          <w:rFonts w:cs="Calibri"/>
          <w:noProof/>
          <w:sz w:val="22"/>
          <w:szCs w:val="24"/>
        </w:rPr>
        <w:tab/>
        <w:t xml:space="preserve">Lauder AP, Roche AM, Sherrill-Mix S, et al. Comparison of placenta samples with contamination controls does not provide evidence for a distinct placenta microbiota. </w:t>
      </w:r>
      <w:r w:rsidRPr="003276C5">
        <w:rPr>
          <w:rFonts w:cs="Calibri"/>
          <w:i/>
          <w:iCs/>
          <w:noProof/>
          <w:sz w:val="22"/>
          <w:szCs w:val="24"/>
        </w:rPr>
        <w:t>Microbiome</w:t>
      </w:r>
      <w:r w:rsidRPr="003276C5">
        <w:rPr>
          <w:rFonts w:cs="Calibri"/>
          <w:noProof/>
          <w:sz w:val="22"/>
          <w:szCs w:val="24"/>
        </w:rPr>
        <w:t>. 2016;4:1-11. doi:10.1186/s40168-016-0172-3 PMID:27338728</w:t>
      </w:r>
    </w:p>
    <w:p w14:paraId="389578E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6. </w:t>
      </w:r>
      <w:r w:rsidRPr="003276C5">
        <w:rPr>
          <w:rFonts w:cs="Calibri"/>
          <w:noProof/>
          <w:sz w:val="22"/>
          <w:szCs w:val="24"/>
        </w:rPr>
        <w:tab/>
        <w:t xml:space="preserve">Glassing A, Dowd SE, Galandiuk S, Davis B, Chiodini RJ. Inherent bacterial DNA contamination of extraction and sequencing reagents may affect interpretation of microbiota in low bacterial biomass samples. </w:t>
      </w:r>
      <w:r w:rsidRPr="003276C5">
        <w:rPr>
          <w:rFonts w:cs="Calibri"/>
          <w:i/>
          <w:iCs/>
          <w:noProof/>
          <w:sz w:val="22"/>
          <w:szCs w:val="24"/>
        </w:rPr>
        <w:t>Gut Pathog</w:t>
      </w:r>
      <w:r w:rsidRPr="003276C5">
        <w:rPr>
          <w:rFonts w:cs="Calibri"/>
          <w:noProof/>
          <w:sz w:val="22"/>
          <w:szCs w:val="24"/>
        </w:rPr>
        <w:t>. 2016;8(1):1-12. doi:10.1186/s13099-016-0103-7 PMID:27239228</w:t>
      </w:r>
    </w:p>
    <w:p w14:paraId="594B749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7. </w:t>
      </w:r>
      <w:r w:rsidRPr="003276C5">
        <w:rPr>
          <w:rFonts w:cs="Calibri"/>
          <w:noProof/>
          <w:sz w:val="22"/>
          <w:szCs w:val="24"/>
        </w:rPr>
        <w:tab/>
        <w:t xml:space="preserve">Kuperman AA, Zimmerman A, Hamadia S, et al. Deep microbial analysis of multiple placentas shows no evidence for a placental microbiome. </w:t>
      </w:r>
      <w:r w:rsidRPr="003276C5">
        <w:rPr>
          <w:rFonts w:cs="Calibri"/>
          <w:i/>
          <w:iCs/>
          <w:noProof/>
          <w:sz w:val="22"/>
          <w:szCs w:val="24"/>
        </w:rPr>
        <w:t>BJOG An Int J Obstet Gynaecol</w:t>
      </w:r>
      <w:r w:rsidRPr="003276C5">
        <w:rPr>
          <w:rFonts w:cs="Calibri"/>
          <w:noProof/>
          <w:sz w:val="22"/>
          <w:szCs w:val="24"/>
        </w:rPr>
        <w:t xml:space="preserve">. 2020;127(2):159-169. doi:10.1111/1471-0528.15896 </w:t>
      </w:r>
      <w:r w:rsidRPr="003276C5">
        <w:rPr>
          <w:rFonts w:cs="Calibri"/>
          <w:noProof/>
          <w:sz w:val="22"/>
          <w:szCs w:val="24"/>
        </w:rPr>
        <w:lastRenderedPageBreak/>
        <w:t>PMID:31376240</w:t>
      </w:r>
    </w:p>
    <w:p w14:paraId="3EC442FC"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8. </w:t>
      </w:r>
      <w:r w:rsidRPr="003276C5">
        <w:rPr>
          <w:rFonts w:cs="Calibri"/>
          <w:noProof/>
          <w:sz w:val="22"/>
          <w:szCs w:val="24"/>
        </w:rPr>
        <w:tab/>
        <w:t xml:space="preserve">Perez-Muñoz ME, Arrieta MC, Ramer-Tait AE, Walter J. A critical assessment of the “sterile womb” and “in utero colonization” hypotheses: Implications for research on the pioneer infant microbiome. </w:t>
      </w:r>
      <w:r w:rsidRPr="003276C5">
        <w:rPr>
          <w:rFonts w:cs="Calibri"/>
          <w:i/>
          <w:iCs/>
          <w:noProof/>
          <w:sz w:val="22"/>
          <w:szCs w:val="24"/>
        </w:rPr>
        <w:t>Microbiome</w:t>
      </w:r>
      <w:r w:rsidRPr="003276C5">
        <w:rPr>
          <w:rFonts w:cs="Calibri"/>
          <w:noProof/>
          <w:sz w:val="22"/>
          <w:szCs w:val="24"/>
        </w:rPr>
        <w:t>. 2017;5(1):1-19. doi:10.1186/s40168-017-0268-4 PMID:28454555</w:t>
      </w:r>
    </w:p>
    <w:p w14:paraId="0A4A82A2"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59. </w:t>
      </w:r>
      <w:r w:rsidRPr="003276C5">
        <w:rPr>
          <w:rFonts w:cs="Calibri"/>
          <w:noProof/>
          <w:sz w:val="22"/>
          <w:szCs w:val="24"/>
        </w:rPr>
        <w:tab/>
        <w:t xml:space="preserve">Leon LJ, Doyle R, Diez-Benavente E, et al. Enrichment of clinically relevant organisms in spontaneous preterm-delivered placentas and reagent contamination across all clinical groups in a large pregnancy cohort in the United Kingdom. </w:t>
      </w:r>
      <w:r w:rsidRPr="003276C5">
        <w:rPr>
          <w:rFonts w:cs="Calibri"/>
          <w:i/>
          <w:iCs/>
          <w:noProof/>
          <w:sz w:val="22"/>
          <w:szCs w:val="24"/>
        </w:rPr>
        <w:t>Appl Environ Microbiol</w:t>
      </w:r>
      <w:r w:rsidRPr="003276C5">
        <w:rPr>
          <w:rFonts w:cs="Calibri"/>
          <w:noProof/>
          <w:sz w:val="22"/>
          <w:szCs w:val="24"/>
        </w:rPr>
        <w:t>. 2018;84(14):1-13. doi:10.1128/AEM.00483-18 PMID:29776928</w:t>
      </w:r>
    </w:p>
    <w:p w14:paraId="6782467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60. </w:t>
      </w:r>
      <w:r w:rsidRPr="003276C5">
        <w:rPr>
          <w:rFonts w:cs="Calibri"/>
          <w:noProof/>
          <w:sz w:val="22"/>
          <w:szCs w:val="24"/>
        </w:rPr>
        <w:tab/>
        <w:t xml:space="preserve">Leiby JS, McCormick K, Sherrill-Mix S, et al. Lack of detection of a human placenta microbiome in samples from preterm and term deliveries. </w:t>
      </w:r>
      <w:r w:rsidRPr="003276C5">
        <w:rPr>
          <w:rFonts w:cs="Calibri"/>
          <w:i/>
          <w:iCs/>
          <w:noProof/>
          <w:sz w:val="22"/>
          <w:szCs w:val="24"/>
        </w:rPr>
        <w:t>Microbiome</w:t>
      </w:r>
      <w:r w:rsidRPr="003276C5">
        <w:rPr>
          <w:rFonts w:cs="Calibri"/>
          <w:noProof/>
          <w:sz w:val="22"/>
          <w:szCs w:val="24"/>
        </w:rPr>
        <w:t>. 2018;6(1):1-11. doi:10.1186/s40168-018-0575-4 PMID:32376701</w:t>
      </w:r>
    </w:p>
    <w:p w14:paraId="0BD5ECE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61. </w:t>
      </w:r>
      <w:r w:rsidRPr="003276C5">
        <w:rPr>
          <w:rFonts w:cs="Calibri"/>
          <w:noProof/>
          <w:sz w:val="22"/>
          <w:szCs w:val="24"/>
        </w:rPr>
        <w:tab/>
        <w:t xml:space="preserve">Rehbinder EM, Lødrup Carlsen KC, Staff AC, et al. Is amniotic fluid of women with uncomplicated term pregnancies free of bacteria? </w:t>
      </w:r>
      <w:r w:rsidRPr="003276C5">
        <w:rPr>
          <w:rFonts w:cs="Calibri"/>
          <w:i/>
          <w:iCs/>
          <w:noProof/>
          <w:sz w:val="22"/>
          <w:szCs w:val="24"/>
        </w:rPr>
        <w:t>Am J Obstet Gynecol</w:t>
      </w:r>
      <w:r w:rsidRPr="003276C5">
        <w:rPr>
          <w:rFonts w:cs="Calibri"/>
          <w:noProof/>
          <w:sz w:val="22"/>
          <w:szCs w:val="24"/>
        </w:rPr>
        <w:t>. 2018;219(3):289.e1-289.e12. doi:10.1016/j.ajog.2018.05.028 PMID:29852156</w:t>
      </w:r>
    </w:p>
    <w:p w14:paraId="28EDC05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62. </w:t>
      </w:r>
      <w:r w:rsidRPr="003276C5">
        <w:rPr>
          <w:rFonts w:cs="Calibri"/>
          <w:noProof/>
          <w:sz w:val="22"/>
          <w:szCs w:val="24"/>
        </w:rPr>
        <w:tab/>
        <w:t xml:space="preserve">Theis KR, Romero R, Winters AD, et al. Does the human placenta delivered at term have a microbiota? Results of cultivation, quantitative real-time PCR, 16S rRNA gene sequencing, and metagenomics. </w:t>
      </w:r>
      <w:r w:rsidRPr="003276C5">
        <w:rPr>
          <w:rFonts w:cs="Calibri"/>
          <w:i/>
          <w:iCs/>
          <w:noProof/>
          <w:sz w:val="22"/>
          <w:szCs w:val="24"/>
        </w:rPr>
        <w:t>Am J Obstet Gynecol</w:t>
      </w:r>
      <w:r w:rsidRPr="003276C5">
        <w:rPr>
          <w:rFonts w:cs="Calibri"/>
          <w:noProof/>
          <w:sz w:val="22"/>
          <w:szCs w:val="24"/>
        </w:rPr>
        <w:t>. 2019;220(3):267.e1-267.e39. doi:10.1016/j.ajog.2018.10.018 PMID:30832984</w:t>
      </w:r>
    </w:p>
    <w:p w14:paraId="43F9B24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63. </w:t>
      </w:r>
      <w:r w:rsidRPr="003276C5">
        <w:rPr>
          <w:rFonts w:cs="Calibri"/>
          <w:noProof/>
          <w:sz w:val="22"/>
          <w:szCs w:val="24"/>
        </w:rPr>
        <w:tab/>
        <w:t xml:space="preserve">Bushman FD. De-discovery of the placenta microbiome. </w:t>
      </w:r>
      <w:r w:rsidRPr="003276C5">
        <w:rPr>
          <w:rFonts w:cs="Calibri"/>
          <w:i/>
          <w:iCs/>
          <w:noProof/>
          <w:sz w:val="22"/>
          <w:szCs w:val="24"/>
        </w:rPr>
        <w:t>Am J Obstet Gynecol</w:t>
      </w:r>
      <w:r w:rsidRPr="003276C5">
        <w:rPr>
          <w:rFonts w:cs="Calibri"/>
          <w:noProof/>
          <w:sz w:val="22"/>
          <w:szCs w:val="24"/>
        </w:rPr>
        <w:t>. 2019;220(3):213-214. doi:10.1016/j.ajog.2018.11.1093 PMID:30832983</w:t>
      </w:r>
    </w:p>
    <w:p w14:paraId="5D3A6A92" w14:textId="094FAA3C"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64. </w:t>
      </w:r>
      <w:r w:rsidRPr="003276C5">
        <w:rPr>
          <w:rFonts w:cs="Calibri"/>
          <w:noProof/>
          <w:sz w:val="22"/>
          <w:szCs w:val="24"/>
        </w:rPr>
        <w:tab/>
      </w:r>
    </w:p>
    <w:p w14:paraId="25175622"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65. </w:t>
      </w:r>
      <w:r w:rsidRPr="003276C5">
        <w:rPr>
          <w:rFonts w:cs="Calibri"/>
          <w:noProof/>
          <w:sz w:val="22"/>
          <w:szCs w:val="24"/>
        </w:rPr>
        <w:tab/>
        <w:t xml:space="preserve">Theis KR, Romero R, Winters AD, Jobe AH, Gomez-Lopez N. Lack of evidence for microbiota in the placental and fetal tissues of rhesus macaques. </w:t>
      </w:r>
      <w:r w:rsidRPr="003276C5">
        <w:rPr>
          <w:rFonts w:cs="Calibri"/>
          <w:i/>
          <w:iCs/>
          <w:noProof/>
          <w:sz w:val="22"/>
          <w:szCs w:val="24"/>
        </w:rPr>
        <w:t>mSphere</w:t>
      </w:r>
      <w:r w:rsidRPr="003276C5">
        <w:rPr>
          <w:rFonts w:cs="Calibri"/>
          <w:noProof/>
          <w:sz w:val="22"/>
          <w:szCs w:val="24"/>
        </w:rPr>
        <w:t>. 2020;5(3):e00210-20. doi:10.1128/mSphere.00210-20 PMID:32376701</w:t>
      </w:r>
    </w:p>
    <w:p w14:paraId="0B5009D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66. </w:t>
      </w:r>
      <w:r w:rsidRPr="003276C5">
        <w:rPr>
          <w:rFonts w:cs="Calibri"/>
          <w:noProof/>
          <w:sz w:val="22"/>
          <w:szCs w:val="24"/>
        </w:rPr>
        <w:tab/>
        <w:t xml:space="preserve">Fox AC, McConnell KW, Yoseph BP, et al. The endogenous bacteria alter gut epithelial apoptosis and decrease mortality following pseudomonas aeruginosa pneumonia. </w:t>
      </w:r>
      <w:r w:rsidRPr="003276C5">
        <w:rPr>
          <w:rFonts w:cs="Calibri"/>
          <w:i/>
          <w:iCs/>
          <w:noProof/>
          <w:sz w:val="22"/>
          <w:szCs w:val="24"/>
        </w:rPr>
        <w:t>Shock</w:t>
      </w:r>
      <w:r w:rsidRPr="003276C5">
        <w:rPr>
          <w:rFonts w:cs="Calibri"/>
          <w:noProof/>
          <w:sz w:val="22"/>
          <w:szCs w:val="24"/>
        </w:rPr>
        <w:t>. 2012;38(5):508-514. doi:10.1097/SHK.0b013e31826e47e8 PMID:23042193</w:t>
      </w:r>
    </w:p>
    <w:p w14:paraId="1895DBB1" w14:textId="27EDAF80"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67. </w:t>
      </w:r>
      <w:r w:rsidRPr="003276C5">
        <w:rPr>
          <w:rFonts w:cs="Calibri"/>
          <w:noProof/>
          <w:sz w:val="22"/>
          <w:szCs w:val="24"/>
        </w:rPr>
        <w:tab/>
        <w:t>Deshmukh H,</w:t>
      </w:r>
      <w:r w:rsidR="00E72A27">
        <w:rPr>
          <w:rFonts w:cs="Calibri"/>
          <w:noProof/>
          <w:sz w:val="22"/>
          <w:szCs w:val="24"/>
        </w:rPr>
        <w:t xml:space="preserve"> Liu Y, Menkiti O, et al. The microbiota regula</w:t>
      </w:r>
      <w:r w:rsidRPr="003276C5">
        <w:rPr>
          <w:rFonts w:cs="Calibri"/>
          <w:noProof/>
          <w:sz w:val="22"/>
          <w:szCs w:val="24"/>
        </w:rPr>
        <w:t xml:space="preserve">tes neutrophil homeostasis and host resistance to Escherichia coli K1 sepsis in neonatal mice. </w:t>
      </w:r>
      <w:r w:rsidRPr="003276C5">
        <w:rPr>
          <w:rFonts w:cs="Calibri"/>
          <w:i/>
          <w:iCs/>
          <w:noProof/>
          <w:sz w:val="22"/>
          <w:szCs w:val="24"/>
        </w:rPr>
        <w:t>Nat Med</w:t>
      </w:r>
      <w:r w:rsidRPr="003276C5">
        <w:rPr>
          <w:rFonts w:cs="Calibri"/>
          <w:noProof/>
          <w:sz w:val="22"/>
          <w:szCs w:val="24"/>
        </w:rPr>
        <w:t>. 2014;20(5):524-530. doi:10.1038/nm.3542 PMID:24747744</w:t>
      </w:r>
    </w:p>
    <w:p w14:paraId="4819C85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lastRenderedPageBreak/>
        <w:t xml:space="preserve">68. </w:t>
      </w:r>
      <w:r w:rsidRPr="003276C5">
        <w:rPr>
          <w:rFonts w:cs="Calibri"/>
          <w:noProof/>
          <w:sz w:val="22"/>
          <w:szCs w:val="24"/>
        </w:rPr>
        <w:tab/>
        <w:t xml:space="preserve">Antonov AN. Children born during the siege of Leningrad in 1942. </w:t>
      </w:r>
      <w:r w:rsidRPr="003276C5">
        <w:rPr>
          <w:rFonts w:cs="Calibri"/>
          <w:i/>
          <w:iCs/>
          <w:noProof/>
          <w:sz w:val="22"/>
          <w:szCs w:val="24"/>
        </w:rPr>
        <w:t>J Pediatr</w:t>
      </w:r>
      <w:r w:rsidRPr="003276C5">
        <w:rPr>
          <w:rFonts w:cs="Calibri"/>
          <w:noProof/>
          <w:sz w:val="22"/>
          <w:szCs w:val="24"/>
        </w:rPr>
        <w:t>. 1947;30(3):250-259. doi:10.1016/S0022-3476(47)80160-X PMID:20290348</w:t>
      </w:r>
    </w:p>
    <w:p w14:paraId="20270CB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69. </w:t>
      </w:r>
      <w:r w:rsidRPr="003276C5">
        <w:rPr>
          <w:rFonts w:cs="Calibri"/>
          <w:noProof/>
          <w:sz w:val="22"/>
          <w:szCs w:val="24"/>
        </w:rPr>
        <w:tab/>
        <w:t xml:space="preserve">Smith CA. Effects of maternal undernutrition upon thenewborn infant in Holland (1944–1945). </w:t>
      </w:r>
      <w:r w:rsidRPr="003276C5">
        <w:rPr>
          <w:rFonts w:cs="Calibri"/>
          <w:i/>
          <w:iCs/>
          <w:noProof/>
          <w:sz w:val="22"/>
          <w:szCs w:val="24"/>
        </w:rPr>
        <w:t>J Pediatr</w:t>
      </w:r>
      <w:r w:rsidRPr="003276C5">
        <w:rPr>
          <w:rFonts w:cs="Calibri"/>
          <w:noProof/>
          <w:sz w:val="22"/>
          <w:szCs w:val="24"/>
        </w:rPr>
        <w:t>. 1947;30(3):229-243. doi:10.1016/S0022-3476(47)80158-1 PMID:20290346</w:t>
      </w:r>
    </w:p>
    <w:p w14:paraId="1520A0C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0. </w:t>
      </w:r>
      <w:r w:rsidRPr="003276C5">
        <w:rPr>
          <w:rFonts w:cs="Calibri"/>
          <w:noProof/>
          <w:sz w:val="22"/>
          <w:szCs w:val="24"/>
        </w:rPr>
        <w:tab/>
        <w:t xml:space="preserve">Kermack WO, McKendrick AG, McKinlay PL. Death-rates in great britain and sweden: Expression of specific mortality rates as products of two factors, and some consequences thereof. </w:t>
      </w:r>
      <w:r w:rsidRPr="003276C5">
        <w:rPr>
          <w:rFonts w:cs="Calibri"/>
          <w:i/>
          <w:iCs/>
          <w:noProof/>
          <w:sz w:val="22"/>
          <w:szCs w:val="24"/>
        </w:rPr>
        <w:t>J Hyg (Lond)</w:t>
      </w:r>
      <w:r w:rsidRPr="003276C5">
        <w:rPr>
          <w:rFonts w:cs="Calibri"/>
          <w:noProof/>
          <w:sz w:val="22"/>
          <w:szCs w:val="24"/>
        </w:rPr>
        <w:t>. 1934;34(4):433-457. doi:10.1017/S0022172400043230 PMID:20475246</w:t>
      </w:r>
    </w:p>
    <w:p w14:paraId="1FC4BE46"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1. </w:t>
      </w:r>
      <w:r w:rsidRPr="003276C5">
        <w:rPr>
          <w:rFonts w:cs="Calibri"/>
          <w:noProof/>
          <w:sz w:val="22"/>
          <w:szCs w:val="24"/>
        </w:rPr>
        <w:tab/>
        <w:t xml:space="preserve">Barker DJ. Low intelligence. Its relation to length of gestation and rate of foetal growth. </w:t>
      </w:r>
      <w:r w:rsidRPr="003276C5">
        <w:rPr>
          <w:rFonts w:cs="Calibri"/>
          <w:i/>
          <w:iCs/>
          <w:noProof/>
          <w:sz w:val="22"/>
          <w:szCs w:val="24"/>
        </w:rPr>
        <w:t>Br J Prev Soc Med</w:t>
      </w:r>
      <w:r w:rsidRPr="003276C5">
        <w:rPr>
          <w:rFonts w:cs="Calibri"/>
          <w:noProof/>
          <w:sz w:val="22"/>
          <w:szCs w:val="24"/>
        </w:rPr>
        <w:t>. 1966;20(2):58-66. doi:10.1136/jech.20.2.58 PMID:6006380</w:t>
      </w:r>
    </w:p>
    <w:p w14:paraId="59C43DF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2. </w:t>
      </w:r>
      <w:r w:rsidRPr="003276C5">
        <w:rPr>
          <w:rFonts w:cs="Calibri"/>
          <w:noProof/>
          <w:sz w:val="22"/>
          <w:szCs w:val="24"/>
        </w:rPr>
        <w:tab/>
        <w:t xml:space="preserve">McCance RA, Widdowson EM. The determinants of growth and form. </w:t>
      </w:r>
      <w:r w:rsidRPr="003276C5">
        <w:rPr>
          <w:rFonts w:cs="Calibri"/>
          <w:i/>
          <w:iCs/>
          <w:noProof/>
          <w:sz w:val="22"/>
          <w:szCs w:val="24"/>
        </w:rPr>
        <w:t>Proc R Soc London Ser B, Biol Sci</w:t>
      </w:r>
      <w:r w:rsidRPr="003276C5">
        <w:rPr>
          <w:rFonts w:cs="Calibri"/>
          <w:noProof/>
          <w:sz w:val="22"/>
          <w:szCs w:val="24"/>
        </w:rPr>
        <w:t>. 1974;185(1078):1-17. doi:10.1098/rspb.1974.0001 PMID:4149051</w:t>
      </w:r>
    </w:p>
    <w:p w14:paraId="588967CC"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3. </w:t>
      </w:r>
      <w:r w:rsidRPr="003276C5">
        <w:rPr>
          <w:rFonts w:cs="Calibri"/>
          <w:noProof/>
          <w:sz w:val="22"/>
          <w:szCs w:val="24"/>
        </w:rPr>
        <w:tab/>
        <w:t xml:space="preserve">Barker DJP, Osmond C, Golding J, Kuh D, Wadsworth MEJ. Growth in utero, blood pressure in childhood and adult life, and mortality from cardiovascular disease. </w:t>
      </w:r>
      <w:r w:rsidRPr="003276C5">
        <w:rPr>
          <w:rFonts w:cs="Calibri"/>
          <w:i/>
          <w:iCs/>
          <w:noProof/>
          <w:sz w:val="22"/>
          <w:szCs w:val="24"/>
        </w:rPr>
        <w:t>Br Med J</w:t>
      </w:r>
      <w:r w:rsidRPr="003276C5">
        <w:rPr>
          <w:rFonts w:cs="Calibri"/>
          <w:noProof/>
          <w:sz w:val="22"/>
          <w:szCs w:val="24"/>
        </w:rPr>
        <w:t>. 1989;298(6673):564-567. doi:10.1136/bmj.298.6673.564 PMID:2495113</w:t>
      </w:r>
    </w:p>
    <w:p w14:paraId="2A5FD2C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4. </w:t>
      </w:r>
      <w:r w:rsidRPr="003276C5">
        <w:rPr>
          <w:rFonts w:cs="Calibri"/>
          <w:noProof/>
          <w:sz w:val="22"/>
          <w:szCs w:val="24"/>
        </w:rPr>
        <w:tab/>
        <w:t xml:space="preserve">Barker DJP, Osmond C, Winter PD, Margetts B, Simmonds SJ. Weight in infancy and death from ischaemic heart disease. </w:t>
      </w:r>
      <w:r w:rsidRPr="003276C5">
        <w:rPr>
          <w:rFonts w:cs="Calibri"/>
          <w:i/>
          <w:iCs/>
          <w:noProof/>
          <w:sz w:val="22"/>
          <w:szCs w:val="24"/>
        </w:rPr>
        <w:t>Lancet</w:t>
      </w:r>
      <w:r w:rsidRPr="003276C5">
        <w:rPr>
          <w:rFonts w:cs="Calibri"/>
          <w:noProof/>
          <w:sz w:val="22"/>
          <w:szCs w:val="24"/>
        </w:rPr>
        <w:t>. 1989;334(8663):577-580. doi:10.1016/S0140-6736(89)90710-1 PMID:2570282</w:t>
      </w:r>
    </w:p>
    <w:p w14:paraId="3925013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5. </w:t>
      </w:r>
      <w:r w:rsidRPr="003276C5">
        <w:rPr>
          <w:rFonts w:cs="Calibri"/>
          <w:noProof/>
          <w:sz w:val="22"/>
          <w:szCs w:val="24"/>
        </w:rPr>
        <w:tab/>
        <w:t xml:space="preserve">C N Hales, D J Barker, P M Clark, L J Cox, C Fall, C Osmond PDW. Fetal and infant growth and impaired glucose tolerance at age 64. </w:t>
      </w:r>
      <w:r w:rsidRPr="003276C5">
        <w:rPr>
          <w:rFonts w:cs="Calibri"/>
          <w:i/>
          <w:iCs/>
          <w:noProof/>
          <w:sz w:val="22"/>
          <w:szCs w:val="24"/>
        </w:rPr>
        <w:t>BMJ</w:t>
      </w:r>
      <w:r w:rsidRPr="003276C5">
        <w:rPr>
          <w:rFonts w:cs="Calibri"/>
          <w:noProof/>
          <w:sz w:val="22"/>
          <w:szCs w:val="24"/>
        </w:rPr>
        <w:t>. 1991;303:1019-1022. doi:10.1136/bmj.303.6809.1019 PMID:1954451</w:t>
      </w:r>
    </w:p>
    <w:p w14:paraId="5BAB8ECA"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6. </w:t>
      </w:r>
      <w:r w:rsidRPr="003276C5">
        <w:rPr>
          <w:rFonts w:cs="Calibri"/>
          <w:noProof/>
          <w:sz w:val="22"/>
          <w:szCs w:val="24"/>
        </w:rPr>
        <w:tab/>
        <w:t xml:space="preserve">Barker DJP. </w:t>
      </w:r>
      <w:r w:rsidRPr="003276C5">
        <w:rPr>
          <w:rFonts w:cs="Calibri"/>
          <w:i/>
          <w:iCs/>
          <w:noProof/>
          <w:sz w:val="22"/>
          <w:szCs w:val="24"/>
        </w:rPr>
        <w:t>Mother, Babies and Health in Later Life</w:t>
      </w:r>
      <w:r w:rsidRPr="003276C5">
        <w:rPr>
          <w:rFonts w:cs="Calibri"/>
          <w:noProof/>
          <w:sz w:val="22"/>
          <w:szCs w:val="24"/>
        </w:rPr>
        <w:t>. Churchill Livingstone, Edinburgh; 1998.</w:t>
      </w:r>
    </w:p>
    <w:p w14:paraId="5F91BAF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7. </w:t>
      </w:r>
      <w:r w:rsidRPr="003276C5">
        <w:rPr>
          <w:rFonts w:cs="Calibri"/>
          <w:noProof/>
          <w:sz w:val="22"/>
          <w:szCs w:val="24"/>
        </w:rPr>
        <w:tab/>
        <w:t xml:space="preserve">Fleming TP, Watkins AJ, Velazquez MA, et al. Origins of lifetime health around the time of conception: causes and consequences. </w:t>
      </w:r>
      <w:r w:rsidRPr="003276C5">
        <w:rPr>
          <w:rFonts w:cs="Calibri"/>
          <w:i/>
          <w:iCs/>
          <w:noProof/>
          <w:sz w:val="22"/>
          <w:szCs w:val="24"/>
        </w:rPr>
        <w:t>Lancet</w:t>
      </w:r>
      <w:r w:rsidRPr="003276C5">
        <w:rPr>
          <w:rFonts w:cs="Calibri"/>
          <w:noProof/>
          <w:sz w:val="22"/>
          <w:szCs w:val="24"/>
        </w:rPr>
        <w:t>. 2018;391(19132):1842-1852. doi:10.1016/S0140-6736(18)30312-X PMID:29673874</w:t>
      </w:r>
    </w:p>
    <w:p w14:paraId="74BF736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8. </w:t>
      </w:r>
      <w:r w:rsidRPr="003276C5">
        <w:rPr>
          <w:rFonts w:cs="Calibri"/>
          <w:noProof/>
          <w:sz w:val="22"/>
          <w:szCs w:val="24"/>
        </w:rPr>
        <w:tab/>
        <w:t xml:space="preserve">Barker DJP. The origins of the developmental origins theory. </w:t>
      </w:r>
      <w:r w:rsidRPr="003276C5">
        <w:rPr>
          <w:rFonts w:cs="Calibri"/>
          <w:i/>
          <w:iCs/>
          <w:noProof/>
          <w:sz w:val="22"/>
          <w:szCs w:val="24"/>
        </w:rPr>
        <w:t>J Intern Med</w:t>
      </w:r>
      <w:r w:rsidRPr="003276C5">
        <w:rPr>
          <w:rFonts w:cs="Calibri"/>
          <w:noProof/>
          <w:sz w:val="22"/>
          <w:szCs w:val="24"/>
        </w:rPr>
        <w:t>. 2007;261(5):412-417. doi:10.1111/j.1365-2796.2007.01809.x PMID:17444880</w:t>
      </w:r>
    </w:p>
    <w:p w14:paraId="6FBBC53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79. </w:t>
      </w:r>
      <w:r w:rsidRPr="003276C5">
        <w:rPr>
          <w:rFonts w:cs="Calibri"/>
          <w:noProof/>
          <w:sz w:val="22"/>
          <w:szCs w:val="24"/>
        </w:rPr>
        <w:tab/>
        <w:t xml:space="preserve">Aagaard-Tillery K, Spong CY, Thom E, et al. Pharmacogenomics of maternal tobacco use: metabolic gene polymorphisms and risk of adverse pregnancy outcomes. </w:t>
      </w:r>
      <w:r w:rsidRPr="003276C5">
        <w:rPr>
          <w:rFonts w:cs="Calibri"/>
          <w:i/>
          <w:iCs/>
          <w:noProof/>
          <w:sz w:val="22"/>
          <w:szCs w:val="24"/>
        </w:rPr>
        <w:t>Obstet Gynecol</w:t>
      </w:r>
      <w:r w:rsidRPr="003276C5">
        <w:rPr>
          <w:rFonts w:cs="Calibri"/>
          <w:noProof/>
          <w:sz w:val="22"/>
          <w:szCs w:val="24"/>
        </w:rPr>
        <w:t>. 2010;115(3):568-577. doi:10.1097/AOG.0b013e3181d06faf PMID:20177288</w:t>
      </w:r>
    </w:p>
    <w:p w14:paraId="11896D7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lastRenderedPageBreak/>
        <w:t xml:space="preserve">80. </w:t>
      </w:r>
      <w:r w:rsidRPr="003276C5">
        <w:rPr>
          <w:rFonts w:cs="Calibri"/>
          <w:noProof/>
          <w:sz w:val="22"/>
          <w:szCs w:val="24"/>
        </w:rPr>
        <w:tab/>
        <w:t xml:space="preserve">Frias AE, Morgan TK, Evans AE, et al. Maternal high-fat diet disturbs uteroplacental hemodynamics and increases the frequency of stillbirth in a nonhuman primate model of excess nutrition. </w:t>
      </w:r>
      <w:r w:rsidRPr="003276C5">
        <w:rPr>
          <w:rFonts w:cs="Calibri"/>
          <w:i/>
          <w:iCs/>
          <w:noProof/>
          <w:sz w:val="22"/>
          <w:szCs w:val="24"/>
        </w:rPr>
        <w:t>Endocrinology</w:t>
      </w:r>
      <w:r w:rsidRPr="003276C5">
        <w:rPr>
          <w:rFonts w:cs="Calibri"/>
          <w:noProof/>
          <w:sz w:val="22"/>
          <w:szCs w:val="24"/>
        </w:rPr>
        <w:t>. 2011;152(6):2456-2464. doi:10.1210/en.2010-1332 PMID:21447636</w:t>
      </w:r>
    </w:p>
    <w:p w14:paraId="6039B876"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1. </w:t>
      </w:r>
      <w:r w:rsidRPr="003276C5">
        <w:rPr>
          <w:rFonts w:cs="Calibri"/>
          <w:noProof/>
          <w:sz w:val="22"/>
          <w:szCs w:val="24"/>
        </w:rPr>
        <w:tab/>
        <w:t xml:space="preserve">Suter M, Bocock P, Showalter L, et al. Epigenomics: maternal high-fat diet exposure in utero disrupts peripheral circadian gene expression in nonhuman primates. </w:t>
      </w:r>
      <w:r w:rsidRPr="003276C5">
        <w:rPr>
          <w:rFonts w:cs="Calibri"/>
          <w:i/>
          <w:iCs/>
          <w:noProof/>
          <w:sz w:val="22"/>
          <w:szCs w:val="24"/>
        </w:rPr>
        <w:t>FASEB J</w:t>
      </w:r>
      <w:r w:rsidRPr="003276C5">
        <w:rPr>
          <w:rFonts w:cs="Calibri"/>
          <w:noProof/>
          <w:sz w:val="22"/>
          <w:szCs w:val="24"/>
        </w:rPr>
        <w:t>. 2011;25(2):714-726. doi:10.1096/fj.10-172080 PMID:21097519</w:t>
      </w:r>
    </w:p>
    <w:p w14:paraId="21666A3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2. </w:t>
      </w:r>
      <w:r w:rsidRPr="003276C5">
        <w:rPr>
          <w:rFonts w:cs="Calibri"/>
          <w:noProof/>
          <w:sz w:val="22"/>
          <w:szCs w:val="24"/>
        </w:rPr>
        <w:tab/>
        <w:t xml:space="preserve">Sbrana E, Suter MA, Abramovici AR, et al. Maternal tobacco use is associated with increased markers of oxidative stress in the placenta. </w:t>
      </w:r>
      <w:r w:rsidRPr="003276C5">
        <w:rPr>
          <w:rFonts w:cs="Calibri"/>
          <w:i/>
          <w:iCs/>
          <w:noProof/>
          <w:sz w:val="22"/>
          <w:szCs w:val="24"/>
        </w:rPr>
        <w:t>Am J Obs Gynecol</w:t>
      </w:r>
      <w:r w:rsidRPr="003276C5">
        <w:rPr>
          <w:rFonts w:cs="Calibri"/>
          <w:noProof/>
          <w:sz w:val="22"/>
          <w:szCs w:val="24"/>
        </w:rPr>
        <w:t>. 2011;205(3):246.e1–246.e7. doi:10.1016/j.ajog.2011.06.023 PMID:21803321</w:t>
      </w:r>
    </w:p>
    <w:p w14:paraId="7105E100"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3. </w:t>
      </w:r>
      <w:r w:rsidRPr="003276C5">
        <w:rPr>
          <w:rFonts w:cs="Calibri"/>
          <w:noProof/>
          <w:sz w:val="22"/>
          <w:szCs w:val="24"/>
        </w:rPr>
        <w:tab/>
        <w:t xml:space="preserve">Suter M, Ma J, Harris A, et al. Maternal tobacco use modestly alters correlated epigenome-wide placental DNA methylation and gene expression. </w:t>
      </w:r>
      <w:r w:rsidRPr="003276C5">
        <w:rPr>
          <w:rFonts w:cs="Calibri"/>
          <w:i/>
          <w:iCs/>
          <w:noProof/>
          <w:sz w:val="22"/>
          <w:szCs w:val="24"/>
        </w:rPr>
        <w:t>Epigenetics</w:t>
      </w:r>
      <w:r w:rsidRPr="003276C5">
        <w:rPr>
          <w:rFonts w:cs="Calibri"/>
          <w:noProof/>
          <w:sz w:val="22"/>
          <w:szCs w:val="24"/>
        </w:rPr>
        <w:t>. 2011;6(11):1284-1294. doi:10.4161/epi.6.11.17819 PMID:21937876</w:t>
      </w:r>
    </w:p>
    <w:p w14:paraId="0995A41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4. </w:t>
      </w:r>
      <w:r w:rsidRPr="003276C5">
        <w:rPr>
          <w:rFonts w:cs="Calibri"/>
          <w:noProof/>
          <w:sz w:val="22"/>
          <w:szCs w:val="24"/>
        </w:rPr>
        <w:tab/>
        <w:t xml:space="preserve">Suter MA, Chen A, Burdine MS, et al. A maternal high-fat diet modulates fetal SIRT1 histone and protein deacetylase activity in nonhuman primates. </w:t>
      </w:r>
      <w:r w:rsidRPr="003276C5">
        <w:rPr>
          <w:rFonts w:cs="Calibri"/>
          <w:i/>
          <w:iCs/>
          <w:noProof/>
          <w:sz w:val="22"/>
          <w:szCs w:val="24"/>
        </w:rPr>
        <w:t>FASEB J</w:t>
      </w:r>
      <w:r w:rsidRPr="003276C5">
        <w:rPr>
          <w:rFonts w:cs="Calibri"/>
          <w:noProof/>
          <w:sz w:val="22"/>
          <w:szCs w:val="24"/>
        </w:rPr>
        <w:t>. 2012;26(12):5106-5114. doi:10.1096/fj.12-212878 PMID:22982377</w:t>
      </w:r>
    </w:p>
    <w:p w14:paraId="4CC550E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5. </w:t>
      </w:r>
      <w:r w:rsidRPr="003276C5">
        <w:rPr>
          <w:rFonts w:cs="Calibri"/>
          <w:noProof/>
          <w:sz w:val="22"/>
          <w:szCs w:val="24"/>
        </w:rPr>
        <w:tab/>
        <w:t xml:space="preserve">Suter MA, Sangi-Haghpeykar H, Showalter L, et al. Maternal high-fat diet modulates the fetal thyroid axis and thyroid gene expression in a nonhuman primate model. </w:t>
      </w:r>
      <w:r w:rsidRPr="003276C5">
        <w:rPr>
          <w:rFonts w:cs="Calibri"/>
          <w:i/>
          <w:iCs/>
          <w:noProof/>
          <w:sz w:val="22"/>
          <w:szCs w:val="24"/>
        </w:rPr>
        <w:t>Mol Endocrinol</w:t>
      </w:r>
      <w:r w:rsidRPr="003276C5">
        <w:rPr>
          <w:rFonts w:cs="Calibri"/>
          <w:noProof/>
          <w:sz w:val="22"/>
          <w:szCs w:val="24"/>
        </w:rPr>
        <w:t>. 2012;26(12):2071-2080. doi:10.1210/me.2012-1214 PMID:23015752</w:t>
      </w:r>
    </w:p>
    <w:p w14:paraId="48BCED5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6. </w:t>
      </w:r>
      <w:r w:rsidRPr="003276C5">
        <w:rPr>
          <w:rFonts w:cs="Calibri"/>
          <w:noProof/>
          <w:sz w:val="22"/>
          <w:szCs w:val="24"/>
        </w:rPr>
        <w:tab/>
        <w:t xml:space="preserve">Roberts VJ, Rasanen JP, Novy MJ, et al. Restriction of placental vasculature in a non-human primate: a unique model to study placental plasticity. </w:t>
      </w:r>
      <w:r w:rsidRPr="003276C5">
        <w:rPr>
          <w:rFonts w:cs="Calibri"/>
          <w:i/>
          <w:iCs/>
          <w:noProof/>
          <w:sz w:val="22"/>
          <w:szCs w:val="24"/>
        </w:rPr>
        <w:t>Placenta</w:t>
      </w:r>
      <w:r w:rsidRPr="003276C5">
        <w:rPr>
          <w:rFonts w:cs="Calibri"/>
          <w:noProof/>
          <w:sz w:val="22"/>
          <w:szCs w:val="24"/>
        </w:rPr>
        <w:t>. 2012;33(1):73-76. doi:10.1016/j.placenta.2011.10.003 PMID:22030304</w:t>
      </w:r>
    </w:p>
    <w:p w14:paraId="12E999B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7. </w:t>
      </w:r>
      <w:r w:rsidRPr="003276C5">
        <w:rPr>
          <w:rFonts w:cs="Calibri"/>
          <w:noProof/>
          <w:sz w:val="22"/>
          <w:szCs w:val="24"/>
        </w:rPr>
        <w:tab/>
        <w:t xml:space="preserve">Behl M, Rao D, Aagaard K, et al. Evaluation of the association between maternal smoking, childhood obesity, and metabolic disorders: A national toxicology program workshop review. </w:t>
      </w:r>
      <w:r w:rsidRPr="003276C5">
        <w:rPr>
          <w:rFonts w:cs="Calibri"/>
          <w:i/>
          <w:iCs/>
          <w:noProof/>
          <w:sz w:val="22"/>
          <w:szCs w:val="24"/>
        </w:rPr>
        <w:t>Environ Health Perspect</w:t>
      </w:r>
      <w:r w:rsidRPr="003276C5">
        <w:rPr>
          <w:rFonts w:cs="Calibri"/>
          <w:noProof/>
          <w:sz w:val="22"/>
          <w:szCs w:val="24"/>
        </w:rPr>
        <w:t>. 2013;121(2):170-180. doi:10.1289/ehp.1205404 PMID:23232494</w:t>
      </w:r>
    </w:p>
    <w:p w14:paraId="26B9DD8A"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8. </w:t>
      </w:r>
      <w:r w:rsidRPr="003276C5">
        <w:rPr>
          <w:rFonts w:cs="Calibri"/>
          <w:noProof/>
          <w:sz w:val="22"/>
          <w:szCs w:val="24"/>
        </w:rPr>
        <w:tab/>
        <w:t xml:space="preserve">Suter M, Takahashi D, Grove K, Aagaard K. Postweaning exposure to a high-fat diet is associated with alterations to the hepatic histone code in Japanese macaques. </w:t>
      </w:r>
      <w:r w:rsidRPr="003276C5">
        <w:rPr>
          <w:rFonts w:cs="Calibri"/>
          <w:i/>
          <w:iCs/>
          <w:noProof/>
          <w:sz w:val="22"/>
          <w:szCs w:val="24"/>
        </w:rPr>
        <w:t>Pediatr Res</w:t>
      </w:r>
      <w:r w:rsidRPr="003276C5">
        <w:rPr>
          <w:rFonts w:cs="Calibri"/>
          <w:noProof/>
          <w:sz w:val="22"/>
          <w:szCs w:val="24"/>
        </w:rPr>
        <w:t xml:space="preserve">. 2013;74(3):252-258. doi:10.1038/pr.2013.106 </w:t>
      </w:r>
      <w:r w:rsidRPr="003276C5">
        <w:rPr>
          <w:rFonts w:cs="Calibri"/>
          <w:noProof/>
          <w:sz w:val="22"/>
          <w:szCs w:val="24"/>
        </w:rPr>
        <w:lastRenderedPageBreak/>
        <w:t>PMID:23788059</w:t>
      </w:r>
    </w:p>
    <w:p w14:paraId="4374C07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89. </w:t>
      </w:r>
      <w:r w:rsidRPr="003276C5">
        <w:rPr>
          <w:rFonts w:cs="Calibri"/>
          <w:noProof/>
          <w:sz w:val="22"/>
          <w:szCs w:val="24"/>
        </w:rPr>
        <w:tab/>
        <w:t xml:space="preserve">Aagaard-tillery KM, Grove K, Bishop J, et al. Developmental origins of disease and determinants of chromatin structure: maternal diet modifies the primate fetal epigenome. </w:t>
      </w:r>
      <w:r w:rsidRPr="003276C5">
        <w:rPr>
          <w:rFonts w:cs="Calibri"/>
          <w:i/>
          <w:iCs/>
          <w:noProof/>
          <w:sz w:val="22"/>
          <w:szCs w:val="24"/>
        </w:rPr>
        <w:t>J Mol Endocrinol</w:t>
      </w:r>
      <w:r w:rsidRPr="003276C5">
        <w:rPr>
          <w:rFonts w:cs="Calibri"/>
          <w:noProof/>
          <w:sz w:val="22"/>
          <w:szCs w:val="24"/>
        </w:rPr>
        <w:t>. 2008;41(2):91-102. doi:10.1677/JME-08-0025 PMID:18515302</w:t>
      </w:r>
    </w:p>
    <w:p w14:paraId="71094E9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0. </w:t>
      </w:r>
      <w:r w:rsidRPr="003276C5">
        <w:rPr>
          <w:rFonts w:cs="Calibri"/>
          <w:noProof/>
          <w:sz w:val="22"/>
          <w:szCs w:val="24"/>
        </w:rPr>
        <w:tab/>
        <w:t xml:space="preserve">O’Neil D, Mendez-Figueroa H, Mistretta T-A, Su C, Lane RH, Aagaard KM. Dysregulation of Npas2 leads to altered metabolic pathways in a murine knockout model. </w:t>
      </w:r>
      <w:r w:rsidRPr="003276C5">
        <w:rPr>
          <w:rFonts w:cs="Calibri"/>
          <w:i/>
          <w:iCs/>
          <w:noProof/>
          <w:sz w:val="22"/>
          <w:szCs w:val="24"/>
        </w:rPr>
        <w:t>Mol Genet Metab</w:t>
      </w:r>
      <w:r w:rsidRPr="003276C5">
        <w:rPr>
          <w:rFonts w:cs="Calibri"/>
          <w:noProof/>
          <w:sz w:val="22"/>
          <w:szCs w:val="24"/>
        </w:rPr>
        <w:t>. 2013;110(3):1-21. doi:10.1016/j.ymgme.2013.08.015. PMID:24067359</w:t>
      </w:r>
    </w:p>
    <w:p w14:paraId="0D18756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1. </w:t>
      </w:r>
      <w:r w:rsidRPr="003276C5">
        <w:rPr>
          <w:rFonts w:cs="Calibri"/>
          <w:noProof/>
          <w:sz w:val="22"/>
          <w:szCs w:val="24"/>
        </w:rPr>
        <w:tab/>
        <w:t xml:space="preserve">Suter MA, Anders AM, Aagaard KM. Maternal smoking as a model for environmental epigenetic changes affecting birthweight and fetal programming. </w:t>
      </w:r>
      <w:r w:rsidRPr="003276C5">
        <w:rPr>
          <w:rFonts w:cs="Calibri"/>
          <w:i/>
          <w:iCs/>
          <w:noProof/>
          <w:sz w:val="22"/>
          <w:szCs w:val="24"/>
        </w:rPr>
        <w:t>Mol Hum Reprod</w:t>
      </w:r>
      <w:r w:rsidRPr="003276C5">
        <w:rPr>
          <w:rFonts w:cs="Calibri"/>
          <w:noProof/>
          <w:sz w:val="22"/>
          <w:szCs w:val="24"/>
        </w:rPr>
        <w:t>. 2013;19(1):1-6. doi:10.1093/molehr/gas050 PMID:23139402</w:t>
      </w:r>
    </w:p>
    <w:p w14:paraId="7E5DEBED" w14:textId="116B752B" w:rsidR="003276C5" w:rsidRPr="003276C5" w:rsidRDefault="003276C5" w:rsidP="00907B74">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2. </w:t>
      </w:r>
      <w:r w:rsidRPr="003276C5">
        <w:rPr>
          <w:rFonts w:cs="Calibri"/>
          <w:noProof/>
          <w:sz w:val="22"/>
          <w:szCs w:val="24"/>
        </w:rPr>
        <w:tab/>
      </w:r>
      <w:r w:rsidR="00907B74" w:rsidRPr="00907B74">
        <w:rPr>
          <w:rFonts w:cs="Calibri"/>
          <w:noProof/>
          <w:sz w:val="22"/>
          <w:szCs w:val="24"/>
        </w:rPr>
        <w:t>Marmoset Genome Sequ</w:t>
      </w:r>
      <w:r w:rsidR="00907B74">
        <w:rPr>
          <w:rFonts w:cs="Calibri"/>
          <w:noProof/>
          <w:sz w:val="22"/>
          <w:szCs w:val="24"/>
        </w:rPr>
        <w:t>encing and Analysis Consortium.</w:t>
      </w:r>
      <w:r w:rsidR="001927C8">
        <w:rPr>
          <w:rFonts w:cs="Calibri"/>
          <w:noProof/>
          <w:sz w:val="22"/>
          <w:szCs w:val="24"/>
        </w:rPr>
        <w:t>The common marmoset genome provides insight into primate biology and evoluation.</w:t>
      </w:r>
      <w:r w:rsidR="00907B74">
        <w:rPr>
          <w:rFonts w:cs="Calibri"/>
          <w:noProof/>
          <w:sz w:val="22"/>
          <w:szCs w:val="24"/>
        </w:rPr>
        <w:t xml:space="preserve"> </w:t>
      </w:r>
      <w:r w:rsidR="00907B74" w:rsidRPr="001927C8">
        <w:rPr>
          <w:rFonts w:cs="Calibri"/>
          <w:i/>
          <w:noProof/>
          <w:sz w:val="22"/>
          <w:szCs w:val="24"/>
        </w:rPr>
        <w:t>Nat Genet</w:t>
      </w:r>
      <w:r w:rsidR="00907B74" w:rsidRPr="00907B74">
        <w:rPr>
          <w:rFonts w:cs="Calibri"/>
          <w:noProof/>
          <w:sz w:val="22"/>
          <w:szCs w:val="24"/>
        </w:rPr>
        <w:t>. 2014 Aug;46(8):850-7. doi: 10.</w:t>
      </w:r>
      <w:r w:rsidR="00907B74">
        <w:rPr>
          <w:rFonts w:cs="Calibri"/>
          <w:noProof/>
          <w:sz w:val="22"/>
          <w:szCs w:val="24"/>
        </w:rPr>
        <w:t xml:space="preserve">1038/ng.3042. Epub 2014 Jul 20. </w:t>
      </w:r>
      <w:r w:rsidR="00907B74" w:rsidRPr="00907B74">
        <w:rPr>
          <w:rFonts w:cs="Calibri"/>
          <w:noProof/>
          <w:sz w:val="22"/>
          <w:szCs w:val="24"/>
        </w:rPr>
        <w:t>PMID: 25038751</w:t>
      </w:r>
    </w:p>
    <w:p w14:paraId="7430E3AC"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3. </w:t>
      </w:r>
      <w:r w:rsidRPr="003276C5">
        <w:rPr>
          <w:rFonts w:cs="Calibri"/>
          <w:noProof/>
          <w:sz w:val="22"/>
          <w:szCs w:val="24"/>
        </w:rPr>
        <w:tab/>
        <w:t xml:space="preserve">Cuevas Guaman M, Sbrana E, Shope C, et al. Administration of antenatal glucocorticoids and postnatal surfactant ameliorates respiratory distress syndrome-associated neonatal lethality in </w:t>
      </w:r>
      <w:r w:rsidRPr="001927C8">
        <w:rPr>
          <w:rFonts w:cs="Calibri"/>
          <w:i/>
          <w:noProof/>
          <w:sz w:val="22"/>
          <w:szCs w:val="24"/>
        </w:rPr>
        <w:t>ERK3</w:t>
      </w:r>
      <w:r w:rsidRPr="003276C5">
        <w:rPr>
          <w:rFonts w:cs="Calibri"/>
          <w:noProof/>
          <w:sz w:val="22"/>
          <w:szCs w:val="24"/>
        </w:rPr>
        <w:t xml:space="preserve">−/− pups. </w:t>
      </w:r>
      <w:r w:rsidRPr="003276C5">
        <w:rPr>
          <w:rFonts w:cs="Calibri"/>
          <w:i/>
          <w:iCs/>
          <w:noProof/>
          <w:sz w:val="22"/>
          <w:szCs w:val="24"/>
        </w:rPr>
        <w:t>Pediatr Res</w:t>
      </w:r>
      <w:r w:rsidRPr="003276C5">
        <w:rPr>
          <w:rFonts w:cs="Calibri"/>
          <w:noProof/>
          <w:sz w:val="22"/>
          <w:szCs w:val="24"/>
        </w:rPr>
        <w:t>. 2014;76(1):24-32. doi:10.1038/pr.2014.54. PMID:24732107</w:t>
      </w:r>
    </w:p>
    <w:p w14:paraId="129B3200"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4. </w:t>
      </w:r>
      <w:r w:rsidRPr="003276C5">
        <w:rPr>
          <w:rFonts w:cs="Calibri"/>
          <w:noProof/>
          <w:sz w:val="22"/>
          <w:szCs w:val="24"/>
        </w:rPr>
        <w:tab/>
        <w:t xml:space="preserve">Harris RA, Tardif SD, Vinar T, et al. Evolutionary genetics and implications of small size and twinning in callitrichine primates. </w:t>
      </w:r>
      <w:r w:rsidRPr="003276C5">
        <w:rPr>
          <w:rFonts w:cs="Calibri"/>
          <w:i/>
          <w:iCs/>
          <w:noProof/>
          <w:sz w:val="22"/>
          <w:szCs w:val="24"/>
        </w:rPr>
        <w:t>Proc Natl Acad Sci U S A</w:t>
      </w:r>
      <w:r w:rsidRPr="003276C5">
        <w:rPr>
          <w:rFonts w:cs="Calibri"/>
          <w:noProof/>
          <w:sz w:val="22"/>
          <w:szCs w:val="24"/>
        </w:rPr>
        <w:t>. 2014;111(4):1467-1472. doi:10.1073/pnas.1316037111 PMID:24379383</w:t>
      </w:r>
    </w:p>
    <w:p w14:paraId="66D9EED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5. </w:t>
      </w:r>
      <w:r w:rsidRPr="003276C5">
        <w:rPr>
          <w:rFonts w:cs="Calibri"/>
          <w:noProof/>
          <w:sz w:val="22"/>
          <w:szCs w:val="24"/>
        </w:rPr>
        <w:tab/>
        <w:t xml:space="preserve">Suter MA, Ma J, Vuguin PM, et al. In utero exposure to a maternal high-fat diet alters the epigenetic histone code in a murine model. </w:t>
      </w:r>
      <w:r w:rsidRPr="003276C5">
        <w:rPr>
          <w:rFonts w:cs="Calibri"/>
          <w:i/>
          <w:iCs/>
          <w:noProof/>
          <w:sz w:val="22"/>
          <w:szCs w:val="24"/>
        </w:rPr>
        <w:t>Am J Obstet Gynecol</w:t>
      </w:r>
      <w:r w:rsidRPr="003276C5">
        <w:rPr>
          <w:rFonts w:cs="Calibri"/>
          <w:noProof/>
          <w:sz w:val="22"/>
          <w:szCs w:val="24"/>
        </w:rPr>
        <w:t>. 2014;210(5):463.e1-463.e11. doi:10.1016/j.ajog.2014.01.045 PMID:24793723</w:t>
      </w:r>
    </w:p>
    <w:p w14:paraId="51AD44F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6. </w:t>
      </w:r>
      <w:r w:rsidRPr="003276C5">
        <w:rPr>
          <w:rFonts w:cs="Calibri"/>
          <w:noProof/>
          <w:sz w:val="22"/>
          <w:szCs w:val="24"/>
        </w:rPr>
        <w:tab/>
        <w:t xml:space="preserve">Chadderdon SM, Belcik JT, Bader L, et al. Pro-inflammatory endothelial activation detected by molecular imaging in obese non-human primates coincides with the onset of insulin resistance and progressively increases with duration of insulin resistance. </w:t>
      </w:r>
      <w:r w:rsidRPr="003276C5">
        <w:rPr>
          <w:rFonts w:cs="Calibri"/>
          <w:i/>
          <w:iCs/>
          <w:noProof/>
          <w:sz w:val="22"/>
          <w:szCs w:val="24"/>
        </w:rPr>
        <w:t>Circulation</w:t>
      </w:r>
      <w:r w:rsidRPr="003276C5">
        <w:rPr>
          <w:rFonts w:cs="Calibri"/>
          <w:noProof/>
          <w:sz w:val="22"/>
          <w:szCs w:val="24"/>
        </w:rPr>
        <w:t>. 2014;129(4):471-478. doi:10.1161/CIRCULATIONAHA.113.003645 PMID:24163066</w:t>
      </w:r>
    </w:p>
    <w:p w14:paraId="7F3C7A4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lastRenderedPageBreak/>
        <w:t xml:space="preserve">97. </w:t>
      </w:r>
      <w:r w:rsidRPr="003276C5">
        <w:rPr>
          <w:rFonts w:cs="Calibri"/>
          <w:noProof/>
          <w:sz w:val="22"/>
          <w:szCs w:val="24"/>
        </w:rPr>
        <w:tab/>
        <w:t xml:space="preserve">Thorn SR, Baquero KC, Newsom SA, et al. Early life exposure to maternal insulin resistance has persistent effects on hepatic NAFLD in juvenile nonhuman primates. </w:t>
      </w:r>
      <w:r w:rsidRPr="003276C5">
        <w:rPr>
          <w:rFonts w:cs="Calibri"/>
          <w:i/>
          <w:iCs/>
          <w:noProof/>
          <w:sz w:val="22"/>
          <w:szCs w:val="24"/>
        </w:rPr>
        <w:t>Diabetes</w:t>
      </w:r>
      <w:r w:rsidRPr="003276C5">
        <w:rPr>
          <w:rFonts w:cs="Calibri"/>
          <w:noProof/>
          <w:sz w:val="22"/>
          <w:szCs w:val="24"/>
        </w:rPr>
        <w:t>. 2014;63(8):2702-2713. doi:10.2337/db14-0276 PMID:24705404</w:t>
      </w:r>
    </w:p>
    <w:p w14:paraId="4E2C8E06"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8. </w:t>
      </w:r>
      <w:r w:rsidRPr="003276C5">
        <w:rPr>
          <w:rFonts w:cs="Calibri"/>
          <w:noProof/>
          <w:sz w:val="22"/>
          <w:szCs w:val="24"/>
        </w:rPr>
        <w:tab/>
        <w:t xml:space="preserve">Roberts VHJ, Pound LD, Thorn SR, et al. Beneficial and cautionary outcomes of resveratrol supplementation in pregnant nonhuman primates. </w:t>
      </w:r>
      <w:r w:rsidRPr="003276C5">
        <w:rPr>
          <w:rFonts w:cs="Calibri"/>
          <w:i/>
          <w:iCs/>
          <w:noProof/>
          <w:sz w:val="22"/>
          <w:szCs w:val="24"/>
        </w:rPr>
        <w:t>FASEB J</w:t>
      </w:r>
      <w:r w:rsidRPr="003276C5">
        <w:rPr>
          <w:rFonts w:cs="Calibri"/>
          <w:noProof/>
          <w:sz w:val="22"/>
          <w:szCs w:val="24"/>
        </w:rPr>
        <w:t>. 2014;28(6):2466-2477. doi:10.1096/fj.13-245472 PMID:24563374</w:t>
      </w:r>
    </w:p>
    <w:p w14:paraId="38601AFE" w14:textId="77777777" w:rsidR="00DB36D9"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99. </w:t>
      </w:r>
      <w:r w:rsidRPr="003276C5">
        <w:rPr>
          <w:rFonts w:cs="Calibri"/>
          <w:noProof/>
          <w:sz w:val="22"/>
          <w:szCs w:val="24"/>
        </w:rPr>
        <w:tab/>
      </w:r>
      <w:r w:rsidR="00DB36D9" w:rsidRPr="00DB36D9">
        <w:rPr>
          <w:rFonts w:cs="Calibri"/>
          <w:noProof/>
          <w:sz w:val="22"/>
          <w:szCs w:val="24"/>
        </w:rPr>
        <w:t xml:space="preserve">Durack J, Kimes NE, Lin DL, et al. Delayed gut microbiota development in high-risk for asthma infants is temporarily modifiable by Lactobacillus supplementation. </w:t>
      </w:r>
      <w:r w:rsidR="00DB36D9" w:rsidRPr="00DB36D9">
        <w:rPr>
          <w:rFonts w:cs="Calibri"/>
          <w:i/>
          <w:noProof/>
          <w:sz w:val="22"/>
          <w:szCs w:val="24"/>
        </w:rPr>
        <w:t>Nat Commun</w:t>
      </w:r>
      <w:r w:rsidR="00DB36D9" w:rsidRPr="00DB36D9">
        <w:rPr>
          <w:rFonts w:cs="Calibri"/>
          <w:noProof/>
          <w:sz w:val="22"/>
          <w:szCs w:val="24"/>
        </w:rPr>
        <w:t>. 2018;9(1):707. Published 2018 Feb 16. doi:10.1038/s41467-018-03157-4</w:t>
      </w:r>
    </w:p>
    <w:p w14:paraId="334C393F" w14:textId="5C8A154D"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0. </w:t>
      </w:r>
      <w:r w:rsidRPr="003276C5">
        <w:rPr>
          <w:rFonts w:cs="Calibri"/>
          <w:noProof/>
          <w:sz w:val="22"/>
          <w:szCs w:val="24"/>
        </w:rPr>
        <w:tab/>
        <w:t xml:space="preserve">Cox J, Williams S, Grove K, Lane RH, Aagaard-Tillery KM. A maternal high-fat diet is accompanied by alterations in the fetal primate metabolome. </w:t>
      </w:r>
      <w:r w:rsidRPr="003276C5">
        <w:rPr>
          <w:rFonts w:cs="Calibri"/>
          <w:i/>
          <w:iCs/>
          <w:noProof/>
          <w:sz w:val="22"/>
          <w:szCs w:val="24"/>
        </w:rPr>
        <w:t>Am J Obstet Gynecol</w:t>
      </w:r>
      <w:r w:rsidRPr="003276C5">
        <w:rPr>
          <w:rFonts w:cs="Calibri"/>
          <w:noProof/>
          <w:sz w:val="22"/>
          <w:szCs w:val="24"/>
        </w:rPr>
        <w:t>. 2009;201(3):281.e1-281.e9. doi:10.1016/j.ajog.2009.06.041 PMID:19733280</w:t>
      </w:r>
    </w:p>
    <w:p w14:paraId="0E3CECF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1. </w:t>
      </w:r>
      <w:r w:rsidRPr="003276C5">
        <w:rPr>
          <w:rFonts w:cs="Calibri"/>
          <w:noProof/>
          <w:sz w:val="22"/>
          <w:szCs w:val="24"/>
        </w:rPr>
        <w:tab/>
        <w:t xml:space="preserve">Goodspeed D, Seferovic MD, Holland W, et al. Essential nutrient supplementation prevents heritable metabolic disease in multigenerational intrauterine growth-restricted rats. </w:t>
      </w:r>
      <w:r w:rsidRPr="003276C5">
        <w:rPr>
          <w:rFonts w:cs="Calibri"/>
          <w:i/>
          <w:iCs/>
          <w:noProof/>
          <w:sz w:val="22"/>
          <w:szCs w:val="24"/>
        </w:rPr>
        <w:t>FASEB J</w:t>
      </w:r>
      <w:r w:rsidRPr="003276C5">
        <w:rPr>
          <w:rFonts w:cs="Calibri"/>
          <w:noProof/>
          <w:sz w:val="22"/>
          <w:szCs w:val="24"/>
        </w:rPr>
        <w:t>. 2015;29(3):807-819. doi:10.1096/fj.14-259614 PMID:25395450</w:t>
      </w:r>
    </w:p>
    <w:p w14:paraId="525CB49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2. </w:t>
      </w:r>
      <w:r w:rsidRPr="003276C5">
        <w:rPr>
          <w:rFonts w:cs="Calibri"/>
          <w:noProof/>
          <w:sz w:val="22"/>
          <w:szCs w:val="24"/>
        </w:rPr>
        <w:tab/>
        <w:t xml:space="preserve">Seferovic MD, Goodspeed DM, Chu DM, et al. Heritable IUGR and adult metabolic syndrome are reversible and associated with alterations in the metabolome following dietary supplementation of 1-carbon intermediates. </w:t>
      </w:r>
      <w:r w:rsidRPr="003276C5">
        <w:rPr>
          <w:rFonts w:cs="Calibri"/>
          <w:i/>
          <w:iCs/>
          <w:noProof/>
          <w:sz w:val="22"/>
          <w:szCs w:val="24"/>
        </w:rPr>
        <w:t>FASEB J  Off Publ Fed Am Soc  Exp Biol</w:t>
      </w:r>
      <w:r w:rsidRPr="003276C5">
        <w:rPr>
          <w:rFonts w:cs="Calibri"/>
          <w:noProof/>
          <w:sz w:val="22"/>
          <w:szCs w:val="24"/>
        </w:rPr>
        <w:t>. 2015;29(6):2640-2652. doi:10.1096/fj.14-266387 PMID:25757570</w:t>
      </w:r>
    </w:p>
    <w:p w14:paraId="49883F3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3. </w:t>
      </w:r>
      <w:r w:rsidRPr="003276C5">
        <w:rPr>
          <w:rFonts w:cs="Calibri"/>
          <w:noProof/>
          <w:sz w:val="22"/>
          <w:szCs w:val="24"/>
        </w:rPr>
        <w:tab/>
        <w:t xml:space="preserve">O’Tierney-Ginn P, Roberts V, Gillingham M, et al. Influence of high fat diet and resveratrol supplementation on placental fatty acid uptake in the Japanese macaque. </w:t>
      </w:r>
      <w:r w:rsidRPr="003276C5">
        <w:rPr>
          <w:rFonts w:cs="Calibri"/>
          <w:i/>
          <w:iCs/>
          <w:noProof/>
          <w:sz w:val="22"/>
          <w:szCs w:val="24"/>
        </w:rPr>
        <w:t>Placenta</w:t>
      </w:r>
      <w:r w:rsidRPr="003276C5">
        <w:rPr>
          <w:rFonts w:cs="Calibri"/>
          <w:noProof/>
          <w:sz w:val="22"/>
          <w:szCs w:val="24"/>
        </w:rPr>
        <w:t>. 2015;36(8):903-910. doi:10.1016/j.placenta.2015.06.002 PMID:26145226</w:t>
      </w:r>
    </w:p>
    <w:p w14:paraId="0AEF378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4. </w:t>
      </w:r>
      <w:r w:rsidRPr="003276C5">
        <w:rPr>
          <w:rFonts w:cs="Calibri"/>
          <w:noProof/>
          <w:sz w:val="22"/>
          <w:szCs w:val="24"/>
        </w:rPr>
        <w:tab/>
        <w:t xml:space="preserve">Yasuda K, Oh K, Ren B, et al. Biogeography of the intestinal mucosal and lumenal microbiome in the rhesus macaque. </w:t>
      </w:r>
      <w:r w:rsidRPr="003276C5">
        <w:rPr>
          <w:rFonts w:cs="Calibri"/>
          <w:i/>
          <w:iCs/>
          <w:noProof/>
          <w:sz w:val="22"/>
          <w:szCs w:val="24"/>
        </w:rPr>
        <w:t>Cell Host Microbe</w:t>
      </w:r>
      <w:r w:rsidRPr="003276C5">
        <w:rPr>
          <w:rFonts w:cs="Calibri"/>
          <w:noProof/>
          <w:sz w:val="22"/>
          <w:szCs w:val="24"/>
        </w:rPr>
        <w:t>. 2015;17(3):385-391. doi:10.1016/j.chom.2015.01.015 PMID:25732063</w:t>
      </w:r>
    </w:p>
    <w:p w14:paraId="1632994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5. </w:t>
      </w:r>
      <w:r w:rsidRPr="003276C5">
        <w:rPr>
          <w:rFonts w:cs="Calibri"/>
          <w:noProof/>
          <w:sz w:val="22"/>
          <w:szCs w:val="24"/>
        </w:rPr>
        <w:tab/>
        <w:t xml:space="preserve">Kahr MK, Suter MA, Ballas J, et al. Geospatial analysis of food environment demonstrates associations with gestational diabetes. </w:t>
      </w:r>
      <w:r w:rsidRPr="003276C5">
        <w:rPr>
          <w:rFonts w:cs="Calibri"/>
          <w:i/>
          <w:iCs/>
          <w:noProof/>
          <w:sz w:val="22"/>
          <w:szCs w:val="24"/>
        </w:rPr>
        <w:t>Am J Obstet Gynecol</w:t>
      </w:r>
      <w:r w:rsidRPr="003276C5">
        <w:rPr>
          <w:rFonts w:cs="Calibri"/>
          <w:noProof/>
          <w:sz w:val="22"/>
          <w:szCs w:val="24"/>
        </w:rPr>
        <w:t>. 2016;214(1):110.e1-110.e9. doi:10.1016/j.ajog.2015.08.048 PMID:26319053</w:t>
      </w:r>
    </w:p>
    <w:p w14:paraId="2E2FF59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6. </w:t>
      </w:r>
      <w:r w:rsidRPr="003276C5">
        <w:rPr>
          <w:rFonts w:cs="Calibri"/>
          <w:noProof/>
          <w:sz w:val="22"/>
          <w:szCs w:val="24"/>
        </w:rPr>
        <w:tab/>
        <w:t xml:space="preserve">McCurdy CE, Schenk S, Hetrick B, et al. Maternal obesity reduces oxidative capacity in fetal skeletal muscle of </w:t>
      </w:r>
      <w:r w:rsidRPr="003276C5">
        <w:rPr>
          <w:rFonts w:cs="Calibri"/>
          <w:noProof/>
          <w:sz w:val="22"/>
          <w:szCs w:val="24"/>
        </w:rPr>
        <w:lastRenderedPageBreak/>
        <w:t xml:space="preserve">Japanese macaques. </w:t>
      </w:r>
      <w:r w:rsidRPr="003276C5">
        <w:rPr>
          <w:rFonts w:cs="Calibri"/>
          <w:i/>
          <w:iCs/>
          <w:noProof/>
          <w:sz w:val="22"/>
          <w:szCs w:val="24"/>
        </w:rPr>
        <w:t>JCI Insight</w:t>
      </w:r>
      <w:r w:rsidRPr="003276C5">
        <w:rPr>
          <w:rFonts w:cs="Calibri"/>
          <w:noProof/>
          <w:sz w:val="22"/>
          <w:szCs w:val="24"/>
        </w:rPr>
        <w:t>. 2016;1(16):1-17. doi:10.1172/jci.insight.86612 PMID:27734025</w:t>
      </w:r>
    </w:p>
    <w:p w14:paraId="00ED7AC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7. </w:t>
      </w:r>
      <w:r w:rsidRPr="003276C5">
        <w:rPr>
          <w:rFonts w:cs="Calibri"/>
          <w:noProof/>
          <w:sz w:val="22"/>
          <w:szCs w:val="24"/>
        </w:rPr>
        <w:tab/>
        <w:t xml:space="preserve">Kahr MK, Antony KM, Delbeccaro M, Hu M, Aagaard KM, Suter MA. Increasing maternal obesity is associated with alterations in both maternal and neonatal thyroid hormone levels. </w:t>
      </w:r>
      <w:r w:rsidRPr="003276C5">
        <w:rPr>
          <w:rFonts w:cs="Calibri"/>
          <w:i/>
          <w:iCs/>
          <w:noProof/>
          <w:sz w:val="22"/>
          <w:szCs w:val="24"/>
        </w:rPr>
        <w:t>Clin Endocrinol (Oxf)</w:t>
      </w:r>
      <w:r w:rsidRPr="003276C5">
        <w:rPr>
          <w:rFonts w:cs="Calibri"/>
          <w:noProof/>
          <w:sz w:val="22"/>
          <w:szCs w:val="24"/>
        </w:rPr>
        <w:t>. 2016;84(4):551-557. doi:10.1111/cen.12974 PMID:26562744</w:t>
      </w:r>
    </w:p>
    <w:p w14:paraId="318CAEE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8. </w:t>
      </w:r>
      <w:r w:rsidRPr="003276C5">
        <w:rPr>
          <w:rFonts w:cs="Calibri"/>
          <w:noProof/>
          <w:sz w:val="22"/>
          <w:szCs w:val="24"/>
        </w:rPr>
        <w:tab/>
        <w:t xml:space="preserve">Gonzalez-Rodriguez P, Cantu J, O’Neil D, et al. Alterations in expression of imprinted genes from the H19/IGF2 loci in a multigenerational model of intrauterine growth restriction (IUGR). </w:t>
      </w:r>
      <w:r w:rsidRPr="003276C5">
        <w:rPr>
          <w:rFonts w:cs="Calibri"/>
          <w:i/>
          <w:iCs/>
          <w:noProof/>
          <w:sz w:val="22"/>
          <w:szCs w:val="24"/>
        </w:rPr>
        <w:t>Am J Obstet Gynecol</w:t>
      </w:r>
      <w:r w:rsidRPr="003276C5">
        <w:rPr>
          <w:rFonts w:cs="Calibri"/>
          <w:noProof/>
          <w:sz w:val="22"/>
          <w:szCs w:val="24"/>
        </w:rPr>
        <w:t>. 2016;214(5):625.e1-625.e11. doi:10.1016/j.ajog.2016.01.194 PMID:26880735</w:t>
      </w:r>
    </w:p>
    <w:p w14:paraId="7D1E1EF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09. </w:t>
      </w:r>
      <w:r w:rsidRPr="003276C5">
        <w:rPr>
          <w:rFonts w:cs="Calibri"/>
          <w:noProof/>
          <w:sz w:val="22"/>
          <w:szCs w:val="24"/>
        </w:rPr>
        <w:tab/>
        <w:t xml:space="preserve">Pew BK, Harris RA, Sbrana E, et al. Structural and transcriptomic response to antenatal corticosteroids in an Erk3-null mouse model of respiratory distress. </w:t>
      </w:r>
      <w:r w:rsidRPr="003276C5">
        <w:rPr>
          <w:rFonts w:cs="Calibri"/>
          <w:i/>
          <w:iCs/>
          <w:noProof/>
          <w:sz w:val="22"/>
          <w:szCs w:val="24"/>
        </w:rPr>
        <w:t>Am J Obs Gynecol</w:t>
      </w:r>
      <w:r w:rsidRPr="003276C5">
        <w:rPr>
          <w:rFonts w:cs="Calibri"/>
          <w:noProof/>
          <w:sz w:val="22"/>
          <w:szCs w:val="24"/>
        </w:rPr>
        <w:t>. 2016;215(3):384.e1–384.e89. doi:10.1016/j.ajog.2016.04.043 PMID:27143398</w:t>
      </w:r>
    </w:p>
    <w:p w14:paraId="0795FF26"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0. </w:t>
      </w:r>
      <w:r w:rsidRPr="003276C5">
        <w:rPr>
          <w:rFonts w:cs="Calibri"/>
          <w:noProof/>
          <w:sz w:val="22"/>
          <w:szCs w:val="24"/>
        </w:rPr>
        <w:tab/>
        <w:t xml:space="preserve">Harris RA, Alcott CE, Sullivan EL, et al. Genomic variants associated with resistance to high fat diet induced obesity in a primate model. </w:t>
      </w:r>
      <w:r w:rsidRPr="003276C5">
        <w:rPr>
          <w:rFonts w:cs="Calibri"/>
          <w:i/>
          <w:iCs/>
          <w:noProof/>
          <w:sz w:val="22"/>
          <w:szCs w:val="24"/>
        </w:rPr>
        <w:t>Sci Rep</w:t>
      </w:r>
      <w:r w:rsidRPr="003276C5">
        <w:rPr>
          <w:rFonts w:cs="Calibri"/>
          <w:noProof/>
          <w:sz w:val="22"/>
          <w:szCs w:val="24"/>
        </w:rPr>
        <w:t>. 2016;6(36123):1-10. doi:10.1038/srep36123 PMID:27811965</w:t>
      </w:r>
    </w:p>
    <w:p w14:paraId="206A0CC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1. </w:t>
      </w:r>
      <w:r w:rsidRPr="003276C5">
        <w:rPr>
          <w:rFonts w:cs="Calibri"/>
          <w:noProof/>
          <w:sz w:val="22"/>
          <w:szCs w:val="24"/>
        </w:rPr>
        <w:tab/>
        <w:t xml:space="preserve">McCurdy CE, Bishop JM, Williams SM, et al. Maternal high-fat diet triggers lipotoxicity in the fetal livers of nonhuman primates. </w:t>
      </w:r>
      <w:r w:rsidRPr="003276C5">
        <w:rPr>
          <w:rFonts w:cs="Calibri"/>
          <w:i/>
          <w:iCs/>
          <w:noProof/>
          <w:sz w:val="22"/>
          <w:szCs w:val="24"/>
        </w:rPr>
        <w:t>J Clin Invest</w:t>
      </w:r>
      <w:r w:rsidRPr="003276C5">
        <w:rPr>
          <w:rFonts w:cs="Calibri"/>
          <w:noProof/>
          <w:sz w:val="22"/>
          <w:szCs w:val="24"/>
        </w:rPr>
        <w:t>. 2009;119(2):323-335. doi:10.1172/JCI32661 PMID:19147984</w:t>
      </w:r>
    </w:p>
    <w:p w14:paraId="1F78FC12"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2. </w:t>
      </w:r>
      <w:r w:rsidRPr="003276C5">
        <w:rPr>
          <w:rFonts w:cs="Calibri"/>
          <w:noProof/>
          <w:sz w:val="22"/>
          <w:szCs w:val="24"/>
        </w:rPr>
        <w:tab/>
        <w:t xml:space="preserve">Kahr MK, Suter MA, Ballas J, et al. Preterm birth and its associations with residence and ambient vehicular traffic exposure. </w:t>
      </w:r>
      <w:r w:rsidRPr="003276C5">
        <w:rPr>
          <w:rFonts w:cs="Calibri"/>
          <w:i/>
          <w:iCs/>
          <w:noProof/>
          <w:sz w:val="22"/>
          <w:szCs w:val="24"/>
        </w:rPr>
        <w:t>Am J Obs Gynecol</w:t>
      </w:r>
      <w:r w:rsidRPr="003276C5">
        <w:rPr>
          <w:rFonts w:cs="Calibri"/>
          <w:noProof/>
          <w:sz w:val="22"/>
          <w:szCs w:val="24"/>
        </w:rPr>
        <w:t>. 2016;215(1):111.e1-111.e10. doi:10.1016/j.ajog.2016.01.171 PMID:26827876</w:t>
      </w:r>
    </w:p>
    <w:p w14:paraId="7F6B06D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3. </w:t>
      </w:r>
      <w:r w:rsidRPr="003276C5">
        <w:rPr>
          <w:rFonts w:cs="Calibri"/>
          <w:noProof/>
          <w:sz w:val="22"/>
          <w:szCs w:val="24"/>
        </w:rPr>
        <w:tab/>
        <w:t xml:space="preserve">Chu DM, Aagaard KM. Microbiome: Eating for trillions. </w:t>
      </w:r>
      <w:r w:rsidRPr="003276C5">
        <w:rPr>
          <w:rFonts w:cs="Calibri"/>
          <w:i/>
          <w:iCs/>
          <w:noProof/>
          <w:sz w:val="22"/>
          <w:szCs w:val="24"/>
        </w:rPr>
        <w:t>Nature</w:t>
      </w:r>
      <w:r w:rsidRPr="003276C5">
        <w:rPr>
          <w:rFonts w:cs="Calibri"/>
          <w:noProof/>
          <w:sz w:val="22"/>
          <w:szCs w:val="24"/>
        </w:rPr>
        <w:t>. 2016;532(7599):316-317. doi:10.1038/nature17887 PMID:27074514</w:t>
      </w:r>
    </w:p>
    <w:p w14:paraId="47F2712C"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4. </w:t>
      </w:r>
      <w:r w:rsidRPr="003276C5">
        <w:rPr>
          <w:rFonts w:cs="Calibri"/>
          <w:noProof/>
          <w:sz w:val="22"/>
          <w:szCs w:val="24"/>
        </w:rPr>
        <w:tab/>
        <w:t xml:space="preserve">Chu DM, Antony KM, Ma J, et al. The early infant gut microbiome varies in association with a maternal high-fat diet. </w:t>
      </w:r>
      <w:r w:rsidRPr="003276C5">
        <w:rPr>
          <w:rFonts w:cs="Calibri"/>
          <w:i/>
          <w:iCs/>
          <w:noProof/>
          <w:sz w:val="22"/>
          <w:szCs w:val="24"/>
        </w:rPr>
        <w:t>Genome Med</w:t>
      </w:r>
      <w:r w:rsidRPr="003276C5">
        <w:rPr>
          <w:rFonts w:cs="Calibri"/>
          <w:noProof/>
          <w:sz w:val="22"/>
          <w:szCs w:val="24"/>
        </w:rPr>
        <w:t>. 2016;8(1):1-12. doi:10.1186/s13073-016-0330-z PMID:27503374</w:t>
      </w:r>
    </w:p>
    <w:p w14:paraId="3AEC839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5. </w:t>
      </w:r>
      <w:r w:rsidRPr="003276C5">
        <w:rPr>
          <w:rFonts w:cs="Calibri"/>
          <w:noProof/>
          <w:sz w:val="22"/>
          <w:szCs w:val="24"/>
        </w:rPr>
        <w:tab/>
        <w:t xml:space="preserve">Chu DM, Ma J, Prince AL, Antony KM, Seferovic MD, Aagaard KM. Maturation of the infant microbiome community structure and function across multiple body sites and in relation to mode of delivery. </w:t>
      </w:r>
      <w:r w:rsidRPr="003276C5">
        <w:rPr>
          <w:rFonts w:cs="Calibri"/>
          <w:i/>
          <w:iCs/>
          <w:noProof/>
          <w:sz w:val="22"/>
          <w:szCs w:val="24"/>
        </w:rPr>
        <w:t>Nat Med</w:t>
      </w:r>
      <w:r w:rsidRPr="003276C5">
        <w:rPr>
          <w:rFonts w:cs="Calibri"/>
          <w:noProof/>
          <w:sz w:val="22"/>
          <w:szCs w:val="24"/>
        </w:rPr>
        <w:t>. 2017;23(3):314-326. doi:10.1038/nm.4272 PMID:28112736</w:t>
      </w:r>
    </w:p>
    <w:p w14:paraId="1E822E0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6. </w:t>
      </w:r>
      <w:r w:rsidRPr="003276C5">
        <w:rPr>
          <w:rFonts w:cs="Calibri"/>
          <w:noProof/>
          <w:sz w:val="22"/>
          <w:szCs w:val="24"/>
        </w:rPr>
        <w:tab/>
        <w:t xml:space="preserve">Wesolowski SR, Mulligan CM, Janssen RC, et al. Switching obese mothers to a healthy diet improves fetal hypoxemia, hepatic metabolites, and lipotoxicity in non-human primates. </w:t>
      </w:r>
      <w:r w:rsidRPr="003276C5">
        <w:rPr>
          <w:rFonts w:cs="Calibri"/>
          <w:i/>
          <w:iCs/>
          <w:noProof/>
          <w:sz w:val="22"/>
          <w:szCs w:val="24"/>
        </w:rPr>
        <w:t>Mol Metab</w:t>
      </w:r>
      <w:r w:rsidRPr="003276C5">
        <w:rPr>
          <w:rFonts w:cs="Calibri"/>
          <w:noProof/>
          <w:sz w:val="22"/>
          <w:szCs w:val="24"/>
        </w:rPr>
        <w:t>. 2018;18(September):25-41. doi:10.1016/j.molmet.2018.09.008 PMID:30337225</w:t>
      </w:r>
    </w:p>
    <w:p w14:paraId="032D608C"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lastRenderedPageBreak/>
        <w:t xml:space="preserve">117. </w:t>
      </w:r>
      <w:r w:rsidRPr="003276C5">
        <w:rPr>
          <w:rFonts w:cs="Calibri"/>
          <w:noProof/>
          <w:sz w:val="22"/>
          <w:szCs w:val="24"/>
        </w:rPr>
        <w:tab/>
        <w:t xml:space="preserve">Cheung CY, Roberts VHJ, Frias AE, Brace RA. High-fat diet effects on amniotic fluid volume and amnion aquaporin expression in non-human primates. </w:t>
      </w:r>
      <w:r w:rsidRPr="003276C5">
        <w:rPr>
          <w:rFonts w:cs="Calibri"/>
          <w:i/>
          <w:iCs/>
          <w:noProof/>
          <w:sz w:val="22"/>
          <w:szCs w:val="24"/>
        </w:rPr>
        <w:t>Physiol Rep</w:t>
      </w:r>
      <w:r w:rsidRPr="003276C5">
        <w:rPr>
          <w:rFonts w:cs="Calibri"/>
          <w:noProof/>
          <w:sz w:val="22"/>
          <w:szCs w:val="24"/>
        </w:rPr>
        <w:t>. 2018;6(14):1-9. doi:10.14814/phy2.13792 PMID:30033659</w:t>
      </w:r>
    </w:p>
    <w:p w14:paraId="7EDD9AB2"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8. </w:t>
      </w:r>
      <w:r w:rsidRPr="003276C5">
        <w:rPr>
          <w:rFonts w:cs="Calibri"/>
          <w:noProof/>
          <w:sz w:val="22"/>
          <w:szCs w:val="24"/>
        </w:rPr>
        <w:tab/>
        <w:t xml:space="preserve">Salati JA, Roberts VHJ, Schabel MC, et al. Maternal high fat diet reversal improves placental hemodynamics in a nonhuman primate model of diet-induced obesity. </w:t>
      </w:r>
      <w:r w:rsidRPr="003276C5">
        <w:rPr>
          <w:rFonts w:cs="Calibri"/>
          <w:i/>
          <w:iCs/>
          <w:noProof/>
          <w:sz w:val="22"/>
          <w:szCs w:val="24"/>
        </w:rPr>
        <w:t>Int J Obes</w:t>
      </w:r>
      <w:r w:rsidRPr="003276C5">
        <w:rPr>
          <w:rFonts w:cs="Calibri"/>
          <w:noProof/>
          <w:sz w:val="22"/>
          <w:szCs w:val="24"/>
        </w:rPr>
        <w:t>. 2019;43(4):906-916. doi:10.1038/s41366-018-0145-7 PMID:30006583</w:t>
      </w:r>
    </w:p>
    <w:p w14:paraId="1684959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19. </w:t>
      </w:r>
      <w:r w:rsidRPr="003276C5">
        <w:rPr>
          <w:rFonts w:cs="Calibri"/>
          <w:noProof/>
          <w:sz w:val="22"/>
          <w:szCs w:val="24"/>
        </w:rPr>
        <w:tab/>
        <w:t xml:space="preserve">Seferovic MD, Beamish CA, Mosser RE, et al. Increases in bioactive lipids accompany early metabolic changes associated with β-cell expansion in response to short-term high-fat diet. </w:t>
      </w:r>
      <w:r w:rsidRPr="003276C5">
        <w:rPr>
          <w:rFonts w:cs="Calibri"/>
          <w:i/>
          <w:iCs/>
          <w:noProof/>
          <w:sz w:val="22"/>
          <w:szCs w:val="24"/>
        </w:rPr>
        <w:t>Am J Physiol - Endocrinol Metab</w:t>
      </w:r>
      <w:r w:rsidRPr="003276C5">
        <w:rPr>
          <w:rFonts w:cs="Calibri"/>
          <w:noProof/>
          <w:sz w:val="22"/>
          <w:szCs w:val="24"/>
        </w:rPr>
        <w:t>. 2018;315(6):e1251-e1263. doi:10.1152/ajpendo.00001.2018 PMID:30106624</w:t>
      </w:r>
    </w:p>
    <w:p w14:paraId="776B235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0. </w:t>
      </w:r>
      <w:r w:rsidRPr="003276C5">
        <w:rPr>
          <w:rFonts w:cs="Calibri"/>
          <w:noProof/>
          <w:sz w:val="22"/>
          <w:szCs w:val="24"/>
        </w:rPr>
        <w:tab/>
        <w:t xml:space="preserve">Pace RM, Prince AL, Ma J, et al. Modulations in the offspring gut microbiome are refractory to postnatal synbiotic supplementation among juvenile primates. </w:t>
      </w:r>
      <w:r w:rsidRPr="003276C5">
        <w:rPr>
          <w:rFonts w:cs="Calibri"/>
          <w:i/>
          <w:iCs/>
          <w:noProof/>
          <w:sz w:val="22"/>
          <w:szCs w:val="24"/>
        </w:rPr>
        <w:t>BMC Microbiol</w:t>
      </w:r>
      <w:r w:rsidRPr="003276C5">
        <w:rPr>
          <w:rFonts w:cs="Calibri"/>
          <w:noProof/>
          <w:sz w:val="22"/>
          <w:szCs w:val="24"/>
        </w:rPr>
        <w:t>. 2018;18(28):1-13. doi:10.1186/s12866-018-1169-9 PMID:29621980</w:t>
      </w:r>
    </w:p>
    <w:p w14:paraId="64385D08"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1. </w:t>
      </w:r>
      <w:r w:rsidRPr="003276C5">
        <w:rPr>
          <w:rFonts w:cs="Calibri"/>
          <w:noProof/>
          <w:sz w:val="22"/>
          <w:szCs w:val="24"/>
        </w:rPr>
        <w:tab/>
        <w:t xml:space="preserve">Prince AL, Pace RM, Dean T, et al. The development and ecology of the Japanese macaque gut microbiome from weaning to early adolescence in association with diet. </w:t>
      </w:r>
      <w:r w:rsidRPr="003276C5">
        <w:rPr>
          <w:rFonts w:cs="Calibri"/>
          <w:i/>
          <w:iCs/>
          <w:noProof/>
          <w:sz w:val="22"/>
          <w:szCs w:val="24"/>
        </w:rPr>
        <w:t>Am J Primatol</w:t>
      </w:r>
      <w:r w:rsidRPr="003276C5">
        <w:rPr>
          <w:rFonts w:cs="Calibri"/>
          <w:noProof/>
          <w:sz w:val="22"/>
          <w:szCs w:val="24"/>
        </w:rPr>
        <w:t>. 2019;81(10-11). doi:10.1002/ajp.22980 PMID:31066111</w:t>
      </w:r>
    </w:p>
    <w:p w14:paraId="6155E93A"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2. </w:t>
      </w:r>
      <w:r w:rsidRPr="003276C5">
        <w:rPr>
          <w:rFonts w:cs="Calibri"/>
          <w:noProof/>
          <w:sz w:val="22"/>
          <w:szCs w:val="24"/>
        </w:rPr>
        <w:tab/>
        <w:t xml:space="preserve">Bocock PN, Aagaard-Tillery KM. Animal models of epigenetic inheritance. </w:t>
      </w:r>
      <w:r w:rsidRPr="003276C5">
        <w:rPr>
          <w:rFonts w:cs="Calibri"/>
          <w:i/>
          <w:iCs/>
          <w:noProof/>
          <w:sz w:val="22"/>
          <w:szCs w:val="24"/>
        </w:rPr>
        <w:t>Semin Reprod Med</w:t>
      </w:r>
      <w:r w:rsidRPr="003276C5">
        <w:rPr>
          <w:rFonts w:cs="Calibri"/>
          <w:noProof/>
          <w:sz w:val="22"/>
          <w:szCs w:val="24"/>
        </w:rPr>
        <w:t>. 2009;27(5):369-379. doi:10.1055/s-0029-1237425 PMID:19711247</w:t>
      </w:r>
    </w:p>
    <w:p w14:paraId="37E1306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3. </w:t>
      </w:r>
      <w:r w:rsidRPr="003276C5">
        <w:rPr>
          <w:rFonts w:cs="Calibri"/>
          <w:noProof/>
          <w:sz w:val="22"/>
          <w:szCs w:val="24"/>
        </w:rPr>
        <w:tab/>
        <w:t xml:space="preserve">Sullivan EL, Grayson B, Takahashi D, et al. Chronic consumption of a high-fat diet during pregnancy causes perturbations in the serotonergic system and increased anxiety-like behavior in nonhuman primate offspring. </w:t>
      </w:r>
      <w:r w:rsidRPr="003276C5">
        <w:rPr>
          <w:rFonts w:cs="Calibri"/>
          <w:i/>
          <w:iCs/>
          <w:noProof/>
          <w:sz w:val="22"/>
          <w:szCs w:val="24"/>
        </w:rPr>
        <w:t>J Neurosci</w:t>
      </w:r>
      <w:r w:rsidRPr="003276C5">
        <w:rPr>
          <w:rFonts w:cs="Calibri"/>
          <w:noProof/>
          <w:sz w:val="22"/>
          <w:szCs w:val="24"/>
        </w:rPr>
        <w:t>. 2010;30(10):3826-3830. doi:10.1523/JNEUROSCI.5560-09.2010 PMID:20220017</w:t>
      </w:r>
    </w:p>
    <w:p w14:paraId="550BEE6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4. </w:t>
      </w:r>
      <w:r w:rsidRPr="003276C5">
        <w:rPr>
          <w:rFonts w:cs="Calibri"/>
          <w:noProof/>
          <w:sz w:val="22"/>
          <w:szCs w:val="24"/>
        </w:rPr>
        <w:tab/>
        <w:t xml:space="preserve">Aagaard-Tillery KM, Suter M, Harris A, Abramovici A, Cantu J. Epigenetics and reproduction and the developmental origins of health and disease. </w:t>
      </w:r>
      <w:r w:rsidRPr="003276C5">
        <w:rPr>
          <w:rFonts w:cs="Calibri"/>
          <w:i/>
          <w:iCs/>
          <w:noProof/>
          <w:sz w:val="22"/>
          <w:szCs w:val="24"/>
        </w:rPr>
        <w:t>Anim Reprod</w:t>
      </w:r>
      <w:r w:rsidRPr="003276C5">
        <w:rPr>
          <w:rFonts w:cs="Calibri"/>
          <w:noProof/>
          <w:sz w:val="22"/>
          <w:szCs w:val="24"/>
        </w:rPr>
        <w:t>. 2010;7(3):103-116.</w:t>
      </w:r>
    </w:p>
    <w:p w14:paraId="45C6150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5. </w:t>
      </w:r>
      <w:r w:rsidRPr="003276C5">
        <w:rPr>
          <w:rFonts w:cs="Calibri"/>
          <w:noProof/>
          <w:sz w:val="22"/>
          <w:szCs w:val="24"/>
        </w:rPr>
        <w:tab/>
        <w:t xml:space="preserve">Suter M, Abramovici A, Aagaard-Tillery K. Genetic and epigenetic influences associated with intrauterine growth restriction due to in utero tobacco exposure. </w:t>
      </w:r>
      <w:r w:rsidRPr="003276C5">
        <w:rPr>
          <w:rFonts w:cs="Calibri"/>
          <w:i/>
          <w:iCs/>
          <w:noProof/>
          <w:sz w:val="22"/>
          <w:szCs w:val="24"/>
        </w:rPr>
        <w:t>Pediatr Endocrinol Rev</w:t>
      </w:r>
      <w:r w:rsidRPr="003276C5">
        <w:rPr>
          <w:rFonts w:cs="Calibri"/>
          <w:noProof/>
          <w:sz w:val="22"/>
          <w:szCs w:val="24"/>
        </w:rPr>
        <w:t>. 2010;8(2):94-102.  PMID:21150839</w:t>
      </w:r>
    </w:p>
    <w:p w14:paraId="5B226492"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6. </w:t>
      </w:r>
      <w:r w:rsidRPr="003276C5">
        <w:rPr>
          <w:rFonts w:cs="Calibri"/>
          <w:noProof/>
          <w:sz w:val="22"/>
          <w:szCs w:val="24"/>
        </w:rPr>
        <w:tab/>
        <w:t xml:space="preserve">Suter M, Abramovici A, Showalter L, et al. In utero tobacco exposure epigenetically modifies placental CYP1A1 expression. </w:t>
      </w:r>
      <w:r w:rsidRPr="003276C5">
        <w:rPr>
          <w:rFonts w:cs="Calibri"/>
          <w:i/>
          <w:iCs/>
          <w:noProof/>
          <w:sz w:val="22"/>
          <w:szCs w:val="24"/>
        </w:rPr>
        <w:t>Metab - Clin Exp</w:t>
      </w:r>
      <w:r w:rsidRPr="003276C5">
        <w:rPr>
          <w:rFonts w:cs="Calibri"/>
          <w:noProof/>
          <w:sz w:val="22"/>
          <w:szCs w:val="24"/>
        </w:rPr>
        <w:t>. 2010;59(10):1481-1490. doi:10.1016/j.metabol.2010.01.013 PMID:20462615</w:t>
      </w:r>
    </w:p>
    <w:p w14:paraId="51790E8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7. </w:t>
      </w:r>
      <w:r w:rsidRPr="003276C5">
        <w:rPr>
          <w:rFonts w:cs="Calibri"/>
          <w:noProof/>
          <w:sz w:val="22"/>
          <w:szCs w:val="24"/>
        </w:rPr>
        <w:tab/>
        <w:t xml:space="preserve">Barbour LA, Farabi SS, Friedman JE, et al. Postprandial triglycerides predict newborn fat more strongly than </w:t>
      </w:r>
      <w:r w:rsidRPr="003276C5">
        <w:rPr>
          <w:rFonts w:cs="Calibri"/>
          <w:noProof/>
          <w:sz w:val="22"/>
          <w:szCs w:val="24"/>
        </w:rPr>
        <w:lastRenderedPageBreak/>
        <w:t xml:space="preserve">glucose in women with obesity in early pregnancy. </w:t>
      </w:r>
      <w:r w:rsidRPr="003276C5">
        <w:rPr>
          <w:rFonts w:cs="Calibri"/>
          <w:i/>
          <w:iCs/>
          <w:noProof/>
          <w:sz w:val="22"/>
          <w:szCs w:val="24"/>
        </w:rPr>
        <w:t>Obesity (Silver Spring)</w:t>
      </w:r>
      <w:r w:rsidRPr="003276C5">
        <w:rPr>
          <w:rFonts w:cs="Calibri"/>
          <w:noProof/>
          <w:sz w:val="22"/>
          <w:szCs w:val="24"/>
        </w:rPr>
        <w:t>. 2018;26(8):1347-1356. doi:10.1002/oby.22246 PMID:29931812</w:t>
      </w:r>
    </w:p>
    <w:p w14:paraId="2C2E400F" w14:textId="477BBF02"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8. </w:t>
      </w:r>
      <w:r w:rsidR="00B62AB4">
        <w:rPr>
          <w:rFonts w:cs="Calibri"/>
          <w:noProof/>
          <w:sz w:val="22"/>
          <w:szCs w:val="24"/>
        </w:rPr>
        <w:tab/>
        <w:t>Ma J, Coarfa C, Qin X, et al. m</w:t>
      </w:r>
      <w:r w:rsidRPr="003276C5">
        <w:rPr>
          <w:rFonts w:cs="Calibri"/>
          <w:noProof/>
          <w:sz w:val="22"/>
          <w:szCs w:val="24"/>
        </w:rPr>
        <w:t xml:space="preserve">tDNA haplogroup and single nucleotide polymorphisms structure human microbiome communities. </w:t>
      </w:r>
      <w:r w:rsidRPr="003276C5">
        <w:rPr>
          <w:rFonts w:cs="Calibri"/>
          <w:i/>
          <w:iCs/>
          <w:noProof/>
          <w:sz w:val="22"/>
          <w:szCs w:val="24"/>
        </w:rPr>
        <w:t>BMC Genomics</w:t>
      </w:r>
      <w:r w:rsidRPr="003276C5">
        <w:rPr>
          <w:rFonts w:cs="Calibri"/>
          <w:noProof/>
          <w:sz w:val="22"/>
          <w:szCs w:val="24"/>
        </w:rPr>
        <w:t>. 2014;15(1):1-14. doi:10.1186/1471-2164-15-257 PMID:24694284</w:t>
      </w:r>
    </w:p>
    <w:p w14:paraId="055C4716"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29. </w:t>
      </w:r>
      <w:r w:rsidRPr="003276C5">
        <w:rPr>
          <w:rFonts w:cs="Calibri"/>
          <w:noProof/>
          <w:sz w:val="22"/>
          <w:szCs w:val="24"/>
        </w:rPr>
        <w:tab/>
        <w:t xml:space="preserve">Barbour LA, Scifres C, Valent AM, et al. A cautionary response to SMFM statement: pharmacological treatment of gestational diabetes. </w:t>
      </w:r>
      <w:r w:rsidRPr="003276C5">
        <w:rPr>
          <w:rFonts w:cs="Calibri"/>
          <w:i/>
          <w:iCs/>
          <w:noProof/>
          <w:sz w:val="22"/>
          <w:szCs w:val="24"/>
        </w:rPr>
        <w:t>Am J Obstet Gynecol</w:t>
      </w:r>
      <w:r w:rsidRPr="003276C5">
        <w:rPr>
          <w:rFonts w:cs="Calibri"/>
          <w:noProof/>
          <w:sz w:val="22"/>
          <w:szCs w:val="24"/>
        </w:rPr>
        <w:t>. 2018;219(4):367.e1-367.e7. doi:10.1016/j.ajog.2018.06.013 PMID:29959933</w:t>
      </w:r>
    </w:p>
    <w:p w14:paraId="401FBCF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0. </w:t>
      </w:r>
      <w:r w:rsidRPr="003276C5">
        <w:rPr>
          <w:rFonts w:cs="Calibri"/>
          <w:noProof/>
          <w:sz w:val="22"/>
          <w:szCs w:val="24"/>
        </w:rPr>
        <w:tab/>
        <w:t xml:space="preserve">Claus SP, Guillou H, Ellero-Simatos S. The gut microbiota: A major player in the toxicity of environmental pollutants? </w:t>
      </w:r>
      <w:r w:rsidRPr="003276C5">
        <w:rPr>
          <w:rFonts w:cs="Calibri"/>
          <w:i/>
          <w:iCs/>
          <w:noProof/>
          <w:sz w:val="22"/>
          <w:szCs w:val="24"/>
        </w:rPr>
        <w:t>npj Biofilms Microbiomes</w:t>
      </w:r>
      <w:r w:rsidRPr="003276C5">
        <w:rPr>
          <w:rFonts w:cs="Calibri"/>
          <w:noProof/>
          <w:sz w:val="22"/>
          <w:szCs w:val="24"/>
        </w:rPr>
        <w:t>. 2016;2(March):1-12. doi:10.1038/npjbiofilms.2016.3 PMID:28721242</w:t>
      </w:r>
    </w:p>
    <w:p w14:paraId="1CA1C68C"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1. </w:t>
      </w:r>
      <w:r w:rsidRPr="003276C5">
        <w:rPr>
          <w:rFonts w:cs="Calibri"/>
          <w:noProof/>
          <w:sz w:val="22"/>
          <w:szCs w:val="24"/>
        </w:rPr>
        <w:tab/>
        <w:t xml:space="preserve">Van de Wiele T, Vanhaecke L, Boeckaert C, et al. Human colon microbiota transform polycyclic aromatic hydrocarbons to estrogenic metabolites. </w:t>
      </w:r>
      <w:r w:rsidRPr="003276C5">
        <w:rPr>
          <w:rFonts w:cs="Calibri"/>
          <w:i/>
          <w:iCs/>
          <w:noProof/>
          <w:sz w:val="22"/>
          <w:szCs w:val="24"/>
        </w:rPr>
        <w:t>Environ Health Perspect</w:t>
      </w:r>
      <w:r w:rsidRPr="003276C5">
        <w:rPr>
          <w:rFonts w:cs="Calibri"/>
          <w:noProof/>
          <w:sz w:val="22"/>
          <w:szCs w:val="24"/>
        </w:rPr>
        <w:t>. 2005;113(1):6-10. doi:10.1289/ehp.7259 PMID:15626640</w:t>
      </w:r>
    </w:p>
    <w:p w14:paraId="054AA8C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2. </w:t>
      </w:r>
      <w:r w:rsidRPr="003276C5">
        <w:rPr>
          <w:rFonts w:cs="Calibri"/>
          <w:noProof/>
          <w:sz w:val="22"/>
          <w:szCs w:val="24"/>
        </w:rPr>
        <w:tab/>
        <w:t xml:space="preserve">Gomez de Agüero M, Ganal-Vonarburg SC, Fuhrer T, et al. The maternal microbiota drives early postnatal innate immune development. </w:t>
      </w:r>
      <w:r w:rsidRPr="003276C5">
        <w:rPr>
          <w:rFonts w:cs="Calibri"/>
          <w:i/>
          <w:iCs/>
          <w:noProof/>
          <w:sz w:val="22"/>
          <w:szCs w:val="24"/>
        </w:rPr>
        <w:t>Science (80- )</w:t>
      </w:r>
      <w:r w:rsidRPr="003276C5">
        <w:rPr>
          <w:rFonts w:cs="Calibri"/>
          <w:noProof/>
          <w:sz w:val="22"/>
          <w:szCs w:val="24"/>
        </w:rPr>
        <w:t>. 2016;351(6279):1296 LP - 1302. doi:10.1126/science.aad2571</w:t>
      </w:r>
    </w:p>
    <w:p w14:paraId="1C398B7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3. </w:t>
      </w:r>
      <w:r w:rsidRPr="003276C5">
        <w:rPr>
          <w:rFonts w:cs="Calibri"/>
          <w:noProof/>
          <w:sz w:val="22"/>
          <w:szCs w:val="24"/>
        </w:rPr>
        <w:tab/>
        <w:t xml:space="preserve">Nyangahu DD, Lennard KS, Brown BP, et al. Disruption of maternal gut microbiota during gestation alters offspring microbiota and immunity. </w:t>
      </w:r>
      <w:r w:rsidRPr="003276C5">
        <w:rPr>
          <w:rFonts w:cs="Calibri"/>
          <w:i/>
          <w:iCs/>
          <w:noProof/>
          <w:sz w:val="22"/>
          <w:szCs w:val="24"/>
        </w:rPr>
        <w:t>Microbiome</w:t>
      </w:r>
      <w:r w:rsidRPr="003276C5">
        <w:rPr>
          <w:rFonts w:cs="Calibri"/>
          <w:noProof/>
          <w:sz w:val="22"/>
          <w:szCs w:val="24"/>
        </w:rPr>
        <w:t>. 2018;6(1):1-10. doi:10.1186/s40168-018-0511-7 PMID:29981583</w:t>
      </w:r>
    </w:p>
    <w:p w14:paraId="66A7743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4. </w:t>
      </w:r>
      <w:r w:rsidRPr="003276C5">
        <w:rPr>
          <w:rFonts w:cs="Calibri"/>
          <w:noProof/>
          <w:sz w:val="22"/>
          <w:szCs w:val="24"/>
        </w:rPr>
        <w:tab/>
        <w:t xml:space="preserve">Arrieta MC, Stiemsma LT, Dimitriu PA, et al. Early infancy microbial and metabolic alterations affect risk of childhood asthma. </w:t>
      </w:r>
      <w:r w:rsidRPr="003276C5">
        <w:rPr>
          <w:rFonts w:cs="Calibri"/>
          <w:i/>
          <w:iCs/>
          <w:noProof/>
          <w:sz w:val="22"/>
          <w:szCs w:val="24"/>
        </w:rPr>
        <w:t>Sci Transl Med</w:t>
      </w:r>
      <w:r w:rsidRPr="003276C5">
        <w:rPr>
          <w:rFonts w:cs="Calibri"/>
          <w:noProof/>
          <w:sz w:val="22"/>
          <w:szCs w:val="24"/>
        </w:rPr>
        <w:t>. 2015;7(307). doi:10.1126/scitranslmed.aab2271 PMID:26424567</w:t>
      </w:r>
    </w:p>
    <w:p w14:paraId="41237AF0"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5. </w:t>
      </w:r>
      <w:r w:rsidRPr="003276C5">
        <w:rPr>
          <w:rFonts w:cs="Calibri"/>
          <w:noProof/>
          <w:sz w:val="22"/>
          <w:szCs w:val="24"/>
        </w:rPr>
        <w:tab/>
        <w:t xml:space="preserve">Barros AJD, Santos LP, Wehrmeister F, et al. Caesarean section and adiposity at 6, 18 and 30 years of age: Results from three Pelotas (Brazil) birth cohorts. </w:t>
      </w:r>
      <w:r w:rsidRPr="003276C5">
        <w:rPr>
          <w:rFonts w:cs="Calibri"/>
          <w:i/>
          <w:iCs/>
          <w:noProof/>
          <w:sz w:val="22"/>
          <w:szCs w:val="24"/>
        </w:rPr>
        <w:t>BMC Public Health</w:t>
      </w:r>
      <w:r w:rsidRPr="003276C5">
        <w:rPr>
          <w:rFonts w:cs="Calibri"/>
          <w:noProof/>
          <w:sz w:val="22"/>
          <w:szCs w:val="24"/>
        </w:rPr>
        <w:t>. 2017;17(1):1-9. doi:10.1186/s12889-017-4165-3 PMID:28292278</w:t>
      </w:r>
    </w:p>
    <w:p w14:paraId="0930322A"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6. </w:t>
      </w:r>
      <w:r w:rsidRPr="003276C5">
        <w:rPr>
          <w:rFonts w:cs="Calibri"/>
          <w:noProof/>
          <w:sz w:val="22"/>
          <w:szCs w:val="24"/>
        </w:rPr>
        <w:tab/>
        <w:t xml:space="preserve">Masukume G, McCarthy FP, Baker PN, et al. Association between caesarean section delivery and obesity in childhood: A longitudinal cohort study in Ireland. </w:t>
      </w:r>
      <w:r w:rsidRPr="003276C5">
        <w:rPr>
          <w:rFonts w:cs="Calibri"/>
          <w:i/>
          <w:iCs/>
          <w:noProof/>
          <w:sz w:val="22"/>
          <w:szCs w:val="24"/>
        </w:rPr>
        <w:t>BMJ Open</w:t>
      </w:r>
      <w:r w:rsidRPr="003276C5">
        <w:rPr>
          <w:rFonts w:cs="Calibri"/>
          <w:noProof/>
          <w:sz w:val="22"/>
          <w:szCs w:val="24"/>
        </w:rPr>
        <w:t>. 2019;9(3):1-8. doi:10.1136/bmjopen-2018-025051 PMID:30878984</w:t>
      </w:r>
    </w:p>
    <w:p w14:paraId="19013B18"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7. </w:t>
      </w:r>
      <w:r w:rsidRPr="003276C5">
        <w:rPr>
          <w:rFonts w:cs="Calibri"/>
          <w:noProof/>
          <w:sz w:val="22"/>
          <w:szCs w:val="24"/>
        </w:rPr>
        <w:tab/>
        <w:t xml:space="preserve">Huh SY, Rifas-Shiman SL, Zera CA, et al. Delivery by caesarean section and risk of obesity in preschool age </w:t>
      </w:r>
      <w:r w:rsidRPr="003276C5">
        <w:rPr>
          <w:rFonts w:cs="Calibri"/>
          <w:noProof/>
          <w:sz w:val="22"/>
          <w:szCs w:val="24"/>
        </w:rPr>
        <w:lastRenderedPageBreak/>
        <w:t xml:space="preserve">children: a prospective cohort study. </w:t>
      </w:r>
      <w:r w:rsidRPr="003276C5">
        <w:rPr>
          <w:rFonts w:cs="Calibri"/>
          <w:i/>
          <w:iCs/>
          <w:noProof/>
          <w:sz w:val="22"/>
          <w:szCs w:val="24"/>
        </w:rPr>
        <w:t>Arch Dis Child</w:t>
      </w:r>
      <w:r w:rsidRPr="003276C5">
        <w:rPr>
          <w:rFonts w:cs="Calibri"/>
          <w:noProof/>
          <w:sz w:val="22"/>
          <w:szCs w:val="24"/>
        </w:rPr>
        <w:t>. 2012;97(7):610-616. doi:10.1136/archdischild-2011-301141 PMID:22623615</w:t>
      </w:r>
    </w:p>
    <w:p w14:paraId="5F44C648"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8. </w:t>
      </w:r>
      <w:r w:rsidRPr="003276C5">
        <w:rPr>
          <w:rFonts w:cs="Calibri"/>
          <w:noProof/>
          <w:sz w:val="22"/>
          <w:szCs w:val="24"/>
        </w:rPr>
        <w:tab/>
        <w:t xml:space="preserve">Yuan C, Gaskins AJ, Blaine AI, et al. Cesarean birth and risk of offspring obesity in childhood, adolescence and early adulthood. </w:t>
      </w:r>
      <w:r w:rsidRPr="003276C5">
        <w:rPr>
          <w:rFonts w:cs="Calibri"/>
          <w:i/>
          <w:iCs/>
          <w:noProof/>
          <w:sz w:val="22"/>
          <w:szCs w:val="24"/>
        </w:rPr>
        <w:t>JAMA Pediatr</w:t>
      </w:r>
      <w:r w:rsidRPr="003276C5">
        <w:rPr>
          <w:rFonts w:cs="Calibri"/>
          <w:noProof/>
          <w:sz w:val="22"/>
          <w:szCs w:val="24"/>
        </w:rPr>
        <w:t>. 2016;170(11):e162385. doi:10.1001/jamapediatrics.2016.2385 PMID:27599167</w:t>
      </w:r>
    </w:p>
    <w:p w14:paraId="6C77ABB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39. </w:t>
      </w:r>
      <w:r w:rsidRPr="003276C5">
        <w:rPr>
          <w:rFonts w:cs="Calibri"/>
          <w:noProof/>
          <w:sz w:val="22"/>
          <w:szCs w:val="24"/>
        </w:rPr>
        <w:tab/>
        <w:t xml:space="preserve">Bager P, Wohlfahrt J, Westergaard T. Caesarean delivery and risk of atopy and allergic disesase: Meta-analyses. </w:t>
      </w:r>
      <w:r w:rsidRPr="003276C5">
        <w:rPr>
          <w:rFonts w:cs="Calibri"/>
          <w:i/>
          <w:iCs/>
          <w:noProof/>
          <w:sz w:val="22"/>
          <w:szCs w:val="24"/>
        </w:rPr>
        <w:t>Clin Exp Allergy</w:t>
      </w:r>
      <w:r w:rsidRPr="003276C5">
        <w:rPr>
          <w:rFonts w:cs="Calibri"/>
          <w:noProof/>
          <w:sz w:val="22"/>
          <w:szCs w:val="24"/>
        </w:rPr>
        <w:t>. 2008;38(4):634-642. doi:10.1111/j.1365-2222.2008.02939.x PMID:18266879</w:t>
      </w:r>
    </w:p>
    <w:p w14:paraId="4602A8F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0. </w:t>
      </w:r>
      <w:r w:rsidRPr="003276C5">
        <w:rPr>
          <w:rFonts w:cs="Calibri"/>
          <w:noProof/>
          <w:sz w:val="22"/>
          <w:szCs w:val="24"/>
        </w:rPr>
        <w:tab/>
        <w:t xml:space="preserve">Kolokotroni O, Middleton N, Gavatha M, Lamnisos D, Priftis KN, Yiallouros PK. Asthma and atopy in children born by caesarean section: effect modification by family history of allergies - a population based cross-sectional study. </w:t>
      </w:r>
      <w:r w:rsidRPr="003276C5">
        <w:rPr>
          <w:rFonts w:cs="Calibri"/>
          <w:i/>
          <w:iCs/>
          <w:noProof/>
          <w:sz w:val="22"/>
          <w:szCs w:val="24"/>
        </w:rPr>
        <w:t>BMC Pediatr</w:t>
      </w:r>
      <w:r w:rsidRPr="003276C5">
        <w:rPr>
          <w:rFonts w:cs="Calibri"/>
          <w:noProof/>
          <w:sz w:val="22"/>
          <w:szCs w:val="24"/>
        </w:rPr>
        <w:t>. 2012;12(1):1. doi:10.1186/1471-2431-12-179 PMID:23153011</w:t>
      </w:r>
    </w:p>
    <w:p w14:paraId="6F1851A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1. </w:t>
      </w:r>
      <w:r w:rsidRPr="003276C5">
        <w:rPr>
          <w:rFonts w:cs="Calibri"/>
          <w:noProof/>
          <w:sz w:val="22"/>
          <w:szCs w:val="24"/>
        </w:rPr>
        <w:tab/>
        <w:t xml:space="preserve">Sevelsted A, Stokholm J, Bisgaard H. Risk of asthma from Cesarean delivery depends on membrane rupture. </w:t>
      </w:r>
      <w:r w:rsidRPr="003276C5">
        <w:rPr>
          <w:rFonts w:cs="Calibri"/>
          <w:i/>
          <w:iCs/>
          <w:noProof/>
          <w:sz w:val="22"/>
          <w:szCs w:val="24"/>
        </w:rPr>
        <w:t>J Pediatr</w:t>
      </w:r>
      <w:r w:rsidRPr="003276C5">
        <w:rPr>
          <w:rFonts w:cs="Calibri"/>
          <w:noProof/>
          <w:sz w:val="22"/>
          <w:szCs w:val="24"/>
        </w:rPr>
        <w:t>. 2016;171:38-42.e4. doi:10.1016/j.jpeds.2015.12.066 PMID:26825289</w:t>
      </w:r>
    </w:p>
    <w:p w14:paraId="1301A30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2. </w:t>
      </w:r>
      <w:r w:rsidRPr="003276C5">
        <w:rPr>
          <w:rFonts w:cs="Calibri"/>
          <w:noProof/>
          <w:sz w:val="22"/>
          <w:szCs w:val="24"/>
        </w:rPr>
        <w:tab/>
        <w:t xml:space="preserve">Decker E, Engelmann G, Findeisen A, et al. Cesarean delivery is associated with celiac disease but not inflammatory bowel disease in children. </w:t>
      </w:r>
      <w:r w:rsidRPr="003276C5">
        <w:rPr>
          <w:rFonts w:cs="Calibri"/>
          <w:i/>
          <w:iCs/>
          <w:noProof/>
          <w:sz w:val="22"/>
          <w:szCs w:val="24"/>
        </w:rPr>
        <w:t>Pediatrics</w:t>
      </w:r>
      <w:r w:rsidRPr="003276C5">
        <w:rPr>
          <w:rFonts w:cs="Calibri"/>
          <w:noProof/>
          <w:sz w:val="22"/>
          <w:szCs w:val="24"/>
        </w:rPr>
        <w:t>. 2010;125(6):e1433-e1440. doi:10.1542/peds.2009-2260 PMID:20478942</w:t>
      </w:r>
    </w:p>
    <w:p w14:paraId="40D71256"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3. </w:t>
      </w:r>
      <w:r w:rsidRPr="003276C5">
        <w:rPr>
          <w:rFonts w:cs="Calibri"/>
          <w:noProof/>
          <w:sz w:val="22"/>
          <w:szCs w:val="24"/>
        </w:rPr>
        <w:tab/>
        <w:t xml:space="preserve">Cardwell CR, Stene LC, Joner G, et al. Caesarean section is associated with an increased risk of childhood-onset type 1 diabetes mellitus: A meta-analysis of observational studies. </w:t>
      </w:r>
      <w:r w:rsidRPr="003276C5">
        <w:rPr>
          <w:rFonts w:cs="Calibri"/>
          <w:i/>
          <w:iCs/>
          <w:noProof/>
          <w:sz w:val="22"/>
          <w:szCs w:val="24"/>
        </w:rPr>
        <w:t>Diabetologia</w:t>
      </w:r>
      <w:r w:rsidRPr="003276C5">
        <w:rPr>
          <w:rFonts w:cs="Calibri"/>
          <w:noProof/>
          <w:sz w:val="22"/>
          <w:szCs w:val="24"/>
        </w:rPr>
        <w:t>. 2008;51(5):726-735. doi:10.1007/s00125-008-0941-z PMID:18292986</w:t>
      </w:r>
    </w:p>
    <w:p w14:paraId="15E75732" w14:textId="4FB640A4"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4. </w:t>
      </w:r>
      <w:r w:rsidRPr="003276C5">
        <w:rPr>
          <w:rFonts w:cs="Calibri"/>
          <w:noProof/>
          <w:sz w:val="22"/>
          <w:szCs w:val="24"/>
        </w:rPr>
        <w:tab/>
      </w:r>
      <w:r w:rsidR="00202E8A" w:rsidRPr="00202E8A">
        <w:rPr>
          <w:rFonts w:cs="Calibri"/>
          <w:noProof/>
          <w:sz w:val="22"/>
          <w:szCs w:val="24"/>
        </w:rPr>
        <w:t xml:space="preserve">Aagaard KM. Mode of delivery and pondering potential sources of the neonatal microbiome. </w:t>
      </w:r>
      <w:r w:rsidR="00202E8A" w:rsidRPr="00202E8A">
        <w:rPr>
          <w:rFonts w:cs="Calibri"/>
          <w:i/>
          <w:noProof/>
          <w:sz w:val="22"/>
          <w:szCs w:val="24"/>
        </w:rPr>
        <w:t>EBioMedicine</w:t>
      </w:r>
      <w:r w:rsidR="00202E8A" w:rsidRPr="00202E8A">
        <w:rPr>
          <w:rFonts w:cs="Calibri"/>
          <w:noProof/>
          <w:sz w:val="22"/>
          <w:szCs w:val="24"/>
        </w:rPr>
        <w:t>. 2020;51:102554. doi:10.1016/j.ebiom.2019.11.015</w:t>
      </w:r>
    </w:p>
    <w:p w14:paraId="6708C67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5. </w:t>
      </w:r>
      <w:r w:rsidRPr="003276C5">
        <w:rPr>
          <w:rFonts w:cs="Calibri"/>
          <w:noProof/>
          <w:sz w:val="22"/>
          <w:szCs w:val="24"/>
        </w:rPr>
        <w:tab/>
        <w:t xml:space="preserve">Dominguez-Bello MG, Costello EK, Contreras M, et al. Delivery mode shapes the acquisition and structure of the initial microbiota across multiple body habitats in newborns. </w:t>
      </w:r>
      <w:r w:rsidRPr="003276C5">
        <w:rPr>
          <w:rFonts w:cs="Calibri"/>
          <w:i/>
          <w:iCs/>
          <w:noProof/>
          <w:sz w:val="22"/>
          <w:szCs w:val="24"/>
        </w:rPr>
        <w:t>Proc Natl Acad Sci U S A</w:t>
      </w:r>
      <w:r w:rsidRPr="003276C5">
        <w:rPr>
          <w:rFonts w:cs="Calibri"/>
          <w:noProof/>
          <w:sz w:val="22"/>
          <w:szCs w:val="24"/>
        </w:rPr>
        <w:t>. 2010;107(26):11971-11975. doi:10.1073/pnas.1002601107 PMID:20566857</w:t>
      </w:r>
    </w:p>
    <w:p w14:paraId="56B3CBD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6. </w:t>
      </w:r>
      <w:r w:rsidRPr="003276C5">
        <w:rPr>
          <w:rFonts w:cs="Calibri"/>
          <w:noProof/>
          <w:sz w:val="22"/>
          <w:szCs w:val="24"/>
        </w:rPr>
        <w:tab/>
        <w:t xml:space="preserve">Stewart CJ, Embleton ND, Clements E, et al. Cesarean or vaginal birth does not impact the longitudinal development of the gut microbiome in a cohort of exclusively preterm infants. </w:t>
      </w:r>
      <w:r w:rsidRPr="003276C5">
        <w:rPr>
          <w:rFonts w:cs="Calibri"/>
          <w:i/>
          <w:iCs/>
          <w:noProof/>
          <w:sz w:val="22"/>
          <w:szCs w:val="24"/>
        </w:rPr>
        <w:t>Front Microbiol</w:t>
      </w:r>
      <w:r w:rsidRPr="003276C5">
        <w:rPr>
          <w:rFonts w:cs="Calibri"/>
          <w:noProof/>
          <w:sz w:val="22"/>
          <w:szCs w:val="24"/>
        </w:rPr>
        <w:t>. 2017;8(JUN):1-9. doi:10.3389/fmicb.2017.01008 PMID:28634475</w:t>
      </w:r>
    </w:p>
    <w:p w14:paraId="4AA0629B" w14:textId="56349361"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7. </w:t>
      </w:r>
      <w:r w:rsidRPr="003276C5">
        <w:rPr>
          <w:rFonts w:cs="Calibri"/>
          <w:noProof/>
          <w:sz w:val="22"/>
          <w:szCs w:val="24"/>
        </w:rPr>
        <w:tab/>
      </w:r>
      <w:r w:rsidR="00FA7350" w:rsidRPr="00FA7350">
        <w:rPr>
          <w:rFonts w:cs="Calibri"/>
          <w:noProof/>
          <w:sz w:val="22"/>
          <w:szCs w:val="24"/>
        </w:rPr>
        <w:t>Shao Y, Forster SC, Tsaliki E, et al. Stunted microbiota and opportunistic pathogen colonization in caesarean-</w:t>
      </w:r>
      <w:r w:rsidR="00FA7350" w:rsidRPr="00FA7350">
        <w:rPr>
          <w:rFonts w:cs="Calibri"/>
          <w:noProof/>
          <w:sz w:val="22"/>
          <w:szCs w:val="24"/>
        </w:rPr>
        <w:lastRenderedPageBreak/>
        <w:t xml:space="preserve">section birth. </w:t>
      </w:r>
      <w:r w:rsidR="00FA7350" w:rsidRPr="00FA7350">
        <w:rPr>
          <w:rFonts w:cs="Calibri"/>
          <w:i/>
          <w:noProof/>
          <w:sz w:val="22"/>
          <w:szCs w:val="24"/>
        </w:rPr>
        <w:t>Nature</w:t>
      </w:r>
      <w:r w:rsidR="00FA7350" w:rsidRPr="00FA7350">
        <w:rPr>
          <w:rFonts w:cs="Calibri"/>
          <w:noProof/>
          <w:sz w:val="22"/>
          <w:szCs w:val="24"/>
        </w:rPr>
        <w:t>. 2019;574(7776):117-121. doi:10.1038/s41586-019-1560-1</w:t>
      </w:r>
    </w:p>
    <w:p w14:paraId="05F3AA2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8. </w:t>
      </w:r>
      <w:r w:rsidRPr="003276C5">
        <w:rPr>
          <w:rFonts w:cs="Calibri"/>
          <w:noProof/>
          <w:sz w:val="22"/>
          <w:szCs w:val="24"/>
        </w:rPr>
        <w:tab/>
        <w:t xml:space="preserve">Mueller NT, Shin H, Pizoni A, et al. Delivery mode and the transition of pioneering gut-microbiota structure, composition and predicted metabolic function. </w:t>
      </w:r>
      <w:r w:rsidRPr="003276C5">
        <w:rPr>
          <w:rFonts w:cs="Calibri"/>
          <w:i/>
          <w:iCs/>
          <w:noProof/>
          <w:sz w:val="22"/>
          <w:szCs w:val="24"/>
        </w:rPr>
        <w:t>Genes (Basel)</w:t>
      </w:r>
      <w:r w:rsidRPr="003276C5">
        <w:rPr>
          <w:rFonts w:cs="Calibri"/>
          <w:noProof/>
          <w:sz w:val="22"/>
          <w:szCs w:val="24"/>
        </w:rPr>
        <w:t>. 2017;8(12):364. doi:10.3390/genes8120364 PMID:29207565</w:t>
      </w:r>
    </w:p>
    <w:p w14:paraId="6FD46054" w14:textId="036BF470"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49. </w:t>
      </w:r>
      <w:r w:rsidRPr="003276C5">
        <w:rPr>
          <w:rFonts w:cs="Calibri"/>
          <w:noProof/>
          <w:sz w:val="22"/>
          <w:szCs w:val="24"/>
        </w:rPr>
        <w:tab/>
      </w:r>
      <w:r w:rsidR="00FA7350" w:rsidRPr="003276C5">
        <w:rPr>
          <w:rFonts w:cs="Calibri"/>
          <w:noProof/>
          <w:sz w:val="22"/>
          <w:szCs w:val="24"/>
        </w:rPr>
        <w:t xml:space="preserve">Martinez KA, Devlin JC, Lacher CR, et al. Increased weight gain by C-section: Functional significance of the primordial microbiome. </w:t>
      </w:r>
      <w:r w:rsidR="00FA7350" w:rsidRPr="003276C5">
        <w:rPr>
          <w:rFonts w:cs="Calibri"/>
          <w:i/>
          <w:iCs/>
          <w:noProof/>
          <w:sz w:val="22"/>
          <w:szCs w:val="24"/>
        </w:rPr>
        <w:t>Sci Adv</w:t>
      </w:r>
      <w:r w:rsidR="00FA7350" w:rsidRPr="003276C5">
        <w:rPr>
          <w:rFonts w:cs="Calibri"/>
          <w:noProof/>
          <w:sz w:val="22"/>
          <w:szCs w:val="24"/>
        </w:rPr>
        <w:t>. 2017;3(10):1-5. doi:10.1126/sciadv.aao1874 PMID:29026883</w:t>
      </w:r>
    </w:p>
    <w:p w14:paraId="41806A8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0. </w:t>
      </w:r>
      <w:r w:rsidRPr="003276C5">
        <w:rPr>
          <w:rFonts w:cs="Calibri"/>
          <w:noProof/>
          <w:sz w:val="22"/>
          <w:szCs w:val="24"/>
        </w:rPr>
        <w:tab/>
        <w:t xml:space="preserve">Maqsood R, Rodgers R, Rodriguez C, et al. Discordant transmission of bacteria and viruses from mothers to babies at birth. </w:t>
      </w:r>
      <w:r w:rsidRPr="003276C5">
        <w:rPr>
          <w:rFonts w:cs="Calibri"/>
          <w:i/>
          <w:iCs/>
          <w:noProof/>
          <w:sz w:val="22"/>
          <w:szCs w:val="24"/>
        </w:rPr>
        <w:t>Microbiome</w:t>
      </w:r>
      <w:r w:rsidRPr="003276C5">
        <w:rPr>
          <w:rFonts w:cs="Calibri"/>
          <w:noProof/>
          <w:sz w:val="22"/>
          <w:szCs w:val="24"/>
        </w:rPr>
        <w:t>. 2019;7(1):1-13. doi:10.1186/s40168-019-0766-7 PMID:31823811</w:t>
      </w:r>
    </w:p>
    <w:p w14:paraId="78F7E66C" w14:textId="77777777" w:rsidR="0054244B"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1. </w:t>
      </w:r>
      <w:r w:rsidRPr="003276C5">
        <w:rPr>
          <w:rFonts w:cs="Calibri"/>
          <w:noProof/>
          <w:sz w:val="22"/>
          <w:szCs w:val="24"/>
        </w:rPr>
        <w:tab/>
      </w:r>
      <w:r w:rsidR="0054244B" w:rsidRPr="0054244B">
        <w:rPr>
          <w:rFonts w:cs="Calibri"/>
          <w:noProof/>
          <w:sz w:val="22"/>
          <w:szCs w:val="24"/>
        </w:rPr>
        <w:t xml:space="preserve">Bolte EE, Aagaard KM. Turning the "Phage" on Malnutrition and Stunting. </w:t>
      </w:r>
      <w:r w:rsidR="0054244B" w:rsidRPr="0054244B">
        <w:rPr>
          <w:rFonts w:cs="Calibri"/>
          <w:i/>
          <w:noProof/>
          <w:sz w:val="22"/>
          <w:szCs w:val="24"/>
        </w:rPr>
        <w:t>Cell Host Microbe.</w:t>
      </w:r>
      <w:r w:rsidR="0054244B" w:rsidRPr="0054244B">
        <w:rPr>
          <w:rFonts w:cs="Calibri"/>
          <w:noProof/>
          <w:sz w:val="22"/>
          <w:szCs w:val="24"/>
        </w:rPr>
        <w:t xml:space="preserve"> 2020;27(2):159-161. doi:10.1016/j.chom.2020.01.020</w:t>
      </w:r>
    </w:p>
    <w:p w14:paraId="0FCA2F2B" w14:textId="756D30D9"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2. </w:t>
      </w:r>
      <w:r w:rsidRPr="003276C5">
        <w:rPr>
          <w:rFonts w:cs="Calibri"/>
          <w:noProof/>
          <w:sz w:val="22"/>
          <w:szCs w:val="24"/>
        </w:rPr>
        <w:tab/>
        <w:t xml:space="preserve">Reyniers J, Trexler P, Ervin R. Rearing germ-free albino rats. </w:t>
      </w:r>
      <w:r w:rsidRPr="003276C5">
        <w:rPr>
          <w:rFonts w:cs="Calibri"/>
          <w:i/>
          <w:iCs/>
          <w:noProof/>
          <w:sz w:val="22"/>
          <w:szCs w:val="24"/>
        </w:rPr>
        <w:t>Lobund reports</w:t>
      </w:r>
      <w:r w:rsidRPr="003276C5">
        <w:rPr>
          <w:rFonts w:cs="Calibri"/>
          <w:noProof/>
          <w:sz w:val="22"/>
          <w:szCs w:val="24"/>
        </w:rPr>
        <w:t>. 1946;(1):1-84.  PMID:20247584</w:t>
      </w:r>
    </w:p>
    <w:p w14:paraId="5A803C4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3. </w:t>
      </w:r>
      <w:r w:rsidRPr="003276C5">
        <w:rPr>
          <w:rFonts w:cs="Calibri"/>
          <w:noProof/>
          <w:sz w:val="22"/>
          <w:szCs w:val="24"/>
        </w:rPr>
        <w:tab/>
        <w:t xml:space="preserve">Pleasants JR. Rearing germfree Cesarean-born rats, mice, and rabbits through weaning. </w:t>
      </w:r>
      <w:r w:rsidRPr="003276C5">
        <w:rPr>
          <w:rFonts w:cs="Calibri"/>
          <w:i/>
          <w:iCs/>
          <w:noProof/>
          <w:sz w:val="22"/>
          <w:szCs w:val="24"/>
        </w:rPr>
        <w:t>Ann N Y Acad Sci</w:t>
      </w:r>
      <w:r w:rsidRPr="003276C5">
        <w:rPr>
          <w:rFonts w:cs="Calibri"/>
          <w:noProof/>
          <w:sz w:val="22"/>
          <w:szCs w:val="24"/>
        </w:rPr>
        <w:t>. 1959;78:116-126. doi:10.1111/j.1749-6632.1959.tb53099.x PMID:14433463</w:t>
      </w:r>
    </w:p>
    <w:p w14:paraId="0495E18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4. </w:t>
      </w:r>
      <w:r w:rsidRPr="003276C5">
        <w:rPr>
          <w:rFonts w:cs="Calibri"/>
          <w:noProof/>
          <w:sz w:val="22"/>
          <w:szCs w:val="24"/>
        </w:rPr>
        <w:tab/>
        <w:t xml:space="preserve">Gensollen T, Iyer SS, Kasper DL, Blumberg RS, Medical H. How colonization by microbiota in early life shapes the immune system. </w:t>
      </w:r>
      <w:r w:rsidRPr="003276C5">
        <w:rPr>
          <w:rFonts w:cs="Calibri"/>
          <w:i/>
          <w:iCs/>
          <w:noProof/>
          <w:sz w:val="22"/>
          <w:szCs w:val="24"/>
        </w:rPr>
        <w:t>Science</w:t>
      </w:r>
      <w:r w:rsidRPr="003276C5">
        <w:rPr>
          <w:rFonts w:cs="Calibri"/>
          <w:noProof/>
          <w:sz w:val="22"/>
          <w:szCs w:val="24"/>
        </w:rPr>
        <w:t>. 2016;352(6285):539-544. doi:10.1126/science.aad9378.How PMID:27126036</w:t>
      </w:r>
    </w:p>
    <w:p w14:paraId="04F93762"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5. </w:t>
      </w:r>
      <w:r w:rsidRPr="003276C5">
        <w:rPr>
          <w:rFonts w:cs="Calibri"/>
          <w:noProof/>
          <w:sz w:val="22"/>
          <w:szCs w:val="24"/>
        </w:rPr>
        <w:tab/>
        <w:t xml:space="preserve">Luczynski P, Neufeld KAMV, Oriach CS, Clarke G, Dinan TG, Cryan JF. Growing up in a bubble: Using germ-free animals to assess the influence of the gut microbiota on brain and behavior. </w:t>
      </w:r>
      <w:r w:rsidRPr="003276C5">
        <w:rPr>
          <w:rFonts w:cs="Calibri"/>
          <w:i/>
          <w:iCs/>
          <w:noProof/>
          <w:sz w:val="22"/>
          <w:szCs w:val="24"/>
        </w:rPr>
        <w:t>Int J Neuropsychopharmacol</w:t>
      </w:r>
      <w:r w:rsidRPr="003276C5">
        <w:rPr>
          <w:rFonts w:cs="Calibri"/>
          <w:noProof/>
          <w:sz w:val="22"/>
          <w:szCs w:val="24"/>
        </w:rPr>
        <w:t>. 2016;19(8):1-17. doi:10.1093/ijnp/pyw020 PMID:26912607</w:t>
      </w:r>
    </w:p>
    <w:p w14:paraId="67CE677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6. </w:t>
      </w:r>
      <w:r w:rsidRPr="003276C5">
        <w:rPr>
          <w:rFonts w:cs="Calibri"/>
          <w:noProof/>
          <w:sz w:val="22"/>
          <w:szCs w:val="24"/>
        </w:rPr>
        <w:tab/>
        <w:t xml:space="preserve">Selwyn FP, Cheng SL, Klaassen CD, Cui JY. Regulation of hepatic drug-metabolizing enzymes in germ-free mice by conventionalization and probiotics. </w:t>
      </w:r>
      <w:r w:rsidRPr="003276C5">
        <w:rPr>
          <w:rFonts w:cs="Calibri"/>
          <w:i/>
          <w:iCs/>
          <w:noProof/>
          <w:sz w:val="22"/>
          <w:szCs w:val="24"/>
        </w:rPr>
        <w:t>Drug Metab Dispos</w:t>
      </w:r>
      <w:r w:rsidRPr="003276C5">
        <w:rPr>
          <w:rFonts w:cs="Calibri"/>
          <w:noProof/>
          <w:sz w:val="22"/>
          <w:szCs w:val="24"/>
        </w:rPr>
        <w:t>. 2016;44(2):262-274. doi:10.1124/dmd.115.067504 PMID:26586378</w:t>
      </w:r>
    </w:p>
    <w:p w14:paraId="746346C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7. </w:t>
      </w:r>
      <w:r w:rsidRPr="003276C5">
        <w:rPr>
          <w:rFonts w:cs="Calibri"/>
          <w:noProof/>
          <w:sz w:val="22"/>
          <w:szCs w:val="24"/>
        </w:rPr>
        <w:tab/>
        <w:t xml:space="preserve">Stepankova R, Šinkora J, Hudcovic T, Kozáková H, Tlaskalová-Hogenová H. Differences in development of lymphocyte subpopulations from gut-associated lymphatic tissue (GALT) of germfree and conventional rats: effect of aging. </w:t>
      </w:r>
      <w:r w:rsidRPr="003276C5">
        <w:rPr>
          <w:rFonts w:cs="Calibri"/>
          <w:i/>
          <w:iCs/>
          <w:noProof/>
          <w:sz w:val="22"/>
          <w:szCs w:val="24"/>
        </w:rPr>
        <w:t>Folia Microbiol (Praha)</w:t>
      </w:r>
      <w:r w:rsidRPr="003276C5">
        <w:rPr>
          <w:rFonts w:cs="Calibri"/>
          <w:noProof/>
          <w:sz w:val="22"/>
          <w:szCs w:val="24"/>
        </w:rPr>
        <w:t>. 1998;43(5):531-534. doi:10.1007/BF02820814 PMID:9821320</w:t>
      </w:r>
    </w:p>
    <w:p w14:paraId="1F9EE2EA"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8. </w:t>
      </w:r>
      <w:r w:rsidRPr="003276C5">
        <w:rPr>
          <w:rFonts w:cs="Calibri"/>
          <w:noProof/>
          <w:sz w:val="22"/>
          <w:szCs w:val="24"/>
        </w:rPr>
        <w:tab/>
        <w:t xml:space="preserve">Williams AM, Probert CSJ, Stepankova R, Tlaskalova-Hogenova H, Phillips A, Bland PW. Effects of microflora on the neonatal development of gut mucosal T cells and myeloid cells in the mouse. </w:t>
      </w:r>
      <w:r w:rsidRPr="003276C5">
        <w:rPr>
          <w:rFonts w:cs="Calibri"/>
          <w:i/>
          <w:iCs/>
          <w:noProof/>
          <w:sz w:val="22"/>
          <w:szCs w:val="24"/>
        </w:rPr>
        <w:t>Immunology</w:t>
      </w:r>
      <w:r w:rsidRPr="003276C5">
        <w:rPr>
          <w:rFonts w:cs="Calibri"/>
          <w:noProof/>
          <w:sz w:val="22"/>
          <w:szCs w:val="24"/>
        </w:rPr>
        <w:t>. 2006;119(4):470-</w:t>
      </w:r>
      <w:r w:rsidRPr="003276C5">
        <w:rPr>
          <w:rFonts w:cs="Calibri"/>
          <w:noProof/>
          <w:sz w:val="22"/>
          <w:szCs w:val="24"/>
        </w:rPr>
        <w:lastRenderedPageBreak/>
        <w:t>478. doi:10.1111/j.1365-2567.2006.02458.x PMID:16995882</w:t>
      </w:r>
    </w:p>
    <w:p w14:paraId="2D73DB7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59. </w:t>
      </w:r>
      <w:r w:rsidRPr="003276C5">
        <w:rPr>
          <w:rFonts w:cs="Calibri"/>
          <w:noProof/>
          <w:sz w:val="22"/>
          <w:szCs w:val="24"/>
        </w:rPr>
        <w:tab/>
        <w:t xml:space="preserve">Costa MC, Santos JRA, Ribeiro MJA, et al. The absence of microbiota delays the inflammatory response to Cryptococcus gattii. </w:t>
      </w:r>
      <w:r w:rsidRPr="003276C5">
        <w:rPr>
          <w:rFonts w:cs="Calibri"/>
          <w:i/>
          <w:iCs/>
          <w:noProof/>
          <w:sz w:val="22"/>
          <w:szCs w:val="24"/>
        </w:rPr>
        <w:t>Int J Med Microbiol</w:t>
      </w:r>
      <w:r w:rsidRPr="003276C5">
        <w:rPr>
          <w:rFonts w:cs="Calibri"/>
          <w:noProof/>
          <w:sz w:val="22"/>
          <w:szCs w:val="24"/>
        </w:rPr>
        <w:t>. 2016;306(4):187-195. doi:10.1016/j.ijmm.2016.03.010 PMID:27083265</w:t>
      </w:r>
    </w:p>
    <w:p w14:paraId="50B811E4"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0. </w:t>
      </w:r>
      <w:r w:rsidRPr="003276C5">
        <w:rPr>
          <w:rFonts w:cs="Calibri"/>
          <w:noProof/>
          <w:sz w:val="22"/>
          <w:szCs w:val="24"/>
        </w:rPr>
        <w:tab/>
        <w:t xml:space="preserve">Midtvedt T, Gustafsson BE. Digestion of dead bacteria by germ-free rats. </w:t>
      </w:r>
      <w:r w:rsidRPr="003276C5">
        <w:rPr>
          <w:rFonts w:cs="Calibri"/>
          <w:i/>
          <w:iCs/>
          <w:noProof/>
          <w:sz w:val="22"/>
          <w:szCs w:val="24"/>
        </w:rPr>
        <w:t>Curr Microbiol</w:t>
      </w:r>
      <w:r w:rsidRPr="003276C5">
        <w:rPr>
          <w:rFonts w:cs="Calibri"/>
          <w:noProof/>
          <w:sz w:val="22"/>
          <w:szCs w:val="24"/>
        </w:rPr>
        <w:t>. 1981;6(1):13-15. doi:10.1007/BF01566719</w:t>
      </w:r>
    </w:p>
    <w:p w14:paraId="40933C9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1. </w:t>
      </w:r>
      <w:r w:rsidRPr="003276C5">
        <w:rPr>
          <w:rFonts w:cs="Calibri"/>
          <w:noProof/>
          <w:sz w:val="22"/>
          <w:szCs w:val="24"/>
        </w:rPr>
        <w:tab/>
        <w:t xml:space="preserve">Taylor DM, Read L, Neal DL. Determining the viability of faecal bacteria present in germ-free mice. </w:t>
      </w:r>
      <w:r w:rsidRPr="003276C5">
        <w:rPr>
          <w:rFonts w:cs="Calibri"/>
          <w:i/>
          <w:iCs/>
          <w:noProof/>
          <w:sz w:val="22"/>
          <w:szCs w:val="24"/>
        </w:rPr>
        <w:t>Lab Anim</w:t>
      </w:r>
      <w:r w:rsidRPr="003276C5">
        <w:rPr>
          <w:rFonts w:cs="Calibri"/>
          <w:noProof/>
          <w:sz w:val="22"/>
          <w:szCs w:val="24"/>
        </w:rPr>
        <w:t>. 1986;20(1):22-26. doi:10.1258/002367786781062106 PMID:3512905</w:t>
      </w:r>
    </w:p>
    <w:p w14:paraId="6B88EBE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2. </w:t>
      </w:r>
      <w:r w:rsidRPr="003276C5">
        <w:rPr>
          <w:rFonts w:cs="Calibri"/>
          <w:noProof/>
          <w:sz w:val="22"/>
          <w:szCs w:val="24"/>
        </w:rPr>
        <w:tab/>
        <w:t xml:space="preserve">Fontaine CA, Skorupski AM, Vowles CJ, Anderson NE, Poe SA, Eaton KA. How free of germs is germ-free? Detection of bacterial contamination in a germ free mouse unit. </w:t>
      </w:r>
      <w:r w:rsidRPr="003276C5">
        <w:rPr>
          <w:rFonts w:cs="Calibri"/>
          <w:i/>
          <w:iCs/>
          <w:noProof/>
          <w:sz w:val="22"/>
          <w:szCs w:val="24"/>
        </w:rPr>
        <w:t>Gut Microbes</w:t>
      </w:r>
      <w:r w:rsidRPr="003276C5">
        <w:rPr>
          <w:rFonts w:cs="Calibri"/>
          <w:noProof/>
          <w:sz w:val="22"/>
          <w:szCs w:val="24"/>
        </w:rPr>
        <w:t>. 2015;6(4):225-233. doi:10.1080/19490976.2015.1054596 PMID:26018301</w:t>
      </w:r>
    </w:p>
    <w:p w14:paraId="7ECF2F2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3. </w:t>
      </w:r>
      <w:r w:rsidRPr="003276C5">
        <w:rPr>
          <w:rFonts w:cs="Calibri"/>
          <w:noProof/>
          <w:sz w:val="22"/>
          <w:szCs w:val="24"/>
        </w:rPr>
        <w:tab/>
        <w:t xml:space="preserve">Olomu IN, Pena-cortes LC, Long RA, et al. Elimination of “ kitome ” and “ splashome ” contamination results in lack of detection of a unique placental microbiome. </w:t>
      </w:r>
      <w:r w:rsidRPr="003276C5">
        <w:rPr>
          <w:rFonts w:cs="Calibri"/>
          <w:i/>
          <w:iCs/>
          <w:noProof/>
          <w:sz w:val="22"/>
          <w:szCs w:val="24"/>
        </w:rPr>
        <w:t>Microbiome</w:t>
      </w:r>
      <w:r w:rsidRPr="003276C5">
        <w:rPr>
          <w:rFonts w:cs="Calibri"/>
          <w:noProof/>
          <w:sz w:val="22"/>
          <w:szCs w:val="24"/>
        </w:rPr>
        <w:t>. 2020;20(1):157. doi:10.1186/s12866-020-01839-y PMID:32527226</w:t>
      </w:r>
    </w:p>
    <w:p w14:paraId="6D51899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4. </w:t>
      </w:r>
      <w:r w:rsidRPr="003276C5">
        <w:rPr>
          <w:rFonts w:cs="Calibri"/>
          <w:noProof/>
          <w:sz w:val="22"/>
          <w:szCs w:val="24"/>
        </w:rPr>
        <w:tab/>
        <w:t xml:space="preserve">Franasiak JM, Werner MD, Juneau CR, et al. Endometrial microbiome at the time of embryo transfer: next-generation sequencing of the 16S ribosomal subunit. </w:t>
      </w:r>
      <w:r w:rsidRPr="003276C5">
        <w:rPr>
          <w:rFonts w:cs="Calibri"/>
          <w:i/>
          <w:iCs/>
          <w:noProof/>
          <w:sz w:val="22"/>
          <w:szCs w:val="24"/>
        </w:rPr>
        <w:t>J Assist Reprod Genet</w:t>
      </w:r>
      <w:r w:rsidRPr="003276C5">
        <w:rPr>
          <w:rFonts w:cs="Calibri"/>
          <w:noProof/>
          <w:sz w:val="22"/>
          <w:szCs w:val="24"/>
        </w:rPr>
        <w:t>. 2016;33(1):129-136. doi:10.1007/s10815-015-0614-z PMID:26547201</w:t>
      </w:r>
    </w:p>
    <w:p w14:paraId="6C195C1F"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5. </w:t>
      </w:r>
      <w:r w:rsidRPr="003276C5">
        <w:rPr>
          <w:rFonts w:cs="Calibri"/>
          <w:noProof/>
          <w:sz w:val="22"/>
          <w:szCs w:val="24"/>
        </w:rPr>
        <w:tab/>
        <w:t xml:space="preserve">Walker AW, Martin JC, Scott P, Parkhill J, Flint HJ, Scott KP. 16S rRNA gene-based profiling of the human infant gut microbiota is strongly influenced by sample processing and PCR primer choice. </w:t>
      </w:r>
      <w:r w:rsidRPr="003276C5">
        <w:rPr>
          <w:rFonts w:cs="Calibri"/>
          <w:i/>
          <w:iCs/>
          <w:noProof/>
          <w:sz w:val="22"/>
          <w:szCs w:val="24"/>
        </w:rPr>
        <w:t>Microbiome</w:t>
      </w:r>
      <w:r w:rsidRPr="003276C5">
        <w:rPr>
          <w:rFonts w:cs="Calibri"/>
          <w:noProof/>
          <w:sz w:val="22"/>
          <w:szCs w:val="24"/>
        </w:rPr>
        <w:t>. 2015;3(1):1-11. doi:10.1186/s40168-015-0087-4 PMID:26120470</w:t>
      </w:r>
    </w:p>
    <w:p w14:paraId="23EFF67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6. </w:t>
      </w:r>
      <w:r w:rsidRPr="003276C5">
        <w:rPr>
          <w:rFonts w:cs="Calibri"/>
          <w:noProof/>
          <w:sz w:val="22"/>
          <w:szCs w:val="24"/>
        </w:rPr>
        <w:tab/>
        <w:t xml:space="preserve">Moeller AH, Suzuki TA, Phifer-Rixey M, Nachman MW. Transmission modes of the mammalian gut microbiota. </w:t>
      </w:r>
      <w:r w:rsidRPr="003276C5">
        <w:rPr>
          <w:rFonts w:cs="Calibri"/>
          <w:i/>
          <w:iCs/>
          <w:noProof/>
          <w:sz w:val="22"/>
          <w:szCs w:val="24"/>
        </w:rPr>
        <w:t>Science (80- )</w:t>
      </w:r>
      <w:r w:rsidRPr="003276C5">
        <w:rPr>
          <w:rFonts w:cs="Calibri"/>
          <w:noProof/>
          <w:sz w:val="22"/>
          <w:szCs w:val="24"/>
        </w:rPr>
        <w:t>. 2018;362(6413):453-457. doi:10.1126/science.aat7164 PMID:30361372</w:t>
      </w:r>
    </w:p>
    <w:p w14:paraId="47D0028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7. </w:t>
      </w:r>
      <w:r w:rsidRPr="003276C5">
        <w:rPr>
          <w:rFonts w:cs="Calibri"/>
          <w:noProof/>
          <w:sz w:val="22"/>
          <w:szCs w:val="24"/>
        </w:rPr>
        <w:tab/>
        <w:t xml:space="preserve">Huttenhower C, Gevers D, Knight R, et al. Structure, function and diversity of the healthy human microbiome. </w:t>
      </w:r>
      <w:r w:rsidRPr="003276C5">
        <w:rPr>
          <w:rFonts w:cs="Calibri"/>
          <w:i/>
          <w:iCs/>
          <w:noProof/>
          <w:sz w:val="22"/>
          <w:szCs w:val="24"/>
        </w:rPr>
        <w:t>Nature</w:t>
      </w:r>
      <w:r w:rsidRPr="003276C5">
        <w:rPr>
          <w:rFonts w:cs="Calibri"/>
          <w:noProof/>
          <w:sz w:val="22"/>
          <w:szCs w:val="24"/>
        </w:rPr>
        <w:t>. 2012;486(7402):207-214. doi:10.1038/nature11234 PMID:22699609</w:t>
      </w:r>
    </w:p>
    <w:p w14:paraId="11FE158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8. </w:t>
      </w:r>
      <w:r w:rsidRPr="003276C5">
        <w:rPr>
          <w:rFonts w:cs="Calibri"/>
          <w:noProof/>
          <w:sz w:val="22"/>
          <w:szCs w:val="24"/>
        </w:rPr>
        <w:tab/>
        <w:t xml:space="preserve">Heintz-Buschart A, Wilmes P. Human Gut Microbiome: Function Matters. </w:t>
      </w:r>
      <w:r w:rsidRPr="003276C5">
        <w:rPr>
          <w:rFonts w:cs="Calibri"/>
          <w:i/>
          <w:iCs/>
          <w:noProof/>
          <w:sz w:val="22"/>
          <w:szCs w:val="24"/>
        </w:rPr>
        <w:t>Trends Microbiol</w:t>
      </w:r>
      <w:r w:rsidRPr="003276C5">
        <w:rPr>
          <w:rFonts w:cs="Calibri"/>
          <w:noProof/>
          <w:sz w:val="22"/>
          <w:szCs w:val="24"/>
        </w:rPr>
        <w:t>. 2018;26(7):563-574. doi:10.1016/j.tim.2017.11.002 PMID:29173869</w:t>
      </w:r>
    </w:p>
    <w:p w14:paraId="5B8D2BD1"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69. </w:t>
      </w:r>
      <w:r w:rsidRPr="003276C5">
        <w:rPr>
          <w:rFonts w:cs="Calibri"/>
          <w:noProof/>
          <w:sz w:val="22"/>
          <w:szCs w:val="24"/>
        </w:rPr>
        <w:tab/>
        <w:t xml:space="preserve">Mor G, Kwon J-Y. Trophoblast-microbiome iInteraction: a new paradigm on immune regulation. </w:t>
      </w:r>
      <w:r w:rsidRPr="003276C5">
        <w:rPr>
          <w:rFonts w:cs="Calibri"/>
          <w:i/>
          <w:iCs/>
          <w:noProof/>
          <w:sz w:val="22"/>
          <w:szCs w:val="24"/>
        </w:rPr>
        <w:t xml:space="preserve">Am J Obs </w:t>
      </w:r>
      <w:r w:rsidRPr="003276C5">
        <w:rPr>
          <w:rFonts w:cs="Calibri"/>
          <w:i/>
          <w:iCs/>
          <w:noProof/>
          <w:sz w:val="22"/>
          <w:szCs w:val="24"/>
        </w:rPr>
        <w:lastRenderedPageBreak/>
        <w:t>Gynecol</w:t>
      </w:r>
      <w:r w:rsidRPr="003276C5">
        <w:rPr>
          <w:rFonts w:cs="Calibri"/>
          <w:noProof/>
          <w:sz w:val="22"/>
          <w:szCs w:val="24"/>
        </w:rPr>
        <w:t>. 2015;213(1):S131-7. doi:10.1016/j.ajog.2015.06.039. PMID:26428492</w:t>
      </w:r>
    </w:p>
    <w:p w14:paraId="51D6E53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0. </w:t>
      </w:r>
      <w:r w:rsidRPr="003276C5">
        <w:rPr>
          <w:rFonts w:cs="Calibri"/>
          <w:noProof/>
          <w:sz w:val="22"/>
          <w:szCs w:val="24"/>
        </w:rPr>
        <w:tab/>
        <w:t xml:space="preserve">Chu DM, Seferovic M, Pace RM, Aagaard KM. The microbiome in preterm birth. </w:t>
      </w:r>
      <w:r w:rsidRPr="003276C5">
        <w:rPr>
          <w:rFonts w:cs="Calibri"/>
          <w:i/>
          <w:iCs/>
          <w:noProof/>
          <w:sz w:val="22"/>
          <w:szCs w:val="24"/>
        </w:rPr>
        <w:t>Best Pract Res Clin Obstet Gynaecol</w:t>
      </w:r>
      <w:r w:rsidRPr="003276C5">
        <w:rPr>
          <w:rFonts w:cs="Calibri"/>
          <w:noProof/>
          <w:sz w:val="22"/>
          <w:szCs w:val="24"/>
        </w:rPr>
        <w:t>. 2018;52:103-113. doi:10.1016/j.bpobgyn.2018.03.006 PMID:29753695</w:t>
      </w:r>
    </w:p>
    <w:p w14:paraId="3C24453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1. </w:t>
      </w:r>
      <w:r w:rsidRPr="003276C5">
        <w:rPr>
          <w:rFonts w:cs="Calibri"/>
          <w:noProof/>
          <w:sz w:val="22"/>
          <w:szCs w:val="24"/>
        </w:rPr>
        <w:tab/>
        <w:t xml:space="preserve">Duarte-Salles T, Mendez MA, Meltzer HM, Alexander J, Haugen M. Dietary benzo(a)pyrene intake during pregnancy and birth weight: associations modified by vitamin C intakes in the Norwegian Mother and Child Cohort Study (MoBa). </w:t>
      </w:r>
      <w:r w:rsidRPr="003276C5">
        <w:rPr>
          <w:rFonts w:cs="Calibri"/>
          <w:i/>
          <w:iCs/>
          <w:noProof/>
          <w:sz w:val="22"/>
          <w:szCs w:val="24"/>
        </w:rPr>
        <w:t>Environ Int</w:t>
      </w:r>
      <w:r w:rsidRPr="003276C5">
        <w:rPr>
          <w:rFonts w:cs="Calibri"/>
          <w:noProof/>
          <w:sz w:val="22"/>
          <w:szCs w:val="24"/>
        </w:rPr>
        <w:t>. 2013;60:217-223. doi:10.1016/j.envint.2013.08.016 PMID:24071023</w:t>
      </w:r>
    </w:p>
    <w:p w14:paraId="5680782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2. </w:t>
      </w:r>
      <w:r w:rsidRPr="003276C5">
        <w:rPr>
          <w:rFonts w:cs="Calibri"/>
          <w:noProof/>
          <w:sz w:val="22"/>
          <w:szCs w:val="24"/>
        </w:rPr>
        <w:tab/>
        <w:t xml:space="preserve">Langlois P, Hoyt A, Desrosiers T, et al. Maternal occupational exposure to polycyclic aromatic hydrocarbons and small for gestational age offspring. </w:t>
      </w:r>
      <w:r w:rsidRPr="003276C5">
        <w:rPr>
          <w:rFonts w:cs="Calibri"/>
          <w:i/>
          <w:iCs/>
          <w:noProof/>
          <w:sz w:val="22"/>
          <w:szCs w:val="24"/>
        </w:rPr>
        <w:t>Occup Env Med</w:t>
      </w:r>
      <w:r w:rsidRPr="003276C5">
        <w:rPr>
          <w:rFonts w:cs="Calibri"/>
          <w:noProof/>
          <w:sz w:val="22"/>
          <w:szCs w:val="24"/>
        </w:rPr>
        <w:t>. 2014;71(8):529-535. doi:10.1016/j.physbeh.2017.03.040 PMID:24893704</w:t>
      </w:r>
    </w:p>
    <w:p w14:paraId="198EE902"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3. </w:t>
      </w:r>
      <w:r w:rsidRPr="003276C5">
        <w:rPr>
          <w:rFonts w:cs="Calibri"/>
          <w:noProof/>
          <w:sz w:val="22"/>
          <w:szCs w:val="24"/>
        </w:rPr>
        <w:tab/>
        <w:t xml:space="preserve">Polanska K, Dettbarn G, Jurewicz J, et al. Effect of prenatal polycyclic aromatic hydrocarbons exposure on birth outcomes: The Polish mother and child cohort study. </w:t>
      </w:r>
      <w:r w:rsidRPr="003276C5">
        <w:rPr>
          <w:rFonts w:cs="Calibri"/>
          <w:i/>
          <w:iCs/>
          <w:noProof/>
          <w:sz w:val="22"/>
          <w:szCs w:val="24"/>
        </w:rPr>
        <w:t>Biomed Res Int</w:t>
      </w:r>
      <w:r w:rsidRPr="003276C5">
        <w:rPr>
          <w:rFonts w:cs="Calibri"/>
          <w:noProof/>
          <w:sz w:val="22"/>
          <w:szCs w:val="24"/>
        </w:rPr>
        <w:t>. 2014;2014(408939). doi:10.1155/2014/408939 PMID:25140312</w:t>
      </w:r>
    </w:p>
    <w:p w14:paraId="1A8DADF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4. </w:t>
      </w:r>
      <w:r w:rsidRPr="003276C5">
        <w:rPr>
          <w:rFonts w:cs="Calibri"/>
          <w:noProof/>
          <w:sz w:val="22"/>
          <w:szCs w:val="24"/>
        </w:rPr>
        <w:tab/>
        <w:t xml:space="preserve">Thakur V, Liang Y, Lingappan K, et al. Increased susceptibility to hyperoxic lung injury and alveolar simplification in newborn rats by prenatal administration of benzo[a]pyrene. </w:t>
      </w:r>
      <w:r w:rsidRPr="003276C5">
        <w:rPr>
          <w:rFonts w:cs="Calibri"/>
          <w:i/>
          <w:iCs/>
          <w:noProof/>
          <w:sz w:val="22"/>
          <w:szCs w:val="24"/>
        </w:rPr>
        <w:t>Toxicol Lett</w:t>
      </w:r>
      <w:r w:rsidRPr="003276C5">
        <w:rPr>
          <w:rFonts w:cs="Calibri"/>
          <w:noProof/>
          <w:sz w:val="22"/>
          <w:szCs w:val="24"/>
        </w:rPr>
        <w:t>. 2014;230(2):322-332. doi:10.1016/j.toxlet.2014.03.006 PMID:24657529</w:t>
      </w:r>
    </w:p>
    <w:p w14:paraId="4857DE6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5. </w:t>
      </w:r>
      <w:r w:rsidRPr="003276C5">
        <w:rPr>
          <w:rFonts w:cs="Calibri"/>
          <w:noProof/>
          <w:sz w:val="22"/>
          <w:szCs w:val="24"/>
        </w:rPr>
        <w:tab/>
        <w:t xml:space="preserve">Jedrychowski WA, Perera FP, Camann D, et al. Prenatal exposure to polycyclic aromatic hydrocarbons and cognitive dysfunction in children. </w:t>
      </w:r>
      <w:r w:rsidRPr="003276C5">
        <w:rPr>
          <w:rFonts w:cs="Calibri"/>
          <w:i/>
          <w:iCs/>
          <w:noProof/>
          <w:sz w:val="22"/>
          <w:szCs w:val="24"/>
        </w:rPr>
        <w:t>Environ Sci Pollut Res</w:t>
      </w:r>
      <w:r w:rsidRPr="003276C5">
        <w:rPr>
          <w:rFonts w:cs="Calibri"/>
          <w:noProof/>
          <w:sz w:val="22"/>
          <w:szCs w:val="24"/>
        </w:rPr>
        <w:t>. 2015;22(5):3631-3639. doi:10.1007/s11356-014-3627-8 PMID:25253062</w:t>
      </w:r>
    </w:p>
    <w:p w14:paraId="6DFD0BE8"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6. </w:t>
      </w:r>
      <w:r w:rsidRPr="003276C5">
        <w:rPr>
          <w:rFonts w:cs="Calibri"/>
          <w:noProof/>
          <w:sz w:val="22"/>
          <w:szCs w:val="24"/>
        </w:rPr>
        <w:tab/>
        <w:t xml:space="preserve">Lovasi GS, Eldred-Skemp N, Quinn JW, et al. Neighborhood social context and individual polycyclic aromatic hydrocarbon exposures sssociated with child cognitive test scores. </w:t>
      </w:r>
      <w:r w:rsidRPr="003276C5">
        <w:rPr>
          <w:rFonts w:cs="Calibri"/>
          <w:i/>
          <w:iCs/>
          <w:noProof/>
          <w:sz w:val="22"/>
          <w:szCs w:val="24"/>
        </w:rPr>
        <w:t>J Child Fam Stud</w:t>
      </w:r>
      <w:r w:rsidRPr="003276C5">
        <w:rPr>
          <w:rFonts w:cs="Calibri"/>
          <w:noProof/>
          <w:sz w:val="22"/>
          <w:szCs w:val="24"/>
        </w:rPr>
        <w:t>. 2014;23(5):785-799. doi:10.1007/s10826-013-9731-4 PMID:24994947</w:t>
      </w:r>
    </w:p>
    <w:p w14:paraId="1FBEBD5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7. </w:t>
      </w:r>
      <w:r w:rsidRPr="003276C5">
        <w:rPr>
          <w:rFonts w:cs="Calibri"/>
          <w:noProof/>
          <w:sz w:val="22"/>
          <w:szCs w:val="24"/>
        </w:rPr>
        <w:tab/>
        <w:t xml:space="preserve">Jedrychowski W, Perera F, Majewska R, et al. Separate and joint effects of tranplacental and aromatic hydrocarbons: prospective birth cohort study on wheezing events. </w:t>
      </w:r>
      <w:r w:rsidRPr="003276C5">
        <w:rPr>
          <w:rFonts w:cs="Calibri"/>
          <w:i/>
          <w:iCs/>
          <w:noProof/>
          <w:sz w:val="22"/>
          <w:szCs w:val="24"/>
        </w:rPr>
        <w:t>Pediatr Pulmonol</w:t>
      </w:r>
      <w:r w:rsidRPr="003276C5">
        <w:rPr>
          <w:rFonts w:cs="Calibri"/>
          <w:noProof/>
          <w:sz w:val="22"/>
          <w:szCs w:val="24"/>
        </w:rPr>
        <w:t>. 2014;49(2):162-172. doi:10.1002/ppul.22923 PMID:24155203</w:t>
      </w:r>
    </w:p>
    <w:p w14:paraId="7372886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8. </w:t>
      </w:r>
      <w:r w:rsidRPr="003276C5">
        <w:rPr>
          <w:rFonts w:cs="Calibri"/>
          <w:noProof/>
          <w:sz w:val="22"/>
          <w:szCs w:val="24"/>
        </w:rPr>
        <w:tab/>
        <w:t xml:space="preserve">Zhang X, Li X, Jing Y, et al. Transplacental transfer of polycyclic aromatic hydrocarbons in paired samples of maternal serum, umbilical cord serum, and placenta in Shanghai, China. </w:t>
      </w:r>
      <w:r w:rsidRPr="003276C5">
        <w:rPr>
          <w:rFonts w:cs="Calibri"/>
          <w:i/>
          <w:iCs/>
          <w:noProof/>
          <w:sz w:val="22"/>
          <w:szCs w:val="24"/>
        </w:rPr>
        <w:t>Environ Pollut</w:t>
      </w:r>
      <w:r w:rsidRPr="003276C5">
        <w:rPr>
          <w:rFonts w:cs="Calibri"/>
          <w:noProof/>
          <w:sz w:val="22"/>
          <w:szCs w:val="24"/>
        </w:rPr>
        <w:t xml:space="preserve">. 2017;222:267-275. </w:t>
      </w:r>
      <w:r w:rsidRPr="003276C5">
        <w:rPr>
          <w:rFonts w:cs="Calibri"/>
          <w:noProof/>
          <w:sz w:val="22"/>
          <w:szCs w:val="24"/>
        </w:rPr>
        <w:lastRenderedPageBreak/>
        <w:t>doi:10.1016/j.envpol.2016.12.046 PMID:28024810</w:t>
      </w:r>
    </w:p>
    <w:p w14:paraId="0BE78A1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79. </w:t>
      </w:r>
      <w:r w:rsidRPr="003276C5">
        <w:rPr>
          <w:rFonts w:cs="Calibri"/>
          <w:noProof/>
          <w:sz w:val="22"/>
          <w:szCs w:val="24"/>
        </w:rPr>
        <w:tab/>
        <w:t xml:space="preserve">Henkler F, Stolpmann K, Luch A. Exposure to polycyclic aromatic hydrocarbons: bulky DNA adducts and cellular  responses. </w:t>
      </w:r>
      <w:r w:rsidRPr="003276C5">
        <w:rPr>
          <w:rFonts w:cs="Calibri"/>
          <w:i/>
          <w:iCs/>
          <w:noProof/>
          <w:sz w:val="22"/>
          <w:szCs w:val="24"/>
        </w:rPr>
        <w:t>Exp Suppl</w:t>
      </w:r>
      <w:r w:rsidRPr="003276C5">
        <w:rPr>
          <w:rFonts w:cs="Calibri"/>
          <w:noProof/>
          <w:sz w:val="22"/>
          <w:szCs w:val="24"/>
        </w:rPr>
        <w:t>. 2012;101:107-131. doi:10.1007/978-3-7643-8340-4_5 PMID:22945568</w:t>
      </w:r>
    </w:p>
    <w:p w14:paraId="4CA8A64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0. </w:t>
      </w:r>
      <w:r w:rsidRPr="003276C5">
        <w:rPr>
          <w:rFonts w:cs="Calibri"/>
          <w:noProof/>
          <w:sz w:val="22"/>
          <w:szCs w:val="24"/>
        </w:rPr>
        <w:tab/>
        <w:t xml:space="preserve">Herbstman JB, Tang D, Zhu D, et al. Prenatal exposure to polycyclic aromatic hydrocarbons, benzo[a]pyrene-DNA adducts, and genomic DNA methylation in cord blood. </w:t>
      </w:r>
      <w:r w:rsidRPr="003276C5">
        <w:rPr>
          <w:rFonts w:cs="Calibri"/>
          <w:i/>
          <w:iCs/>
          <w:noProof/>
          <w:sz w:val="22"/>
          <w:szCs w:val="24"/>
        </w:rPr>
        <w:t>Environ Health Perspect</w:t>
      </w:r>
      <w:r w:rsidRPr="003276C5">
        <w:rPr>
          <w:rFonts w:cs="Calibri"/>
          <w:noProof/>
          <w:sz w:val="22"/>
          <w:szCs w:val="24"/>
        </w:rPr>
        <w:t>. 2012;120(5):733-738. doi:10.1289/ehp.1104056 PMID:22256332</w:t>
      </w:r>
    </w:p>
    <w:p w14:paraId="7D001EE0"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1. </w:t>
      </w:r>
      <w:r w:rsidRPr="003276C5">
        <w:rPr>
          <w:rFonts w:cs="Calibri"/>
          <w:noProof/>
          <w:sz w:val="22"/>
          <w:szCs w:val="24"/>
        </w:rPr>
        <w:tab/>
        <w:t xml:space="preserve">Perera F, Tang WY, Herbstman J, et al. Relation of DNA methylation of 5′-CpG island of ACSL3 to transplacental exposure to airborne polycyclic aromatic hydrocarbons and childhood asthma. </w:t>
      </w:r>
      <w:r w:rsidRPr="003276C5">
        <w:rPr>
          <w:rFonts w:cs="Calibri"/>
          <w:i/>
          <w:iCs/>
          <w:noProof/>
          <w:sz w:val="22"/>
          <w:szCs w:val="24"/>
        </w:rPr>
        <w:t>PLoS One</w:t>
      </w:r>
      <w:r w:rsidRPr="003276C5">
        <w:rPr>
          <w:rFonts w:cs="Calibri"/>
          <w:noProof/>
          <w:sz w:val="22"/>
          <w:szCs w:val="24"/>
        </w:rPr>
        <w:t>. 2009;4(2):e4488. doi:10.1371/journal.pone.0004488 PMID:19221603</w:t>
      </w:r>
    </w:p>
    <w:p w14:paraId="08AD67D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2. </w:t>
      </w:r>
      <w:r w:rsidRPr="003276C5">
        <w:rPr>
          <w:rFonts w:cs="Calibri"/>
          <w:noProof/>
          <w:sz w:val="22"/>
          <w:szCs w:val="24"/>
        </w:rPr>
        <w:tab/>
        <w:t xml:space="preserve">Miller R, Yan Z, Maher C, et al. Impact of prenatal polycyclic aromatic hydrocarbon exposure on behavior, cortical gene expression and DNA methylation of the Bdnf gene. </w:t>
      </w:r>
      <w:r w:rsidRPr="003276C5">
        <w:rPr>
          <w:rFonts w:cs="Calibri"/>
          <w:i/>
          <w:iCs/>
          <w:noProof/>
          <w:sz w:val="22"/>
          <w:szCs w:val="24"/>
        </w:rPr>
        <w:t>Neuroepigenetics</w:t>
      </w:r>
      <w:r w:rsidRPr="003276C5">
        <w:rPr>
          <w:rFonts w:cs="Calibri"/>
          <w:noProof/>
          <w:sz w:val="22"/>
          <w:szCs w:val="24"/>
        </w:rPr>
        <w:t>. 2016;5:11-18. doi:10.1016/j.physbeh.2017.03.040 PMID:27088078</w:t>
      </w:r>
    </w:p>
    <w:p w14:paraId="7F7595A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3. </w:t>
      </w:r>
      <w:r w:rsidRPr="003276C5">
        <w:rPr>
          <w:rFonts w:cs="Calibri"/>
          <w:noProof/>
          <w:sz w:val="22"/>
          <w:szCs w:val="24"/>
        </w:rPr>
        <w:tab/>
        <w:t xml:space="preserve">Suter MA, Aagaard KM, Coarfa C, et al. Association between elevated placental polycyclic aromatic hydrocarbons (PAHs) and PAH-DNA adducts from Superfund sites in Harris County, and increased risk of preterm birth (PTB). </w:t>
      </w:r>
      <w:r w:rsidRPr="003276C5">
        <w:rPr>
          <w:rFonts w:cs="Calibri"/>
          <w:i/>
          <w:iCs/>
          <w:noProof/>
          <w:sz w:val="22"/>
          <w:szCs w:val="24"/>
        </w:rPr>
        <w:t>Biochem Biophys Res Commun</w:t>
      </w:r>
      <w:r w:rsidRPr="003276C5">
        <w:rPr>
          <w:rFonts w:cs="Calibri"/>
          <w:noProof/>
          <w:sz w:val="22"/>
          <w:szCs w:val="24"/>
        </w:rPr>
        <w:t>. 2019;516(2):344-349. doi:10.1016/j.bbrc.2019.06.049 PMID:31208719</w:t>
      </w:r>
    </w:p>
    <w:p w14:paraId="5CFBB6E8"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4. </w:t>
      </w:r>
      <w:r w:rsidRPr="003276C5">
        <w:rPr>
          <w:rFonts w:cs="Calibri"/>
          <w:noProof/>
          <w:sz w:val="22"/>
          <w:szCs w:val="24"/>
        </w:rPr>
        <w:tab/>
        <w:t xml:space="preserve">Yoshida T, Pleasants J, Reddy B, Wostmann B. Efficiency of digestion in germ -free and conventional rabbits. </w:t>
      </w:r>
      <w:r w:rsidRPr="003276C5">
        <w:rPr>
          <w:rFonts w:cs="Calibri"/>
          <w:i/>
          <w:iCs/>
          <w:noProof/>
          <w:sz w:val="22"/>
          <w:szCs w:val="24"/>
        </w:rPr>
        <w:t>Br J Nutr</w:t>
      </w:r>
      <w:r w:rsidRPr="003276C5">
        <w:rPr>
          <w:rFonts w:cs="Calibri"/>
          <w:noProof/>
          <w:sz w:val="22"/>
          <w:szCs w:val="24"/>
        </w:rPr>
        <w:t>. 1968;22(4):723-737. doi:10.1079/bjn19680082 PMID:5712039</w:t>
      </w:r>
    </w:p>
    <w:p w14:paraId="3FA4D0C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5. </w:t>
      </w:r>
      <w:r w:rsidRPr="003276C5">
        <w:rPr>
          <w:rFonts w:cs="Calibri"/>
          <w:noProof/>
          <w:sz w:val="22"/>
          <w:szCs w:val="24"/>
        </w:rPr>
        <w:tab/>
        <w:t xml:space="preserve">Reddy BS, Pleasants JR, Wostmann BS. Effect of dietary carbohydrates on intestinal disaccharidases in germfree and  conventional rats. </w:t>
      </w:r>
      <w:r w:rsidRPr="003276C5">
        <w:rPr>
          <w:rFonts w:cs="Calibri"/>
          <w:i/>
          <w:iCs/>
          <w:noProof/>
          <w:sz w:val="22"/>
          <w:szCs w:val="24"/>
        </w:rPr>
        <w:t>J Nutr</w:t>
      </w:r>
      <w:r w:rsidRPr="003276C5">
        <w:rPr>
          <w:rFonts w:cs="Calibri"/>
          <w:noProof/>
          <w:sz w:val="22"/>
          <w:szCs w:val="24"/>
        </w:rPr>
        <w:t>. 1968;95(3):413-419. doi:10.1093/jn/95.3.413 PMID:5665645</w:t>
      </w:r>
    </w:p>
    <w:p w14:paraId="30EB1F3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6. </w:t>
      </w:r>
      <w:r w:rsidRPr="003276C5">
        <w:rPr>
          <w:rFonts w:cs="Calibri"/>
          <w:noProof/>
          <w:sz w:val="22"/>
          <w:szCs w:val="24"/>
        </w:rPr>
        <w:tab/>
        <w:t xml:space="preserve">Coates M, Fuller R. The gnotobiotic animal in the study of gut microbiology. In: Clark R, Bauchop T, eds. </w:t>
      </w:r>
      <w:r w:rsidRPr="003276C5">
        <w:rPr>
          <w:rFonts w:cs="Calibri"/>
          <w:i/>
          <w:iCs/>
          <w:noProof/>
          <w:sz w:val="22"/>
          <w:szCs w:val="24"/>
        </w:rPr>
        <w:t>Microbial Ecology of the Gut</w:t>
      </w:r>
      <w:r w:rsidRPr="003276C5">
        <w:rPr>
          <w:rFonts w:cs="Calibri"/>
          <w:noProof/>
          <w:sz w:val="22"/>
          <w:szCs w:val="24"/>
        </w:rPr>
        <w:t>. Academic Press; 1977:311–346.</w:t>
      </w:r>
    </w:p>
    <w:p w14:paraId="471A4E0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7. </w:t>
      </w:r>
      <w:r w:rsidRPr="003276C5">
        <w:rPr>
          <w:rFonts w:cs="Calibri"/>
          <w:noProof/>
          <w:sz w:val="22"/>
          <w:szCs w:val="24"/>
        </w:rPr>
        <w:tab/>
        <w:t xml:space="preserve">Berg RD. The indigenous gastrointestinal microflora. </w:t>
      </w:r>
      <w:r w:rsidRPr="003276C5">
        <w:rPr>
          <w:rFonts w:cs="Calibri"/>
          <w:i/>
          <w:iCs/>
          <w:noProof/>
          <w:sz w:val="22"/>
          <w:szCs w:val="24"/>
        </w:rPr>
        <w:t>Trends Microbiol</w:t>
      </w:r>
      <w:r w:rsidRPr="003276C5">
        <w:rPr>
          <w:rFonts w:cs="Calibri"/>
          <w:noProof/>
          <w:sz w:val="22"/>
          <w:szCs w:val="24"/>
        </w:rPr>
        <w:t>. 1996;4(11):430-435. doi:10.1016/0966-842X(96)10057-3 PMID:8950812</w:t>
      </w:r>
    </w:p>
    <w:p w14:paraId="5730982B"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88. </w:t>
      </w:r>
      <w:r w:rsidRPr="003276C5">
        <w:rPr>
          <w:rFonts w:cs="Calibri"/>
          <w:noProof/>
          <w:sz w:val="22"/>
          <w:szCs w:val="24"/>
        </w:rPr>
        <w:tab/>
        <w:t xml:space="preserve">Wostmann BS, Bruckner-Kardoss E, Knight PLJ. Cecal enlargement, cardiac output, and O2 consumption in germfree rats. </w:t>
      </w:r>
      <w:r w:rsidRPr="003276C5">
        <w:rPr>
          <w:rFonts w:cs="Calibri"/>
          <w:i/>
          <w:iCs/>
          <w:noProof/>
          <w:sz w:val="22"/>
          <w:szCs w:val="24"/>
        </w:rPr>
        <w:t>Proc Soc Exp Biol Med Soc  Exp Biol Med (New York, NY)</w:t>
      </w:r>
      <w:r w:rsidRPr="003276C5">
        <w:rPr>
          <w:rFonts w:cs="Calibri"/>
          <w:noProof/>
          <w:sz w:val="22"/>
          <w:szCs w:val="24"/>
        </w:rPr>
        <w:t>. 1968;128(1):137-141. doi:10.3181/00379727-128-32962 PMID:5656680</w:t>
      </w:r>
    </w:p>
    <w:p w14:paraId="7E4A8ED9"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lastRenderedPageBreak/>
        <w:t xml:space="preserve">189. </w:t>
      </w:r>
      <w:r w:rsidRPr="003276C5">
        <w:rPr>
          <w:rFonts w:cs="Calibri"/>
          <w:noProof/>
          <w:sz w:val="22"/>
          <w:szCs w:val="24"/>
        </w:rPr>
        <w:tab/>
        <w:t xml:space="preserve">Pleasants J. Animal production and rearing. I. Small laboratory animals. In: Coates M, ed. </w:t>
      </w:r>
      <w:r w:rsidRPr="003276C5">
        <w:rPr>
          <w:rFonts w:cs="Calibri"/>
          <w:i/>
          <w:iCs/>
          <w:noProof/>
          <w:sz w:val="22"/>
          <w:szCs w:val="24"/>
        </w:rPr>
        <w:t>The Germfree Animal in Research</w:t>
      </w:r>
      <w:r w:rsidRPr="003276C5">
        <w:rPr>
          <w:rFonts w:cs="Calibri"/>
          <w:noProof/>
          <w:sz w:val="22"/>
          <w:szCs w:val="24"/>
        </w:rPr>
        <w:t>. Academic Press; 1968:113-125.</w:t>
      </w:r>
    </w:p>
    <w:p w14:paraId="0D5703E3"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0. </w:t>
      </w:r>
      <w:r w:rsidRPr="003276C5">
        <w:rPr>
          <w:rFonts w:cs="Calibri"/>
          <w:noProof/>
          <w:sz w:val="22"/>
          <w:szCs w:val="24"/>
        </w:rPr>
        <w:tab/>
        <w:t xml:space="preserve">Kellogg TF, Wostmann BS. Fecal neutral steroids and bile acids from germfree rats. </w:t>
      </w:r>
      <w:r w:rsidRPr="003276C5">
        <w:rPr>
          <w:rFonts w:cs="Calibri"/>
          <w:i/>
          <w:iCs/>
          <w:noProof/>
          <w:sz w:val="22"/>
          <w:szCs w:val="24"/>
        </w:rPr>
        <w:t>J Lipid Res</w:t>
      </w:r>
      <w:r w:rsidRPr="003276C5">
        <w:rPr>
          <w:rFonts w:cs="Calibri"/>
          <w:noProof/>
          <w:sz w:val="22"/>
          <w:szCs w:val="24"/>
        </w:rPr>
        <w:t>. 1969;10(5):495-503.  PMID:5808824</w:t>
      </w:r>
    </w:p>
    <w:p w14:paraId="5E3CC20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1. </w:t>
      </w:r>
      <w:r w:rsidRPr="003276C5">
        <w:rPr>
          <w:rFonts w:cs="Calibri"/>
          <w:noProof/>
          <w:sz w:val="22"/>
          <w:szCs w:val="24"/>
        </w:rPr>
        <w:tab/>
        <w:t xml:space="preserve">Wostmann BS, Olson GB. Persistence of primary antibody formation caused by the absence of antigen of microbial origin in the germ-free chicken. </w:t>
      </w:r>
      <w:r w:rsidRPr="003276C5">
        <w:rPr>
          <w:rFonts w:cs="Calibri"/>
          <w:i/>
          <w:iCs/>
          <w:noProof/>
          <w:sz w:val="22"/>
          <w:szCs w:val="24"/>
        </w:rPr>
        <w:t>Immunology</w:t>
      </w:r>
      <w:r w:rsidRPr="003276C5">
        <w:rPr>
          <w:rFonts w:cs="Calibri"/>
          <w:noProof/>
          <w:sz w:val="22"/>
          <w:szCs w:val="24"/>
        </w:rPr>
        <w:t>. 1969;17(2):199-206.  PMID:4185002</w:t>
      </w:r>
    </w:p>
    <w:p w14:paraId="5BED5B7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2. </w:t>
      </w:r>
      <w:r w:rsidRPr="003276C5">
        <w:rPr>
          <w:rFonts w:cs="Calibri"/>
          <w:noProof/>
          <w:sz w:val="22"/>
          <w:szCs w:val="24"/>
        </w:rPr>
        <w:tab/>
        <w:t xml:space="preserve">Wostmann BS, Pleasants JR, Bealmear P, Kincade PW. Serum proteins and lymphoid tissues in germ-free mice fed a chemically defined, water soluble, low molecular weight diet. </w:t>
      </w:r>
      <w:r w:rsidRPr="003276C5">
        <w:rPr>
          <w:rFonts w:cs="Calibri"/>
          <w:i/>
          <w:iCs/>
          <w:noProof/>
          <w:sz w:val="22"/>
          <w:szCs w:val="24"/>
        </w:rPr>
        <w:t>Immunology</w:t>
      </w:r>
      <w:r w:rsidRPr="003276C5">
        <w:rPr>
          <w:rFonts w:cs="Calibri"/>
          <w:noProof/>
          <w:sz w:val="22"/>
          <w:szCs w:val="24"/>
        </w:rPr>
        <w:t>. 1970;19(3):443-448.  PMID:5471828</w:t>
      </w:r>
    </w:p>
    <w:p w14:paraId="3BDACFE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3. </w:t>
      </w:r>
      <w:r w:rsidRPr="003276C5">
        <w:rPr>
          <w:rFonts w:cs="Calibri"/>
          <w:noProof/>
          <w:sz w:val="22"/>
          <w:szCs w:val="24"/>
        </w:rPr>
        <w:tab/>
        <w:t xml:space="preserve">Wostmann BS. Intestinal bile acids and cholesterol absorption in the germfree rat. </w:t>
      </w:r>
      <w:r w:rsidRPr="003276C5">
        <w:rPr>
          <w:rFonts w:cs="Calibri"/>
          <w:i/>
          <w:iCs/>
          <w:noProof/>
          <w:sz w:val="22"/>
          <w:szCs w:val="24"/>
        </w:rPr>
        <w:t>J Nutr</w:t>
      </w:r>
      <w:r w:rsidRPr="003276C5">
        <w:rPr>
          <w:rFonts w:cs="Calibri"/>
          <w:noProof/>
          <w:sz w:val="22"/>
          <w:szCs w:val="24"/>
        </w:rPr>
        <w:t>. 1973;103(7):982-990. doi:10.1093/jn/103.7.982 PMID:4716197</w:t>
      </w:r>
    </w:p>
    <w:p w14:paraId="5466AB6E"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4. </w:t>
      </w:r>
      <w:r w:rsidRPr="003276C5">
        <w:rPr>
          <w:rFonts w:cs="Calibri"/>
          <w:noProof/>
          <w:sz w:val="22"/>
          <w:szCs w:val="24"/>
        </w:rPr>
        <w:tab/>
        <w:t>Reddy B, Pleasants J, Wostmann B. Metabolic enzymes in liver and kidney of the germfree rat. 1973;320(1):1-8. doi:10.1016/0304-4165(73)90159-1 PMID:4355969</w:t>
      </w:r>
    </w:p>
    <w:p w14:paraId="01CB84FD"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5. </w:t>
      </w:r>
      <w:r w:rsidRPr="003276C5">
        <w:rPr>
          <w:rFonts w:cs="Calibri"/>
          <w:noProof/>
          <w:sz w:val="22"/>
          <w:szCs w:val="24"/>
        </w:rPr>
        <w:tab/>
        <w:t xml:space="preserve">Wostmann BS. Nutrition and metabolism of the germfree mammal. </w:t>
      </w:r>
      <w:r w:rsidRPr="003276C5">
        <w:rPr>
          <w:rFonts w:cs="Calibri"/>
          <w:i/>
          <w:iCs/>
          <w:noProof/>
          <w:sz w:val="22"/>
          <w:szCs w:val="24"/>
        </w:rPr>
        <w:t>World Rev Nutr Diet</w:t>
      </w:r>
      <w:r w:rsidRPr="003276C5">
        <w:rPr>
          <w:rFonts w:cs="Calibri"/>
          <w:noProof/>
          <w:sz w:val="22"/>
          <w:szCs w:val="24"/>
        </w:rPr>
        <w:t>. 1975;22:40-92. doi:10.1159/000397975 PMID:810973</w:t>
      </w:r>
    </w:p>
    <w:p w14:paraId="77B99235"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6. </w:t>
      </w:r>
      <w:r w:rsidRPr="003276C5">
        <w:rPr>
          <w:rFonts w:cs="Calibri"/>
          <w:noProof/>
          <w:sz w:val="22"/>
          <w:szCs w:val="24"/>
        </w:rPr>
        <w:tab/>
        <w:t xml:space="preserve">Neufeld KM, Kang N, Bienenstock J, Foster JA. Reduced anxiety-like behavior and central neurochemical change in germ-free mice. </w:t>
      </w:r>
      <w:r w:rsidRPr="003276C5">
        <w:rPr>
          <w:rFonts w:cs="Calibri"/>
          <w:i/>
          <w:iCs/>
          <w:noProof/>
          <w:sz w:val="22"/>
          <w:szCs w:val="24"/>
        </w:rPr>
        <w:t>Neurogastroenterol Motil</w:t>
      </w:r>
      <w:r w:rsidRPr="003276C5">
        <w:rPr>
          <w:rFonts w:cs="Calibri"/>
          <w:noProof/>
          <w:sz w:val="22"/>
          <w:szCs w:val="24"/>
        </w:rPr>
        <w:t>. 2011;23(3):255-265. doi:10.1111/j.1365-2982.2010.01620.x PMID:21054680</w:t>
      </w:r>
    </w:p>
    <w:p w14:paraId="252AF338"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7. </w:t>
      </w:r>
      <w:r w:rsidRPr="003276C5">
        <w:rPr>
          <w:rFonts w:cs="Calibri"/>
          <w:noProof/>
          <w:sz w:val="22"/>
          <w:szCs w:val="24"/>
        </w:rPr>
        <w:tab/>
        <w:t xml:space="preserve">Charbonneau MR, O’Donnell D, Blanton L V, et al. Sialylated milk oligosaccharides promote microbiota-dependent growth in models of infant undernutrition. </w:t>
      </w:r>
      <w:r w:rsidRPr="003276C5">
        <w:rPr>
          <w:rFonts w:cs="Calibri"/>
          <w:i/>
          <w:iCs/>
          <w:noProof/>
          <w:sz w:val="22"/>
          <w:szCs w:val="24"/>
        </w:rPr>
        <w:t>Cell</w:t>
      </w:r>
      <w:r w:rsidRPr="003276C5">
        <w:rPr>
          <w:rFonts w:cs="Calibri"/>
          <w:noProof/>
          <w:sz w:val="22"/>
          <w:szCs w:val="24"/>
        </w:rPr>
        <w:t>. 2016;164(5):859-871. doi:10.1016/j.cell.2016.01.024.Sialylated PMID:26898329</w:t>
      </w:r>
    </w:p>
    <w:p w14:paraId="7BC16E67" w14:textId="77777777" w:rsidR="003276C5" w:rsidRPr="003276C5" w:rsidRDefault="003276C5" w:rsidP="003276C5">
      <w:pPr>
        <w:widowControl w:val="0"/>
        <w:autoSpaceDE w:val="0"/>
        <w:autoSpaceDN w:val="0"/>
        <w:adjustRightInd w:val="0"/>
        <w:spacing w:line="480" w:lineRule="auto"/>
        <w:ind w:left="640" w:hanging="640"/>
        <w:rPr>
          <w:rFonts w:cs="Calibri"/>
          <w:noProof/>
          <w:sz w:val="22"/>
          <w:szCs w:val="24"/>
        </w:rPr>
      </w:pPr>
      <w:r w:rsidRPr="003276C5">
        <w:rPr>
          <w:rFonts w:cs="Calibri"/>
          <w:noProof/>
          <w:sz w:val="22"/>
          <w:szCs w:val="24"/>
        </w:rPr>
        <w:t xml:space="preserve">198. </w:t>
      </w:r>
      <w:r w:rsidRPr="003276C5">
        <w:rPr>
          <w:rFonts w:cs="Calibri"/>
          <w:noProof/>
          <w:sz w:val="22"/>
          <w:szCs w:val="24"/>
        </w:rPr>
        <w:tab/>
        <w:t xml:space="preserve">Bode L. Human milk oligosaccharides in the prevention of necrotizing enterocolitis: a journey from in vitro and in vivo models to mother-infant cohort studies. </w:t>
      </w:r>
      <w:r w:rsidRPr="003276C5">
        <w:rPr>
          <w:rFonts w:cs="Calibri"/>
          <w:i/>
          <w:iCs/>
          <w:noProof/>
          <w:sz w:val="22"/>
          <w:szCs w:val="24"/>
        </w:rPr>
        <w:t>Front Pediatr</w:t>
      </w:r>
      <w:r w:rsidRPr="003276C5">
        <w:rPr>
          <w:rFonts w:cs="Calibri"/>
          <w:noProof/>
          <w:sz w:val="22"/>
          <w:szCs w:val="24"/>
        </w:rPr>
        <w:t>. 2018;6(December):1-9. doi:10.3389/fped.2018.00385 PMID:30564564</w:t>
      </w:r>
    </w:p>
    <w:p w14:paraId="46B55510" w14:textId="77777777" w:rsidR="003276C5" w:rsidRPr="003276C5" w:rsidRDefault="003276C5" w:rsidP="003276C5">
      <w:pPr>
        <w:widowControl w:val="0"/>
        <w:autoSpaceDE w:val="0"/>
        <w:autoSpaceDN w:val="0"/>
        <w:adjustRightInd w:val="0"/>
        <w:spacing w:line="480" w:lineRule="auto"/>
        <w:ind w:left="640" w:hanging="640"/>
        <w:rPr>
          <w:rFonts w:cs="Calibri"/>
          <w:noProof/>
          <w:sz w:val="22"/>
        </w:rPr>
      </w:pPr>
      <w:r w:rsidRPr="003276C5">
        <w:rPr>
          <w:rFonts w:cs="Calibri"/>
          <w:noProof/>
          <w:sz w:val="22"/>
          <w:szCs w:val="24"/>
        </w:rPr>
        <w:t xml:space="preserve">199. </w:t>
      </w:r>
      <w:r w:rsidRPr="003276C5">
        <w:rPr>
          <w:rFonts w:cs="Calibri"/>
          <w:noProof/>
          <w:sz w:val="22"/>
          <w:szCs w:val="24"/>
        </w:rPr>
        <w:tab/>
        <w:t xml:space="preserve">Ramani S, Stewart CJ, Laucirica DR, et al. Human milk oligosaccharides, milk microbiome and infant gut microbiome modulate neonatal rotavirus infection. </w:t>
      </w:r>
      <w:r w:rsidRPr="003276C5">
        <w:rPr>
          <w:rFonts w:cs="Calibri"/>
          <w:i/>
          <w:iCs/>
          <w:noProof/>
          <w:sz w:val="22"/>
          <w:szCs w:val="24"/>
        </w:rPr>
        <w:t>Nat Commun</w:t>
      </w:r>
      <w:r w:rsidRPr="003276C5">
        <w:rPr>
          <w:rFonts w:cs="Calibri"/>
          <w:noProof/>
          <w:sz w:val="22"/>
          <w:szCs w:val="24"/>
        </w:rPr>
        <w:t>. 2018;9(1):1-12. doi:10.1038/s41467-018-</w:t>
      </w:r>
      <w:r w:rsidRPr="003276C5">
        <w:rPr>
          <w:rFonts w:cs="Calibri"/>
          <w:noProof/>
          <w:sz w:val="22"/>
          <w:szCs w:val="24"/>
        </w:rPr>
        <w:lastRenderedPageBreak/>
        <w:t>07476-4 PMID:30479342</w:t>
      </w:r>
    </w:p>
    <w:p w14:paraId="46F93D1D" w14:textId="4C83C4FE" w:rsidR="002639A8" w:rsidRPr="00BC6DB1" w:rsidRDefault="007666F4" w:rsidP="00F143E4">
      <w:pPr>
        <w:spacing w:line="480" w:lineRule="auto"/>
        <w:ind w:left="360" w:hanging="360"/>
        <w:rPr>
          <w:rFonts w:asciiTheme="minorHAnsi" w:hAnsiTheme="minorHAnsi" w:cstheme="minorHAnsi"/>
          <w:b/>
          <w:bCs/>
          <w:sz w:val="22"/>
        </w:rPr>
      </w:pPr>
      <w:r w:rsidRPr="00BC6DB1">
        <w:rPr>
          <w:rFonts w:asciiTheme="minorHAnsi" w:hAnsiTheme="minorHAnsi" w:cstheme="minorHAnsi"/>
          <w:sz w:val="22"/>
        </w:rPr>
        <w:fldChar w:fldCharType="end"/>
      </w:r>
      <w:r w:rsidR="002639A8" w:rsidRPr="00BC6DB1">
        <w:rPr>
          <w:rFonts w:asciiTheme="minorHAnsi" w:hAnsiTheme="minorHAnsi" w:cstheme="minorHAnsi"/>
          <w:b/>
          <w:bCs/>
          <w:sz w:val="22"/>
        </w:rPr>
        <w:br w:type="page"/>
      </w:r>
    </w:p>
    <w:p w14:paraId="734F3923" w14:textId="7F4DEB22" w:rsidR="00877948" w:rsidRPr="00BC6DB1" w:rsidRDefault="00E13E66" w:rsidP="00537753">
      <w:pPr>
        <w:spacing w:line="480" w:lineRule="auto"/>
        <w:rPr>
          <w:rFonts w:asciiTheme="minorHAnsi" w:hAnsiTheme="minorHAnsi" w:cstheme="minorHAnsi"/>
          <w:sz w:val="22"/>
          <w:u w:val="single"/>
        </w:rPr>
      </w:pPr>
      <w:r w:rsidRPr="00BC6DB1">
        <w:rPr>
          <w:rFonts w:asciiTheme="minorHAnsi" w:hAnsiTheme="minorHAnsi" w:cstheme="minorHAnsi"/>
          <w:b/>
          <w:bCs/>
          <w:sz w:val="22"/>
          <w:u w:val="single"/>
        </w:rPr>
        <w:lastRenderedPageBreak/>
        <w:t>Declarations</w:t>
      </w:r>
    </w:p>
    <w:p w14:paraId="7F861FAC" w14:textId="08AAAA29" w:rsidR="00100E74" w:rsidRPr="00BC6DB1" w:rsidRDefault="00100E74" w:rsidP="00537753">
      <w:pPr>
        <w:spacing w:line="480" w:lineRule="auto"/>
        <w:rPr>
          <w:rFonts w:asciiTheme="minorHAnsi" w:hAnsiTheme="minorHAnsi" w:cstheme="minorHAnsi"/>
          <w:b/>
          <w:bCs/>
          <w:i/>
          <w:iCs/>
          <w:sz w:val="22"/>
        </w:rPr>
      </w:pPr>
      <w:r w:rsidRPr="00BC6DB1">
        <w:rPr>
          <w:rFonts w:asciiTheme="minorHAnsi" w:hAnsiTheme="minorHAnsi" w:cstheme="minorHAnsi"/>
          <w:b/>
          <w:bCs/>
          <w:i/>
          <w:iCs/>
          <w:sz w:val="22"/>
        </w:rPr>
        <w:t>Ethics approval and consent to participate</w:t>
      </w:r>
    </w:p>
    <w:p w14:paraId="167BE350" w14:textId="77777777" w:rsidR="00537753" w:rsidRPr="00BC6DB1" w:rsidRDefault="00537753" w:rsidP="00537753">
      <w:pPr>
        <w:spacing w:line="480" w:lineRule="auto"/>
        <w:rPr>
          <w:rFonts w:asciiTheme="minorHAnsi" w:hAnsiTheme="minorHAnsi" w:cstheme="minorHAnsi"/>
          <w:sz w:val="22"/>
        </w:rPr>
      </w:pPr>
      <w:r w:rsidRPr="00BC6DB1">
        <w:rPr>
          <w:rFonts w:asciiTheme="minorHAnsi" w:hAnsiTheme="minorHAnsi" w:cstheme="minorHAnsi"/>
          <w:sz w:val="22"/>
        </w:rPr>
        <w:t>Not applicable</w:t>
      </w:r>
    </w:p>
    <w:p w14:paraId="577A0B2F" w14:textId="5BA891F2" w:rsidR="00100E74" w:rsidRPr="00BC6DB1" w:rsidRDefault="00100E74" w:rsidP="00537753">
      <w:pPr>
        <w:spacing w:line="480" w:lineRule="auto"/>
        <w:rPr>
          <w:rFonts w:asciiTheme="minorHAnsi" w:hAnsiTheme="minorHAnsi" w:cstheme="minorHAnsi"/>
          <w:b/>
          <w:bCs/>
          <w:i/>
          <w:iCs/>
          <w:sz w:val="22"/>
        </w:rPr>
      </w:pPr>
      <w:r w:rsidRPr="00BC6DB1">
        <w:rPr>
          <w:rFonts w:asciiTheme="minorHAnsi" w:hAnsiTheme="minorHAnsi" w:cstheme="minorHAnsi"/>
          <w:b/>
          <w:bCs/>
          <w:i/>
          <w:iCs/>
          <w:sz w:val="22"/>
        </w:rPr>
        <w:t>Consent for publication</w:t>
      </w:r>
    </w:p>
    <w:p w14:paraId="3F1F2317" w14:textId="77777777" w:rsidR="00100E74" w:rsidRPr="00BC6DB1" w:rsidRDefault="00100E74" w:rsidP="00537753">
      <w:pPr>
        <w:spacing w:line="480" w:lineRule="auto"/>
        <w:rPr>
          <w:rFonts w:asciiTheme="minorHAnsi" w:hAnsiTheme="minorHAnsi" w:cstheme="minorHAnsi"/>
          <w:sz w:val="22"/>
        </w:rPr>
      </w:pPr>
      <w:r w:rsidRPr="00BC6DB1">
        <w:rPr>
          <w:rFonts w:asciiTheme="minorHAnsi" w:hAnsiTheme="minorHAnsi" w:cstheme="minorHAnsi"/>
          <w:sz w:val="22"/>
        </w:rPr>
        <w:t>Not applicable</w:t>
      </w:r>
    </w:p>
    <w:p w14:paraId="000BF41A" w14:textId="77777777" w:rsidR="00100E74" w:rsidRPr="00BC6DB1" w:rsidRDefault="00100E74" w:rsidP="00537753">
      <w:pPr>
        <w:spacing w:line="480" w:lineRule="auto"/>
        <w:rPr>
          <w:rFonts w:asciiTheme="minorHAnsi" w:hAnsiTheme="minorHAnsi" w:cstheme="minorHAnsi"/>
          <w:b/>
          <w:bCs/>
          <w:i/>
          <w:iCs/>
          <w:sz w:val="22"/>
        </w:rPr>
      </w:pPr>
      <w:r w:rsidRPr="00BC6DB1">
        <w:rPr>
          <w:rFonts w:asciiTheme="minorHAnsi" w:hAnsiTheme="minorHAnsi" w:cstheme="minorHAnsi"/>
          <w:b/>
          <w:bCs/>
          <w:i/>
          <w:iCs/>
          <w:sz w:val="22"/>
        </w:rPr>
        <w:t>Availability of data and materials</w:t>
      </w:r>
    </w:p>
    <w:p w14:paraId="184FC68B" w14:textId="77777777" w:rsidR="00537753" w:rsidRPr="00BC6DB1" w:rsidRDefault="00537753" w:rsidP="00537753">
      <w:pPr>
        <w:spacing w:line="480" w:lineRule="auto"/>
        <w:rPr>
          <w:rFonts w:asciiTheme="minorHAnsi" w:hAnsiTheme="minorHAnsi" w:cstheme="minorHAnsi"/>
          <w:sz w:val="22"/>
        </w:rPr>
      </w:pPr>
      <w:r w:rsidRPr="00BC6DB1">
        <w:rPr>
          <w:rFonts w:asciiTheme="minorHAnsi" w:hAnsiTheme="minorHAnsi" w:cstheme="minorHAnsi"/>
          <w:sz w:val="22"/>
        </w:rPr>
        <w:t>Not applicable</w:t>
      </w:r>
    </w:p>
    <w:p w14:paraId="65A03DBE" w14:textId="52F2142B" w:rsidR="00100E74" w:rsidRPr="00BC6DB1" w:rsidRDefault="00100E74" w:rsidP="00537753">
      <w:pPr>
        <w:spacing w:line="480" w:lineRule="auto"/>
        <w:rPr>
          <w:rFonts w:asciiTheme="minorHAnsi" w:hAnsiTheme="minorHAnsi" w:cstheme="minorHAnsi"/>
          <w:b/>
          <w:bCs/>
          <w:i/>
          <w:iCs/>
          <w:sz w:val="22"/>
        </w:rPr>
      </w:pPr>
      <w:r w:rsidRPr="00BC6DB1">
        <w:rPr>
          <w:rFonts w:asciiTheme="minorHAnsi" w:hAnsiTheme="minorHAnsi" w:cstheme="minorHAnsi"/>
          <w:b/>
          <w:bCs/>
          <w:i/>
          <w:iCs/>
          <w:sz w:val="22"/>
        </w:rPr>
        <w:t>Competing interests</w:t>
      </w:r>
    </w:p>
    <w:p w14:paraId="30976379" w14:textId="435D9EE2" w:rsidR="00017278" w:rsidRPr="00BC6DB1" w:rsidRDefault="00100E74" w:rsidP="00537753">
      <w:pPr>
        <w:spacing w:line="480" w:lineRule="auto"/>
        <w:rPr>
          <w:rFonts w:asciiTheme="minorHAnsi" w:hAnsiTheme="minorHAnsi" w:cstheme="minorHAnsi"/>
          <w:sz w:val="22"/>
        </w:rPr>
      </w:pPr>
      <w:r w:rsidRPr="00BC6DB1">
        <w:rPr>
          <w:rFonts w:asciiTheme="minorHAnsi" w:hAnsiTheme="minorHAnsi" w:cstheme="minorHAnsi"/>
          <w:sz w:val="22"/>
        </w:rPr>
        <w:t>The authors declare that they have no competing interests.</w:t>
      </w:r>
    </w:p>
    <w:p w14:paraId="4F6D99FC" w14:textId="72D6A31F" w:rsidR="00100E74" w:rsidRPr="00BC6DB1" w:rsidRDefault="00100E74" w:rsidP="00537753">
      <w:pPr>
        <w:spacing w:line="480" w:lineRule="auto"/>
        <w:rPr>
          <w:rFonts w:asciiTheme="minorHAnsi" w:hAnsiTheme="minorHAnsi" w:cstheme="minorHAnsi"/>
          <w:b/>
          <w:bCs/>
          <w:i/>
          <w:iCs/>
          <w:sz w:val="22"/>
        </w:rPr>
      </w:pPr>
      <w:r w:rsidRPr="00BC6DB1">
        <w:rPr>
          <w:rFonts w:asciiTheme="minorHAnsi" w:hAnsiTheme="minorHAnsi" w:cstheme="minorHAnsi"/>
          <w:b/>
          <w:bCs/>
          <w:i/>
          <w:iCs/>
          <w:sz w:val="22"/>
        </w:rPr>
        <w:t>Funding</w:t>
      </w:r>
    </w:p>
    <w:p w14:paraId="2F3CCFBA" w14:textId="63333412" w:rsidR="00100E74" w:rsidRPr="00537753" w:rsidRDefault="00AD2168" w:rsidP="00537753">
      <w:pPr>
        <w:spacing w:line="480" w:lineRule="auto"/>
        <w:rPr>
          <w:rFonts w:asciiTheme="minorHAnsi" w:hAnsiTheme="minorHAnsi" w:cstheme="minorHAnsi"/>
          <w:b/>
          <w:bCs/>
          <w:sz w:val="22"/>
        </w:rPr>
      </w:pPr>
      <w:r w:rsidRPr="002B2B0C">
        <w:rPr>
          <w:rFonts w:asciiTheme="minorHAnsi" w:hAnsiTheme="minorHAnsi" w:cstheme="minorHAnsi"/>
          <w:sz w:val="22"/>
        </w:rPr>
        <w:t xml:space="preserve">This study was supported in part by NIH grants R01-HD091731, R21-ES029462, R01-DK089201 </w:t>
      </w:r>
      <w:r>
        <w:rPr>
          <w:rFonts w:asciiTheme="minorHAnsi" w:hAnsiTheme="minorHAnsi" w:cstheme="minorHAnsi"/>
          <w:sz w:val="22"/>
        </w:rPr>
        <w:t xml:space="preserve">(all </w:t>
      </w:r>
      <w:r w:rsidRPr="002B2B0C">
        <w:rPr>
          <w:rFonts w:asciiTheme="minorHAnsi" w:hAnsiTheme="minorHAnsi" w:cstheme="minorHAnsi"/>
          <w:sz w:val="22"/>
        </w:rPr>
        <w:t>to KMA</w:t>
      </w:r>
      <w:r>
        <w:rPr>
          <w:rFonts w:asciiTheme="minorHAnsi" w:hAnsiTheme="minorHAnsi" w:cstheme="minorHAnsi"/>
          <w:sz w:val="22"/>
        </w:rPr>
        <w:t xml:space="preserve">) and the </w:t>
      </w:r>
      <w:r w:rsidRPr="00AD2168">
        <w:rPr>
          <w:rFonts w:asciiTheme="minorHAnsi" w:hAnsiTheme="minorHAnsi" w:cstheme="minorHAnsi"/>
          <w:iCs/>
          <w:sz w:val="22"/>
        </w:rPr>
        <w:t>Robert and Janice McNair Foundation</w:t>
      </w:r>
      <w:r>
        <w:rPr>
          <w:rFonts w:asciiTheme="minorHAnsi" w:hAnsiTheme="minorHAnsi" w:cstheme="minorHAnsi"/>
          <w:iCs/>
          <w:sz w:val="22"/>
        </w:rPr>
        <w:t xml:space="preserve"> (EB)</w:t>
      </w:r>
      <w:r w:rsidRPr="002B2B0C">
        <w:rPr>
          <w:rFonts w:asciiTheme="minorHAnsi" w:hAnsiTheme="minorHAnsi" w:cstheme="minorHAnsi"/>
          <w:sz w:val="22"/>
        </w:rPr>
        <w:t>. KMA holds the Henry &amp; Emma Meyer Endowed Chair at Baylor College of Medicine. The funders had no role in study design, data collection and analysis, decision to publish, or preparation of the manuscript.</w:t>
      </w:r>
    </w:p>
    <w:p w14:paraId="3AB9389B" w14:textId="5F5EEAB6" w:rsidR="00100E74" w:rsidRPr="00BC6DB1" w:rsidRDefault="00100E74" w:rsidP="00537753">
      <w:pPr>
        <w:spacing w:line="480" w:lineRule="auto"/>
        <w:rPr>
          <w:rFonts w:asciiTheme="minorHAnsi" w:hAnsiTheme="minorHAnsi" w:cstheme="minorHAnsi"/>
          <w:b/>
          <w:bCs/>
          <w:i/>
          <w:iCs/>
          <w:sz w:val="22"/>
        </w:rPr>
      </w:pPr>
      <w:r w:rsidRPr="00BC6DB1">
        <w:rPr>
          <w:rFonts w:asciiTheme="minorHAnsi" w:hAnsiTheme="minorHAnsi" w:cstheme="minorHAnsi"/>
          <w:b/>
          <w:bCs/>
          <w:i/>
          <w:iCs/>
          <w:sz w:val="22"/>
        </w:rPr>
        <w:t>Authors' contributions</w:t>
      </w:r>
    </w:p>
    <w:p w14:paraId="575F4087" w14:textId="02BC215B" w:rsidR="004000A1" w:rsidRPr="00537753" w:rsidRDefault="004000A1" w:rsidP="00537753">
      <w:pPr>
        <w:spacing w:line="480" w:lineRule="auto"/>
        <w:rPr>
          <w:rFonts w:asciiTheme="minorHAnsi" w:hAnsiTheme="minorHAnsi" w:cstheme="minorHAnsi"/>
          <w:b/>
          <w:bCs/>
          <w:sz w:val="22"/>
        </w:rPr>
      </w:pPr>
      <w:r w:rsidRPr="00537753">
        <w:rPr>
          <w:rFonts w:asciiTheme="minorHAnsi" w:hAnsiTheme="minorHAnsi" w:cstheme="minorHAnsi"/>
          <w:sz w:val="22"/>
        </w:rPr>
        <w:t>EB and KA equally contributed to the literature review and manuscript writing. Both authors read and approved the final manuscript.</w:t>
      </w:r>
    </w:p>
    <w:p w14:paraId="5048A192" w14:textId="46198B7C" w:rsidR="009111B2" w:rsidRPr="00AD2168" w:rsidRDefault="009111B2" w:rsidP="00537753">
      <w:pPr>
        <w:spacing w:line="480" w:lineRule="auto"/>
        <w:rPr>
          <w:rFonts w:asciiTheme="minorHAnsi" w:hAnsiTheme="minorHAnsi" w:cstheme="minorHAnsi"/>
          <w:b/>
          <w:bCs/>
          <w:i/>
          <w:iCs/>
          <w:sz w:val="22"/>
        </w:rPr>
      </w:pPr>
      <w:r w:rsidRPr="00BC6DB1">
        <w:rPr>
          <w:rFonts w:asciiTheme="minorHAnsi" w:hAnsiTheme="minorHAnsi" w:cstheme="minorHAnsi"/>
          <w:sz w:val="22"/>
        </w:rPr>
        <w:br w:type="page"/>
      </w:r>
    </w:p>
    <w:p w14:paraId="2A5B607C" w14:textId="597078F5" w:rsidR="002E05EC" w:rsidRDefault="002E05EC">
      <w:pPr>
        <w:rPr>
          <w:rFonts w:asciiTheme="minorHAnsi" w:hAnsiTheme="minorHAnsi" w:cstheme="minorHAnsi"/>
          <w:sz w:val="22"/>
          <w:shd w:val="clear" w:color="auto" w:fill="FFFFFF"/>
        </w:rPr>
      </w:pPr>
      <w:r>
        <w:rPr>
          <w:rFonts w:asciiTheme="minorHAnsi" w:hAnsiTheme="minorHAnsi" w:cstheme="minorHAnsi"/>
          <w:sz w:val="22"/>
          <w:shd w:val="clear" w:color="auto" w:fill="FFFFFF"/>
        </w:rPr>
        <w:lastRenderedPageBreak/>
        <w:br w:type="page"/>
      </w:r>
    </w:p>
    <w:p w14:paraId="061957BE" w14:textId="77777777" w:rsidR="002E05EC" w:rsidRDefault="002E05EC" w:rsidP="002E05EC">
      <w:pPr>
        <w:spacing w:line="480" w:lineRule="auto"/>
        <w:rPr>
          <w:rFonts w:asciiTheme="minorHAnsi" w:hAnsiTheme="minorHAnsi" w:cstheme="minorHAnsi"/>
          <w:sz w:val="22"/>
          <w:shd w:val="clear" w:color="auto" w:fill="FFFFFF"/>
        </w:rPr>
        <w:sectPr w:rsidR="002E05EC" w:rsidSect="00741B58">
          <w:footerReference w:type="default" r:id="rId11"/>
          <w:type w:val="continuous"/>
          <w:pgSz w:w="12240" w:h="15840"/>
          <w:pgMar w:top="720" w:right="720" w:bottom="720" w:left="720" w:header="720" w:footer="720" w:gutter="0"/>
          <w:lnNumType w:countBy="1" w:restart="continuous"/>
          <w:cols w:space="720"/>
          <w:docGrid w:linePitch="360"/>
        </w:sectPr>
      </w:pPr>
    </w:p>
    <w:p w14:paraId="16EE1052" w14:textId="5A1F840A" w:rsidR="002E05EC" w:rsidRDefault="002E05EC" w:rsidP="002E05EC">
      <w:pPr>
        <w:spacing w:line="480" w:lineRule="auto"/>
        <w:rPr>
          <w:rFonts w:asciiTheme="minorHAnsi" w:hAnsiTheme="minorHAnsi" w:cstheme="minorHAnsi"/>
          <w:sz w:val="22"/>
          <w:shd w:val="clear" w:color="auto" w:fill="FFFFFF"/>
        </w:rPr>
      </w:pPr>
      <w:r>
        <w:rPr>
          <w:noProof/>
        </w:rPr>
        <w:lastRenderedPageBreak/>
        <w:drawing>
          <wp:inline distT="0" distB="0" distL="0" distR="0" wp14:anchorId="26726AE8" wp14:editId="2C595CD2">
            <wp:extent cx="8249508" cy="2914650"/>
            <wp:effectExtent l="19050" t="19050" r="1841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57917" cy="2917621"/>
                    </a:xfrm>
                    <a:prstGeom prst="rect">
                      <a:avLst/>
                    </a:prstGeom>
                    <a:noFill/>
                    <a:ln>
                      <a:solidFill>
                        <a:schemeClr val="tx1"/>
                      </a:solidFill>
                    </a:ln>
                  </pic:spPr>
                </pic:pic>
              </a:graphicData>
            </a:graphic>
          </wp:inline>
        </w:drawing>
      </w:r>
    </w:p>
    <w:p w14:paraId="5C2B7319" w14:textId="1B8382E8" w:rsidR="002E05EC" w:rsidRPr="006257D3" w:rsidRDefault="002E05EC" w:rsidP="002E05EC">
      <w:pPr>
        <w:spacing w:line="480" w:lineRule="auto"/>
        <w:rPr>
          <w:rFonts w:asciiTheme="minorHAnsi" w:hAnsiTheme="minorHAnsi" w:cstheme="minorHAnsi"/>
          <w:sz w:val="22"/>
          <w:shd w:val="clear" w:color="auto" w:fill="FFFFFF"/>
        </w:rPr>
      </w:pPr>
      <w:r>
        <w:rPr>
          <w:rFonts w:asciiTheme="minorHAnsi" w:hAnsiTheme="minorHAnsi" w:cstheme="minorHAnsi"/>
          <w:b/>
          <w:bCs/>
          <w:sz w:val="22"/>
          <w:shd w:val="clear" w:color="auto" w:fill="FFFFFF"/>
        </w:rPr>
        <w:t xml:space="preserve">Figure 1. Potential roles of maternal exposures and the intrauterine microbiome working side-by-side to influence offspring development. </w:t>
      </w:r>
      <w:r>
        <w:rPr>
          <w:rFonts w:asciiTheme="minorHAnsi" w:hAnsiTheme="minorHAnsi" w:cstheme="minorHAnsi"/>
          <w:sz w:val="22"/>
          <w:shd w:val="clear" w:color="auto" w:fill="FFFFFF"/>
        </w:rPr>
        <w:t>Many maternal exposures during pregnancy, including but not limited to diet, environmental chemical exposures, maternal antimicrobial consumption, endocrine disruption, and maternal co-</w:t>
      </w:r>
      <w:proofErr w:type="spellStart"/>
      <w:r>
        <w:rPr>
          <w:rFonts w:asciiTheme="minorHAnsi" w:hAnsiTheme="minorHAnsi" w:cstheme="minorHAnsi"/>
          <w:sz w:val="22"/>
          <w:shd w:val="clear" w:color="auto" w:fill="FFFFFF"/>
        </w:rPr>
        <w:t>morbidites</w:t>
      </w:r>
      <w:proofErr w:type="spellEnd"/>
      <w:r>
        <w:rPr>
          <w:rFonts w:asciiTheme="minorHAnsi" w:hAnsiTheme="minorHAnsi" w:cstheme="minorHAnsi"/>
          <w:sz w:val="22"/>
          <w:shd w:val="clear" w:color="auto" w:fill="FFFFFF"/>
        </w:rPr>
        <w:t xml:space="preserve">, can impact the health of the pregnancy as well as the development and long-term outcomes of the offspring. The intrauterine microbiome may also play a role in these processes, and serve as a molecular mediator in maternal-fetal communication during gestation. The </w:t>
      </w:r>
      <w:r w:rsidR="006257D3">
        <w:rPr>
          <w:rFonts w:asciiTheme="minorHAnsi" w:hAnsiTheme="minorHAnsi" w:cstheme="minorHAnsi"/>
          <w:sz w:val="22"/>
          <w:shd w:val="clear" w:color="auto" w:fill="FFFFFF"/>
        </w:rPr>
        <w:t xml:space="preserve">consistently observed sparse, low biomass and low abundance </w:t>
      </w:r>
      <w:r>
        <w:rPr>
          <w:rFonts w:asciiTheme="minorHAnsi" w:hAnsiTheme="minorHAnsi" w:cstheme="minorHAnsi"/>
          <w:sz w:val="22"/>
          <w:shd w:val="clear" w:color="auto" w:fill="FFFFFF"/>
        </w:rPr>
        <w:t xml:space="preserve">intrauterine microbiome has been detected at multiple sites, such as the uterine decidua, placenta, </w:t>
      </w:r>
      <w:r w:rsidR="006257D3">
        <w:rPr>
          <w:rFonts w:asciiTheme="minorHAnsi" w:hAnsiTheme="minorHAnsi" w:cstheme="minorHAnsi"/>
          <w:sz w:val="22"/>
          <w:shd w:val="clear" w:color="auto" w:fill="FFFFFF"/>
        </w:rPr>
        <w:t>chorion/amnion</w:t>
      </w:r>
      <w:r>
        <w:rPr>
          <w:rFonts w:asciiTheme="minorHAnsi" w:hAnsiTheme="minorHAnsi" w:cstheme="minorHAnsi"/>
          <w:sz w:val="22"/>
          <w:shd w:val="clear" w:color="auto" w:fill="FFFFFF"/>
        </w:rPr>
        <w:t>, amniotic fluid, and meconium. Although the role of this microbiome in development of the fetus remains unknown, it is possible that the microbiome contributes to fetal immune education, immune system ontogeny, and coloniz</w:t>
      </w:r>
      <w:r w:rsidR="006257D3">
        <w:rPr>
          <w:rFonts w:asciiTheme="minorHAnsi" w:hAnsiTheme="minorHAnsi" w:cstheme="minorHAnsi"/>
          <w:sz w:val="22"/>
          <w:shd w:val="clear" w:color="auto" w:fill="FFFFFF"/>
        </w:rPr>
        <w:t>ation resistance of the neonate.</w:t>
      </w:r>
    </w:p>
    <w:p w14:paraId="09EB6445" w14:textId="37EF68E7" w:rsidR="002E05EC" w:rsidRPr="00BC6DB1" w:rsidRDefault="002E05EC" w:rsidP="002E05EC">
      <w:pPr>
        <w:spacing w:line="480" w:lineRule="auto"/>
        <w:rPr>
          <w:rFonts w:asciiTheme="minorHAnsi" w:hAnsiTheme="minorHAnsi" w:cstheme="minorHAnsi"/>
          <w:sz w:val="22"/>
          <w:shd w:val="clear" w:color="auto" w:fill="FFFFFF"/>
        </w:rPr>
      </w:pPr>
      <w:r w:rsidRPr="00BC6DB1">
        <w:rPr>
          <w:rFonts w:asciiTheme="minorHAnsi" w:hAnsiTheme="minorHAnsi" w:cstheme="minorHAnsi"/>
          <w:sz w:val="22"/>
        </w:rPr>
        <w:br w:type="page"/>
      </w:r>
    </w:p>
    <w:p w14:paraId="4ADD398D" w14:textId="77777777" w:rsidR="00B71506" w:rsidRPr="00BC6DB1" w:rsidRDefault="00B71506" w:rsidP="00B71506">
      <w:pPr>
        <w:jc w:val="both"/>
        <w:rPr>
          <w:rFonts w:asciiTheme="minorHAnsi" w:hAnsiTheme="minorHAnsi" w:cstheme="minorHAnsi"/>
          <w:sz w:val="22"/>
          <w:shd w:val="clear" w:color="auto" w:fill="FFFFFF"/>
        </w:rPr>
        <w:sectPr w:rsidR="00B71506" w:rsidRPr="00BC6DB1" w:rsidSect="00741B58">
          <w:type w:val="continuous"/>
          <w:pgSz w:w="15840" w:h="12240" w:orient="landscape"/>
          <w:pgMar w:top="720" w:right="720" w:bottom="720" w:left="720" w:header="720" w:footer="720" w:gutter="0"/>
          <w:lnNumType w:countBy="1" w:restart="continuous"/>
          <w:cols w:space="720"/>
          <w:docGrid w:linePitch="360"/>
        </w:sectPr>
      </w:pPr>
    </w:p>
    <w:tbl>
      <w:tblPr>
        <w:tblStyle w:val="TableGrid"/>
        <w:tblW w:w="0" w:type="auto"/>
        <w:tblLayout w:type="fixed"/>
        <w:tblLook w:val="04A0" w:firstRow="1" w:lastRow="0" w:firstColumn="1" w:lastColumn="0" w:noHBand="0" w:noVBand="1"/>
      </w:tblPr>
      <w:tblGrid>
        <w:gridCol w:w="456"/>
        <w:gridCol w:w="643"/>
        <w:gridCol w:w="643"/>
        <w:gridCol w:w="643"/>
        <w:gridCol w:w="643"/>
        <w:gridCol w:w="643"/>
        <w:gridCol w:w="644"/>
        <w:gridCol w:w="2430"/>
        <w:gridCol w:w="3150"/>
        <w:gridCol w:w="1530"/>
        <w:gridCol w:w="2238"/>
        <w:gridCol w:w="709"/>
      </w:tblGrid>
      <w:tr w:rsidR="005E2FEF" w:rsidRPr="00BC6DB1" w14:paraId="2AAB2C47" w14:textId="77777777" w:rsidTr="002C2158">
        <w:trPr>
          <w:cantSplit/>
          <w:trHeight w:val="432"/>
          <w:tblHeader/>
        </w:trPr>
        <w:tc>
          <w:tcPr>
            <w:tcW w:w="14372" w:type="dxa"/>
            <w:gridSpan w:val="12"/>
            <w:tcBorders>
              <w:right w:val="single" w:sz="18" w:space="0" w:color="auto"/>
            </w:tcBorders>
            <w:vAlign w:val="center"/>
          </w:tcPr>
          <w:p w14:paraId="3A460143" w14:textId="27FBF92D" w:rsidR="005E2FEF" w:rsidRPr="00BC6DB1" w:rsidRDefault="00F76B29" w:rsidP="00F76B29">
            <w:pPr>
              <w:jc w:val="both"/>
              <w:rPr>
                <w:rFonts w:asciiTheme="minorHAnsi" w:hAnsiTheme="minorHAnsi" w:cstheme="minorHAnsi"/>
                <w:sz w:val="22"/>
              </w:rPr>
            </w:pPr>
            <w:r w:rsidRPr="00BC6DB1">
              <w:rPr>
                <w:rFonts w:asciiTheme="minorHAnsi" w:hAnsiTheme="minorHAnsi" w:cstheme="minorHAnsi"/>
                <w:b/>
                <w:bCs/>
                <w:sz w:val="22"/>
              </w:rPr>
              <w:lastRenderedPageBreak/>
              <w:t>Table 1</w:t>
            </w:r>
            <w:r w:rsidRPr="00BC6DB1">
              <w:rPr>
                <w:rFonts w:asciiTheme="minorHAnsi" w:hAnsiTheme="minorHAnsi" w:cstheme="minorHAnsi"/>
                <w:sz w:val="22"/>
              </w:rPr>
              <w:t>: Historical evidence of the female intrauterine microbiome in pregnancy</w:t>
            </w:r>
          </w:p>
        </w:tc>
      </w:tr>
      <w:tr w:rsidR="005E2FEF" w:rsidRPr="00BC6DB1" w14:paraId="640BCBF9" w14:textId="77777777" w:rsidTr="002C2158">
        <w:trPr>
          <w:cantSplit/>
          <w:trHeight w:val="720"/>
          <w:tblHeader/>
        </w:trPr>
        <w:tc>
          <w:tcPr>
            <w:tcW w:w="456" w:type="dxa"/>
            <w:vMerge w:val="restart"/>
            <w:tcBorders>
              <w:right w:val="single" w:sz="18" w:space="0" w:color="auto"/>
            </w:tcBorders>
            <w:textDirection w:val="btLr"/>
            <w:vAlign w:val="center"/>
          </w:tcPr>
          <w:p w14:paraId="0FAF7356" w14:textId="6A50E95D" w:rsidR="005E2FEF" w:rsidRPr="00BC6DB1" w:rsidRDefault="005E2FEF" w:rsidP="003D06D4">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Year</w:t>
            </w:r>
          </w:p>
        </w:tc>
        <w:tc>
          <w:tcPr>
            <w:tcW w:w="643" w:type="dxa"/>
            <w:vMerge w:val="restart"/>
            <w:tcBorders>
              <w:left w:val="single" w:sz="18" w:space="0" w:color="auto"/>
            </w:tcBorders>
            <w:textDirection w:val="btLr"/>
            <w:vAlign w:val="center"/>
          </w:tcPr>
          <w:p w14:paraId="208B2D18" w14:textId="1D52FE58"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Endometrium or Decidua</w:t>
            </w:r>
          </w:p>
        </w:tc>
        <w:tc>
          <w:tcPr>
            <w:tcW w:w="643" w:type="dxa"/>
            <w:vMerge w:val="restart"/>
            <w:textDirection w:val="btLr"/>
            <w:vAlign w:val="center"/>
          </w:tcPr>
          <w:p w14:paraId="164DAE0A" w14:textId="5BC72587" w:rsidR="005E2FEF" w:rsidRPr="00537753" w:rsidRDefault="005E2FEF" w:rsidP="00E64624">
            <w:pPr>
              <w:spacing w:line="216" w:lineRule="auto"/>
              <w:ind w:left="113" w:right="113"/>
              <w:jc w:val="center"/>
              <w:rPr>
                <w:rFonts w:asciiTheme="minorHAnsi" w:hAnsiTheme="minorHAnsi" w:cstheme="minorHAnsi"/>
                <w:b/>
                <w:bCs/>
                <w:sz w:val="22"/>
                <w:shd w:val="clear" w:color="auto" w:fill="FFFFFF"/>
              </w:rPr>
            </w:pPr>
            <w:r w:rsidRPr="00537753">
              <w:rPr>
                <w:rFonts w:asciiTheme="minorHAnsi" w:hAnsiTheme="minorHAnsi" w:cstheme="minorHAnsi"/>
                <w:b/>
                <w:bCs/>
                <w:sz w:val="22"/>
                <w:shd w:val="clear" w:color="auto" w:fill="FFFFFF"/>
              </w:rPr>
              <w:t>Placenta Parenchyma</w:t>
            </w:r>
          </w:p>
        </w:tc>
        <w:tc>
          <w:tcPr>
            <w:tcW w:w="643" w:type="dxa"/>
            <w:vMerge w:val="restart"/>
            <w:textDirection w:val="btLr"/>
            <w:vAlign w:val="center"/>
          </w:tcPr>
          <w:p w14:paraId="3D1A7193" w14:textId="2E437682" w:rsidR="005E2FEF" w:rsidRPr="00537753" w:rsidRDefault="005E2FEF" w:rsidP="00E64624">
            <w:pPr>
              <w:spacing w:line="216" w:lineRule="auto"/>
              <w:ind w:left="113" w:right="113"/>
              <w:jc w:val="center"/>
              <w:rPr>
                <w:rFonts w:asciiTheme="minorHAnsi" w:hAnsiTheme="minorHAnsi" w:cstheme="minorHAnsi"/>
                <w:b/>
                <w:bCs/>
                <w:sz w:val="22"/>
                <w:shd w:val="clear" w:color="auto" w:fill="FFFFFF"/>
              </w:rPr>
            </w:pPr>
            <w:r w:rsidRPr="00537753">
              <w:rPr>
                <w:rFonts w:asciiTheme="minorHAnsi" w:hAnsiTheme="minorHAnsi" w:cstheme="minorHAnsi"/>
                <w:b/>
                <w:bCs/>
                <w:sz w:val="22"/>
                <w:shd w:val="clear" w:color="auto" w:fill="FFFFFF"/>
              </w:rPr>
              <w:t>Chorion</w:t>
            </w:r>
          </w:p>
        </w:tc>
        <w:tc>
          <w:tcPr>
            <w:tcW w:w="643" w:type="dxa"/>
            <w:vMerge w:val="restart"/>
            <w:textDirection w:val="btLr"/>
            <w:vAlign w:val="center"/>
          </w:tcPr>
          <w:p w14:paraId="3A83FA3B" w14:textId="6198054D"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Amnion</w:t>
            </w:r>
          </w:p>
        </w:tc>
        <w:tc>
          <w:tcPr>
            <w:tcW w:w="643" w:type="dxa"/>
            <w:vMerge w:val="restart"/>
            <w:textDirection w:val="btLr"/>
            <w:vAlign w:val="center"/>
          </w:tcPr>
          <w:p w14:paraId="311F5128" w14:textId="0DEFAAB3"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Amniotic Fluid</w:t>
            </w:r>
          </w:p>
        </w:tc>
        <w:tc>
          <w:tcPr>
            <w:tcW w:w="644" w:type="dxa"/>
            <w:vMerge w:val="restart"/>
            <w:tcBorders>
              <w:right w:val="single" w:sz="18" w:space="0" w:color="auto"/>
            </w:tcBorders>
            <w:textDirection w:val="btLr"/>
            <w:vAlign w:val="center"/>
          </w:tcPr>
          <w:p w14:paraId="486569D9" w14:textId="77777777"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 xml:space="preserve">Meconium or </w:t>
            </w:r>
          </w:p>
          <w:p w14:paraId="74237D80" w14:textId="472A9A11"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Fetal Intestine</w:t>
            </w:r>
          </w:p>
        </w:tc>
        <w:tc>
          <w:tcPr>
            <w:tcW w:w="5580" w:type="dxa"/>
            <w:gridSpan w:val="2"/>
            <w:tcBorders>
              <w:left w:val="single" w:sz="18" w:space="0" w:color="auto"/>
              <w:right w:val="single" w:sz="18" w:space="0" w:color="auto"/>
            </w:tcBorders>
            <w:vAlign w:val="center"/>
          </w:tcPr>
          <w:p w14:paraId="61AD7354" w14:textId="690C1707" w:rsidR="005E2FEF" w:rsidRPr="00BC6DB1" w:rsidRDefault="005E2FEF" w:rsidP="00E64624">
            <w:pPr>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Culture-independent Detection</w:t>
            </w:r>
          </w:p>
        </w:tc>
        <w:tc>
          <w:tcPr>
            <w:tcW w:w="3768" w:type="dxa"/>
            <w:gridSpan w:val="2"/>
            <w:tcBorders>
              <w:left w:val="single" w:sz="18" w:space="0" w:color="auto"/>
              <w:right w:val="single" w:sz="18" w:space="0" w:color="auto"/>
            </w:tcBorders>
            <w:vAlign w:val="center"/>
          </w:tcPr>
          <w:p w14:paraId="46C94753" w14:textId="1E717FAB" w:rsidR="005E2FEF" w:rsidRPr="00BC6DB1" w:rsidRDefault="005E2FEF" w:rsidP="00E64624">
            <w:pPr>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Culture-dependent Detection</w:t>
            </w:r>
            <w:r w:rsidRPr="00BC6DB1">
              <w:rPr>
                <w:rFonts w:asciiTheme="minorHAnsi" w:hAnsiTheme="minorHAnsi" w:cstheme="minorHAnsi"/>
                <w:b/>
                <w:bCs/>
                <w:sz w:val="22"/>
                <w:shd w:val="clear" w:color="auto" w:fill="FFFFFF"/>
                <w:vertAlign w:val="superscript"/>
              </w:rPr>
              <w:t xml:space="preserve"> a</w:t>
            </w:r>
          </w:p>
        </w:tc>
        <w:tc>
          <w:tcPr>
            <w:tcW w:w="709" w:type="dxa"/>
            <w:vMerge w:val="restart"/>
            <w:tcBorders>
              <w:left w:val="single" w:sz="18" w:space="0" w:color="auto"/>
              <w:right w:val="single" w:sz="18" w:space="0" w:color="auto"/>
            </w:tcBorders>
            <w:vAlign w:val="center"/>
          </w:tcPr>
          <w:p w14:paraId="32C21538" w14:textId="2FEFD148" w:rsidR="005E2FEF" w:rsidRPr="00BC6DB1" w:rsidRDefault="005E2FEF" w:rsidP="00E64624">
            <w:pPr>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Ref.</w:t>
            </w:r>
          </w:p>
        </w:tc>
      </w:tr>
      <w:tr w:rsidR="005E2FEF" w:rsidRPr="00BC6DB1" w14:paraId="5420F68A" w14:textId="77777777" w:rsidTr="002C2158">
        <w:trPr>
          <w:cantSplit/>
          <w:trHeight w:val="989"/>
          <w:tblHeader/>
        </w:trPr>
        <w:tc>
          <w:tcPr>
            <w:tcW w:w="456" w:type="dxa"/>
            <w:vMerge/>
            <w:tcBorders>
              <w:bottom w:val="single" w:sz="18" w:space="0" w:color="auto"/>
              <w:right w:val="single" w:sz="18" w:space="0" w:color="auto"/>
            </w:tcBorders>
            <w:textDirection w:val="btLr"/>
            <w:vAlign w:val="center"/>
          </w:tcPr>
          <w:p w14:paraId="6873CA14" w14:textId="388F3E2C" w:rsidR="005E2FEF" w:rsidRPr="00BC6DB1" w:rsidRDefault="005E2FEF" w:rsidP="003D06D4">
            <w:pPr>
              <w:spacing w:line="216" w:lineRule="auto"/>
              <w:ind w:left="113" w:right="113"/>
              <w:jc w:val="center"/>
              <w:rPr>
                <w:rFonts w:asciiTheme="minorHAnsi" w:hAnsiTheme="minorHAnsi" w:cstheme="minorHAnsi"/>
                <w:b/>
                <w:bCs/>
                <w:sz w:val="22"/>
                <w:shd w:val="clear" w:color="auto" w:fill="FFFFFF"/>
              </w:rPr>
            </w:pPr>
          </w:p>
        </w:tc>
        <w:tc>
          <w:tcPr>
            <w:tcW w:w="643" w:type="dxa"/>
            <w:vMerge/>
            <w:tcBorders>
              <w:left w:val="single" w:sz="18" w:space="0" w:color="auto"/>
              <w:bottom w:val="single" w:sz="18" w:space="0" w:color="auto"/>
            </w:tcBorders>
            <w:textDirection w:val="btLr"/>
            <w:vAlign w:val="center"/>
          </w:tcPr>
          <w:p w14:paraId="339D052C" w14:textId="0B6E30CE"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p>
        </w:tc>
        <w:tc>
          <w:tcPr>
            <w:tcW w:w="643" w:type="dxa"/>
            <w:vMerge/>
            <w:tcBorders>
              <w:bottom w:val="single" w:sz="18" w:space="0" w:color="auto"/>
            </w:tcBorders>
            <w:textDirection w:val="btLr"/>
            <w:vAlign w:val="center"/>
          </w:tcPr>
          <w:p w14:paraId="29DC2A2C" w14:textId="4D37410B" w:rsidR="005E2FEF" w:rsidRPr="00BC6DB1" w:rsidRDefault="005E2FEF" w:rsidP="00E64624">
            <w:pPr>
              <w:spacing w:line="216" w:lineRule="auto"/>
              <w:ind w:left="113" w:right="113"/>
              <w:jc w:val="center"/>
              <w:rPr>
                <w:rFonts w:asciiTheme="minorHAnsi" w:hAnsiTheme="minorHAnsi" w:cstheme="minorHAnsi"/>
                <w:b/>
                <w:bCs/>
                <w:sz w:val="22"/>
                <w:highlight w:val="yellow"/>
                <w:shd w:val="clear" w:color="auto" w:fill="FFFFFF"/>
              </w:rPr>
            </w:pPr>
          </w:p>
        </w:tc>
        <w:tc>
          <w:tcPr>
            <w:tcW w:w="643" w:type="dxa"/>
            <w:vMerge/>
            <w:tcBorders>
              <w:bottom w:val="single" w:sz="18" w:space="0" w:color="auto"/>
            </w:tcBorders>
            <w:textDirection w:val="btLr"/>
            <w:vAlign w:val="center"/>
          </w:tcPr>
          <w:p w14:paraId="7E4AB4DE" w14:textId="13C2ABBF"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p>
        </w:tc>
        <w:tc>
          <w:tcPr>
            <w:tcW w:w="643" w:type="dxa"/>
            <w:vMerge/>
            <w:tcBorders>
              <w:bottom w:val="single" w:sz="18" w:space="0" w:color="auto"/>
            </w:tcBorders>
            <w:textDirection w:val="btLr"/>
            <w:vAlign w:val="center"/>
          </w:tcPr>
          <w:p w14:paraId="1309B584" w14:textId="016382A8"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p>
        </w:tc>
        <w:tc>
          <w:tcPr>
            <w:tcW w:w="643" w:type="dxa"/>
            <w:vMerge/>
            <w:tcBorders>
              <w:bottom w:val="single" w:sz="18" w:space="0" w:color="auto"/>
            </w:tcBorders>
            <w:textDirection w:val="btLr"/>
            <w:vAlign w:val="center"/>
          </w:tcPr>
          <w:p w14:paraId="5CCE9A87" w14:textId="72F0761A"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p>
        </w:tc>
        <w:tc>
          <w:tcPr>
            <w:tcW w:w="644" w:type="dxa"/>
            <w:vMerge/>
            <w:tcBorders>
              <w:bottom w:val="single" w:sz="18" w:space="0" w:color="auto"/>
              <w:right w:val="single" w:sz="18" w:space="0" w:color="auto"/>
            </w:tcBorders>
            <w:textDirection w:val="btLr"/>
            <w:vAlign w:val="center"/>
          </w:tcPr>
          <w:p w14:paraId="76854F02" w14:textId="492DEDD5" w:rsidR="005E2FEF" w:rsidRPr="00BC6DB1" w:rsidRDefault="005E2FEF" w:rsidP="00E64624">
            <w:pPr>
              <w:spacing w:line="216" w:lineRule="auto"/>
              <w:ind w:left="113" w:right="113"/>
              <w:jc w:val="center"/>
              <w:rPr>
                <w:rFonts w:asciiTheme="minorHAnsi" w:hAnsiTheme="minorHAnsi" w:cstheme="minorHAnsi"/>
                <w:b/>
                <w:bCs/>
                <w:sz w:val="22"/>
                <w:shd w:val="clear" w:color="auto" w:fill="FFFFFF"/>
              </w:rPr>
            </w:pPr>
          </w:p>
        </w:tc>
        <w:tc>
          <w:tcPr>
            <w:tcW w:w="2430" w:type="dxa"/>
            <w:tcBorders>
              <w:left w:val="single" w:sz="18" w:space="0" w:color="auto"/>
              <w:bottom w:val="single" w:sz="18" w:space="0" w:color="auto"/>
              <w:right w:val="single" w:sz="4" w:space="0" w:color="auto"/>
            </w:tcBorders>
            <w:vAlign w:val="center"/>
          </w:tcPr>
          <w:p w14:paraId="7334F98F" w14:textId="77777777" w:rsidR="005E2FEF" w:rsidRPr="00BC6DB1" w:rsidRDefault="005E2FEF" w:rsidP="00E64624">
            <w:pPr>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Method</w:t>
            </w:r>
          </w:p>
        </w:tc>
        <w:tc>
          <w:tcPr>
            <w:tcW w:w="3150" w:type="dxa"/>
            <w:tcBorders>
              <w:left w:val="single" w:sz="4" w:space="0" w:color="auto"/>
              <w:bottom w:val="single" w:sz="18" w:space="0" w:color="auto"/>
              <w:right w:val="single" w:sz="18" w:space="0" w:color="auto"/>
            </w:tcBorders>
            <w:vAlign w:val="center"/>
          </w:tcPr>
          <w:p w14:paraId="5256CA46" w14:textId="77777777" w:rsidR="005E2FEF" w:rsidRPr="00BC6DB1" w:rsidRDefault="005E2FEF" w:rsidP="00E64624">
            <w:pPr>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Conclusion</w:t>
            </w:r>
          </w:p>
        </w:tc>
        <w:tc>
          <w:tcPr>
            <w:tcW w:w="1530" w:type="dxa"/>
            <w:tcBorders>
              <w:left w:val="single" w:sz="18" w:space="0" w:color="auto"/>
              <w:bottom w:val="single" w:sz="18" w:space="0" w:color="auto"/>
              <w:right w:val="single" w:sz="4" w:space="0" w:color="auto"/>
            </w:tcBorders>
            <w:vAlign w:val="center"/>
          </w:tcPr>
          <w:p w14:paraId="669ACBD9" w14:textId="77777777" w:rsidR="005E2FEF" w:rsidRPr="00BC6DB1" w:rsidRDefault="005E2FEF" w:rsidP="00E64624">
            <w:pPr>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Method</w:t>
            </w:r>
          </w:p>
        </w:tc>
        <w:tc>
          <w:tcPr>
            <w:tcW w:w="2238" w:type="dxa"/>
            <w:tcBorders>
              <w:left w:val="single" w:sz="4" w:space="0" w:color="auto"/>
              <w:bottom w:val="single" w:sz="18" w:space="0" w:color="auto"/>
              <w:right w:val="single" w:sz="18" w:space="0" w:color="auto"/>
            </w:tcBorders>
            <w:vAlign w:val="center"/>
          </w:tcPr>
          <w:p w14:paraId="5B8B3DAA" w14:textId="77777777" w:rsidR="005E2FEF" w:rsidRPr="00BC6DB1" w:rsidRDefault="005E2FEF" w:rsidP="00E64624">
            <w:pPr>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Conclusion</w:t>
            </w:r>
          </w:p>
        </w:tc>
        <w:tc>
          <w:tcPr>
            <w:tcW w:w="709" w:type="dxa"/>
            <w:vMerge/>
            <w:tcBorders>
              <w:left w:val="single" w:sz="18" w:space="0" w:color="auto"/>
              <w:bottom w:val="single" w:sz="18" w:space="0" w:color="auto"/>
              <w:right w:val="single" w:sz="18" w:space="0" w:color="auto"/>
            </w:tcBorders>
            <w:vAlign w:val="center"/>
          </w:tcPr>
          <w:p w14:paraId="07C989F0" w14:textId="3E1E6AB1" w:rsidR="005E2FEF" w:rsidRPr="00BC6DB1" w:rsidRDefault="005E2FEF" w:rsidP="00E64624">
            <w:pPr>
              <w:jc w:val="center"/>
              <w:rPr>
                <w:rFonts w:asciiTheme="minorHAnsi" w:hAnsiTheme="minorHAnsi" w:cstheme="minorHAnsi"/>
                <w:b/>
                <w:bCs/>
                <w:sz w:val="22"/>
                <w:shd w:val="clear" w:color="auto" w:fill="FFFFFF"/>
              </w:rPr>
            </w:pPr>
          </w:p>
        </w:tc>
      </w:tr>
      <w:tr w:rsidR="005E2FEF" w:rsidRPr="00BC6DB1" w14:paraId="72A79E41" w14:textId="77777777" w:rsidTr="002C2158">
        <w:trPr>
          <w:cantSplit/>
          <w:trHeight w:val="20"/>
          <w:tblHeader/>
        </w:trPr>
        <w:tc>
          <w:tcPr>
            <w:tcW w:w="456" w:type="dxa"/>
            <w:tcBorders>
              <w:top w:val="single" w:sz="18" w:space="0" w:color="auto"/>
              <w:right w:val="single" w:sz="18" w:space="0" w:color="auto"/>
            </w:tcBorders>
            <w:textDirection w:val="btLr"/>
            <w:vAlign w:val="center"/>
          </w:tcPr>
          <w:p w14:paraId="0244A7C2" w14:textId="77777777" w:rsidR="003D06D4" w:rsidRPr="00BC6DB1" w:rsidRDefault="003D06D4" w:rsidP="003D06D4">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18" w:space="0" w:color="auto"/>
              <w:left w:val="single" w:sz="18" w:space="0" w:color="auto"/>
            </w:tcBorders>
            <w:textDirection w:val="tbRl"/>
            <w:vAlign w:val="center"/>
          </w:tcPr>
          <w:p w14:paraId="050C8F73" w14:textId="3D1C5063" w:rsidR="003D06D4" w:rsidRPr="00BC6DB1" w:rsidRDefault="003D06D4" w:rsidP="003D06D4">
            <w:pPr>
              <w:spacing w:line="216" w:lineRule="auto"/>
              <w:ind w:left="113" w:right="113"/>
              <w:jc w:val="center"/>
              <w:rPr>
                <w:rFonts w:asciiTheme="minorHAnsi" w:hAnsiTheme="minorHAnsi" w:cstheme="minorHAnsi"/>
                <w:sz w:val="22"/>
                <w:shd w:val="clear" w:color="auto" w:fill="FFFFFF"/>
              </w:rPr>
            </w:pPr>
          </w:p>
        </w:tc>
        <w:tc>
          <w:tcPr>
            <w:tcW w:w="643" w:type="dxa"/>
            <w:tcBorders>
              <w:top w:val="single" w:sz="18" w:space="0" w:color="auto"/>
            </w:tcBorders>
            <w:textDirection w:val="btLr"/>
            <w:vAlign w:val="center"/>
          </w:tcPr>
          <w:p w14:paraId="4DE7D13E" w14:textId="77777777" w:rsidR="003D06D4" w:rsidRPr="00BC6DB1" w:rsidRDefault="003D06D4" w:rsidP="005E2FEF">
            <w:pPr>
              <w:spacing w:line="216" w:lineRule="auto"/>
              <w:ind w:left="113" w:right="113"/>
              <w:jc w:val="center"/>
              <w:rPr>
                <w:rFonts w:asciiTheme="minorHAnsi" w:hAnsiTheme="minorHAnsi" w:cstheme="minorHAnsi"/>
                <w:sz w:val="22"/>
                <w:shd w:val="clear" w:color="auto" w:fill="FFFFFF"/>
              </w:rPr>
            </w:pPr>
          </w:p>
        </w:tc>
        <w:tc>
          <w:tcPr>
            <w:tcW w:w="643" w:type="dxa"/>
            <w:tcBorders>
              <w:top w:val="single" w:sz="18" w:space="0" w:color="auto"/>
            </w:tcBorders>
            <w:textDirection w:val="btLr"/>
            <w:vAlign w:val="center"/>
          </w:tcPr>
          <w:p w14:paraId="515326A4" w14:textId="77777777" w:rsidR="003D06D4" w:rsidRPr="00BC6DB1" w:rsidRDefault="003D06D4" w:rsidP="005E2FEF">
            <w:pPr>
              <w:spacing w:line="216" w:lineRule="auto"/>
              <w:ind w:left="113" w:right="113"/>
              <w:jc w:val="center"/>
              <w:rPr>
                <w:rFonts w:asciiTheme="minorHAnsi" w:hAnsiTheme="minorHAnsi" w:cstheme="minorHAnsi"/>
                <w:sz w:val="22"/>
                <w:shd w:val="clear" w:color="auto" w:fill="FFFFFF"/>
              </w:rPr>
            </w:pPr>
          </w:p>
        </w:tc>
        <w:tc>
          <w:tcPr>
            <w:tcW w:w="643" w:type="dxa"/>
            <w:tcBorders>
              <w:top w:val="single" w:sz="18" w:space="0" w:color="auto"/>
            </w:tcBorders>
            <w:textDirection w:val="btLr"/>
            <w:vAlign w:val="center"/>
          </w:tcPr>
          <w:p w14:paraId="7DFE49BA" w14:textId="77777777" w:rsidR="003D06D4" w:rsidRPr="00BC6DB1" w:rsidRDefault="003D06D4" w:rsidP="005E2FEF">
            <w:pPr>
              <w:spacing w:line="216" w:lineRule="auto"/>
              <w:ind w:left="113" w:right="113"/>
              <w:jc w:val="center"/>
              <w:rPr>
                <w:rFonts w:asciiTheme="minorHAnsi" w:hAnsiTheme="minorHAnsi" w:cstheme="minorHAnsi"/>
                <w:sz w:val="22"/>
                <w:shd w:val="clear" w:color="auto" w:fill="FFFFFF"/>
              </w:rPr>
            </w:pPr>
          </w:p>
        </w:tc>
        <w:tc>
          <w:tcPr>
            <w:tcW w:w="643" w:type="dxa"/>
            <w:tcBorders>
              <w:top w:val="single" w:sz="18" w:space="0" w:color="auto"/>
            </w:tcBorders>
            <w:vAlign w:val="center"/>
          </w:tcPr>
          <w:p w14:paraId="2BC615C2" w14:textId="77777777" w:rsidR="003D06D4" w:rsidRPr="00BC6DB1" w:rsidRDefault="003D06D4" w:rsidP="00E64624">
            <w:pPr>
              <w:spacing w:line="216" w:lineRule="auto"/>
              <w:jc w:val="center"/>
              <w:rPr>
                <w:rFonts w:asciiTheme="minorHAnsi" w:hAnsiTheme="minorHAnsi" w:cstheme="minorHAnsi"/>
                <w:sz w:val="22"/>
                <w:shd w:val="clear" w:color="auto" w:fill="FFFFFF"/>
              </w:rPr>
            </w:pPr>
          </w:p>
        </w:tc>
        <w:tc>
          <w:tcPr>
            <w:tcW w:w="644" w:type="dxa"/>
            <w:tcBorders>
              <w:top w:val="single" w:sz="18" w:space="0" w:color="auto"/>
              <w:right w:val="single" w:sz="18" w:space="0" w:color="auto"/>
            </w:tcBorders>
            <w:vAlign w:val="center"/>
          </w:tcPr>
          <w:p w14:paraId="1F5F50D8" w14:textId="7D0B0B86" w:rsidR="003D06D4" w:rsidRPr="00BC6DB1" w:rsidRDefault="003D06D4" w:rsidP="00E64624">
            <w:pPr>
              <w:spacing w:line="216" w:lineRule="auto"/>
              <w:jc w:val="center"/>
              <w:rPr>
                <w:rFonts w:asciiTheme="minorHAnsi" w:hAnsiTheme="minorHAnsi" w:cstheme="minorHAnsi"/>
                <w:sz w:val="22"/>
                <w:shd w:val="clear" w:color="auto" w:fill="FFFFFF"/>
              </w:rPr>
            </w:pPr>
          </w:p>
        </w:tc>
        <w:tc>
          <w:tcPr>
            <w:tcW w:w="2430" w:type="dxa"/>
            <w:tcBorders>
              <w:top w:val="single" w:sz="18" w:space="0" w:color="auto"/>
              <w:left w:val="single" w:sz="18" w:space="0" w:color="auto"/>
              <w:right w:val="single" w:sz="4" w:space="0" w:color="auto"/>
            </w:tcBorders>
            <w:vAlign w:val="center"/>
          </w:tcPr>
          <w:p w14:paraId="26AD3414" w14:textId="77777777" w:rsidR="003D06D4" w:rsidRPr="00BC6DB1" w:rsidRDefault="003D06D4" w:rsidP="00E64624">
            <w:pPr>
              <w:jc w:val="center"/>
              <w:rPr>
                <w:rFonts w:asciiTheme="minorHAnsi" w:hAnsiTheme="minorHAnsi" w:cstheme="minorHAnsi"/>
                <w:sz w:val="22"/>
                <w:shd w:val="clear" w:color="auto" w:fill="FFFFFF"/>
              </w:rPr>
            </w:pPr>
          </w:p>
        </w:tc>
        <w:tc>
          <w:tcPr>
            <w:tcW w:w="3150" w:type="dxa"/>
            <w:tcBorders>
              <w:top w:val="single" w:sz="18" w:space="0" w:color="auto"/>
              <w:left w:val="single" w:sz="4" w:space="0" w:color="auto"/>
              <w:right w:val="single" w:sz="18" w:space="0" w:color="auto"/>
            </w:tcBorders>
            <w:vAlign w:val="center"/>
          </w:tcPr>
          <w:p w14:paraId="5DB3B34A" w14:textId="77777777" w:rsidR="003D06D4" w:rsidRPr="00BC6DB1" w:rsidRDefault="003D06D4" w:rsidP="00E64624">
            <w:pPr>
              <w:jc w:val="center"/>
              <w:rPr>
                <w:rFonts w:asciiTheme="minorHAnsi" w:hAnsiTheme="minorHAnsi" w:cstheme="minorHAnsi"/>
                <w:sz w:val="22"/>
                <w:shd w:val="clear" w:color="auto" w:fill="FFFFFF"/>
              </w:rPr>
            </w:pPr>
          </w:p>
        </w:tc>
        <w:tc>
          <w:tcPr>
            <w:tcW w:w="1530" w:type="dxa"/>
            <w:tcBorders>
              <w:top w:val="single" w:sz="18" w:space="0" w:color="auto"/>
              <w:left w:val="single" w:sz="18" w:space="0" w:color="auto"/>
              <w:right w:val="single" w:sz="4" w:space="0" w:color="auto"/>
            </w:tcBorders>
            <w:vAlign w:val="center"/>
          </w:tcPr>
          <w:p w14:paraId="51F1F76C" w14:textId="77777777" w:rsidR="003D06D4" w:rsidRPr="00BC6DB1" w:rsidRDefault="003D06D4" w:rsidP="00E64624">
            <w:pPr>
              <w:jc w:val="center"/>
              <w:rPr>
                <w:rFonts w:asciiTheme="minorHAnsi" w:hAnsiTheme="minorHAnsi" w:cstheme="minorHAnsi"/>
                <w:sz w:val="22"/>
                <w:highlight w:val="yellow"/>
                <w:shd w:val="clear" w:color="auto" w:fill="FFFFFF"/>
              </w:rPr>
            </w:pPr>
          </w:p>
        </w:tc>
        <w:tc>
          <w:tcPr>
            <w:tcW w:w="2238" w:type="dxa"/>
            <w:tcBorders>
              <w:top w:val="single" w:sz="18" w:space="0" w:color="auto"/>
              <w:left w:val="single" w:sz="4" w:space="0" w:color="auto"/>
              <w:right w:val="single" w:sz="18" w:space="0" w:color="auto"/>
            </w:tcBorders>
            <w:vAlign w:val="center"/>
          </w:tcPr>
          <w:p w14:paraId="4AADC665" w14:textId="77777777" w:rsidR="003D06D4" w:rsidRPr="00BC6DB1" w:rsidRDefault="003D06D4" w:rsidP="00E64624">
            <w:pPr>
              <w:jc w:val="center"/>
              <w:rPr>
                <w:rFonts w:asciiTheme="minorHAnsi" w:hAnsiTheme="minorHAnsi" w:cstheme="minorHAnsi"/>
                <w:sz w:val="22"/>
                <w:shd w:val="clear" w:color="auto" w:fill="FFFFFF"/>
              </w:rPr>
            </w:pPr>
          </w:p>
        </w:tc>
        <w:tc>
          <w:tcPr>
            <w:tcW w:w="709" w:type="dxa"/>
            <w:tcBorders>
              <w:top w:val="single" w:sz="18" w:space="0" w:color="auto"/>
              <w:left w:val="single" w:sz="18" w:space="0" w:color="auto"/>
              <w:right w:val="single" w:sz="18" w:space="0" w:color="auto"/>
            </w:tcBorders>
            <w:vAlign w:val="center"/>
          </w:tcPr>
          <w:p w14:paraId="07A0FA92" w14:textId="77777777" w:rsidR="003D06D4" w:rsidRPr="00BC6DB1" w:rsidRDefault="003D06D4" w:rsidP="00E64624">
            <w:pPr>
              <w:jc w:val="center"/>
              <w:rPr>
                <w:rFonts w:asciiTheme="minorHAnsi" w:hAnsiTheme="minorHAnsi" w:cstheme="minorHAnsi"/>
                <w:sz w:val="22"/>
                <w:shd w:val="clear" w:color="auto" w:fill="FFFFFF"/>
              </w:rPr>
            </w:pPr>
          </w:p>
        </w:tc>
      </w:tr>
      <w:tr w:rsidR="005E2FEF" w:rsidRPr="00BC6DB1" w14:paraId="167D70EE" w14:textId="77777777" w:rsidTr="005E2FEF">
        <w:trPr>
          <w:cantSplit/>
          <w:trHeight w:val="1134"/>
        </w:trPr>
        <w:tc>
          <w:tcPr>
            <w:tcW w:w="456" w:type="dxa"/>
            <w:tcBorders>
              <w:top w:val="single" w:sz="4" w:space="0" w:color="auto"/>
              <w:right w:val="single" w:sz="18" w:space="0" w:color="auto"/>
            </w:tcBorders>
            <w:textDirection w:val="btLr"/>
            <w:vAlign w:val="center"/>
          </w:tcPr>
          <w:p w14:paraId="239BF67F" w14:textId="4FCBD27D"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1927</w:t>
            </w:r>
          </w:p>
        </w:tc>
        <w:tc>
          <w:tcPr>
            <w:tcW w:w="643" w:type="dxa"/>
            <w:tcBorders>
              <w:top w:val="single" w:sz="4" w:space="0" w:color="auto"/>
              <w:left w:val="single" w:sz="18" w:space="0" w:color="auto"/>
            </w:tcBorders>
            <w:vAlign w:val="center"/>
          </w:tcPr>
          <w:p w14:paraId="314C3E2E"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54FA2E98"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1CDA6CCA"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028C469F"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5A7DEEF1"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2C4481B3" w14:textId="42DE5E83"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right w:val="single" w:sz="4" w:space="0" w:color="auto"/>
            </w:tcBorders>
            <w:vAlign w:val="center"/>
          </w:tcPr>
          <w:p w14:paraId="5B307AF4" w14:textId="115D7E98"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3150" w:type="dxa"/>
            <w:tcBorders>
              <w:top w:val="single" w:sz="4" w:space="0" w:color="auto"/>
              <w:left w:val="single" w:sz="4" w:space="0" w:color="auto"/>
              <w:right w:val="single" w:sz="18" w:space="0" w:color="auto"/>
            </w:tcBorders>
            <w:vAlign w:val="center"/>
          </w:tcPr>
          <w:p w14:paraId="6DE9D50E" w14:textId="7E2202DE"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1530" w:type="dxa"/>
            <w:tcBorders>
              <w:top w:val="single" w:sz="4" w:space="0" w:color="auto"/>
              <w:left w:val="single" w:sz="18" w:space="0" w:color="auto"/>
              <w:right w:val="single" w:sz="4" w:space="0" w:color="auto"/>
            </w:tcBorders>
            <w:vAlign w:val="center"/>
          </w:tcPr>
          <w:p w14:paraId="3E9F61F0" w14:textId="5BDF02E5"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Aerobic</w:t>
            </w:r>
          </w:p>
        </w:tc>
        <w:tc>
          <w:tcPr>
            <w:tcW w:w="2238" w:type="dxa"/>
            <w:tcBorders>
              <w:top w:val="single" w:sz="4" w:space="0" w:color="auto"/>
              <w:left w:val="single" w:sz="4" w:space="0" w:color="auto"/>
              <w:right w:val="single" w:sz="18" w:space="0" w:color="auto"/>
            </w:tcBorders>
            <w:vAlign w:val="center"/>
          </w:tcPr>
          <w:p w14:paraId="037D04BD" w14:textId="74396B40"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38% of meconium samples are culture-positive</w:t>
            </w:r>
          </w:p>
        </w:tc>
        <w:tc>
          <w:tcPr>
            <w:tcW w:w="709" w:type="dxa"/>
            <w:tcBorders>
              <w:top w:val="single" w:sz="4" w:space="0" w:color="auto"/>
              <w:left w:val="single" w:sz="18" w:space="0" w:color="auto"/>
              <w:right w:val="single" w:sz="18" w:space="0" w:color="auto"/>
            </w:tcBorders>
            <w:vAlign w:val="center"/>
          </w:tcPr>
          <w:p w14:paraId="6E2B8440" w14:textId="7758C229"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732EC0">
              <w:rPr>
                <w:rFonts w:asciiTheme="minorHAnsi" w:hAnsiTheme="minorHAnsi" w:cstheme="minorHAnsi"/>
                <w:sz w:val="22"/>
                <w:shd w:val="clear" w:color="auto" w:fill="FFFFFF"/>
              </w:rPr>
              <w:instrText>ADDIN CSL_CITATION {"citationItems":[{"id":"ITEM-1","itemData":{"DOI":"10.1128/jb.13.1.1-71.1927","ISSN":"0021-9193","author":[{"dropping-particle":"","family":"Burrage","given":"Severance","non-dropping-particle":"","parse-names":false,"suffix":""}],"container-title":"Twenty-eighth Annual Meeting of the Society of American Bacteriologists, Journal of Bacteriology","id":"ITEM-1","issue":"1","issued":{"date-parts":[["1926"]]},"page":"1-71","title":"Bacteria in the supposedly sterile meconium","type":"paper-conference","volume":"13"},"uris":["http://www.mendeley.com/documents/?uuid=44817ed8-ff25-4a39-8e84-3db58b5d644f"]}],"mendeley":{"formattedCitation":"&lt;span style=\"baseline\"&gt; [10]&lt;/span&gt;","plainTextFormattedCitation":" [10]","previouslyFormattedCitation":"&lt;span style=\"baseline\"&gt; [10]&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253DD3" w:rsidRPr="00253DD3">
              <w:rPr>
                <w:rFonts w:asciiTheme="minorHAnsi" w:hAnsiTheme="minorHAnsi" w:cstheme="minorHAnsi"/>
                <w:noProof/>
                <w:sz w:val="22"/>
                <w:shd w:val="clear" w:color="auto" w:fill="FFFFFF"/>
              </w:rPr>
              <w:t xml:space="preserve"> [10]</w:t>
            </w:r>
            <w:r w:rsidRPr="00BC6DB1">
              <w:rPr>
                <w:rFonts w:asciiTheme="minorHAnsi" w:hAnsiTheme="minorHAnsi" w:cstheme="minorHAnsi"/>
                <w:sz w:val="22"/>
                <w:shd w:val="clear" w:color="auto" w:fill="FFFFFF"/>
              </w:rPr>
              <w:fldChar w:fldCharType="end"/>
            </w:r>
          </w:p>
        </w:tc>
      </w:tr>
      <w:tr w:rsidR="005E2FEF" w:rsidRPr="00BC6DB1" w14:paraId="17F7EC87" w14:textId="77777777" w:rsidTr="005E2FEF">
        <w:trPr>
          <w:cantSplit/>
          <w:trHeight w:val="20"/>
        </w:trPr>
        <w:tc>
          <w:tcPr>
            <w:tcW w:w="456" w:type="dxa"/>
            <w:tcBorders>
              <w:top w:val="single" w:sz="4" w:space="0" w:color="auto"/>
              <w:right w:val="single" w:sz="18" w:space="0" w:color="auto"/>
            </w:tcBorders>
            <w:textDirection w:val="btLr"/>
            <w:vAlign w:val="center"/>
          </w:tcPr>
          <w:p w14:paraId="000AE0EF" w14:textId="777777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tcBorders>
            <w:vAlign w:val="center"/>
          </w:tcPr>
          <w:p w14:paraId="3C63E713"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5FA48ADC"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467001EC"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52069911"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622B1550"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29DD8CBC"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336CC6A3" w14:textId="77777777" w:rsidR="00E13502" w:rsidRPr="00BC6DB1" w:rsidRDefault="00E13502" w:rsidP="00E13502">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right w:val="single" w:sz="18" w:space="0" w:color="auto"/>
            </w:tcBorders>
            <w:vAlign w:val="center"/>
          </w:tcPr>
          <w:p w14:paraId="6F0D39D9" w14:textId="77777777" w:rsidR="00E13502" w:rsidRPr="00BC6DB1" w:rsidRDefault="00E13502" w:rsidP="00E13502">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right w:val="single" w:sz="4" w:space="0" w:color="auto"/>
            </w:tcBorders>
            <w:vAlign w:val="center"/>
          </w:tcPr>
          <w:p w14:paraId="6971237B" w14:textId="77777777" w:rsidR="00E13502" w:rsidRPr="00BC6DB1" w:rsidRDefault="00E13502"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right w:val="single" w:sz="18" w:space="0" w:color="auto"/>
            </w:tcBorders>
            <w:vAlign w:val="center"/>
          </w:tcPr>
          <w:p w14:paraId="346B0405" w14:textId="77777777" w:rsidR="00E13502" w:rsidRPr="00BC6DB1" w:rsidRDefault="00E13502"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right w:val="single" w:sz="18" w:space="0" w:color="auto"/>
            </w:tcBorders>
            <w:vAlign w:val="center"/>
          </w:tcPr>
          <w:p w14:paraId="08860198" w14:textId="77777777" w:rsidR="00E13502" w:rsidRPr="00BC6DB1" w:rsidRDefault="00E13502" w:rsidP="00E13502">
            <w:pPr>
              <w:jc w:val="center"/>
              <w:rPr>
                <w:rFonts w:asciiTheme="minorHAnsi" w:hAnsiTheme="minorHAnsi" w:cstheme="minorHAnsi"/>
                <w:sz w:val="22"/>
                <w:shd w:val="clear" w:color="auto" w:fill="FFFFFF"/>
              </w:rPr>
            </w:pPr>
          </w:p>
        </w:tc>
      </w:tr>
      <w:tr w:rsidR="005E2FEF" w:rsidRPr="00BC6DB1" w14:paraId="0A22F97D" w14:textId="77777777" w:rsidTr="005E2FEF">
        <w:trPr>
          <w:cantSplit/>
          <w:trHeight w:val="1134"/>
        </w:trPr>
        <w:tc>
          <w:tcPr>
            <w:tcW w:w="456" w:type="dxa"/>
            <w:tcBorders>
              <w:top w:val="single" w:sz="4" w:space="0" w:color="auto"/>
              <w:right w:val="single" w:sz="18" w:space="0" w:color="auto"/>
            </w:tcBorders>
            <w:textDirection w:val="btLr"/>
            <w:vAlign w:val="center"/>
          </w:tcPr>
          <w:p w14:paraId="4386400D" w14:textId="6B8EFCE2"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1934</w:t>
            </w:r>
          </w:p>
        </w:tc>
        <w:tc>
          <w:tcPr>
            <w:tcW w:w="643" w:type="dxa"/>
            <w:tcBorders>
              <w:top w:val="single" w:sz="4" w:space="0" w:color="auto"/>
              <w:left w:val="single" w:sz="18" w:space="0" w:color="auto"/>
            </w:tcBorders>
            <w:vAlign w:val="center"/>
          </w:tcPr>
          <w:p w14:paraId="1053F8EF"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0081A3DF"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08785A96"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0C37E54B"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57642115"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375618FB" w14:textId="53A6D331"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right w:val="single" w:sz="4" w:space="0" w:color="auto"/>
            </w:tcBorders>
            <w:vAlign w:val="center"/>
          </w:tcPr>
          <w:p w14:paraId="7D091804" w14:textId="45A6195E"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Histology (</w:t>
            </w:r>
            <w:proofErr w:type="spellStart"/>
            <w:r w:rsidRPr="00BC6DB1">
              <w:rPr>
                <w:rFonts w:asciiTheme="minorHAnsi" w:hAnsiTheme="minorHAnsi" w:cstheme="minorHAnsi"/>
                <w:sz w:val="22"/>
                <w:shd w:val="clear" w:color="auto" w:fill="FFFFFF"/>
              </w:rPr>
              <w:t>L</w:t>
            </w:r>
            <w:r w:rsidRPr="00BC6DB1">
              <w:rPr>
                <w:rFonts w:asciiTheme="minorHAnsi" w:hAnsiTheme="minorHAnsi" w:cstheme="minorHAnsi"/>
                <w:sz w:val="22"/>
              </w:rPr>
              <w:t>ö</w:t>
            </w:r>
            <w:r w:rsidRPr="00BC6DB1">
              <w:rPr>
                <w:rFonts w:asciiTheme="minorHAnsi" w:hAnsiTheme="minorHAnsi" w:cstheme="minorHAnsi"/>
                <w:sz w:val="22"/>
                <w:shd w:val="clear" w:color="auto" w:fill="FFFFFF"/>
              </w:rPr>
              <w:t>ffler’s</w:t>
            </w:r>
            <w:proofErr w:type="spellEnd"/>
            <w:r w:rsidRPr="00BC6DB1">
              <w:rPr>
                <w:rFonts w:asciiTheme="minorHAnsi" w:hAnsiTheme="minorHAnsi" w:cstheme="minorHAnsi"/>
                <w:sz w:val="22"/>
                <w:shd w:val="clear" w:color="auto" w:fill="FFFFFF"/>
              </w:rPr>
              <w:t xml:space="preserve"> methylene blue and Gram stains)</w:t>
            </w:r>
          </w:p>
        </w:tc>
        <w:tc>
          <w:tcPr>
            <w:tcW w:w="3150" w:type="dxa"/>
            <w:tcBorders>
              <w:top w:val="single" w:sz="4" w:space="0" w:color="auto"/>
              <w:left w:val="single" w:sz="4" w:space="0" w:color="auto"/>
              <w:right w:val="single" w:sz="18" w:space="0" w:color="auto"/>
            </w:tcBorders>
            <w:vAlign w:val="center"/>
          </w:tcPr>
          <w:p w14:paraId="60EB528E" w14:textId="7768D931"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6% of meconium samples contained recognized bacteria</w:t>
            </w:r>
          </w:p>
        </w:tc>
        <w:tc>
          <w:tcPr>
            <w:tcW w:w="1530" w:type="dxa"/>
            <w:tcBorders>
              <w:top w:val="single" w:sz="4" w:space="0" w:color="auto"/>
              <w:left w:val="single" w:sz="18" w:space="0" w:color="auto"/>
              <w:right w:val="single" w:sz="4" w:space="0" w:color="auto"/>
            </w:tcBorders>
            <w:vAlign w:val="center"/>
          </w:tcPr>
          <w:p w14:paraId="3ECAEA3A" w14:textId="7E662DAF"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Aerobic: EMB lactose, Blood, Dextrose broth, Deep iron brain</w:t>
            </w:r>
          </w:p>
        </w:tc>
        <w:tc>
          <w:tcPr>
            <w:tcW w:w="2238" w:type="dxa"/>
            <w:tcBorders>
              <w:top w:val="single" w:sz="4" w:space="0" w:color="auto"/>
              <w:left w:val="single" w:sz="4" w:space="0" w:color="auto"/>
              <w:right w:val="single" w:sz="18" w:space="0" w:color="auto"/>
            </w:tcBorders>
            <w:vAlign w:val="center"/>
          </w:tcPr>
          <w:p w14:paraId="09888858" w14:textId="264EA8D5"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38% of meconium samples are culture-positive</w:t>
            </w:r>
          </w:p>
        </w:tc>
        <w:tc>
          <w:tcPr>
            <w:tcW w:w="709" w:type="dxa"/>
            <w:tcBorders>
              <w:top w:val="single" w:sz="4" w:space="0" w:color="auto"/>
              <w:left w:val="single" w:sz="18" w:space="0" w:color="auto"/>
              <w:right w:val="single" w:sz="18" w:space="0" w:color="auto"/>
            </w:tcBorders>
            <w:vAlign w:val="center"/>
          </w:tcPr>
          <w:p w14:paraId="55E34034" w14:textId="1E52C929"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732EC0">
              <w:rPr>
                <w:rFonts w:asciiTheme="minorHAnsi" w:hAnsiTheme="minorHAnsi" w:cstheme="minorHAnsi"/>
                <w:sz w:val="22"/>
                <w:shd w:val="clear" w:color="auto" w:fill="FFFFFF"/>
              </w:rPr>
              <w:instrText>ADDIN CSL_CITATION {"citationItems":[{"id":"ITEM-1","itemData":{"DOI":"10.1001/archpedi.1934.01960130103007","author":[{"dropping-particle":"","family":"Hall","given":"Ivan C.","non-dropping-particle":"","parse-names":false,"suffix":""},{"dropping-particle":"","family":"O'Toole","given":"Elizabeth","non-dropping-particle":"","parse-names":false,"suffix":""}],"container-title":"Am J Dis Child","id":"ITEM-1","issue":"6","issued":{"date-parts":[["1934"]]},"page":"1279-1285","title":"Bacterial flora of first specimens of meconium passed by fifty newborn infants","type":"article-journal","volume":"47"},"uris":["http://www.mendeley.com/documents/?uuid=23985c92-4179-42be-8f6d-4c36c042c575"]}],"mendeley":{"formattedCitation":"&lt;span style=\"baseline\"&gt; [11]&lt;/span&gt;","plainTextFormattedCitation":" [11]","previouslyFormattedCitation":"&lt;span style=\"baseline\"&gt; [11]&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253DD3" w:rsidRPr="00253DD3">
              <w:rPr>
                <w:rFonts w:asciiTheme="minorHAnsi" w:hAnsiTheme="minorHAnsi" w:cstheme="minorHAnsi"/>
                <w:noProof/>
                <w:sz w:val="22"/>
                <w:shd w:val="clear" w:color="auto" w:fill="FFFFFF"/>
              </w:rPr>
              <w:t xml:space="preserve"> [11]</w:t>
            </w:r>
            <w:r w:rsidRPr="00BC6DB1">
              <w:rPr>
                <w:rFonts w:asciiTheme="minorHAnsi" w:hAnsiTheme="minorHAnsi" w:cstheme="minorHAnsi"/>
                <w:sz w:val="22"/>
                <w:shd w:val="clear" w:color="auto" w:fill="FFFFFF"/>
              </w:rPr>
              <w:fldChar w:fldCharType="end"/>
            </w:r>
          </w:p>
        </w:tc>
      </w:tr>
      <w:tr w:rsidR="005E2FEF" w:rsidRPr="00BC6DB1" w14:paraId="650CE17A" w14:textId="77777777" w:rsidTr="005E2FEF">
        <w:trPr>
          <w:cantSplit/>
          <w:trHeight w:val="20"/>
        </w:trPr>
        <w:tc>
          <w:tcPr>
            <w:tcW w:w="456" w:type="dxa"/>
            <w:tcBorders>
              <w:top w:val="single" w:sz="4" w:space="0" w:color="auto"/>
              <w:right w:val="single" w:sz="18" w:space="0" w:color="auto"/>
            </w:tcBorders>
            <w:textDirection w:val="btLr"/>
            <w:vAlign w:val="center"/>
          </w:tcPr>
          <w:p w14:paraId="6BF74EF8" w14:textId="777777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tcBorders>
            <w:vAlign w:val="center"/>
          </w:tcPr>
          <w:p w14:paraId="099D7403"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78784A90"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39D16E59"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328325DF"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6C50B82C"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6FB659DB"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41A219B9" w14:textId="77777777" w:rsidR="00E13502" w:rsidRPr="00BC6DB1" w:rsidRDefault="00E13502" w:rsidP="00E13502">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right w:val="single" w:sz="18" w:space="0" w:color="auto"/>
            </w:tcBorders>
            <w:vAlign w:val="center"/>
          </w:tcPr>
          <w:p w14:paraId="02C1AF18" w14:textId="77777777" w:rsidR="00E13502" w:rsidRPr="00BC6DB1" w:rsidRDefault="00E13502" w:rsidP="00E13502">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right w:val="single" w:sz="4" w:space="0" w:color="auto"/>
            </w:tcBorders>
            <w:vAlign w:val="center"/>
          </w:tcPr>
          <w:p w14:paraId="5B66D9E0" w14:textId="77777777" w:rsidR="00E13502" w:rsidRPr="00BC6DB1" w:rsidRDefault="00E13502"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right w:val="single" w:sz="18" w:space="0" w:color="auto"/>
            </w:tcBorders>
            <w:vAlign w:val="center"/>
          </w:tcPr>
          <w:p w14:paraId="13C13C06" w14:textId="77777777" w:rsidR="00E13502" w:rsidRPr="00BC6DB1" w:rsidRDefault="00E13502"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right w:val="single" w:sz="18" w:space="0" w:color="auto"/>
            </w:tcBorders>
            <w:vAlign w:val="center"/>
          </w:tcPr>
          <w:p w14:paraId="77286DE5" w14:textId="77777777" w:rsidR="00E13502" w:rsidRPr="00BC6DB1" w:rsidRDefault="00E13502" w:rsidP="00E13502">
            <w:pPr>
              <w:jc w:val="center"/>
              <w:rPr>
                <w:rFonts w:asciiTheme="minorHAnsi" w:hAnsiTheme="minorHAnsi" w:cstheme="minorHAnsi"/>
                <w:sz w:val="22"/>
                <w:shd w:val="clear" w:color="auto" w:fill="FFFFFF"/>
              </w:rPr>
            </w:pPr>
          </w:p>
        </w:tc>
      </w:tr>
      <w:tr w:rsidR="005E2FEF" w:rsidRPr="00BC6DB1" w14:paraId="0CA07457" w14:textId="77777777" w:rsidTr="005E2FEF">
        <w:trPr>
          <w:cantSplit/>
          <w:trHeight w:val="1134"/>
        </w:trPr>
        <w:tc>
          <w:tcPr>
            <w:tcW w:w="456" w:type="dxa"/>
            <w:tcBorders>
              <w:top w:val="single" w:sz="4" w:space="0" w:color="auto"/>
              <w:right w:val="single" w:sz="18" w:space="0" w:color="auto"/>
            </w:tcBorders>
            <w:textDirection w:val="btLr"/>
            <w:vAlign w:val="center"/>
          </w:tcPr>
          <w:p w14:paraId="0B705A78" w14:textId="0A196C9B"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1936</w:t>
            </w:r>
          </w:p>
        </w:tc>
        <w:tc>
          <w:tcPr>
            <w:tcW w:w="643" w:type="dxa"/>
            <w:tcBorders>
              <w:top w:val="single" w:sz="4" w:space="0" w:color="auto"/>
              <w:left w:val="single" w:sz="18" w:space="0" w:color="auto"/>
            </w:tcBorders>
            <w:vAlign w:val="center"/>
          </w:tcPr>
          <w:p w14:paraId="704B6736"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17C3769C"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40A9F90B"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53C3E194"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1CB1C8A7"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6B6B78FF" w14:textId="634A1116"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right w:val="single" w:sz="4" w:space="0" w:color="auto"/>
            </w:tcBorders>
            <w:vAlign w:val="center"/>
          </w:tcPr>
          <w:p w14:paraId="150DAFAC" w14:textId="5E84DFB4"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Histology (Cover slip and Gram stain)</w:t>
            </w:r>
          </w:p>
        </w:tc>
        <w:tc>
          <w:tcPr>
            <w:tcW w:w="3150" w:type="dxa"/>
            <w:tcBorders>
              <w:top w:val="single" w:sz="4" w:space="0" w:color="auto"/>
              <w:left w:val="single" w:sz="4" w:space="0" w:color="auto"/>
              <w:right w:val="single" w:sz="18" w:space="0" w:color="auto"/>
            </w:tcBorders>
            <w:vAlign w:val="center"/>
          </w:tcPr>
          <w:p w14:paraId="491915A7" w14:textId="7E8DA316"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o bacteria detected.</w:t>
            </w:r>
          </w:p>
        </w:tc>
        <w:tc>
          <w:tcPr>
            <w:tcW w:w="1530" w:type="dxa"/>
            <w:tcBorders>
              <w:top w:val="single" w:sz="4" w:space="0" w:color="auto"/>
              <w:left w:val="single" w:sz="18" w:space="0" w:color="auto"/>
              <w:right w:val="single" w:sz="4" w:space="0" w:color="auto"/>
            </w:tcBorders>
            <w:vAlign w:val="center"/>
          </w:tcPr>
          <w:p w14:paraId="62607C09" w14:textId="7698E1B7"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erobic: EMB, Blood, Brain or glucose broth. </w:t>
            </w:r>
            <w:proofErr w:type="spellStart"/>
            <w:r w:rsidRPr="00BC6DB1">
              <w:rPr>
                <w:rFonts w:asciiTheme="minorHAnsi" w:hAnsiTheme="minorHAnsi" w:cstheme="minorHAnsi"/>
                <w:sz w:val="22"/>
                <w:shd w:val="clear" w:color="auto" w:fill="FFFFFF"/>
              </w:rPr>
              <w:t>Anerobic</w:t>
            </w:r>
            <w:proofErr w:type="spellEnd"/>
            <w:r w:rsidRPr="00BC6DB1">
              <w:rPr>
                <w:rFonts w:asciiTheme="minorHAnsi" w:hAnsiTheme="minorHAnsi" w:cstheme="minorHAnsi"/>
                <w:sz w:val="22"/>
                <w:shd w:val="clear" w:color="auto" w:fill="FFFFFF"/>
              </w:rPr>
              <w:t>: Blood slants</w:t>
            </w:r>
          </w:p>
        </w:tc>
        <w:tc>
          <w:tcPr>
            <w:tcW w:w="2238" w:type="dxa"/>
            <w:tcBorders>
              <w:top w:val="single" w:sz="4" w:space="0" w:color="auto"/>
              <w:left w:val="single" w:sz="4" w:space="0" w:color="auto"/>
              <w:right w:val="single" w:sz="18" w:space="0" w:color="auto"/>
            </w:tcBorders>
            <w:vAlign w:val="center"/>
          </w:tcPr>
          <w:p w14:paraId="2A835357" w14:textId="37556BC2"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0% of meconium samples collected within 30 minutes after delivery are culture-positive</w:t>
            </w:r>
          </w:p>
        </w:tc>
        <w:tc>
          <w:tcPr>
            <w:tcW w:w="709" w:type="dxa"/>
            <w:tcBorders>
              <w:top w:val="single" w:sz="4" w:space="0" w:color="auto"/>
              <w:left w:val="single" w:sz="18" w:space="0" w:color="auto"/>
              <w:right w:val="single" w:sz="18" w:space="0" w:color="auto"/>
            </w:tcBorders>
            <w:vAlign w:val="center"/>
          </w:tcPr>
          <w:p w14:paraId="0B2103EE" w14:textId="42EF6FA7"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S0022-3476(36)80069-9","abstract":"In three of twenty-nine specimens of meconium collected within thirtyminutes after delivery, bacteria were demonstrated by plating methods. These three positive cases indicate that prenatal bacterial invasion of the intestinal tract does occur in a small percentage of cases. Some of the positive results obtained by enrichment might be invalidated by the failure to sterilize thoroughly the skin surrounding the anus, but a large number with corresponding sterile skin cultures, or skin cultures showing other bacterial species than in the meconium, indicated that a few organisms were present in the meconium at birth in about 36 per cent of this series of sixty-four specimens.","author":[{"dropping-particle":"","family":"Snyder","given":"Marshall L.","non-dropping-particle":"","parse-names":false,"suffix":""}],"container-title":"Journal of Pediatrics","id":"ITEM-1","issue":"5","issued":{"date-parts":[["1936"]]},"page":"624-632","title":"The bacterial flora of meconium specimenscollected from sixty-four infants within four hours after delivery","type":"article-journal","volume":"9"},"uris":["http://www.mendeley.com/documents/?uuid=6b1dfe56-2e75-4824-8135-61089e5c4068"]}],"mendeley":{"formattedCitation":"&lt;span style=\"baseline\"&gt; [22]&lt;/span&gt;","plainTextFormattedCitation":" [22]","previouslyFormattedCitation":"&lt;span style=\"baseline\"&gt; [22]&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2]</w:t>
            </w:r>
            <w:r w:rsidRPr="00BC6DB1">
              <w:rPr>
                <w:rFonts w:asciiTheme="minorHAnsi" w:hAnsiTheme="minorHAnsi" w:cstheme="minorHAnsi"/>
                <w:sz w:val="22"/>
                <w:shd w:val="clear" w:color="auto" w:fill="FFFFFF"/>
              </w:rPr>
              <w:fldChar w:fldCharType="end"/>
            </w:r>
          </w:p>
        </w:tc>
      </w:tr>
      <w:tr w:rsidR="005E2FEF" w:rsidRPr="00BC6DB1" w14:paraId="0A73A09F" w14:textId="77777777" w:rsidTr="005E2FEF">
        <w:trPr>
          <w:cantSplit/>
          <w:trHeight w:val="20"/>
        </w:trPr>
        <w:tc>
          <w:tcPr>
            <w:tcW w:w="456" w:type="dxa"/>
            <w:tcBorders>
              <w:top w:val="single" w:sz="4" w:space="0" w:color="auto"/>
              <w:right w:val="single" w:sz="18" w:space="0" w:color="auto"/>
            </w:tcBorders>
            <w:textDirection w:val="btLr"/>
            <w:vAlign w:val="center"/>
          </w:tcPr>
          <w:p w14:paraId="48F87B4E" w14:textId="777777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tcBorders>
            <w:vAlign w:val="center"/>
          </w:tcPr>
          <w:p w14:paraId="7F9F4C94"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1D49C387"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31DECBF7"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4B4385DE"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787365E5"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7E18F0A2"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1DD46D2A" w14:textId="77777777" w:rsidR="00E13502" w:rsidRPr="00BC6DB1" w:rsidRDefault="00E13502" w:rsidP="00E13502">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right w:val="single" w:sz="18" w:space="0" w:color="auto"/>
            </w:tcBorders>
            <w:vAlign w:val="center"/>
          </w:tcPr>
          <w:p w14:paraId="796CB6E7" w14:textId="77777777" w:rsidR="00E13502" w:rsidRPr="00BC6DB1" w:rsidRDefault="00E13502" w:rsidP="00E13502">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right w:val="single" w:sz="4" w:space="0" w:color="auto"/>
            </w:tcBorders>
            <w:vAlign w:val="center"/>
          </w:tcPr>
          <w:p w14:paraId="5AB1A32B" w14:textId="77777777" w:rsidR="00E13502" w:rsidRPr="00BC6DB1" w:rsidRDefault="00E13502"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right w:val="single" w:sz="18" w:space="0" w:color="auto"/>
            </w:tcBorders>
            <w:vAlign w:val="center"/>
          </w:tcPr>
          <w:p w14:paraId="6BCD8E26" w14:textId="77777777" w:rsidR="00E13502" w:rsidRPr="00BC6DB1" w:rsidRDefault="00E13502"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right w:val="single" w:sz="18" w:space="0" w:color="auto"/>
            </w:tcBorders>
            <w:vAlign w:val="center"/>
          </w:tcPr>
          <w:p w14:paraId="47D3265D" w14:textId="77777777" w:rsidR="00E13502" w:rsidRPr="00BC6DB1" w:rsidRDefault="00E13502" w:rsidP="00E13502">
            <w:pPr>
              <w:jc w:val="center"/>
              <w:rPr>
                <w:rFonts w:asciiTheme="minorHAnsi" w:hAnsiTheme="minorHAnsi" w:cstheme="minorHAnsi"/>
                <w:sz w:val="22"/>
                <w:shd w:val="clear" w:color="auto" w:fill="FFFFFF"/>
              </w:rPr>
            </w:pPr>
          </w:p>
        </w:tc>
      </w:tr>
      <w:tr w:rsidR="005E2FEF" w:rsidRPr="00BC6DB1" w14:paraId="679D61AE" w14:textId="77777777" w:rsidTr="005E2FEF">
        <w:trPr>
          <w:cantSplit/>
          <w:trHeight w:val="1134"/>
        </w:trPr>
        <w:tc>
          <w:tcPr>
            <w:tcW w:w="456" w:type="dxa"/>
            <w:tcBorders>
              <w:top w:val="single" w:sz="4" w:space="0" w:color="auto"/>
              <w:right w:val="single" w:sz="18" w:space="0" w:color="auto"/>
            </w:tcBorders>
            <w:textDirection w:val="btLr"/>
            <w:vAlign w:val="center"/>
          </w:tcPr>
          <w:p w14:paraId="5D00C4DF" w14:textId="4B4B4F88"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1982</w:t>
            </w:r>
          </w:p>
        </w:tc>
        <w:tc>
          <w:tcPr>
            <w:tcW w:w="643" w:type="dxa"/>
            <w:tcBorders>
              <w:top w:val="single" w:sz="4" w:space="0" w:color="auto"/>
              <w:left w:val="single" w:sz="18" w:space="0" w:color="auto"/>
            </w:tcBorders>
            <w:vAlign w:val="center"/>
          </w:tcPr>
          <w:p w14:paraId="018D8AFD"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2E19B592"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2B577B95" w14:textId="5099718B" w:rsidR="00E13502" w:rsidRPr="00BC6DB1" w:rsidRDefault="00E1350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tcBorders>
            <w:vAlign w:val="center"/>
          </w:tcPr>
          <w:p w14:paraId="562CC46E"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0E788220"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4024AC70"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59F821F9" w14:textId="7C69DA5B"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3150" w:type="dxa"/>
            <w:tcBorders>
              <w:top w:val="single" w:sz="4" w:space="0" w:color="auto"/>
              <w:left w:val="single" w:sz="4" w:space="0" w:color="auto"/>
              <w:right w:val="single" w:sz="18" w:space="0" w:color="auto"/>
            </w:tcBorders>
            <w:vAlign w:val="center"/>
          </w:tcPr>
          <w:p w14:paraId="1F3C2CC5" w14:textId="21687E3C"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1530" w:type="dxa"/>
            <w:tcBorders>
              <w:top w:val="single" w:sz="4" w:space="0" w:color="auto"/>
              <w:left w:val="single" w:sz="18" w:space="0" w:color="auto"/>
              <w:right w:val="single" w:sz="4" w:space="0" w:color="auto"/>
            </w:tcBorders>
            <w:vAlign w:val="center"/>
          </w:tcPr>
          <w:p w14:paraId="628E36D7" w14:textId="4653E76A"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Aerobic: Broth and blood agar</w:t>
            </w:r>
          </w:p>
        </w:tc>
        <w:tc>
          <w:tcPr>
            <w:tcW w:w="2238" w:type="dxa"/>
            <w:tcBorders>
              <w:top w:val="single" w:sz="4" w:space="0" w:color="auto"/>
              <w:left w:val="single" w:sz="4" w:space="0" w:color="auto"/>
              <w:right w:val="single" w:sz="18" w:space="0" w:color="auto"/>
            </w:tcBorders>
            <w:vAlign w:val="center"/>
          </w:tcPr>
          <w:p w14:paraId="04DAB591" w14:textId="1A3F23A3"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erobic bacteria have been cultured from the chorion in the absence of histologic </w:t>
            </w:r>
            <w:proofErr w:type="spellStart"/>
            <w:r w:rsidRPr="00BC6DB1">
              <w:rPr>
                <w:rFonts w:asciiTheme="minorHAnsi" w:hAnsiTheme="minorHAnsi" w:cstheme="minorHAnsi"/>
                <w:sz w:val="22"/>
                <w:shd w:val="clear" w:color="auto" w:fill="FFFFFF"/>
              </w:rPr>
              <w:t>chorioamnionitis</w:t>
            </w:r>
            <w:proofErr w:type="spellEnd"/>
          </w:p>
        </w:tc>
        <w:tc>
          <w:tcPr>
            <w:tcW w:w="709" w:type="dxa"/>
            <w:tcBorders>
              <w:top w:val="single" w:sz="4" w:space="0" w:color="auto"/>
              <w:left w:val="single" w:sz="18" w:space="0" w:color="auto"/>
              <w:right w:val="single" w:sz="18" w:space="0" w:color="auto"/>
            </w:tcBorders>
            <w:vAlign w:val="center"/>
          </w:tcPr>
          <w:p w14:paraId="55743EE3" w14:textId="14B65305"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PMID":"6817588","abstract":"Cultures for aerobic bacteria were prepared from 353 placentas. Specimens were taken from the chorion after removing the amnion. The specimens were immersed into Stuart transport medium. Microscopic examination of the placenta and cultures from the throat and ear of newborns were also done. The rate of positive bacterial cultures was 16%. Chorioamnionitis was found in 15%. The proportion of chorioamnionitis caused by aerobic bacteria was 44%. The rate of positive bacterial cultures from the placenta in the group of newborns with clinical signs of intrauterine infection was 63%. Bacteria can be present on the chorionic plate without any histological evidence of chorioamnionitis. Bacteriological examination of the placenta is therefore mandatory when amniotic fluid infection is suspected.","author":[{"dropping-particle":"","family":"Kovalovszki","given":"L.","non-dropping-particle":"","parse-names":false,"suffix":""}],"container-title":"Acta paediatrica Academiae Scientiarum Hungaricae","id":"ITEM-1","issue":"3","issued":{"date-parts":[["1982"]]},"page":"357-360","title":"Isolation of aerobic bacteria from the placenta","type":"article-journal","volume":"23"},"uris":["http://www.mendeley.com/documents/?uuid=015b380c-3dee-4093-936d-8b92d308b08e"]}],"mendeley":{"formattedCitation":"&lt;span style=\"baseline\"&gt; [33]&lt;/span&gt;","plainTextFormattedCitation":" [33]","previouslyFormattedCitation":"&lt;span style=\"baseline\"&gt; [33]&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3]</w:t>
            </w:r>
            <w:r w:rsidRPr="00BC6DB1">
              <w:rPr>
                <w:rFonts w:asciiTheme="minorHAnsi" w:hAnsiTheme="minorHAnsi" w:cstheme="minorHAnsi"/>
                <w:sz w:val="22"/>
                <w:shd w:val="clear" w:color="auto" w:fill="FFFFFF"/>
              </w:rPr>
              <w:fldChar w:fldCharType="end"/>
            </w:r>
          </w:p>
        </w:tc>
      </w:tr>
      <w:tr w:rsidR="005E2FEF" w:rsidRPr="00BC6DB1" w14:paraId="1C4D98B9" w14:textId="77777777" w:rsidTr="005E2FEF">
        <w:trPr>
          <w:cantSplit/>
          <w:trHeight w:val="20"/>
        </w:trPr>
        <w:tc>
          <w:tcPr>
            <w:tcW w:w="456" w:type="dxa"/>
            <w:tcBorders>
              <w:top w:val="single" w:sz="4" w:space="0" w:color="auto"/>
              <w:right w:val="single" w:sz="18" w:space="0" w:color="auto"/>
            </w:tcBorders>
            <w:textDirection w:val="btLr"/>
            <w:vAlign w:val="center"/>
          </w:tcPr>
          <w:p w14:paraId="3D69CC93" w14:textId="777777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tcBorders>
            <w:vAlign w:val="center"/>
          </w:tcPr>
          <w:p w14:paraId="1ED9FF7E"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2C2B4151"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12759147"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435303E5"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62C93D62"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5D44C698"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3283A7EF" w14:textId="77777777" w:rsidR="00E13502" w:rsidRPr="00BC6DB1" w:rsidRDefault="00E13502" w:rsidP="00E13502">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right w:val="single" w:sz="18" w:space="0" w:color="auto"/>
            </w:tcBorders>
            <w:vAlign w:val="center"/>
          </w:tcPr>
          <w:p w14:paraId="7FCE592E" w14:textId="77777777" w:rsidR="00E13502" w:rsidRPr="00BC6DB1" w:rsidRDefault="00E13502" w:rsidP="00E13502">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right w:val="single" w:sz="4" w:space="0" w:color="auto"/>
            </w:tcBorders>
            <w:vAlign w:val="center"/>
          </w:tcPr>
          <w:p w14:paraId="2A40465A" w14:textId="77777777" w:rsidR="00E13502" w:rsidRPr="00BC6DB1" w:rsidRDefault="00E13502"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right w:val="single" w:sz="18" w:space="0" w:color="auto"/>
            </w:tcBorders>
            <w:vAlign w:val="center"/>
          </w:tcPr>
          <w:p w14:paraId="7ED7C248" w14:textId="77777777" w:rsidR="00E13502" w:rsidRPr="00BC6DB1" w:rsidRDefault="00E13502"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right w:val="single" w:sz="18" w:space="0" w:color="auto"/>
            </w:tcBorders>
            <w:vAlign w:val="center"/>
          </w:tcPr>
          <w:p w14:paraId="36455152" w14:textId="77777777" w:rsidR="00E13502" w:rsidRPr="00BC6DB1" w:rsidRDefault="00E13502" w:rsidP="00E13502">
            <w:pPr>
              <w:jc w:val="center"/>
              <w:rPr>
                <w:rFonts w:asciiTheme="minorHAnsi" w:hAnsiTheme="minorHAnsi" w:cstheme="minorHAnsi"/>
                <w:sz w:val="22"/>
                <w:shd w:val="clear" w:color="auto" w:fill="FFFFFF"/>
              </w:rPr>
            </w:pPr>
          </w:p>
        </w:tc>
      </w:tr>
      <w:tr w:rsidR="005E2FEF" w:rsidRPr="00BC6DB1" w14:paraId="04768872" w14:textId="77777777" w:rsidTr="005E2FEF">
        <w:trPr>
          <w:cantSplit/>
          <w:trHeight w:val="1134"/>
        </w:trPr>
        <w:tc>
          <w:tcPr>
            <w:tcW w:w="456" w:type="dxa"/>
            <w:tcBorders>
              <w:top w:val="single" w:sz="4" w:space="0" w:color="auto"/>
              <w:right w:val="single" w:sz="18" w:space="0" w:color="auto"/>
            </w:tcBorders>
            <w:textDirection w:val="btLr"/>
            <w:vAlign w:val="center"/>
          </w:tcPr>
          <w:p w14:paraId="39D174B7" w14:textId="4033B79E"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lastRenderedPageBreak/>
              <w:t>1997</w:t>
            </w:r>
          </w:p>
        </w:tc>
        <w:tc>
          <w:tcPr>
            <w:tcW w:w="643" w:type="dxa"/>
            <w:tcBorders>
              <w:top w:val="single" w:sz="4" w:space="0" w:color="auto"/>
              <w:left w:val="single" w:sz="18" w:space="0" w:color="auto"/>
            </w:tcBorders>
            <w:vAlign w:val="center"/>
          </w:tcPr>
          <w:p w14:paraId="13F7BF58" w14:textId="1EE45D06"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227443AD" w14:textId="0806041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6154F9DF"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1402B86E"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75865A95" w14:textId="02D5B2F1"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4" w:type="dxa"/>
            <w:tcBorders>
              <w:top w:val="single" w:sz="4" w:space="0" w:color="auto"/>
              <w:right w:val="single" w:sz="18" w:space="0" w:color="auto"/>
            </w:tcBorders>
            <w:vAlign w:val="center"/>
          </w:tcPr>
          <w:p w14:paraId="476A1453" w14:textId="693D738A"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4B9A8F1D" w14:textId="6B5CC672"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w:t>
            </w:r>
            <w:r w:rsidR="0055257A" w:rsidRPr="00BC6DB1">
              <w:rPr>
                <w:rFonts w:asciiTheme="minorHAnsi" w:hAnsiTheme="minorHAnsi" w:cstheme="minorHAnsi"/>
                <w:sz w:val="22"/>
                <w:shd w:val="clear" w:color="auto" w:fill="FFFFFF"/>
              </w:rPr>
              <w:t>polymerase chain reaction (</w:t>
            </w:r>
            <w:r w:rsidRPr="00BC6DB1">
              <w:rPr>
                <w:rFonts w:asciiTheme="minorHAnsi" w:hAnsiTheme="minorHAnsi" w:cstheme="minorHAnsi"/>
                <w:sz w:val="22"/>
                <w:shd w:val="clear" w:color="auto" w:fill="FFFFFF"/>
              </w:rPr>
              <w:t>PCR</w:t>
            </w:r>
            <w:r w:rsidR="0055257A" w:rsidRPr="00BC6DB1">
              <w:rPr>
                <w:rFonts w:asciiTheme="minorHAnsi" w:hAnsiTheme="minorHAnsi" w:cstheme="minorHAnsi"/>
                <w:sz w:val="22"/>
                <w:shd w:val="clear" w:color="auto" w:fill="FFFFFF"/>
              </w:rPr>
              <w:t>)</w:t>
            </w:r>
            <w:r w:rsidRPr="00BC6DB1">
              <w:rPr>
                <w:rFonts w:asciiTheme="minorHAnsi" w:hAnsiTheme="minorHAnsi" w:cstheme="minorHAnsi"/>
                <w:sz w:val="22"/>
                <w:shd w:val="clear" w:color="auto" w:fill="FFFFFF"/>
              </w:rPr>
              <w:t xml:space="preserve"> of the V6-8 HVRs </w:t>
            </w:r>
          </w:p>
        </w:tc>
        <w:tc>
          <w:tcPr>
            <w:tcW w:w="3150" w:type="dxa"/>
            <w:tcBorders>
              <w:top w:val="single" w:sz="4" w:space="0" w:color="auto"/>
              <w:left w:val="single" w:sz="4" w:space="0" w:color="auto"/>
              <w:right w:val="single" w:sz="18" w:space="0" w:color="auto"/>
            </w:tcBorders>
            <w:vAlign w:val="center"/>
          </w:tcPr>
          <w:p w14:paraId="03713902" w14:textId="72A530B1"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6S rDNA is detected in 94% of culture-positive and 36% of culture-negative amniotic fluid from cases of preterm labor with intact membranes</w:t>
            </w:r>
          </w:p>
        </w:tc>
        <w:tc>
          <w:tcPr>
            <w:tcW w:w="1530" w:type="dxa"/>
            <w:tcBorders>
              <w:top w:val="single" w:sz="4" w:space="0" w:color="auto"/>
              <w:left w:val="single" w:sz="18" w:space="0" w:color="auto"/>
              <w:right w:val="single" w:sz="4" w:space="0" w:color="auto"/>
            </w:tcBorders>
            <w:vAlign w:val="center"/>
          </w:tcPr>
          <w:p w14:paraId="29A4C3AA" w14:textId="326B0634" w:rsidR="00E13502" w:rsidRPr="00BC6DB1" w:rsidRDefault="00E13502" w:rsidP="00E13502">
            <w:pPr>
              <w:jc w:val="center"/>
              <w:rPr>
                <w:rFonts w:asciiTheme="minorHAnsi" w:hAnsiTheme="minorHAnsi" w:cstheme="minorHAnsi"/>
                <w:sz w:val="22"/>
                <w:highlight w:val="yellow"/>
                <w:shd w:val="clear" w:color="auto" w:fill="FFFFFF"/>
              </w:rPr>
            </w:pPr>
            <w:r w:rsidRPr="00BC6DB1">
              <w:rPr>
                <w:rFonts w:asciiTheme="minorHAnsi" w:hAnsiTheme="minorHAnsi" w:cstheme="minorHAnsi"/>
                <w:sz w:val="22"/>
                <w:shd w:val="clear" w:color="auto" w:fill="FFFFFF"/>
              </w:rPr>
              <w:t>Traditional clinical culture</w:t>
            </w:r>
          </w:p>
        </w:tc>
        <w:tc>
          <w:tcPr>
            <w:tcW w:w="2238" w:type="dxa"/>
            <w:tcBorders>
              <w:top w:val="single" w:sz="4" w:space="0" w:color="auto"/>
              <w:left w:val="single" w:sz="4" w:space="0" w:color="auto"/>
              <w:right w:val="single" w:sz="18" w:space="0" w:color="auto"/>
            </w:tcBorders>
            <w:vAlign w:val="center"/>
          </w:tcPr>
          <w:p w14:paraId="30F3249B" w14:textId="723EE0A7"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20% of amniotic fluid samples are culture-positive and 80% are culture-negative</w:t>
            </w:r>
          </w:p>
        </w:tc>
        <w:tc>
          <w:tcPr>
            <w:tcW w:w="709" w:type="dxa"/>
            <w:tcBorders>
              <w:top w:val="single" w:sz="4" w:space="0" w:color="auto"/>
              <w:left w:val="single" w:sz="18" w:space="0" w:color="auto"/>
              <w:right w:val="single" w:sz="18" w:space="0" w:color="auto"/>
            </w:tcBorders>
            <w:vAlign w:val="center"/>
          </w:tcPr>
          <w:p w14:paraId="7AD00B99" w14:textId="4AA8A9C4"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ISSN":"10647449","PMID":"9195088","abstract":"OBJECTIVE: To determine the rate of amniotic fluid (AF) infection in preterm labor patients with negative AF cultures, using bacterial ribosomal RNA polymerase chain reaction (rRNA PCR). STUDY DESIGN: 70 preterm labor patients with intact membranes at 22-34 weeks gestation had AF collected by amniocenlesis for culture and interleukin-6 (IL-6) enzyme immunoassay. AF bacterial rRNA PCR for 17 patients with positive cultures were compared with 14 patients with negative cultures and IL-6&gt;2000 pg/ml and 39 patients with negative cultures and low AF IL-6. Kruskal-Wallis ANOVA and paired Mann-Whitney tests with Bonferroni correction were used to examine differences between culture, -culture/+PCR, and -culture/-PCR groups. RESULTS: Bacterial rRNA PCR was positive in 15(88%) of 17 patients with positive cultures. 5(36%) of 14 patients with negative cultures and high IL-6. and 1(3%) of 39 patients with negative cultures and low IL-6 (p&lt;0.00001,χ2). Median (95%CI) cytokine levels, days to delivery and birthweights are summarized: +AF Culture (N=17) -Culture/+PCR (N=6) -Culture/-PCR (N=47) Median (95% CI) Median (95% CI) Median (95% CI) IL-6(pg/ml) 25.800 (5,966-46,400) 11,958 (470-49,800) 190 (&lt;70-267)TNF-α (pg/ml) 876 (119-1101) 548 (&lt;6-7249) &lt;6 (&lt;6)Days to Delivery 1 (1-2) 1.5 (1-3) 19 (13-25)Birthweight (g) 900 (780-1542) 1679 (662-2307) 2695 (2362-2864)Kruskal-Wallis ANOVA p&lt;0.0001 ; paired Mann-Whitney p &lt;0.05 for difference between - culture/ +PCR and -cultureAPCR groups. CONCLUSIONS: PCR detects AF bacteria in 36% of patients with negative cultures and IL-6 levels &gt; 2000 pg/ml. Cytokine levels and pregnancy outcomes are similar in the +culture and -culture/+PCR groups. The association between AF infection and preterm labor may be underestimated by AF culture.","author":[{"dropping-particle":"","family":"Hitti","given":"J.","non-dropping-particle":"","parse-names":false,"suffix":""},{"dropping-particle":"","family":"Riley","given":"D.","non-dropping-particle":"","parse-names":false,"suffix":""},{"dropping-particle":"","family":"Krohn","given":"M. A.","non-dropping-particle":"","parse-names":false,"suffix":""},{"dropping-particle":"","family":"Hillier","given":"S. L.","non-dropping-particle":"","parse-names":false,"suffix":""},{"dropping-particle":"","family":"Agnew","given":"K.","non-dropping-particle":"","parse-names":false,"suffix":""},{"dropping-particle":"","family":"Krieger","given":"J.","non-dropping-particle":"","parse-names":false,"suffix":""},{"dropping-particle":"","family":"Eschenbach","given":"D. A.","non-dropping-particle":"","parse-names":false,"suffix":""}],"container-title":"Infectious Diseases in Obstetrics and Gynecology","id":"ITEM-1","issue":"1","issued":{"date-parts":[["1997"]]},"page":"48-49","title":"Broad-spectrum bacterial ribosomal rna polymerase chain reaction for the detection of amniotic fluid infection among women in preterm labor","type":"article-journal","volume":"4"},"uris":["http://www.mendeley.com/documents/?uuid=49ded4f4-d0bb-4f2e-ae6c-a80cd5dfc43a"]}],"mendeley":{"formattedCitation":"&lt;span style=\"baseline\"&gt; [44]&lt;/span&gt;","plainTextFormattedCitation":" [44]","previouslyFormattedCitation":"&lt;span style=\"baseline\"&gt; [44]&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4]</w:t>
            </w:r>
            <w:r w:rsidRPr="00BC6DB1">
              <w:rPr>
                <w:rFonts w:asciiTheme="minorHAnsi" w:hAnsiTheme="minorHAnsi" w:cstheme="minorHAnsi"/>
                <w:sz w:val="22"/>
                <w:shd w:val="clear" w:color="auto" w:fill="FFFFFF"/>
              </w:rPr>
              <w:fldChar w:fldCharType="end"/>
            </w:r>
          </w:p>
        </w:tc>
      </w:tr>
      <w:tr w:rsidR="009F1EBC" w:rsidRPr="00BC6DB1" w14:paraId="28489B16" w14:textId="77777777" w:rsidTr="009F1EBC">
        <w:trPr>
          <w:cantSplit/>
          <w:trHeight w:val="20"/>
        </w:trPr>
        <w:tc>
          <w:tcPr>
            <w:tcW w:w="456" w:type="dxa"/>
            <w:tcBorders>
              <w:top w:val="single" w:sz="4" w:space="0" w:color="auto"/>
              <w:right w:val="single" w:sz="18" w:space="0" w:color="auto"/>
            </w:tcBorders>
            <w:textDirection w:val="btLr"/>
            <w:vAlign w:val="center"/>
          </w:tcPr>
          <w:p w14:paraId="35E89E1C" w14:textId="77777777" w:rsidR="009F1EBC" w:rsidRPr="00BC6DB1" w:rsidRDefault="009F1EBC"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tcBorders>
            <w:vAlign w:val="center"/>
          </w:tcPr>
          <w:p w14:paraId="380666C6" w14:textId="77777777" w:rsidR="009F1EBC" w:rsidRPr="00BC6DB1" w:rsidRDefault="009F1EBC"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68A18229" w14:textId="77777777" w:rsidR="009F1EBC" w:rsidRPr="00BC6DB1" w:rsidRDefault="009F1EBC"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170B3CA2" w14:textId="77777777" w:rsidR="009F1EBC" w:rsidRPr="00BC6DB1" w:rsidRDefault="009F1EBC"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2521CF3F" w14:textId="77777777" w:rsidR="009F1EBC" w:rsidRPr="00BC6DB1" w:rsidRDefault="009F1EBC"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1D1866CD" w14:textId="77777777" w:rsidR="009F1EBC" w:rsidRPr="00BC6DB1" w:rsidRDefault="009F1EBC"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4C2C81D1" w14:textId="77777777" w:rsidR="009F1EBC" w:rsidRPr="00BC6DB1" w:rsidRDefault="009F1EBC"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627D035E" w14:textId="77777777" w:rsidR="009F1EBC" w:rsidRPr="00BC6DB1" w:rsidRDefault="009F1EBC" w:rsidP="00E13502">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right w:val="single" w:sz="18" w:space="0" w:color="auto"/>
            </w:tcBorders>
            <w:vAlign w:val="center"/>
          </w:tcPr>
          <w:p w14:paraId="70F7222F" w14:textId="77777777" w:rsidR="009F1EBC" w:rsidRPr="00BC6DB1" w:rsidRDefault="009F1EBC" w:rsidP="00E13502">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right w:val="single" w:sz="4" w:space="0" w:color="auto"/>
            </w:tcBorders>
            <w:vAlign w:val="center"/>
          </w:tcPr>
          <w:p w14:paraId="53E75AA3" w14:textId="77777777" w:rsidR="009F1EBC" w:rsidRPr="00BC6DB1" w:rsidRDefault="009F1EBC"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right w:val="single" w:sz="18" w:space="0" w:color="auto"/>
            </w:tcBorders>
            <w:vAlign w:val="center"/>
          </w:tcPr>
          <w:p w14:paraId="6D8CF8E7" w14:textId="77777777" w:rsidR="009F1EBC" w:rsidRPr="00BC6DB1" w:rsidRDefault="009F1EBC"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right w:val="single" w:sz="18" w:space="0" w:color="auto"/>
            </w:tcBorders>
            <w:vAlign w:val="center"/>
          </w:tcPr>
          <w:p w14:paraId="5435A004" w14:textId="77777777" w:rsidR="009F1EBC" w:rsidRPr="00BC6DB1" w:rsidRDefault="009F1EBC" w:rsidP="00E13502">
            <w:pPr>
              <w:jc w:val="center"/>
              <w:rPr>
                <w:rFonts w:asciiTheme="minorHAnsi" w:hAnsiTheme="minorHAnsi" w:cstheme="minorHAnsi"/>
                <w:sz w:val="22"/>
                <w:shd w:val="clear" w:color="auto" w:fill="FFFFFF"/>
              </w:rPr>
            </w:pPr>
          </w:p>
        </w:tc>
      </w:tr>
      <w:tr w:rsidR="005E2FEF" w:rsidRPr="00BC6DB1" w14:paraId="585C469C" w14:textId="77777777" w:rsidTr="005E2FEF">
        <w:trPr>
          <w:cantSplit/>
          <w:trHeight w:val="1134"/>
        </w:trPr>
        <w:tc>
          <w:tcPr>
            <w:tcW w:w="456" w:type="dxa"/>
            <w:tcBorders>
              <w:top w:val="single" w:sz="4" w:space="0" w:color="auto"/>
              <w:right w:val="single" w:sz="18" w:space="0" w:color="auto"/>
            </w:tcBorders>
            <w:textDirection w:val="btLr"/>
            <w:vAlign w:val="center"/>
          </w:tcPr>
          <w:p w14:paraId="082532BB" w14:textId="7F9184D8"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04</w:t>
            </w:r>
          </w:p>
        </w:tc>
        <w:tc>
          <w:tcPr>
            <w:tcW w:w="643" w:type="dxa"/>
            <w:tcBorders>
              <w:top w:val="single" w:sz="4" w:space="0" w:color="auto"/>
              <w:left w:val="single" w:sz="18" w:space="0" w:color="auto"/>
            </w:tcBorders>
            <w:vAlign w:val="center"/>
          </w:tcPr>
          <w:p w14:paraId="1B27A982" w14:textId="3377708A"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5B9E9E0B" w14:textId="4917536C"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6F21E037" w14:textId="72B7AE42"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01A37E1E" w14:textId="2EBF0F38"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51FF8081" w14:textId="0CA26089"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4" w:type="dxa"/>
            <w:tcBorders>
              <w:top w:val="single" w:sz="4" w:space="0" w:color="auto"/>
              <w:right w:val="single" w:sz="18" w:space="0" w:color="auto"/>
            </w:tcBorders>
            <w:vAlign w:val="center"/>
          </w:tcPr>
          <w:p w14:paraId="7829FA2B" w14:textId="3E4E0415"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7D6F4971" w14:textId="5ECB884F"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6-8 HVRs using </w:t>
            </w:r>
            <w:proofErr w:type="spellStart"/>
            <w:r w:rsidRPr="00BC6DB1">
              <w:rPr>
                <w:rFonts w:asciiTheme="minorHAnsi" w:hAnsiTheme="minorHAnsi" w:cstheme="minorHAnsi"/>
                <w:sz w:val="22"/>
                <w:shd w:val="clear" w:color="auto" w:fill="FFFFFF"/>
              </w:rPr>
              <w:t>Sequenase</w:t>
            </w:r>
            <w:proofErr w:type="spellEnd"/>
            <w:r w:rsidRPr="00BC6DB1">
              <w:rPr>
                <w:rFonts w:asciiTheme="minorHAnsi" w:hAnsiTheme="minorHAnsi" w:cstheme="minorHAnsi"/>
                <w:sz w:val="22"/>
                <w:shd w:val="clear" w:color="auto" w:fill="FFFFFF"/>
              </w:rPr>
              <w:t xml:space="preserve"> or Cycle Sequencing </w:t>
            </w:r>
          </w:p>
        </w:tc>
        <w:tc>
          <w:tcPr>
            <w:tcW w:w="3150" w:type="dxa"/>
            <w:tcBorders>
              <w:top w:val="single" w:sz="4" w:space="0" w:color="auto"/>
              <w:left w:val="single" w:sz="4" w:space="0" w:color="auto"/>
              <w:right w:val="single" w:sz="18" w:space="0" w:color="auto"/>
            </w:tcBorders>
            <w:vAlign w:val="center"/>
          </w:tcPr>
          <w:p w14:paraId="3161692A" w14:textId="48089BC6"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identified in culture-negative amniotic fluid is mapped to </w:t>
            </w:r>
            <w:proofErr w:type="spellStart"/>
            <w:r w:rsidRPr="00BC6DB1">
              <w:rPr>
                <w:rFonts w:asciiTheme="minorHAnsi" w:hAnsiTheme="minorHAnsi" w:cstheme="minorHAnsi"/>
                <w:i/>
                <w:iCs/>
                <w:sz w:val="22"/>
                <w:shd w:val="clear" w:color="auto" w:fill="FFFFFF"/>
              </w:rPr>
              <w:t>Leptotrichia</w:t>
            </w:r>
            <w:proofErr w:type="spellEnd"/>
            <w:r w:rsidRPr="00BC6DB1">
              <w:rPr>
                <w:rFonts w:asciiTheme="minorHAnsi" w:hAnsiTheme="minorHAnsi" w:cstheme="minorHAnsi"/>
                <w:i/>
                <w:iCs/>
                <w:sz w:val="22"/>
                <w:shd w:val="clear" w:color="auto" w:fill="FFFFFF"/>
              </w:rPr>
              <w:t xml:space="preserve"> </w:t>
            </w:r>
            <w:proofErr w:type="spellStart"/>
            <w:r w:rsidRPr="00BC6DB1">
              <w:rPr>
                <w:rFonts w:asciiTheme="minorHAnsi" w:hAnsiTheme="minorHAnsi" w:cstheme="minorHAnsi"/>
                <w:i/>
                <w:iCs/>
                <w:sz w:val="22"/>
                <w:shd w:val="clear" w:color="auto" w:fill="FFFFFF"/>
              </w:rPr>
              <w:t>sanguinegens</w:t>
            </w:r>
            <w:proofErr w:type="spellEnd"/>
            <w:r w:rsidRPr="00BC6DB1">
              <w:rPr>
                <w:rFonts w:asciiTheme="minorHAnsi" w:hAnsiTheme="minorHAnsi" w:cstheme="minorHAnsi"/>
                <w:i/>
                <w:iCs/>
                <w:sz w:val="22"/>
                <w:shd w:val="clear" w:color="auto" w:fill="FFFFFF"/>
              </w:rPr>
              <w:t xml:space="preserve">, </w:t>
            </w:r>
            <w:proofErr w:type="spellStart"/>
            <w:r w:rsidRPr="00BC6DB1">
              <w:rPr>
                <w:rFonts w:asciiTheme="minorHAnsi" w:hAnsiTheme="minorHAnsi" w:cstheme="minorHAnsi"/>
                <w:i/>
                <w:iCs/>
                <w:sz w:val="22"/>
                <w:shd w:val="clear" w:color="auto" w:fill="FFFFFF"/>
              </w:rPr>
              <w:t>Fusobacterium</w:t>
            </w:r>
            <w:proofErr w:type="spellEnd"/>
            <w:r w:rsidRPr="00BC6DB1">
              <w:rPr>
                <w:rFonts w:asciiTheme="minorHAnsi" w:hAnsiTheme="minorHAnsi" w:cstheme="minorHAnsi"/>
                <w:i/>
                <w:iCs/>
                <w:sz w:val="22"/>
                <w:shd w:val="clear" w:color="auto" w:fill="FFFFFF"/>
              </w:rPr>
              <w:t xml:space="preserve"> </w:t>
            </w:r>
            <w:proofErr w:type="spellStart"/>
            <w:r w:rsidRPr="00BC6DB1">
              <w:rPr>
                <w:rFonts w:asciiTheme="minorHAnsi" w:hAnsiTheme="minorHAnsi" w:cstheme="minorHAnsi"/>
                <w:i/>
                <w:iCs/>
                <w:sz w:val="22"/>
                <w:shd w:val="clear" w:color="auto" w:fill="FFFFFF"/>
              </w:rPr>
              <w:t>nucleatum</w:t>
            </w:r>
            <w:proofErr w:type="spellEnd"/>
            <w:r w:rsidRPr="00BC6DB1">
              <w:rPr>
                <w:rFonts w:asciiTheme="minorHAnsi" w:hAnsiTheme="minorHAnsi" w:cstheme="minorHAnsi"/>
                <w:i/>
                <w:iCs/>
                <w:sz w:val="22"/>
                <w:shd w:val="clear" w:color="auto" w:fill="FFFFFF"/>
              </w:rPr>
              <w:t xml:space="preserve">, </w:t>
            </w:r>
            <w:proofErr w:type="spellStart"/>
            <w:r w:rsidRPr="00BC6DB1">
              <w:rPr>
                <w:rFonts w:asciiTheme="minorHAnsi" w:hAnsiTheme="minorHAnsi" w:cstheme="minorHAnsi"/>
                <w:i/>
                <w:iCs/>
                <w:sz w:val="22"/>
                <w:shd w:val="clear" w:color="auto" w:fill="FFFFFF"/>
              </w:rPr>
              <w:t>Ureaplasma</w:t>
            </w:r>
            <w:proofErr w:type="spellEnd"/>
            <w:r w:rsidRPr="00BC6DB1">
              <w:rPr>
                <w:rFonts w:asciiTheme="minorHAnsi" w:hAnsiTheme="minorHAnsi" w:cstheme="minorHAnsi"/>
                <w:i/>
                <w:iCs/>
                <w:sz w:val="22"/>
                <w:shd w:val="clear" w:color="auto" w:fill="FFFFFF"/>
              </w:rPr>
              <w:t xml:space="preserve"> </w:t>
            </w:r>
            <w:proofErr w:type="spellStart"/>
            <w:r w:rsidRPr="00BC6DB1">
              <w:rPr>
                <w:rFonts w:asciiTheme="minorHAnsi" w:hAnsiTheme="minorHAnsi" w:cstheme="minorHAnsi"/>
                <w:i/>
                <w:iCs/>
                <w:sz w:val="22"/>
                <w:shd w:val="clear" w:color="auto" w:fill="FFFFFF"/>
              </w:rPr>
              <w:t>urealyticum</w:t>
            </w:r>
            <w:proofErr w:type="spellEnd"/>
          </w:p>
        </w:tc>
        <w:tc>
          <w:tcPr>
            <w:tcW w:w="1530" w:type="dxa"/>
            <w:tcBorders>
              <w:top w:val="single" w:sz="4" w:space="0" w:color="auto"/>
              <w:left w:val="single" w:sz="18" w:space="0" w:color="auto"/>
              <w:right w:val="single" w:sz="4" w:space="0" w:color="auto"/>
            </w:tcBorders>
            <w:vAlign w:val="center"/>
          </w:tcPr>
          <w:p w14:paraId="010C4681" w14:textId="0CCEB9EF"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Traditional clinical culture</w:t>
            </w:r>
          </w:p>
        </w:tc>
        <w:tc>
          <w:tcPr>
            <w:tcW w:w="2238" w:type="dxa"/>
            <w:tcBorders>
              <w:top w:val="single" w:sz="4" w:space="0" w:color="auto"/>
              <w:left w:val="single" w:sz="4" w:space="0" w:color="auto"/>
              <w:right w:val="single" w:sz="18" w:space="0" w:color="auto"/>
            </w:tcBorders>
            <w:vAlign w:val="center"/>
          </w:tcPr>
          <w:p w14:paraId="4EF978F6" w14:textId="75B3EEC1"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20% of amniotic fluid samples are culture-positive and 80% are culture-negative</w:t>
            </w:r>
          </w:p>
        </w:tc>
        <w:tc>
          <w:tcPr>
            <w:tcW w:w="709" w:type="dxa"/>
            <w:tcBorders>
              <w:top w:val="single" w:sz="4" w:space="0" w:color="auto"/>
              <w:left w:val="single" w:sz="18" w:space="0" w:color="auto"/>
              <w:right w:val="single" w:sz="18" w:space="0" w:color="auto"/>
            </w:tcBorders>
            <w:vAlign w:val="center"/>
          </w:tcPr>
          <w:p w14:paraId="53A254C0" w14:textId="4C59DBE4"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55/s-2004-831884","ISSN":"07351631","PMID":"15311367","abstract":"Our objective was to identify bacterial species present in culture-negative but 16S rDNA-positive amniotic fluid samples from women in preterm labor. Amniotic fluid from 69 women in preterm labor was cultured and examined for the proinflammatory cytokine interleukin-6 (IL-6). Polymerase chain reaction technology was used to detect highly conserved bacterial ribosomal DNA sequences (16S rDNAs). As previously reported, 16S rDNAs were identified in 15 (94%) of 16 culture-positive amniotic fluid samples, in 5 (36%) of 14 culture-negative samples with elevated IL-6, and in 1 (3%) of 39 culture-negative samples with low IL-6 levels. Direct sequencing was performed of 16S rDNAs from the 5 culture-negative amniotic fluid specimens with elevated IL-6, followed by database searches and phylogenetic analyses. The bacterial sequences identified included: two Leptotrichia sanguinegens, one human oral bacterium A33, one Fusobacterium nucleatum, and one Ureaplasma urealyticum. Identification and sequencing of 16S rDNAs in amniotic fluid is a promising technique to identify bacterial species associated with elevated IL-6 levels in culture-negative amniotic fluid that may contribute to the etiology of premature labor.","author":[{"dropping-particle":"","family":"Gardella","given":"Carolyn","non-dropping-particle":"","parse-names":false,"suffix":""},{"dropping-particle":"","family":"Riley","given":"Donald E.","non-dropping-particle":"","parse-names":false,"suffix":""},{"dropping-particle":"","family":"Hitti","given":"Jane","non-dropping-particle":"","parse-names":false,"suffix":""},{"dropping-particle":"","family":"Agnew","given":"Kathy","non-dropping-particle":"","parse-names":false,"suffix":""},{"dropping-particle":"","family":"Krieger","given":"John N.","non-dropping-particle":"","parse-names":false,"suffix":""},{"dropping-particle":"","family":"Eschenbach","given":"David","non-dropping-particle":"","parse-names":false,"suffix":""}],"container-title":"American Journal of Perinatology","id":"ITEM-1","issue":"6","issued":{"date-parts":[["2004"]]},"page":"319-323","title":"Identification and sequencing of bacterial rDNAs in culture-negative amniotic fluid from women in premature labor","type":"article-journal","volume":"21"},"uris":["http://www.mendeley.com/documents/?uuid=c6321aac-ba1e-46e3-a0e9-dacc333a47e9"]}],"mendeley":{"formattedCitation":"&lt;span style=\"baseline\"&gt; [46]&lt;/span&gt;","plainTextFormattedCitation":" [46]","previouslyFormattedCitation":"&lt;span style=\"baseline\"&gt; [46]&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6]</w:t>
            </w:r>
            <w:r w:rsidRPr="00BC6DB1">
              <w:rPr>
                <w:rFonts w:asciiTheme="minorHAnsi" w:hAnsiTheme="minorHAnsi" w:cstheme="minorHAnsi"/>
                <w:sz w:val="22"/>
                <w:shd w:val="clear" w:color="auto" w:fill="FFFFFF"/>
              </w:rPr>
              <w:fldChar w:fldCharType="end"/>
            </w:r>
          </w:p>
        </w:tc>
      </w:tr>
      <w:tr w:rsidR="005E2FEF" w:rsidRPr="00BC6DB1" w14:paraId="57A631A5" w14:textId="77777777" w:rsidTr="005E2FEF">
        <w:trPr>
          <w:cantSplit/>
          <w:trHeight w:val="20"/>
        </w:trPr>
        <w:tc>
          <w:tcPr>
            <w:tcW w:w="456" w:type="dxa"/>
            <w:tcBorders>
              <w:top w:val="single" w:sz="4" w:space="0" w:color="auto"/>
              <w:right w:val="single" w:sz="18" w:space="0" w:color="auto"/>
            </w:tcBorders>
            <w:textDirection w:val="btLr"/>
            <w:vAlign w:val="center"/>
          </w:tcPr>
          <w:p w14:paraId="10643767" w14:textId="777777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tcBorders>
            <w:vAlign w:val="center"/>
          </w:tcPr>
          <w:p w14:paraId="6FAE2502"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06CEBF95"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4498625D"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25025C35"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66982F99"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right w:val="single" w:sz="18" w:space="0" w:color="auto"/>
            </w:tcBorders>
            <w:vAlign w:val="center"/>
          </w:tcPr>
          <w:p w14:paraId="7766F252"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436B29A7" w14:textId="77777777" w:rsidR="00E13502" w:rsidRPr="00BC6DB1" w:rsidRDefault="00E13502" w:rsidP="00E13502">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right w:val="single" w:sz="18" w:space="0" w:color="auto"/>
            </w:tcBorders>
            <w:vAlign w:val="center"/>
          </w:tcPr>
          <w:p w14:paraId="0129BADF" w14:textId="77777777" w:rsidR="00E13502" w:rsidRPr="00BC6DB1" w:rsidRDefault="00E13502" w:rsidP="00E13502">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right w:val="single" w:sz="4" w:space="0" w:color="auto"/>
            </w:tcBorders>
            <w:vAlign w:val="center"/>
          </w:tcPr>
          <w:p w14:paraId="38F2B043" w14:textId="77777777" w:rsidR="00E13502" w:rsidRPr="00BC6DB1" w:rsidRDefault="00E13502"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right w:val="single" w:sz="18" w:space="0" w:color="auto"/>
            </w:tcBorders>
            <w:vAlign w:val="center"/>
          </w:tcPr>
          <w:p w14:paraId="5160DD78" w14:textId="77777777" w:rsidR="00E13502" w:rsidRPr="00BC6DB1" w:rsidRDefault="00E13502"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right w:val="single" w:sz="18" w:space="0" w:color="auto"/>
            </w:tcBorders>
            <w:vAlign w:val="center"/>
          </w:tcPr>
          <w:p w14:paraId="0C1D35D0" w14:textId="77777777" w:rsidR="00E13502" w:rsidRPr="00BC6DB1" w:rsidRDefault="00E13502" w:rsidP="00E13502">
            <w:pPr>
              <w:jc w:val="center"/>
              <w:rPr>
                <w:rFonts w:asciiTheme="minorHAnsi" w:hAnsiTheme="minorHAnsi" w:cstheme="minorHAnsi"/>
                <w:sz w:val="22"/>
                <w:shd w:val="clear" w:color="auto" w:fill="FFFFFF"/>
              </w:rPr>
            </w:pPr>
          </w:p>
        </w:tc>
      </w:tr>
      <w:tr w:rsidR="005E2FEF" w:rsidRPr="00BC6DB1" w14:paraId="7A8CAC71" w14:textId="77777777" w:rsidTr="005E2FEF">
        <w:trPr>
          <w:cantSplit/>
          <w:trHeight w:val="1134"/>
        </w:trPr>
        <w:tc>
          <w:tcPr>
            <w:tcW w:w="456" w:type="dxa"/>
            <w:tcBorders>
              <w:top w:val="single" w:sz="4" w:space="0" w:color="auto"/>
              <w:right w:val="single" w:sz="18" w:space="0" w:color="auto"/>
            </w:tcBorders>
            <w:textDirection w:val="btLr"/>
            <w:vAlign w:val="center"/>
          </w:tcPr>
          <w:p w14:paraId="2DE66008" w14:textId="369EE8CB"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07</w:t>
            </w:r>
          </w:p>
        </w:tc>
        <w:tc>
          <w:tcPr>
            <w:tcW w:w="643" w:type="dxa"/>
            <w:tcBorders>
              <w:top w:val="single" w:sz="4" w:space="0" w:color="auto"/>
              <w:left w:val="single" w:sz="18" w:space="0" w:color="auto"/>
            </w:tcBorders>
            <w:vAlign w:val="center"/>
          </w:tcPr>
          <w:p w14:paraId="030731B1" w14:textId="1617E62F"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460A0773" w14:textId="6A32222A"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09CCB0CF"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0CA79A24"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tcBorders>
            <w:vAlign w:val="center"/>
          </w:tcPr>
          <w:p w14:paraId="4209C711" w14:textId="30371B69"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4" w:type="dxa"/>
            <w:tcBorders>
              <w:top w:val="single" w:sz="4" w:space="0" w:color="auto"/>
              <w:right w:val="single" w:sz="18" w:space="0" w:color="auto"/>
            </w:tcBorders>
            <w:vAlign w:val="center"/>
          </w:tcPr>
          <w:p w14:paraId="14D11F9D" w14:textId="51F1BDC3"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right w:val="single" w:sz="4" w:space="0" w:color="auto"/>
            </w:tcBorders>
            <w:vAlign w:val="center"/>
          </w:tcPr>
          <w:p w14:paraId="35B676EB" w14:textId="4A9F6791" w:rsidR="00E13502" w:rsidRPr="00BC6DB1" w:rsidRDefault="00E13502" w:rsidP="00E13502">
            <w:pPr>
              <w:jc w:val="center"/>
              <w:rPr>
                <w:rFonts w:asciiTheme="minorHAnsi" w:hAnsiTheme="minorHAnsi" w:cstheme="minorHAnsi"/>
                <w:sz w:val="22"/>
                <w:shd w:val="clear" w:color="auto" w:fill="FFFFFF"/>
              </w:rPr>
            </w:pPr>
            <w:proofErr w:type="spellStart"/>
            <w:r w:rsidRPr="00BC6DB1">
              <w:rPr>
                <w:rFonts w:asciiTheme="minorHAnsi" w:hAnsiTheme="minorHAnsi" w:cstheme="minorHAnsi"/>
                <w:i/>
                <w:iCs/>
                <w:sz w:val="22"/>
                <w:shd w:val="clear" w:color="auto" w:fill="FFFFFF"/>
              </w:rPr>
              <w:t>Porphyromonas</w:t>
            </w:r>
            <w:proofErr w:type="spellEnd"/>
            <w:r w:rsidRPr="00BC6DB1">
              <w:rPr>
                <w:rFonts w:asciiTheme="minorHAnsi" w:hAnsiTheme="minorHAnsi" w:cstheme="minorHAnsi"/>
                <w:i/>
                <w:iCs/>
                <w:sz w:val="22"/>
                <w:shd w:val="clear" w:color="auto" w:fill="FFFFFF"/>
              </w:rPr>
              <w:t xml:space="preserve"> </w:t>
            </w:r>
            <w:proofErr w:type="spellStart"/>
            <w:r w:rsidRPr="00BC6DB1">
              <w:rPr>
                <w:rFonts w:asciiTheme="minorHAnsi" w:hAnsiTheme="minorHAnsi" w:cstheme="minorHAnsi"/>
                <w:i/>
                <w:iCs/>
                <w:sz w:val="22"/>
                <w:shd w:val="clear" w:color="auto" w:fill="FFFFFF"/>
              </w:rPr>
              <w:t>gingivalis</w:t>
            </w:r>
            <w:proofErr w:type="spellEnd"/>
            <w:r w:rsidRPr="00BC6DB1">
              <w:rPr>
                <w:rFonts w:asciiTheme="minorHAnsi" w:hAnsiTheme="minorHAnsi" w:cstheme="minorHAnsi"/>
                <w:sz w:val="22"/>
                <w:shd w:val="clear" w:color="auto" w:fill="FFFFFF"/>
              </w:rPr>
              <w:t xml:space="preserve"> -specific PCR and 16S rDNA PCR of V5-8 HVRs</w:t>
            </w:r>
          </w:p>
        </w:tc>
        <w:tc>
          <w:tcPr>
            <w:tcW w:w="3150" w:type="dxa"/>
            <w:tcBorders>
              <w:top w:val="single" w:sz="4" w:space="0" w:color="auto"/>
              <w:left w:val="single" w:sz="4" w:space="0" w:color="auto"/>
              <w:right w:val="single" w:sz="18" w:space="0" w:color="auto"/>
            </w:tcBorders>
            <w:vAlign w:val="center"/>
          </w:tcPr>
          <w:p w14:paraId="33FCE7A5" w14:textId="4FDADBC3"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i/>
                <w:iCs/>
                <w:sz w:val="22"/>
                <w:shd w:val="clear" w:color="auto" w:fill="FFFFFF"/>
              </w:rPr>
              <w:t xml:space="preserve">P. </w:t>
            </w:r>
            <w:proofErr w:type="spellStart"/>
            <w:r w:rsidRPr="00BC6DB1">
              <w:rPr>
                <w:rFonts w:asciiTheme="minorHAnsi" w:hAnsiTheme="minorHAnsi" w:cstheme="minorHAnsi"/>
                <w:i/>
                <w:iCs/>
                <w:sz w:val="22"/>
                <w:shd w:val="clear" w:color="auto" w:fill="FFFFFF"/>
              </w:rPr>
              <w:t>gingivalis</w:t>
            </w:r>
            <w:proofErr w:type="spellEnd"/>
            <w:r w:rsidRPr="00BC6DB1">
              <w:rPr>
                <w:rFonts w:asciiTheme="minorHAnsi" w:hAnsiTheme="minorHAnsi" w:cstheme="minorHAnsi"/>
                <w:sz w:val="22"/>
                <w:shd w:val="clear" w:color="auto" w:fill="FFFFFF"/>
              </w:rPr>
              <w:t xml:space="preserve"> DNA is detected in 30% of amniotic fluid from cases of threatened preterm labor</w:t>
            </w:r>
          </w:p>
        </w:tc>
        <w:tc>
          <w:tcPr>
            <w:tcW w:w="1530" w:type="dxa"/>
            <w:tcBorders>
              <w:top w:val="single" w:sz="4" w:space="0" w:color="auto"/>
              <w:left w:val="single" w:sz="18" w:space="0" w:color="auto"/>
              <w:right w:val="single" w:sz="4" w:space="0" w:color="auto"/>
            </w:tcBorders>
            <w:vAlign w:val="center"/>
          </w:tcPr>
          <w:p w14:paraId="084F695B" w14:textId="4A4A6666"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Anaerobic: non-selective Columbia blood</w:t>
            </w:r>
          </w:p>
        </w:tc>
        <w:tc>
          <w:tcPr>
            <w:tcW w:w="2238" w:type="dxa"/>
            <w:tcBorders>
              <w:top w:val="single" w:sz="4" w:space="0" w:color="auto"/>
              <w:left w:val="single" w:sz="4" w:space="0" w:color="auto"/>
              <w:right w:val="single" w:sz="18" w:space="0" w:color="auto"/>
            </w:tcBorders>
            <w:vAlign w:val="center"/>
          </w:tcPr>
          <w:p w14:paraId="69897550" w14:textId="196590A6"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ll amniotic fluid samples are culture-negative for </w:t>
            </w:r>
            <w:r w:rsidRPr="00BC6DB1">
              <w:rPr>
                <w:rFonts w:asciiTheme="minorHAnsi" w:hAnsiTheme="minorHAnsi" w:cstheme="minorHAnsi"/>
                <w:i/>
                <w:iCs/>
                <w:sz w:val="22"/>
                <w:shd w:val="clear" w:color="auto" w:fill="FFFFFF"/>
              </w:rPr>
              <w:t xml:space="preserve">P. </w:t>
            </w:r>
            <w:proofErr w:type="spellStart"/>
            <w:r w:rsidRPr="00BC6DB1">
              <w:rPr>
                <w:rFonts w:asciiTheme="minorHAnsi" w:hAnsiTheme="minorHAnsi" w:cstheme="minorHAnsi"/>
                <w:i/>
                <w:iCs/>
                <w:sz w:val="22"/>
                <w:shd w:val="clear" w:color="auto" w:fill="FFFFFF"/>
              </w:rPr>
              <w:t>gingivalis</w:t>
            </w:r>
            <w:proofErr w:type="spellEnd"/>
            <w:r w:rsidRPr="00BC6DB1">
              <w:rPr>
                <w:rFonts w:asciiTheme="minorHAnsi" w:hAnsiTheme="minorHAnsi" w:cstheme="minorHAnsi"/>
                <w:sz w:val="22"/>
                <w:shd w:val="clear" w:color="auto" w:fill="FFFFFF"/>
              </w:rPr>
              <w:t xml:space="preserve"> </w:t>
            </w:r>
          </w:p>
        </w:tc>
        <w:tc>
          <w:tcPr>
            <w:tcW w:w="709" w:type="dxa"/>
            <w:tcBorders>
              <w:top w:val="single" w:sz="4" w:space="0" w:color="auto"/>
              <w:left w:val="single" w:sz="18" w:space="0" w:color="auto"/>
              <w:right w:val="single" w:sz="18" w:space="0" w:color="auto"/>
            </w:tcBorders>
            <w:vAlign w:val="center"/>
          </w:tcPr>
          <w:p w14:paraId="5966732D" w14:textId="2ABAA6C6"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902/jop.2007.060368","ISSN":"0022-3492","PMID":"17608580","abstract":"Background: Epidemiologic and randomized controlled studies have shown that periodontal diseases may be associated with preterm labor and delivery of infants with low birth weights. The purpose of the present study was to determine the presence of microbial invasion of the amniotic cavity by periodontopathic bacteria in pregnant women with a diagnosis of threatened premature labor. Methods: A periodontal examination and collection of amniotic fluid and subgingival plaque samples were performed on women identified as having threatened premature labor (preterm premature rupture of membranes without clinical infection or labor and preterm labor with intact membranes) and a gestational age ranging between 24 and 34 weeks. Samples collected from amniotic fluid and from the four deepest periodontal pockets in each patient were pooled in prereduced transport fluid and cultured. Porphyromonas gingivalis was identified primarily by colony morphology under stereoscopic microscope and rapid biochemical tests. Amniotic fluid or plaque samples were homogenized, DNA was extracted, and polymerase chain reaction (PCR) amplification of 16S rRNA with specific and universal primers was carried out. Results: Twenty-six women with threatened premature labor were included: eight with preterm premature rupture of membranes and 18 with preterm labor with intact membranes. Eight women presented with gingivitis, 12 with chronic periodontitis, and six without periodontal disease. Microbial invasion of the amniotic cavity as detected by P. gingivalis PCR was 30.8% (eight of 26 patients). In these eight patients, P. gingivalis was present in both the subgingival samples and the respective amniotic fluid sample. Conclusion: The presence of microbial invasion of the amniotic cavity by P. gingivalis could indicate a role for periodontal pathogenic bacteria in pregnant women with a diagnosis of threatened premature labor.","author":[{"dropping-particle":"","family":"León","given":"Rubén","non-dropping-particle":"","parse-names":false,"suffix":""},{"dropping-particle":"","family":"Silva","given":"Nora","non-dropping-particle":"","parse-names":false,"suffix":""},{"dropping-particle":"","family":"Ovalle","given":"Alfredo","non-dropping-particle":"","parse-names":false,"suffix":""},{"dropping-particle":"","family":"Chaparro","given":"Alejandra","non-dropping-particle":"","parse-names":false,"suffix":""},{"dropping-particle":"","family":"Ahumada","given":"Alexis","non-dropping-particle":"","parse-names":false,"suffix":""},{"dropping-particle":"","family":"Gajardo","given":"Marta","non-dropping-particle":"","parse-names":false,"suffix":""},{"dropping-particle":"","family":"Martinez","given":"Maria","non-dropping-particle":"","parse-names":false,"suffix":""},{"dropping-particle":"","family":"Gamonal","given":"Jorge","non-dropping-particle":"","parse-names":false,"suffix":""}],"container-title":"Journal of Periodontology","id":"ITEM-1","issue":"7","issued":{"date-parts":[["2007"]]},"page":"1249-1255","title":"Detection of Porphyromonas gingivalis in the amniotic fluid in pregnant women with a diagnosis of threatened premature labor","type":"article-journal","volume":"78"},"uris":["http://www.mendeley.com/documents/?uuid=8abc9882-d5c4-4c09-abd3-ce591539caed"]}],"mendeley":{"formattedCitation":"&lt;span style=\"baseline\"&gt; [47]&lt;/span&gt;","plainTextFormattedCitation":" [47]","previouslyFormattedCitation":"&lt;span style=\"baseline\"&gt; [47]&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7]</w:t>
            </w:r>
            <w:r w:rsidRPr="00BC6DB1">
              <w:rPr>
                <w:rFonts w:asciiTheme="minorHAnsi" w:hAnsiTheme="minorHAnsi" w:cstheme="minorHAnsi"/>
                <w:sz w:val="22"/>
                <w:shd w:val="clear" w:color="auto" w:fill="FFFFFF"/>
              </w:rPr>
              <w:fldChar w:fldCharType="end"/>
            </w:r>
          </w:p>
        </w:tc>
      </w:tr>
      <w:tr w:rsidR="005E2FEF" w:rsidRPr="00BC6DB1" w14:paraId="2FEA797D"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3848BB44" w14:textId="34A7D809"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07</w:t>
            </w:r>
          </w:p>
        </w:tc>
        <w:tc>
          <w:tcPr>
            <w:tcW w:w="643" w:type="dxa"/>
            <w:tcBorders>
              <w:top w:val="single" w:sz="4" w:space="0" w:color="auto"/>
              <w:left w:val="single" w:sz="18" w:space="0" w:color="auto"/>
              <w:bottom w:val="single" w:sz="4" w:space="0" w:color="auto"/>
            </w:tcBorders>
            <w:vAlign w:val="center"/>
          </w:tcPr>
          <w:p w14:paraId="5944E6A9"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351BBC2" w14:textId="3EFAF24D" w:rsidR="00E13502" w:rsidRPr="00BC6DB1" w:rsidRDefault="00E1350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319CDD91" w14:textId="197FF4F0" w:rsidR="00E13502" w:rsidRPr="00BC6DB1" w:rsidRDefault="00E1350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69ECC037" w14:textId="5CE4576E" w:rsidR="00E13502" w:rsidRPr="00BC6DB1" w:rsidRDefault="00E1350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3A96F531" w14:textId="4ED5F984"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4" w:type="dxa"/>
            <w:tcBorders>
              <w:top w:val="single" w:sz="4" w:space="0" w:color="auto"/>
              <w:bottom w:val="single" w:sz="4" w:space="0" w:color="auto"/>
              <w:right w:val="single" w:sz="18" w:space="0" w:color="auto"/>
            </w:tcBorders>
            <w:vAlign w:val="center"/>
          </w:tcPr>
          <w:p w14:paraId="4C493244"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2F1A2FE6" w14:textId="27148EA3"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Gram stain of amniotic fluid samples</w:t>
            </w:r>
          </w:p>
        </w:tc>
        <w:tc>
          <w:tcPr>
            <w:tcW w:w="3150" w:type="dxa"/>
            <w:tcBorders>
              <w:top w:val="single" w:sz="4" w:space="0" w:color="auto"/>
              <w:left w:val="single" w:sz="4" w:space="0" w:color="auto"/>
              <w:bottom w:val="single" w:sz="4" w:space="0" w:color="auto"/>
              <w:right w:val="single" w:sz="18" w:space="0" w:color="auto"/>
            </w:tcBorders>
            <w:vAlign w:val="center"/>
          </w:tcPr>
          <w:p w14:paraId="1AAC5230" w14:textId="7FA143CD"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0% of culture-negative amniotic fluid samples yield a positive Gram stain</w:t>
            </w:r>
          </w:p>
        </w:tc>
        <w:tc>
          <w:tcPr>
            <w:tcW w:w="1530" w:type="dxa"/>
            <w:tcBorders>
              <w:top w:val="single" w:sz="4" w:space="0" w:color="auto"/>
              <w:left w:val="single" w:sz="18" w:space="0" w:color="auto"/>
              <w:bottom w:val="single" w:sz="4" w:space="0" w:color="auto"/>
              <w:right w:val="single" w:sz="4" w:space="0" w:color="auto"/>
            </w:tcBorders>
            <w:vAlign w:val="center"/>
          </w:tcPr>
          <w:p w14:paraId="5FD9C7CA" w14:textId="74215BA8"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Traditional clinical culture</w:t>
            </w:r>
          </w:p>
        </w:tc>
        <w:tc>
          <w:tcPr>
            <w:tcW w:w="2238" w:type="dxa"/>
            <w:tcBorders>
              <w:top w:val="single" w:sz="4" w:space="0" w:color="auto"/>
              <w:left w:val="single" w:sz="4" w:space="0" w:color="auto"/>
              <w:bottom w:val="single" w:sz="4" w:space="0" w:color="auto"/>
              <w:right w:val="single" w:sz="18" w:space="0" w:color="auto"/>
            </w:tcBorders>
            <w:vAlign w:val="center"/>
          </w:tcPr>
          <w:p w14:paraId="40D26DBE" w14:textId="243E50B8"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Diverse microbes are recovered from term placentas without histological or clinical evidence of inflammation</w:t>
            </w:r>
          </w:p>
        </w:tc>
        <w:tc>
          <w:tcPr>
            <w:tcW w:w="709" w:type="dxa"/>
            <w:tcBorders>
              <w:top w:val="single" w:sz="4" w:space="0" w:color="auto"/>
              <w:left w:val="single" w:sz="18" w:space="0" w:color="auto"/>
              <w:bottom w:val="single" w:sz="4" w:space="0" w:color="auto"/>
              <w:right w:val="single" w:sz="18" w:space="0" w:color="auto"/>
            </w:tcBorders>
            <w:vAlign w:val="center"/>
          </w:tcPr>
          <w:p w14:paraId="63C8F84C" w14:textId="3ACFC6C4"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97/01.AOG.0000255663.47512.23","ISSN":"00297844","PMID":"17329528","abstract":"OBJECTIVE: To evaluate the ability of microbiologic and pathologic examination of the placenta to accurately diagnose intraamniotic infection and inflammation. METHODS: One hundred eighty-three women with a clinically indicated amniocentesis were enrolled prospectively. We applied our analysis to 56 women with evidence of preterm labor or preterm premature rupture of membranes who delivered within 48 hours of amniotic fluid testing results. Twenty-three patients, assessed for fetal lung maturity in the third trimester, served as controls. Amniotic fluid was cultured for aerobic, anaerobic, Ureaplasma, and Mycoplasma species. We used mass spectrometry to assess the degree of intraamniotic inflammation (Mass Restricted scoring). After delivery, microbiologic and histologic studies of the placenta were performed. These results were interpreted in comparison with the direct microbiologic and inflammatory analysis of the amniotic fluid. A sample size of 45 patients was required to show a test accuracy of 80% or more. RESULTS: Ninety-two percent of women with positive amniotic fluid cultures tested with at least one positive placenta culture. Eighty percent of women who had negative amniotic fluid cultures also tested with a positive placenta culture. The accuracy of placental cultures in predicting amniotic fluid infection varied from 44% to 57%. Placental pathology showed an accuracy of only 58% in diagnosing intraamniotic inflammation. CONCLUSION: Placental microbiologic and histologic studies poorly reflect the infectious and inflammatory status of the amniotic fluid. Results of such studies should be interpreted with caution in the management and future counseling of women with preterm labor or preterm premature rupture of membranes. © 2007 The American College of Obstetricians and Gynecologists.","author":[{"dropping-particle":"","family":"Pettker","given":"Christian M.","non-dropping-particle":"","parse-names":false,"suffix":""},{"dropping-particle":"","family":"Buhimschi","given":"Irina A.","non-dropping-particle":"","parse-names":false,"suffix":""},{"dropping-particle":"","family":"Magloire","given":"Lissa K.","non-dropping-particle":"","parse-names":false,"suffix":""},{"dropping-particle":"","family":"Sfakianaki","given":"Anna K.","non-dropping-particle":"","parse-names":false,"suffix":""},{"dropping-particle":"","family":"Hamar","given":"Benjamin D.","non-dropping-particle":"","parse-names":false,"suffix":""},{"dropping-particle":"","family":"Buhimschi","given":"Catalin S.","non-dropping-particle":"","parse-names":false,"suffix":""}],"container-title":"Obstetrics and Gynecology","id":"ITEM-1","issue":"3","issued":{"date-parts":[["2007"]]},"page":"739-749","title":"Value of placental microbial evaluation in diagnosing intra-amniotic infection","type":"article-journal","volume":"109"},"uris":["http://www.mendeley.com/documents/?uuid=4dc6eca3-8324-40f1-aa7e-ba212160a0ed"]}],"mendeley":{"formattedCitation":"&lt;span style=\"baseline\"&gt; [48]&lt;/span&gt;","plainTextFormattedCitation":" [48]","previouslyFormattedCitation":"&lt;span style=\"baseline\"&gt; [48]&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8]</w:t>
            </w:r>
            <w:r w:rsidRPr="00BC6DB1">
              <w:rPr>
                <w:rFonts w:asciiTheme="minorHAnsi" w:hAnsiTheme="minorHAnsi" w:cstheme="minorHAnsi"/>
                <w:sz w:val="22"/>
                <w:shd w:val="clear" w:color="auto" w:fill="FFFFFF"/>
              </w:rPr>
              <w:fldChar w:fldCharType="end"/>
            </w:r>
          </w:p>
        </w:tc>
      </w:tr>
      <w:tr w:rsidR="005E2FEF" w:rsidRPr="00BC6DB1" w14:paraId="5167C752"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68DE5A5E" w14:textId="777777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353DC3DB"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D8F7E21"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4E67C1A"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933A931"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DEE9C0A"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15E4D9F1"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0789AFC5" w14:textId="77777777" w:rsidR="00E13502" w:rsidRPr="00BC6DB1" w:rsidRDefault="00E13502" w:rsidP="00E13502">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4828DB67" w14:textId="77777777" w:rsidR="00E13502" w:rsidRPr="00BC6DB1" w:rsidRDefault="00E13502" w:rsidP="00E13502">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6275D928" w14:textId="77777777" w:rsidR="00E13502" w:rsidRPr="00BC6DB1" w:rsidRDefault="00E13502"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5E18AC18" w14:textId="77777777" w:rsidR="00E13502" w:rsidRPr="00BC6DB1" w:rsidRDefault="00E13502"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738F0961" w14:textId="77777777" w:rsidR="00E13502" w:rsidRPr="00BC6DB1" w:rsidRDefault="00E13502" w:rsidP="00E13502">
            <w:pPr>
              <w:jc w:val="center"/>
              <w:rPr>
                <w:rFonts w:asciiTheme="minorHAnsi" w:hAnsiTheme="minorHAnsi" w:cstheme="minorHAnsi"/>
                <w:sz w:val="22"/>
                <w:shd w:val="clear" w:color="auto" w:fill="FFFFFF"/>
              </w:rPr>
            </w:pPr>
          </w:p>
        </w:tc>
      </w:tr>
      <w:tr w:rsidR="005E2FEF" w:rsidRPr="00BC6DB1" w14:paraId="5049C9BC"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4A4EC367" w14:textId="00459FBC"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lastRenderedPageBreak/>
              <w:t>2008</w:t>
            </w:r>
          </w:p>
        </w:tc>
        <w:tc>
          <w:tcPr>
            <w:tcW w:w="643" w:type="dxa"/>
            <w:tcBorders>
              <w:top w:val="single" w:sz="4" w:space="0" w:color="auto"/>
              <w:left w:val="single" w:sz="18" w:space="0" w:color="auto"/>
              <w:bottom w:val="single" w:sz="4" w:space="0" w:color="auto"/>
            </w:tcBorders>
            <w:vAlign w:val="center"/>
          </w:tcPr>
          <w:p w14:paraId="4AAB12FF"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0048C8B" w14:textId="0A0D95E3" w:rsidR="00E13502" w:rsidRPr="00BC6DB1" w:rsidRDefault="00E1350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6990640B" w14:textId="463BEDD9" w:rsidR="00E13502" w:rsidRPr="00BC6DB1" w:rsidRDefault="00E1350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635AF8FF"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40F4A45"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49A107AA"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41AFF35A" w14:textId="04207186"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6S rDNA PCR of the V3-5 HVRs, histology (Gram stain), and gas-liquid chromatography of glucose fermentation products</w:t>
            </w:r>
          </w:p>
        </w:tc>
        <w:tc>
          <w:tcPr>
            <w:tcW w:w="3150" w:type="dxa"/>
            <w:tcBorders>
              <w:top w:val="single" w:sz="4" w:space="0" w:color="auto"/>
              <w:left w:val="single" w:sz="4" w:space="0" w:color="auto"/>
              <w:bottom w:val="single" w:sz="4" w:space="0" w:color="auto"/>
              <w:right w:val="single" w:sz="18" w:space="0" w:color="auto"/>
            </w:tcBorders>
            <w:vAlign w:val="center"/>
          </w:tcPr>
          <w:p w14:paraId="1617A16F" w14:textId="2B51368C" w:rsidR="00E13502" w:rsidRPr="00BC6DB1" w:rsidRDefault="00F152EE" w:rsidP="00514A48">
            <w:pPr>
              <w:jc w:val="center"/>
              <w:rPr>
                <w:rFonts w:asciiTheme="minorHAnsi" w:hAnsiTheme="minorHAnsi" w:cstheme="minorHAnsi"/>
                <w:sz w:val="22"/>
                <w:shd w:val="clear" w:color="auto" w:fill="FFFFFF"/>
              </w:rPr>
            </w:pPr>
            <w:r>
              <w:rPr>
                <w:rFonts w:asciiTheme="minorHAnsi" w:hAnsiTheme="minorHAnsi" w:cstheme="minorHAnsi"/>
                <w:sz w:val="22"/>
                <w:shd w:val="clear" w:color="auto" w:fill="FFFFFF"/>
              </w:rPr>
              <w:t>There is a</w:t>
            </w:r>
            <w:r w:rsidR="00514A48">
              <w:rPr>
                <w:rFonts w:asciiTheme="minorHAnsi" w:hAnsiTheme="minorHAnsi" w:cstheme="minorHAnsi"/>
                <w:sz w:val="22"/>
                <w:shd w:val="clear" w:color="auto" w:fill="FFFFFF"/>
              </w:rPr>
              <w:t xml:space="preserve"> PCR inhibitor in the placenta. At higher concentrations of placental tissue, </w:t>
            </w:r>
            <w:r w:rsidR="00E13502" w:rsidRPr="00BC6DB1">
              <w:rPr>
                <w:rFonts w:asciiTheme="minorHAnsi" w:hAnsiTheme="minorHAnsi" w:cstheme="minorHAnsi"/>
                <w:sz w:val="22"/>
                <w:shd w:val="clear" w:color="auto" w:fill="FFFFFF"/>
              </w:rPr>
              <w:t xml:space="preserve">16S rDNA PCR products are </w:t>
            </w:r>
            <w:r w:rsidR="00514A48">
              <w:rPr>
                <w:rFonts w:asciiTheme="minorHAnsi" w:hAnsiTheme="minorHAnsi" w:cstheme="minorHAnsi"/>
                <w:sz w:val="22"/>
                <w:shd w:val="clear" w:color="auto" w:fill="FFFFFF"/>
              </w:rPr>
              <w:t>no longer</w:t>
            </w:r>
            <w:r w:rsidR="00E13502" w:rsidRPr="00BC6DB1">
              <w:rPr>
                <w:rFonts w:asciiTheme="minorHAnsi" w:hAnsiTheme="minorHAnsi" w:cstheme="minorHAnsi"/>
                <w:sz w:val="22"/>
                <w:shd w:val="clear" w:color="auto" w:fill="FFFFFF"/>
              </w:rPr>
              <w:t xml:space="preserve"> detected from known culture-positive placental samples</w:t>
            </w:r>
          </w:p>
        </w:tc>
        <w:tc>
          <w:tcPr>
            <w:tcW w:w="1530" w:type="dxa"/>
            <w:tcBorders>
              <w:top w:val="single" w:sz="4" w:space="0" w:color="auto"/>
              <w:left w:val="single" w:sz="18" w:space="0" w:color="auto"/>
              <w:bottom w:val="single" w:sz="4" w:space="0" w:color="auto"/>
              <w:right w:val="single" w:sz="4" w:space="0" w:color="auto"/>
            </w:tcBorders>
            <w:vAlign w:val="center"/>
          </w:tcPr>
          <w:p w14:paraId="2398DBB8" w14:textId="50A8B2B3"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erobic: Chocolate, TSA blood. Anaerobic: A-7, </w:t>
            </w:r>
            <w:proofErr w:type="spellStart"/>
            <w:r w:rsidRPr="00BC6DB1">
              <w:rPr>
                <w:rFonts w:asciiTheme="minorHAnsi" w:hAnsiTheme="minorHAnsi" w:cstheme="minorHAnsi"/>
                <w:sz w:val="22"/>
                <w:shd w:val="clear" w:color="auto" w:fill="FFFFFF"/>
              </w:rPr>
              <w:t>Brucella</w:t>
            </w:r>
            <w:proofErr w:type="spellEnd"/>
            <w:r w:rsidRPr="00BC6DB1">
              <w:rPr>
                <w:rFonts w:asciiTheme="minorHAnsi" w:hAnsiTheme="minorHAnsi" w:cstheme="minorHAnsi"/>
                <w:sz w:val="22"/>
                <w:shd w:val="clear" w:color="auto" w:fill="FFFFFF"/>
              </w:rPr>
              <w:t xml:space="preserve"> blood.</w:t>
            </w:r>
          </w:p>
        </w:tc>
        <w:tc>
          <w:tcPr>
            <w:tcW w:w="2238" w:type="dxa"/>
            <w:tcBorders>
              <w:top w:val="single" w:sz="4" w:space="0" w:color="auto"/>
              <w:left w:val="single" w:sz="4" w:space="0" w:color="auto"/>
              <w:bottom w:val="single" w:sz="4" w:space="0" w:color="auto"/>
              <w:right w:val="single" w:sz="18" w:space="0" w:color="auto"/>
            </w:tcBorders>
            <w:vAlign w:val="center"/>
          </w:tcPr>
          <w:p w14:paraId="3A31E4C1" w14:textId="5299A8B5" w:rsidR="00E13502" w:rsidRPr="00BC6DB1" w:rsidRDefault="00E13502" w:rsidP="00514A48">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51% of placental samples from </w:t>
            </w:r>
            <w:r w:rsidR="00514A48">
              <w:rPr>
                <w:rFonts w:asciiTheme="minorHAnsi" w:hAnsiTheme="minorHAnsi" w:cstheme="minorHAnsi"/>
                <w:sz w:val="22"/>
                <w:shd w:val="clear" w:color="auto" w:fill="FFFFFF"/>
              </w:rPr>
              <w:t>Cesarean-delivered and 75% from vaginally delivered preterm births</w:t>
            </w:r>
            <w:r w:rsidRPr="00BC6DB1">
              <w:rPr>
                <w:rFonts w:asciiTheme="minorHAnsi" w:hAnsiTheme="minorHAnsi" w:cstheme="minorHAnsi"/>
                <w:sz w:val="22"/>
                <w:shd w:val="clear" w:color="auto" w:fill="FFFFFF"/>
              </w:rPr>
              <w:t xml:space="preserve"> are </w:t>
            </w:r>
            <w:r w:rsidR="0081725E" w:rsidRPr="00BC6DB1">
              <w:rPr>
                <w:rFonts w:asciiTheme="minorHAnsi" w:hAnsiTheme="minorHAnsi" w:cstheme="minorHAnsi"/>
                <w:sz w:val="22"/>
                <w:shd w:val="clear" w:color="auto" w:fill="FFFFFF"/>
              </w:rPr>
              <w:t>culture-positive</w:t>
            </w:r>
          </w:p>
        </w:tc>
        <w:tc>
          <w:tcPr>
            <w:tcW w:w="709" w:type="dxa"/>
            <w:tcBorders>
              <w:top w:val="single" w:sz="4" w:space="0" w:color="auto"/>
              <w:left w:val="single" w:sz="18" w:space="0" w:color="auto"/>
              <w:bottom w:val="single" w:sz="4" w:space="0" w:color="auto"/>
              <w:right w:val="single" w:sz="18" w:space="0" w:color="auto"/>
            </w:tcBorders>
            <w:vAlign w:val="center"/>
          </w:tcPr>
          <w:p w14:paraId="2721A1D2" w14:textId="34DCB195"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ajog.2007.05.044","ISSN":"00029378","PMID":"18166321","abstract":"Objective: The objective of the study was to quantify and identify aerobic and anaerobic bacteria as well as Mycoplasma and Ureaplasma in the chorionic parenchyma. Study Design: A sample of the chorionic parenchyma from neonates delivered between 23-27 completed weeks was cultured and tested by polymerase chain reaction (PCR) methods using universal bacterial primers for the presence of bacteria and mycoplasmas. Results: The culture positive rate was higher for vaginal deliveries (333/489; 68%) than for cesarean sections (363/876; 41%). Thirty percent of all culture-positive samples had only aerobic bacteria, 21% of the samples had only anaerobic bacteria, and 9% of the samples had only Mycoplasma/Ureaplasma. The mean concentration of Mycoplasma/Ureaplasma (4.00 ± 1.11 log10 CFU/g) was significantly higher (P &lt; .001) than the total count of either aerobes (3.24 ± 1.12 log10 CFU/g) or anaerobes (2.89 ± 0.99 log10 CFU/g). Staphylococcus sp. and Corynebacterium sp. as well as organisms associated with bacterial vaginosis were the most frequently recovered. A PCR product was not detected from either randomly selected or known culture-positive samples. Conclusion: Approximately half of second-trimester placentas harbor organisms within the chorionic plate. The chorion parenchyma appears to harbor constituents that prevent the identification of bacterial deoxyribonucleic acid by PCR methods. © 2008 Mosby, Inc. All rights reserved.","author":[{"dropping-particle":"","family":"Onderdonk","given":"Andrew B.","non-dropping-particle":"","parse-names":false,"suffix":""},{"dropping-particle":"","family":"Delaney","given":"Mary L.","non-dropping-particle":"","parse-names":false,"suffix":""},{"dropping-particle":"","family":"DuBois","given":"Andrea M.","non-dropping-particle":"","parse-names":false,"suffix":""},{"dropping-particle":"","family":"Allred","given":"Elizabeth N.","non-dropping-particle":"","parse-names":false,"suffix":""},{"dropping-particle":"","family":"Leviton","given":"Alan","non-dropping-particle":"","parse-names":false,"suffix":""}],"container-title":"American Journal of Obstetrics and Gynecology","id":"ITEM-1","issue":"1","issued":{"date-parts":[["2008"]]},"page":"110.e1-110.e7","title":"Detection of bacteria in placental tissues obtained from extremely low gestational age neonates","type":"article-journal","volume":"198"},"uris":["http://www.mendeley.com/documents/?uuid=e88a3bb0-1d3a-43d7-bb8a-d5dfa7f2abc7"]}],"mendeley":{"formattedCitation":"&lt;span style=\"baseline\"&gt; [49]&lt;/span&gt;","plainTextFormattedCitation":" [49]","previouslyFormattedCitation":"&lt;span style=\"baseline\"&gt; [49]&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9]</w:t>
            </w:r>
            <w:r w:rsidRPr="00BC6DB1">
              <w:rPr>
                <w:rFonts w:asciiTheme="minorHAnsi" w:hAnsiTheme="minorHAnsi" w:cstheme="minorHAnsi"/>
                <w:sz w:val="22"/>
                <w:shd w:val="clear" w:color="auto" w:fill="FFFFFF"/>
              </w:rPr>
              <w:fldChar w:fldCharType="end"/>
            </w:r>
          </w:p>
        </w:tc>
      </w:tr>
      <w:tr w:rsidR="005E2FEF" w:rsidRPr="00BC6DB1" w14:paraId="0544E554"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53A69FA7" w14:textId="7C30F1D2"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08</w:t>
            </w:r>
          </w:p>
        </w:tc>
        <w:tc>
          <w:tcPr>
            <w:tcW w:w="643" w:type="dxa"/>
            <w:tcBorders>
              <w:top w:val="single" w:sz="4" w:space="0" w:color="auto"/>
              <w:left w:val="single" w:sz="18" w:space="0" w:color="auto"/>
              <w:bottom w:val="single" w:sz="4" w:space="0" w:color="auto"/>
            </w:tcBorders>
            <w:vAlign w:val="center"/>
          </w:tcPr>
          <w:p w14:paraId="3A479F89"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8C02AC0"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F34FBBE"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EAA6265"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98D8347" w14:textId="7CBA0A35"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4" w:type="dxa"/>
            <w:tcBorders>
              <w:top w:val="single" w:sz="4" w:space="0" w:color="auto"/>
              <w:bottom w:val="single" w:sz="4" w:space="0" w:color="auto"/>
              <w:right w:val="single" w:sz="18" w:space="0" w:color="auto"/>
            </w:tcBorders>
            <w:vAlign w:val="center"/>
          </w:tcPr>
          <w:p w14:paraId="14F1F251"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20E9D7C2" w14:textId="08269C74"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6S rDNA end-point PCR (V1-V4 and V3-5 HVRs) and 16S rDNA real-time PCR (V1-2 and V3-5 HVRs). Plus 18S fungal targets.</w:t>
            </w:r>
          </w:p>
        </w:tc>
        <w:tc>
          <w:tcPr>
            <w:tcW w:w="3150" w:type="dxa"/>
            <w:tcBorders>
              <w:top w:val="single" w:sz="4" w:space="0" w:color="auto"/>
              <w:left w:val="single" w:sz="4" w:space="0" w:color="auto"/>
              <w:bottom w:val="single" w:sz="4" w:space="0" w:color="auto"/>
              <w:right w:val="single" w:sz="18" w:space="0" w:color="auto"/>
            </w:tcBorders>
            <w:vAlign w:val="center"/>
          </w:tcPr>
          <w:p w14:paraId="4606E825" w14:textId="4C4CB1BB"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Microbial rDNA is detected from culture-negative amniotic fluid of preterm labor with intact membranes</w:t>
            </w:r>
          </w:p>
        </w:tc>
        <w:tc>
          <w:tcPr>
            <w:tcW w:w="1530" w:type="dxa"/>
            <w:tcBorders>
              <w:top w:val="single" w:sz="4" w:space="0" w:color="auto"/>
              <w:left w:val="single" w:sz="18" w:space="0" w:color="auto"/>
              <w:bottom w:val="single" w:sz="4" w:space="0" w:color="auto"/>
              <w:right w:val="single" w:sz="4" w:space="0" w:color="auto"/>
            </w:tcBorders>
            <w:vAlign w:val="center"/>
          </w:tcPr>
          <w:p w14:paraId="1204B5E6" w14:textId="354B377D"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Aerobic and anaerobic</w:t>
            </w:r>
          </w:p>
        </w:tc>
        <w:tc>
          <w:tcPr>
            <w:tcW w:w="2238" w:type="dxa"/>
            <w:tcBorders>
              <w:top w:val="single" w:sz="4" w:space="0" w:color="auto"/>
              <w:left w:val="single" w:sz="4" w:space="0" w:color="auto"/>
              <w:bottom w:val="single" w:sz="4" w:space="0" w:color="auto"/>
              <w:right w:val="single" w:sz="18" w:space="0" w:color="auto"/>
            </w:tcBorders>
            <w:vAlign w:val="center"/>
          </w:tcPr>
          <w:p w14:paraId="59C305F4" w14:textId="219C871C"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9.6% of amniotic fluid samples are culture-positive</w:t>
            </w:r>
          </w:p>
        </w:tc>
        <w:tc>
          <w:tcPr>
            <w:tcW w:w="709" w:type="dxa"/>
            <w:tcBorders>
              <w:top w:val="single" w:sz="4" w:space="0" w:color="auto"/>
              <w:left w:val="single" w:sz="18" w:space="0" w:color="auto"/>
              <w:bottom w:val="single" w:sz="4" w:space="0" w:color="auto"/>
              <w:right w:val="single" w:sz="18" w:space="0" w:color="auto"/>
            </w:tcBorders>
            <w:vAlign w:val="center"/>
          </w:tcPr>
          <w:p w14:paraId="29C853D5" w14:textId="3CDA2859"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371/journal.pone.0003056","ISSN":"19326203","PMID":"18725970","abstract":"Background: Preterm delivery causes substantial neonatal mortality and morbidity. Unrecognized intra-amniotic infections caused by cultivation-resistant microbes may play a role. Molecular methods can detect, characterize and quantify microbes independently of traditional culture techniques. However, molecular studies that define the diversity and abundance of microbes invading the amniotic cavity, and evaluate their clinical significance within a causal framework, are lacking. Methods and Findings: In parallel with culture, we used broad-range end-point and real-time PCR assays to amplify, identify and quantify ribosomal DNA (rDNA) of bacteria, fungi and archaea from amniotic fluid of 166 women in preterm labor with intact membranes. We sequenced up to 24 rRNA clones per positive specimen and assigned taxonomic designations to approximately the species level. Microbial prevalence, diversity and abundance were correlated with host inflammation and with gestational and neonatal outcomes. Study subjects who delivered at term served as controls. The combined use of molecular and culture methods revealed a greater prevalence (15% of subjects) and diversity (18 taxa) of microbes in amniotic fluid than did culture alone (9.6% of subjects; 11 taxa). The taxa detected only by PCR included a related group of fastidious bacteria, comprised of Sneathia sanguinegens, Leptotrichia amnionii and an unassigned, uncultivated, and previously-uncharacterized bacterium; one or more members of this group were detected in 25% of positive specimens. A positive PCR was associated with histologic chorioamnionitis (adjusted odds ratio [OR] 20; 95% CI, 2.4 to 172), and funisitis (adjusted OR 18; 95% CI, 3.1 to 99). The positive predictive value of PCR for preterm delivery was 100 percent. A temporal association between a positive PCR and delivery was supported by a shortened amniocentesis-to-delivery interval (adjusted hazard ratio 4.6; 95% CI, 2.2 to 9.5). A dose-response association was demonstrated between bacterial rDNA abundance and gestational age at delivery (r2 = 0.42; P,0.002). Conclusions: The amniotic cavity of women in preterm labor harbors DNA from a greater diversity of microbes than previously suspected, including as-yet uncultivated, previously-uncharacterized taxa. The strength, temporality and gradient with which these microbial sequence types are associated with preterm delivery support a causal relationship.","author":[{"dropping-particle":"","family":"DiGiulio","given":"Daniel B.","non-dropping-particle":"","parse-names":false,"suffix":""},{"dropping-particle":"","family":"Romero","given":"Roberto","non-dropping-particle":"","parse-names":false,"suffix":""},{"dropping-particle":"","family":"Amogan","given":"Harold P.","non-dropping-particle":"","parse-names":false,"suffix":""},{"dropping-particle":"","family":"Kusanovic","given":"Juan Pedro","non-dropping-particle":"","parse-names":false,"suffix":""},{"dropping-particle":"","family":"Bik","given":"Elisabeth M.","non-dropping-particle":"","parse-names":false,"suffix":""},{"dropping-particle":"","family":"Gotsch","given":"Francesca","non-dropping-particle":"","parse-names":false,"suffix":""},{"dropping-particle":"","family":"Kim","given":"Chong Jai","non-dropping-particle":"","parse-names":false,"suffix":""},{"dropping-particle":"","family":"Erez","given":"Offer","non-dropping-particle":"","parse-names":false,"suffix":""},{"dropping-particle":"","family":"Edwin","given":"Sam","non-dropping-particle":"","parse-names":false,"suffix":""},{"dropping-particle":"","family":"Relman","given":"David A.","non-dropping-particle":"","parse-names":false,"suffix":""}],"container-title":"PLoS ONE","id":"ITEM-1","issue":"8","issued":{"date-parts":[["2008"]]},"page":"1-10","title":"Microbial prevalence, diversity and abundance in amniotic fluid during preterm labor: A molecular and culture-based investigation","type":"article-journal","volume":"3"},"uris":["http://www.mendeley.com/documents/?uuid=cc8ae2fb-7190-4b4a-9185-88ff5b47a7c0"]}],"mendeley":{"formattedCitation":"&lt;span style=\"baseline\"&gt; [50]&lt;/span&gt;","plainTextFormattedCitation":" [50]","previouslyFormattedCitation":"&lt;span style=\"baseline\"&gt; [50]&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50]</w:t>
            </w:r>
            <w:r w:rsidRPr="00BC6DB1">
              <w:rPr>
                <w:rFonts w:asciiTheme="minorHAnsi" w:hAnsiTheme="minorHAnsi" w:cstheme="minorHAnsi"/>
                <w:sz w:val="22"/>
                <w:shd w:val="clear" w:color="auto" w:fill="FFFFFF"/>
              </w:rPr>
              <w:fldChar w:fldCharType="end"/>
            </w:r>
          </w:p>
        </w:tc>
      </w:tr>
      <w:tr w:rsidR="005E2FEF" w:rsidRPr="00BC6DB1" w14:paraId="3DE1F7AC"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24119F34" w14:textId="1FDE8DED"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08</w:t>
            </w:r>
          </w:p>
        </w:tc>
        <w:tc>
          <w:tcPr>
            <w:tcW w:w="643" w:type="dxa"/>
            <w:tcBorders>
              <w:top w:val="single" w:sz="4" w:space="0" w:color="auto"/>
              <w:left w:val="single" w:sz="18" w:space="0" w:color="auto"/>
              <w:bottom w:val="single" w:sz="4" w:space="0" w:color="auto"/>
            </w:tcBorders>
            <w:vAlign w:val="center"/>
          </w:tcPr>
          <w:p w14:paraId="53155E96"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5DA9261"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D2E9709"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F652197"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5C67838"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69FED86E" w14:textId="06F31C84"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bottom w:val="single" w:sz="4" w:space="0" w:color="auto"/>
              <w:right w:val="single" w:sz="4" w:space="0" w:color="auto"/>
            </w:tcBorders>
            <w:vAlign w:val="center"/>
          </w:tcPr>
          <w:p w14:paraId="70C1D6DD" w14:textId="0CA4D8C7"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PCR of genetically labeled</w:t>
            </w:r>
            <w:r w:rsidRPr="00BC6DB1">
              <w:rPr>
                <w:rFonts w:asciiTheme="minorHAnsi" w:hAnsiTheme="minorHAnsi" w:cstheme="minorHAnsi"/>
                <w:i/>
                <w:iCs/>
                <w:sz w:val="22"/>
                <w:shd w:val="clear" w:color="auto" w:fill="FFFFFF"/>
              </w:rPr>
              <w:t xml:space="preserve"> Enterococcus </w:t>
            </w:r>
            <w:proofErr w:type="spellStart"/>
            <w:r w:rsidRPr="00BC6DB1">
              <w:rPr>
                <w:rFonts w:asciiTheme="minorHAnsi" w:hAnsiTheme="minorHAnsi" w:cstheme="minorHAnsi"/>
                <w:i/>
                <w:iCs/>
                <w:sz w:val="22"/>
                <w:shd w:val="clear" w:color="auto" w:fill="FFFFFF"/>
              </w:rPr>
              <w:t>fecium</w:t>
            </w:r>
            <w:proofErr w:type="spellEnd"/>
            <w:r w:rsidRPr="00BC6DB1">
              <w:rPr>
                <w:rFonts w:asciiTheme="minorHAnsi" w:hAnsiTheme="minorHAnsi" w:cstheme="minorHAnsi"/>
                <w:i/>
                <w:iCs/>
                <w:sz w:val="22"/>
                <w:shd w:val="clear" w:color="auto" w:fill="FFFFFF"/>
              </w:rPr>
              <w:t xml:space="preserve"> </w:t>
            </w:r>
            <w:r w:rsidRPr="00BC6DB1">
              <w:rPr>
                <w:rFonts w:asciiTheme="minorHAnsi" w:hAnsiTheme="minorHAnsi" w:cstheme="minorHAnsi"/>
                <w:sz w:val="22"/>
                <w:shd w:val="clear" w:color="auto" w:fill="FFFFFF"/>
              </w:rPr>
              <w:t>HA1 (that was orally inoculated into pregnant mice)</w:t>
            </w:r>
          </w:p>
        </w:tc>
        <w:tc>
          <w:tcPr>
            <w:tcW w:w="3150" w:type="dxa"/>
            <w:tcBorders>
              <w:top w:val="single" w:sz="4" w:space="0" w:color="auto"/>
              <w:left w:val="single" w:sz="4" w:space="0" w:color="auto"/>
              <w:bottom w:val="single" w:sz="4" w:space="0" w:color="auto"/>
              <w:right w:val="single" w:sz="18" w:space="0" w:color="auto"/>
            </w:tcBorders>
            <w:vAlign w:val="center"/>
          </w:tcPr>
          <w:p w14:paraId="575CD37F" w14:textId="187CBFD0"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Meconium from term murine pups contains the genetic label of the </w:t>
            </w:r>
            <w:r w:rsidRPr="00BC6DB1">
              <w:rPr>
                <w:rFonts w:asciiTheme="minorHAnsi" w:hAnsiTheme="minorHAnsi" w:cstheme="minorHAnsi"/>
                <w:i/>
                <w:iCs/>
                <w:sz w:val="22"/>
                <w:shd w:val="clear" w:color="auto" w:fill="FFFFFF"/>
              </w:rPr>
              <w:t xml:space="preserve">E. </w:t>
            </w:r>
            <w:proofErr w:type="spellStart"/>
            <w:r w:rsidRPr="00BC6DB1">
              <w:rPr>
                <w:rFonts w:asciiTheme="minorHAnsi" w:hAnsiTheme="minorHAnsi" w:cstheme="minorHAnsi"/>
                <w:i/>
                <w:iCs/>
                <w:sz w:val="22"/>
                <w:shd w:val="clear" w:color="auto" w:fill="FFFFFF"/>
              </w:rPr>
              <w:t>fecium</w:t>
            </w:r>
            <w:proofErr w:type="spellEnd"/>
            <w:r w:rsidRPr="00BC6DB1">
              <w:rPr>
                <w:rFonts w:asciiTheme="minorHAnsi" w:hAnsiTheme="minorHAnsi" w:cstheme="minorHAnsi"/>
                <w:sz w:val="22"/>
                <w:shd w:val="clear" w:color="auto" w:fill="FFFFFF"/>
              </w:rPr>
              <w:t xml:space="preserve"> fed to their mothers during pregnancy</w:t>
            </w:r>
          </w:p>
        </w:tc>
        <w:tc>
          <w:tcPr>
            <w:tcW w:w="1530" w:type="dxa"/>
            <w:tcBorders>
              <w:top w:val="single" w:sz="4" w:space="0" w:color="auto"/>
              <w:left w:val="single" w:sz="18" w:space="0" w:color="auto"/>
              <w:bottom w:val="single" w:sz="4" w:space="0" w:color="auto"/>
              <w:right w:val="single" w:sz="4" w:space="0" w:color="auto"/>
            </w:tcBorders>
            <w:vAlign w:val="center"/>
          </w:tcPr>
          <w:p w14:paraId="1F2A88AE" w14:textId="33EFE83A" w:rsidR="00E13502" w:rsidRPr="00BC6DB1" w:rsidRDefault="00E13502" w:rsidP="00657FE0">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erobic: BHI, </w:t>
            </w:r>
            <w:r w:rsidR="00657FE0" w:rsidRPr="00BC6DB1">
              <w:rPr>
                <w:rFonts w:asciiTheme="minorHAnsi" w:hAnsiTheme="minorHAnsi" w:cstheme="minorHAnsi"/>
                <w:sz w:val="22"/>
                <w:shd w:val="clear" w:color="auto" w:fill="FFFFFF"/>
              </w:rPr>
              <w:t>VRB</w:t>
            </w:r>
            <w:r w:rsidRPr="00BC6DB1">
              <w:rPr>
                <w:rFonts w:asciiTheme="minorHAnsi" w:hAnsiTheme="minorHAnsi" w:cstheme="minorHAnsi"/>
                <w:sz w:val="22"/>
                <w:shd w:val="clear" w:color="auto" w:fill="FFFFFF"/>
              </w:rPr>
              <w:t xml:space="preserve">, </w:t>
            </w:r>
            <w:r w:rsidR="00657FE0" w:rsidRPr="00BC6DB1">
              <w:rPr>
                <w:rFonts w:asciiTheme="minorHAnsi" w:hAnsiTheme="minorHAnsi" w:cstheme="minorHAnsi"/>
                <w:sz w:val="22"/>
                <w:shd w:val="clear" w:color="auto" w:fill="FFFFFF"/>
              </w:rPr>
              <w:t>CNA</w:t>
            </w:r>
            <w:r w:rsidRPr="00BC6DB1">
              <w:rPr>
                <w:rFonts w:asciiTheme="minorHAnsi" w:hAnsiTheme="minorHAnsi" w:cstheme="minorHAnsi"/>
                <w:sz w:val="22"/>
                <w:shd w:val="clear" w:color="auto" w:fill="FFFFFF"/>
              </w:rPr>
              <w:t>. Anaerobic: Wilkins-</w:t>
            </w:r>
            <w:proofErr w:type="spellStart"/>
            <w:r w:rsidRPr="00BC6DB1">
              <w:rPr>
                <w:rFonts w:asciiTheme="minorHAnsi" w:hAnsiTheme="minorHAnsi" w:cstheme="minorHAnsi"/>
                <w:sz w:val="22"/>
                <w:shd w:val="clear" w:color="auto" w:fill="FFFFFF"/>
              </w:rPr>
              <w:t>Chalgren</w:t>
            </w:r>
            <w:proofErr w:type="spellEnd"/>
            <w:r w:rsidRPr="00BC6DB1">
              <w:rPr>
                <w:rFonts w:asciiTheme="minorHAnsi" w:hAnsiTheme="minorHAnsi" w:cstheme="minorHAnsi"/>
                <w:sz w:val="22"/>
                <w:shd w:val="clear" w:color="auto" w:fill="FFFFFF"/>
              </w:rPr>
              <w:t>, MRS</w:t>
            </w:r>
          </w:p>
        </w:tc>
        <w:tc>
          <w:tcPr>
            <w:tcW w:w="2238" w:type="dxa"/>
            <w:tcBorders>
              <w:top w:val="single" w:sz="4" w:space="0" w:color="auto"/>
              <w:left w:val="single" w:sz="4" w:space="0" w:color="auto"/>
              <w:bottom w:val="single" w:sz="4" w:space="0" w:color="auto"/>
              <w:right w:val="single" w:sz="18" w:space="0" w:color="auto"/>
            </w:tcBorders>
            <w:vAlign w:val="center"/>
          </w:tcPr>
          <w:p w14:paraId="3DCA3103" w14:textId="37CCEEFD"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i/>
                <w:iCs/>
                <w:sz w:val="22"/>
                <w:shd w:val="clear" w:color="auto" w:fill="FFFFFF"/>
              </w:rPr>
              <w:t>Enterococcus</w:t>
            </w:r>
            <w:r w:rsidRPr="00BC6DB1">
              <w:rPr>
                <w:rFonts w:asciiTheme="minorHAnsi" w:hAnsiTheme="minorHAnsi" w:cstheme="minorHAnsi"/>
                <w:sz w:val="22"/>
                <w:shd w:val="clear" w:color="auto" w:fill="FFFFFF"/>
              </w:rPr>
              <w:t xml:space="preserve"> and </w:t>
            </w:r>
            <w:r w:rsidRPr="00BC6DB1">
              <w:rPr>
                <w:rFonts w:asciiTheme="minorHAnsi" w:hAnsiTheme="minorHAnsi" w:cstheme="minorHAnsi"/>
                <w:i/>
                <w:iCs/>
                <w:sz w:val="22"/>
                <w:shd w:val="clear" w:color="auto" w:fill="FFFFFF"/>
              </w:rPr>
              <w:t xml:space="preserve">Staphylococcus </w:t>
            </w:r>
            <w:r w:rsidRPr="00BC6DB1">
              <w:rPr>
                <w:rFonts w:asciiTheme="minorHAnsi" w:hAnsiTheme="minorHAnsi" w:cstheme="minorHAnsi"/>
                <w:sz w:val="22"/>
                <w:shd w:val="clear" w:color="auto" w:fill="FFFFFF"/>
              </w:rPr>
              <w:t>are cultured from meconium</w:t>
            </w:r>
          </w:p>
        </w:tc>
        <w:tc>
          <w:tcPr>
            <w:tcW w:w="709" w:type="dxa"/>
            <w:tcBorders>
              <w:top w:val="single" w:sz="4" w:space="0" w:color="auto"/>
              <w:left w:val="single" w:sz="18" w:space="0" w:color="auto"/>
              <w:bottom w:val="single" w:sz="4" w:space="0" w:color="auto"/>
              <w:right w:val="single" w:sz="18" w:space="0" w:color="auto"/>
            </w:tcBorders>
            <w:vAlign w:val="center"/>
          </w:tcPr>
          <w:p w14:paraId="10C7039A" w14:textId="6AA15785"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resmic.2007.12.007","ISSN":"09232508","PMID":"18281199","abstract":"In a previous study, bacteria were able to be isolated from umbilical cord blood of healthy neonates and from murine amniotic fluid obtained by caesarean section. This suggested that term fetuses are not completely sterile and that a prenatal mother-to-child efflux of commensal bacteria may exist. Therefore, the presence of such bacteria in meconium of 21 healthy neonates was investigated. The identified isolates belonged predominantly to the genuses Enterococcus and Staphylococcus. Later, a group of pregnant mice were orally inoculated with a genetically labelled E. fecium strain previously isolated from breast milk of a healthy woman. The labelled strain could be isolated and PCR-detected from meconium of the inoculated animals obtained by caesarean section one day before the predicted date of labor. In contrast, it could not be detected in samples obtained from a non-inoculated control group. © 2008 Elsevier Masson SAS. All rights reserved.","author":[{"dropping-particle":"","family":"Jiménez","given":"Esther","non-dropping-particle":"","parse-names":false,"suffix":""},{"dropping-particle":"","family":"Marín","given":"María L.","non-dropping-particle":"","parse-names":false,"suffix":""},{"dropping-particle":"","family":"Martín","given":"Rocío","non-dropping-particle":"","parse-names":false,"suffix":""},{"dropping-particle":"","family":"Odriozola","given":"Juan M.","non-dropping-particle":"","parse-names":false,"suffix":""},{"dropping-particle":"","family":"Olivares","given":"Mónica","non-dropping-particle":"","parse-names":false,"suffix":""},{"dropping-particle":"","family":"Xaus","given":"Jordi","non-dropping-particle":"","parse-names":false,"suffix":""},{"dropping-particle":"","family":"Fernández","given":"Leonides","non-dropping-particle":"","parse-names":false,"suffix":""},{"dropping-particle":"","family":"Rodríguez","given":"Juan M.","non-dropping-particle":"","parse-names":false,"suffix":""}],"container-title":"Research in Microbiology","id":"ITEM-1","issue":"3","issued":{"date-parts":[["2008"]]},"page":"187-193","title":"Is meconium from healthy newborns actually sterile?","type":"article-journal","volume":"159"},"uris":["http://www.mendeley.com/documents/?uuid=f6ff3b8b-7b53-4378-8d47-3b2efafa9eea"]}],"mendeley":{"formattedCitation":"&lt;span style=\"baseline\"&gt; [12]&lt;/span&gt;","plainTextFormattedCitation":" [12]","previouslyFormattedCitation":"&lt;span style=\"baseline\"&gt; [12]&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2]</w:t>
            </w:r>
            <w:r w:rsidRPr="00BC6DB1">
              <w:rPr>
                <w:rFonts w:asciiTheme="minorHAnsi" w:hAnsiTheme="minorHAnsi" w:cstheme="minorHAnsi"/>
                <w:sz w:val="22"/>
                <w:shd w:val="clear" w:color="auto" w:fill="FFFFFF"/>
              </w:rPr>
              <w:fldChar w:fldCharType="end"/>
            </w:r>
          </w:p>
        </w:tc>
      </w:tr>
      <w:tr w:rsidR="005E2FEF" w:rsidRPr="00BC6DB1" w14:paraId="11980B25"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26D9CB72" w14:textId="777777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0C5E9515"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389F0BE"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DE55FA5"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39326BD"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F420CC9"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43F1329E"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172FA8B3" w14:textId="77777777" w:rsidR="00E13502" w:rsidRPr="00BC6DB1" w:rsidRDefault="00E13502" w:rsidP="00E13502">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1A679194" w14:textId="77777777" w:rsidR="00E13502" w:rsidRPr="00BC6DB1" w:rsidRDefault="00E13502" w:rsidP="00E13502">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1248973C" w14:textId="77777777" w:rsidR="00E13502" w:rsidRPr="00BC6DB1" w:rsidRDefault="00E13502"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05DEA2AE" w14:textId="77777777" w:rsidR="00E13502" w:rsidRPr="00BC6DB1" w:rsidRDefault="00E13502"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4913A46F" w14:textId="77777777" w:rsidR="00E13502" w:rsidRPr="00BC6DB1" w:rsidRDefault="00E13502" w:rsidP="00E13502">
            <w:pPr>
              <w:jc w:val="center"/>
              <w:rPr>
                <w:rFonts w:asciiTheme="minorHAnsi" w:hAnsiTheme="minorHAnsi" w:cstheme="minorHAnsi"/>
                <w:sz w:val="22"/>
                <w:shd w:val="clear" w:color="auto" w:fill="FFFFFF"/>
              </w:rPr>
            </w:pPr>
          </w:p>
        </w:tc>
      </w:tr>
      <w:tr w:rsidR="005E2FEF" w:rsidRPr="00BC6DB1" w14:paraId="12DDF9D9"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40E68623" w14:textId="227298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09</w:t>
            </w:r>
          </w:p>
        </w:tc>
        <w:tc>
          <w:tcPr>
            <w:tcW w:w="643" w:type="dxa"/>
            <w:tcBorders>
              <w:top w:val="single" w:sz="4" w:space="0" w:color="auto"/>
              <w:left w:val="single" w:sz="18" w:space="0" w:color="auto"/>
              <w:bottom w:val="single" w:sz="4" w:space="0" w:color="auto"/>
            </w:tcBorders>
            <w:vAlign w:val="center"/>
          </w:tcPr>
          <w:p w14:paraId="66B4B146"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D01ABFD" w14:textId="214FD41D" w:rsidR="00E13502" w:rsidRPr="00BC6DB1" w:rsidRDefault="00E1350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042FCF6C"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93512CA"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41E9DD5"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6599D509"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598EA03F" w14:textId="0E892FEF" w:rsidR="00E13502" w:rsidRPr="00BC6DB1" w:rsidRDefault="00E13502" w:rsidP="00E13502">
            <w:pPr>
              <w:jc w:val="center"/>
              <w:rPr>
                <w:rFonts w:asciiTheme="minorHAnsi" w:hAnsiTheme="minorHAnsi" w:cstheme="minorHAnsi"/>
                <w:sz w:val="22"/>
                <w:shd w:val="clear" w:color="auto" w:fill="FFFFFF"/>
              </w:rPr>
            </w:pPr>
            <w:proofErr w:type="spellStart"/>
            <w:r w:rsidRPr="00BC6DB1">
              <w:rPr>
                <w:rFonts w:asciiTheme="minorHAnsi" w:hAnsiTheme="minorHAnsi" w:cstheme="minorHAnsi"/>
                <w:i/>
                <w:iCs/>
                <w:sz w:val="22"/>
                <w:shd w:val="clear" w:color="auto" w:fill="FFFFFF"/>
              </w:rPr>
              <w:t>Bifidobacterium</w:t>
            </w:r>
            <w:proofErr w:type="spellEnd"/>
            <w:r w:rsidRPr="00BC6DB1">
              <w:rPr>
                <w:rFonts w:asciiTheme="minorHAnsi" w:hAnsiTheme="minorHAnsi" w:cstheme="minorHAnsi"/>
                <w:sz w:val="22"/>
                <w:shd w:val="clear" w:color="auto" w:fill="FFFFFF"/>
              </w:rPr>
              <w:t xml:space="preserve"> and </w:t>
            </w:r>
            <w:r w:rsidRPr="00BC6DB1">
              <w:rPr>
                <w:rFonts w:asciiTheme="minorHAnsi" w:hAnsiTheme="minorHAnsi" w:cstheme="minorHAnsi"/>
                <w:i/>
                <w:iCs/>
                <w:sz w:val="22"/>
                <w:shd w:val="clear" w:color="auto" w:fill="FFFFFF"/>
              </w:rPr>
              <w:t>Lactobacillus</w:t>
            </w:r>
            <w:r w:rsidRPr="00BC6DB1">
              <w:rPr>
                <w:rFonts w:asciiTheme="minorHAnsi" w:hAnsiTheme="minorHAnsi" w:cstheme="minorHAnsi"/>
                <w:sz w:val="22"/>
                <w:shd w:val="clear" w:color="auto" w:fill="FFFFFF"/>
              </w:rPr>
              <w:t xml:space="preserve"> -specific PCR</w:t>
            </w:r>
          </w:p>
        </w:tc>
        <w:tc>
          <w:tcPr>
            <w:tcW w:w="3150" w:type="dxa"/>
            <w:tcBorders>
              <w:top w:val="single" w:sz="4" w:space="0" w:color="auto"/>
              <w:left w:val="single" w:sz="4" w:space="0" w:color="auto"/>
              <w:bottom w:val="single" w:sz="4" w:space="0" w:color="auto"/>
              <w:right w:val="single" w:sz="18" w:space="0" w:color="auto"/>
            </w:tcBorders>
            <w:vAlign w:val="center"/>
          </w:tcPr>
          <w:p w14:paraId="4FA672E4" w14:textId="6E377985" w:rsidR="00E13502" w:rsidRPr="00BC6DB1" w:rsidRDefault="00E13502" w:rsidP="00E13502">
            <w:pPr>
              <w:jc w:val="center"/>
              <w:rPr>
                <w:rFonts w:asciiTheme="minorHAnsi" w:hAnsiTheme="minorHAnsi" w:cstheme="minorHAnsi"/>
                <w:sz w:val="22"/>
                <w:shd w:val="clear" w:color="auto" w:fill="FFFFFF"/>
              </w:rPr>
            </w:pPr>
            <w:proofErr w:type="spellStart"/>
            <w:r w:rsidRPr="00BC6DB1">
              <w:rPr>
                <w:rFonts w:asciiTheme="minorHAnsi" w:hAnsiTheme="minorHAnsi" w:cstheme="minorHAnsi"/>
                <w:i/>
                <w:iCs/>
                <w:sz w:val="22"/>
                <w:shd w:val="clear" w:color="auto" w:fill="FFFFFF"/>
              </w:rPr>
              <w:t>Bifidobacterium</w:t>
            </w:r>
            <w:proofErr w:type="spellEnd"/>
            <w:r w:rsidRPr="00BC6DB1">
              <w:rPr>
                <w:rFonts w:asciiTheme="minorHAnsi" w:hAnsiTheme="minorHAnsi" w:cstheme="minorHAnsi"/>
                <w:i/>
                <w:iCs/>
                <w:sz w:val="22"/>
                <w:shd w:val="clear" w:color="auto" w:fill="FFFFFF"/>
              </w:rPr>
              <w:t xml:space="preserve"> </w:t>
            </w:r>
            <w:r w:rsidR="00410BD4" w:rsidRPr="00BC6DB1">
              <w:rPr>
                <w:rFonts w:asciiTheme="minorHAnsi" w:hAnsiTheme="minorHAnsi" w:cstheme="minorHAnsi"/>
                <w:sz w:val="22"/>
                <w:shd w:val="clear" w:color="auto" w:fill="FFFFFF"/>
              </w:rPr>
              <w:t xml:space="preserve">and </w:t>
            </w:r>
            <w:r w:rsidR="00410BD4" w:rsidRPr="00BC6DB1">
              <w:rPr>
                <w:rFonts w:asciiTheme="minorHAnsi" w:hAnsiTheme="minorHAnsi" w:cstheme="minorHAnsi"/>
                <w:i/>
                <w:iCs/>
                <w:sz w:val="22"/>
                <w:shd w:val="clear" w:color="auto" w:fill="FFFFFF"/>
              </w:rPr>
              <w:t xml:space="preserve">Lactobacillus </w:t>
            </w:r>
            <w:r w:rsidRPr="00BC6DB1">
              <w:rPr>
                <w:rFonts w:asciiTheme="minorHAnsi" w:hAnsiTheme="minorHAnsi" w:cstheme="minorHAnsi"/>
                <w:i/>
                <w:iCs/>
                <w:sz w:val="22"/>
                <w:shd w:val="clear" w:color="auto" w:fill="FFFFFF"/>
              </w:rPr>
              <w:t>spp.</w:t>
            </w:r>
            <w:r w:rsidRPr="00BC6DB1">
              <w:rPr>
                <w:rFonts w:asciiTheme="minorHAnsi" w:hAnsiTheme="minorHAnsi" w:cstheme="minorHAnsi"/>
                <w:sz w:val="22"/>
                <w:shd w:val="clear" w:color="auto" w:fill="FFFFFF"/>
              </w:rPr>
              <w:t xml:space="preserve"> DNA is detected in </w:t>
            </w:r>
            <w:r w:rsidR="00410BD4" w:rsidRPr="00BC6DB1">
              <w:rPr>
                <w:rFonts w:asciiTheme="minorHAnsi" w:hAnsiTheme="minorHAnsi" w:cstheme="minorHAnsi"/>
                <w:sz w:val="22"/>
                <w:shd w:val="clear" w:color="auto" w:fill="FFFFFF"/>
              </w:rPr>
              <w:t>91-</w:t>
            </w:r>
            <w:r w:rsidRPr="00BC6DB1">
              <w:rPr>
                <w:rFonts w:asciiTheme="minorHAnsi" w:hAnsiTheme="minorHAnsi" w:cstheme="minorHAnsi"/>
                <w:sz w:val="22"/>
                <w:shd w:val="clear" w:color="auto" w:fill="FFFFFF"/>
              </w:rPr>
              <w:t>97% of placental tissue</w:t>
            </w:r>
          </w:p>
        </w:tc>
        <w:tc>
          <w:tcPr>
            <w:tcW w:w="1530" w:type="dxa"/>
            <w:tcBorders>
              <w:top w:val="single" w:sz="4" w:space="0" w:color="auto"/>
              <w:left w:val="single" w:sz="18" w:space="0" w:color="auto"/>
              <w:bottom w:val="single" w:sz="4" w:space="0" w:color="auto"/>
              <w:right w:val="single" w:sz="4" w:space="0" w:color="auto"/>
            </w:tcBorders>
            <w:vAlign w:val="center"/>
          </w:tcPr>
          <w:p w14:paraId="3F928525" w14:textId="72AD8BA6"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Anaerobic: Blood liver, LB</w:t>
            </w:r>
          </w:p>
        </w:tc>
        <w:tc>
          <w:tcPr>
            <w:tcW w:w="2238" w:type="dxa"/>
            <w:tcBorders>
              <w:top w:val="single" w:sz="4" w:space="0" w:color="auto"/>
              <w:left w:val="single" w:sz="4" w:space="0" w:color="auto"/>
              <w:bottom w:val="single" w:sz="4" w:space="0" w:color="auto"/>
              <w:right w:val="single" w:sz="18" w:space="0" w:color="auto"/>
            </w:tcBorders>
            <w:vAlign w:val="center"/>
          </w:tcPr>
          <w:p w14:paraId="730AC0FE" w14:textId="06D35A0B"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ll samples are culture-negative for </w:t>
            </w:r>
            <w:proofErr w:type="spellStart"/>
            <w:r w:rsidRPr="00BC6DB1">
              <w:rPr>
                <w:rFonts w:asciiTheme="minorHAnsi" w:hAnsiTheme="minorHAnsi" w:cstheme="minorHAnsi"/>
                <w:i/>
                <w:iCs/>
                <w:sz w:val="22"/>
                <w:shd w:val="clear" w:color="auto" w:fill="FFFFFF"/>
              </w:rPr>
              <w:t>Bifidobacterium</w:t>
            </w:r>
            <w:proofErr w:type="spellEnd"/>
            <w:r w:rsidRPr="00BC6DB1">
              <w:rPr>
                <w:rFonts w:asciiTheme="minorHAnsi" w:hAnsiTheme="minorHAnsi" w:cstheme="minorHAnsi"/>
                <w:i/>
                <w:iCs/>
                <w:sz w:val="22"/>
                <w:shd w:val="clear" w:color="auto" w:fill="FFFFFF"/>
              </w:rPr>
              <w:t xml:space="preserve"> spp.</w:t>
            </w:r>
            <w:r w:rsidRPr="00BC6DB1">
              <w:rPr>
                <w:rFonts w:asciiTheme="minorHAnsi" w:hAnsiTheme="minorHAnsi" w:cstheme="minorHAnsi"/>
                <w:sz w:val="22"/>
                <w:shd w:val="clear" w:color="auto" w:fill="FFFFFF"/>
              </w:rPr>
              <w:t xml:space="preserve"> and </w:t>
            </w:r>
            <w:r w:rsidRPr="00BC6DB1">
              <w:rPr>
                <w:rFonts w:asciiTheme="minorHAnsi" w:hAnsiTheme="minorHAnsi" w:cstheme="minorHAnsi"/>
                <w:i/>
                <w:iCs/>
                <w:sz w:val="22"/>
                <w:shd w:val="clear" w:color="auto" w:fill="FFFFFF"/>
              </w:rPr>
              <w:t>Lactobacillus spp.</w:t>
            </w:r>
          </w:p>
        </w:tc>
        <w:tc>
          <w:tcPr>
            <w:tcW w:w="709" w:type="dxa"/>
            <w:tcBorders>
              <w:top w:val="single" w:sz="4" w:space="0" w:color="auto"/>
              <w:left w:val="single" w:sz="18" w:space="0" w:color="auto"/>
              <w:bottom w:val="single" w:sz="4" w:space="0" w:color="auto"/>
              <w:right w:val="single" w:sz="18" w:space="0" w:color="auto"/>
            </w:tcBorders>
            <w:vAlign w:val="center"/>
          </w:tcPr>
          <w:p w14:paraId="7E9AC755" w14:textId="04E2D574"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11/j.1472-765X.2008.02475.x","ISSN":"02668254","PMID":"19018955","abstract":"Aims: Bifidobacteria and lactobacilli are part of the human normal intestinal microbiota and may possibly be transferred to the placenta. It was hypothesized that intestinal bacteria or their components are present in the placenta and that the foetus may be exposed to them. We investigated the presence of bifidobacteria and lactobacilli and their DNA in the human placenta. Methods and Results: We studied 34 human placentae (25 vaginal and nine caesarean deliveries) for the presence Bifidobacterium spp. and Lactobacillus rhamnosus. Cultivation was used for the detection of viable cells and genus and species-specific PCR for the detection of DNA. No bifidobacteria or lactobacilli were found by cultivation. Bifidobacterial DNA was detected in 33 and L. rhamnosus DNA in 31 placenta samples. Conclusions: DNA from intestinal bacteria was found in most placenta samples. The results suggest that horizontal transfer of bacterial DNA from mother to foetus may occur via placenta. Significance and Impact of the Study: Bacterial DNA contains unmethylated CpG oligodeoxynucleotide motifs which induce immune effects. Specific CpG motifs activate Toll-like receptor 9 and subsequently trigger Th-1-type immune responses. Although the newborn infant is considered immunologically immature, exposure by bacterial DNA may programme the infant's immune development during foetal life earlier than previously considered. © 2008 The Society for Applied Microbiology.","author":[{"dropping-particle":"","family":"Satokari","given":"R.","non-dropping-particle":"","parse-names":false,"suffix":""},{"dropping-particle":"","family":"Grönroos","given":"T.","non-dropping-particle":"","parse-names":false,"suffix":""},{"dropping-particle":"","family":"Laitinen","given":"K.","non-dropping-particle":"","parse-names":false,"suffix":""},{"dropping-particle":"","family":"Salminen","given":"S.","non-dropping-particle":"","parse-names":false,"suffix":""},{"dropping-particle":"","family":"Isolauri","given":"E.","non-dropping-particle":"","parse-names":false,"suffix":""}],"container-title":"Letters in Applied Microbiology","id":"ITEM-1","issue":"1","issued":{"date-parts":[["2009"]]},"page":"8-12","title":"Bifidobacterium and Lactobacillus DNA in the human placenta","type":"article-journal","volume":"48"},"uris":["http://www.mendeley.com/documents/?uuid=c269a04c-ebfa-48fe-8733-2fadb3e25462"]}],"mendeley":{"formattedCitation":"&lt;span style=\"baseline\"&gt; [13]&lt;/span&gt;","plainTextFormattedCitation":" [13]","previouslyFormattedCitation":"&lt;span style=\"baseline\"&gt; [13]&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3]</w:t>
            </w:r>
            <w:r w:rsidRPr="00BC6DB1">
              <w:rPr>
                <w:rFonts w:asciiTheme="minorHAnsi" w:hAnsiTheme="minorHAnsi" w:cstheme="minorHAnsi"/>
                <w:sz w:val="22"/>
                <w:shd w:val="clear" w:color="auto" w:fill="FFFFFF"/>
              </w:rPr>
              <w:fldChar w:fldCharType="end"/>
            </w:r>
          </w:p>
        </w:tc>
      </w:tr>
      <w:tr w:rsidR="005E2FEF" w:rsidRPr="00BC6DB1" w14:paraId="2BAC8DA0"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75BAC02E" w14:textId="777777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186B9DB9"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38E832B"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D4AF4F8"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FA49ABE"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8D16441"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44000DEB"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5122D752" w14:textId="77777777" w:rsidR="00E13502" w:rsidRPr="00BC6DB1" w:rsidRDefault="00E13502" w:rsidP="00E13502">
            <w:pPr>
              <w:jc w:val="center"/>
              <w:rPr>
                <w:rFonts w:asciiTheme="minorHAnsi" w:hAnsiTheme="minorHAnsi" w:cstheme="minorHAnsi"/>
                <w:i/>
                <w:iCs/>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40AB54A8" w14:textId="77777777" w:rsidR="00E13502" w:rsidRPr="00BC6DB1" w:rsidRDefault="00E13502" w:rsidP="00E13502">
            <w:pPr>
              <w:jc w:val="center"/>
              <w:rPr>
                <w:rFonts w:asciiTheme="minorHAnsi" w:hAnsiTheme="minorHAnsi" w:cstheme="minorHAnsi"/>
                <w:i/>
                <w:iCs/>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07DB9224" w14:textId="77777777" w:rsidR="00E13502" w:rsidRPr="00BC6DB1" w:rsidRDefault="00E13502"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0D823224" w14:textId="77777777" w:rsidR="00E13502" w:rsidRPr="00BC6DB1" w:rsidRDefault="00E13502"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56CA585B" w14:textId="77777777" w:rsidR="00E13502" w:rsidRPr="00BC6DB1" w:rsidRDefault="00E13502" w:rsidP="00E13502">
            <w:pPr>
              <w:jc w:val="center"/>
              <w:rPr>
                <w:rFonts w:asciiTheme="minorHAnsi" w:hAnsiTheme="minorHAnsi" w:cstheme="minorHAnsi"/>
                <w:sz w:val="22"/>
                <w:shd w:val="clear" w:color="auto" w:fill="FFFFFF"/>
              </w:rPr>
            </w:pPr>
          </w:p>
        </w:tc>
      </w:tr>
      <w:tr w:rsidR="005E2FEF" w:rsidRPr="00BC6DB1" w14:paraId="49529D21"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4A1A37DD" w14:textId="155AD2E5"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lastRenderedPageBreak/>
              <w:t>2010</w:t>
            </w:r>
          </w:p>
        </w:tc>
        <w:tc>
          <w:tcPr>
            <w:tcW w:w="643" w:type="dxa"/>
            <w:tcBorders>
              <w:top w:val="single" w:sz="4" w:space="0" w:color="auto"/>
              <w:left w:val="single" w:sz="18" w:space="0" w:color="auto"/>
              <w:bottom w:val="single" w:sz="4" w:space="0" w:color="auto"/>
            </w:tcBorders>
            <w:vAlign w:val="center"/>
          </w:tcPr>
          <w:p w14:paraId="6ADDEE2D"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F072CD5" w14:textId="58595569" w:rsidR="00E13502" w:rsidRPr="00BC6DB1" w:rsidRDefault="00E1350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314FC437"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C274DD7"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AE22578"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00C449CF"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05503C2E" w14:textId="762E7C27" w:rsidR="00E13502" w:rsidRPr="00BC6DB1" w:rsidRDefault="00E13502" w:rsidP="00E1350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16S rDNA PCR (primers A17F and 1512R)</w:t>
            </w:r>
          </w:p>
        </w:tc>
        <w:tc>
          <w:tcPr>
            <w:tcW w:w="3150" w:type="dxa"/>
            <w:tcBorders>
              <w:top w:val="single" w:sz="4" w:space="0" w:color="auto"/>
              <w:left w:val="single" w:sz="4" w:space="0" w:color="auto"/>
              <w:bottom w:val="single" w:sz="4" w:space="0" w:color="auto"/>
              <w:right w:val="single" w:sz="18" w:space="0" w:color="auto"/>
            </w:tcBorders>
            <w:vAlign w:val="center"/>
          </w:tcPr>
          <w:p w14:paraId="72216A1B" w14:textId="1F1F187F" w:rsidR="00E13502" w:rsidRPr="00BC6DB1" w:rsidRDefault="00E13502" w:rsidP="00E1350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 xml:space="preserve">After human oral bacteria are injected into murine tail vein, the </w:t>
            </w:r>
            <w:r w:rsidR="00410BD4" w:rsidRPr="00BC6DB1">
              <w:rPr>
                <w:rFonts w:asciiTheme="minorHAnsi" w:hAnsiTheme="minorHAnsi" w:cstheme="minorHAnsi"/>
                <w:sz w:val="22"/>
                <w:shd w:val="clear" w:color="auto" w:fill="FFFFFF"/>
              </w:rPr>
              <w:t>16S r</w:t>
            </w:r>
            <w:r w:rsidRPr="00BC6DB1">
              <w:rPr>
                <w:rFonts w:asciiTheme="minorHAnsi" w:hAnsiTheme="minorHAnsi" w:cstheme="minorHAnsi"/>
                <w:sz w:val="22"/>
                <w:shd w:val="clear" w:color="auto" w:fill="FFFFFF"/>
              </w:rPr>
              <w:t>DNA is detected in the murine placenta</w:t>
            </w:r>
          </w:p>
        </w:tc>
        <w:tc>
          <w:tcPr>
            <w:tcW w:w="1530" w:type="dxa"/>
            <w:tcBorders>
              <w:top w:val="single" w:sz="4" w:space="0" w:color="auto"/>
              <w:left w:val="single" w:sz="18" w:space="0" w:color="auto"/>
              <w:bottom w:val="single" w:sz="4" w:space="0" w:color="auto"/>
              <w:right w:val="single" w:sz="4" w:space="0" w:color="auto"/>
            </w:tcBorders>
            <w:vAlign w:val="center"/>
          </w:tcPr>
          <w:p w14:paraId="06F07865" w14:textId="59268F43"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5247622E" w14:textId="3752EC76"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178E4DFD" w14:textId="7238D987"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8/IAI.01395-09","ISSN":"00199567","PMID":"20123706","abstract":"Microbial infection of the intrauterine environment is a major cause of preterm birth. The current paradigm indicates that intrauterine infections predominantly originate from the vaginal tract, with the organisms ascending into the sterile uterus. With the improvements in technology, an increasing number of bacterial species have been identified in intrauterine infections that do not belong to the vaginal microflora. We have demonstrated previously that intrauterine infections can originate from the oral cavity following hematogenous transmission. In this study, we begin to systemically examine what proportion of the oral microbiome can translocate to the placenta. Pooled saliva and pooled subgingival plaque samples were injected into pregnant mice through tail veins to mimic bacteremia, which occurs frequently during periodontal infections. The microbial species colonizing the murine placenta were detected using 16S rRNA gene-based PCR and clone analysis. A diverse group of bacterial species were identified, many of which have been associated with adverse pregnancy outcomes in humans although their sources of infection were not determined. Interestingly, the majority of these species were oral commensal organisms. This may be due to a dose effect but may also indicate a unique role of commensal species in intrauterine infection. In addition, a number of species were selectively \"enriched\" during the translocation, with a higher prevalence in the placenta than in the pooled saliva or subgingival plaque samples. These observations indicate that the placental translocation was species specific. This study provides the first insight into the diversity of oral bacteria associated with intrauterine infection. Copyright © 2010, American Society for Microbiology. All Rights Reserved.","author":[{"dropping-particle":"","family":"Fardini","given":"Yann","non-dropping-particle":"","parse-names":false,"suffix":""},{"dropping-particle":"","family":"Chung","given":"Peter","non-dropping-particle":"","parse-names":false,"suffix":""},{"dropping-particle":"","family":"Dumm","given":"Rochelle","non-dropping-particle":"","parse-names":false,"suffix":""},{"dropping-particle":"","family":"Joshi","given":"Nishiant","non-dropping-particle":"","parse-names":false,"suffix":""},{"dropping-particle":"","family":"Han","given":"Yiping W.","non-dropping-particle":"","parse-names":false,"suffix":""}],"container-title":"Infection and Immunity","id":"ITEM-1","issue":"4","issued":{"date-parts":[["2010"]]},"page":"1789-1796","title":"Transmission of diverse oral bacteria to murine placenta: Evidence for the oral microbiome as a potential source of intrauterine infection","type":"article-journal","volume":"78"},"uris":["http://www.mendeley.com/documents/?uuid=094a714d-8c6d-4a20-8fba-4ee90d9b23c6"]}],"mendeley":{"formattedCitation":"&lt;span style=\"baseline\"&gt; [14]&lt;/span&gt;","plainTextFormattedCitation":" [14]","previouslyFormattedCitation":"&lt;span style=\"baseline\"&gt; [14]&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4]</w:t>
            </w:r>
            <w:r w:rsidRPr="00BC6DB1">
              <w:rPr>
                <w:rFonts w:asciiTheme="minorHAnsi" w:hAnsiTheme="minorHAnsi" w:cstheme="minorHAnsi"/>
                <w:sz w:val="22"/>
                <w:shd w:val="clear" w:color="auto" w:fill="FFFFFF"/>
              </w:rPr>
              <w:fldChar w:fldCharType="end"/>
            </w:r>
          </w:p>
        </w:tc>
      </w:tr>
      <w:tr w:rsidR="005E2FEF" w:rsidRPr="00BC6DB1" w14:paraId="23746608"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0023B8C2" w14:textId="362BEEF1"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0</w:t>
            </w:r>
          </w:p>
        </w:tc>
        <w:tc>
          <w:tcPr>
            <w:tcW w:w="643" w:type="dxa"/>
            <w:tcBorders>
              <w:top w:val="single" w:sz="4" w:space="0" w:color="auto"/>
              <w:left w:val="single" w:sz="18" w:space="0" w:color="auto"/>
              <w:bottom w:val="single" w:sz="4" w:space="0" w:color="auto"/>
            </w:tcBorders>
            <w:vAlign w:val="center"/>
          </w:tcPr>
          <w:p w14:paraId="75739808"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E9C5587"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E8A168C"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28FF877"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83BAD98" w14:textId="4E7A5916"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4" w:type="dxa"/>
            <w:tcBorders>
              <w:top w:val="single" w:sz="4" w:space="0" w:color="auto"/>
              <w:bottom w:val="single" w:sz="4" w:space="0" w:color="auto"/>
              <w:right w:val="single" w:sz="18" w:space="0" w:color="auto"/>
            </w:tcBorders>
            <w:vAlign w:val="center"/>
          </w:tcPr>
          <w:p w14:paraId="647F7B2E"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09A5812F" w14:textId="46B8810D" w:rsidR="00E13502" w:rsidRPr="00BC6DB1" w:rsidRDefault="00E13502" w:rsidP="00E1350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16S rDNA end-point PCR (V1-V4 and V3-5 HVRs) and 16S rDNA real-time PCR (V1-2 and V3-5 HVRs). Plus 18S fungal targets.</w:t>
            </w:r>
          </w:p>
        </w:tc>
        <w:tc>
          <w:tcPr>
            <w:tcW w:w="3150" w:type="dxa"/>
            <w:tcBorders>
              <w:top w:val="single" w:sz="4" w:space="0" w:color="auto"/>
              <w:left w:val="single" w:sz="4" w:space="0" w:color="auto"/>
              <w:bottom w:val="single" w:sz="4" w:space="0" w:color="auto"/>
              <w:right w:val="single" w:sz="18" w:space="0" w:color="auto"/>
            </w:tcBorders>
            <w:vAlign w:val="center"/>
          </w:tcPr>
          <w:p w14:paraId="2D59AA03" w14:textId="4C372015" w:rsidR="00E13502" w:rsidRPr="00BC6DB1" w:rsidRDefault="00410BD4" w:rsidP="00E1350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16S</w:t>
            </w:r>
            <w:r w:rsidR="00E13502" w:rsidRPr="00BC6DB1">
              <w:rPr>
                <w:rFonts w:asciiTheme="minorHAnsi" w:hAnsiTheme="minorHAnsi" w:cstheme="minorHAnsi"/>
                <w:sz w:val="22"/>
                <w:shd w:val="clear" w:color="auto" w:fill="FFFFFF"/>
              </w:rPr>
              <w:t xml:space="preserve"> rDNA is detected from culture-negative amniotic fluid in preterm pre-labor rupture of membranes</w:t>
            </w:r>
          </w:p>
        </w:tc>
        <w:tc>
          <w:tcPr>
            <w:tcW w:w="1530" w:type="dxa"/>
            <w:tcBorders>
              <w:top w:val="single" w:sz="4" w:space="0" w:color="auto"/>
              <w:left w:val="single" w:sz="18" w:space="0" w:color="auto"/>
              <w:bottom w:val="single" w:sz="4" w:space="0" w:color="auto"/>
              <w:right w:val="single" w:sz="4" w:space="0" w:color="auto"/>
            </w:tcBorders>
            <w:vAlign w:val="center"/>
          </w:tcPr>
          <w:p w14:paraId="63DC08EF" w14:textId="1E1B940A"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Aerobic and anaerobic</w:t>
            </w:r>
          </w:p>
        </w:tc>
        <w:tc>
          <w:tcPr>
            <w:tcW w:w="2238" w:type="dxa"/>
            <w:tcBorders>
              <w:top w:val="single" w:sz="4" w:space="0" w:color="auto"/>
              <w:left w:val="single" w:sz="4" w:space="0" w:color="auto"/>
              <w:bottom w:val="single" w:sz="4" w:space="0" w:color="auto"/>
              <w:right w:val="single" w:sz="18" w:space="0" w:color="auto"/>
            </w:tcBorders>
            <w:vAlign w:val="center"/>
          </w:tcPr>
          <w:p w14:paraId="0B4F9C7B" w14:textId="230B0A98"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34% of amniotic fluid samples were culture-positive</w:t>
            </w:r>
          </w:p>
        </w:tc>
        <w:tc>
          <w:tcPr>
            <w:tcW w:w="709" w:type="dxa"/>
            <w:tcBorders>
              <w:top w:val="single" w:sz="4" w:space="0" w:color="auto"/>
              <w:left w:val="single" w:sz="18" w:space="0" w:color="auto"/>
              <w:bottom w:val="single" w:sz="4" w:space="0" w:color="auto"/>
              <w:right w:val="single" w:sz="18" w:space="0" w:color="auto"/>
            </w:tcBorders>
            <w:vAlign w:val="center"/>
          </w:tcPr>
          <w:p w14:paraId="0832E47E" w14:textId="05C11862"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11/j.1600-0897.2010.00830.x","ISBN":"1938131290","PMID":"20331587","abstract":"PROBLEM: The role played by microbial invasion of the amniotic cavity (MIAC) in preterm pre-labor rupture of membranes (pPROM) is inadequately characterized, in part because of reliance on cultivation-based methods. METHOD OF STUDY: Amniotic fluid from 204 subjects with pPROM was analyzed with both cultivation and molecular methods in a retrospective cohort study. Broad-range and group-specific polymerase chain reaction (PCR) assays targeted small subunit ribosomal DNA (rDNA), or other gene sequences, from bacteria, fungi, and archaea. Results were correlated with measurements of host inflammation, as well as pregnancy and perinatal outcomes. RESULTS: The prevalence of MIAC was 34% (70/204) by culture, 45% (92/204) by PCR, and 50% (101/204) by both methods combined. The number of bacterial species revealed by PCR (44 species-level phylotypes) was greater than that by culture (14 species) and included as-yet uncultivated taxa. Some taxa detected by PCR have been previously associated with the gastrointestinal tract (e.g., Coprobacillus sp.), the mouth (e.g., Rothia dentocariosa), or the vagina in the setting of bacterial vaginosis (e.g., Atopobium vaginae). The relative risk for histologic chorioamnionitis was 2.1 for a positive PCR [95% confidence interval (CI), 1.4-3.0] and 2.0 for a positive culture (95% CI, 1.4-2.7). Bacterial rDNA abundance exhibited a dose relationship with gestational age at delivery (R(2) = 0.26; P &lt; 0.01). A positive PCR was associated with lower mean birthweight, and with higher rates of respiratory distress syndrome and necrotizing enterocolitis (P &lt; 0.05 for each outcome). CONCLUSION: MIAC in pPROM is more common than previously recognized and is associated in some cases with uncultivated taxa, some of which are typically associated with the gastrointestinal tract. The detection of MIAC by molecular methods has clinical significance.","author":[{"dropping-particle":"","family":"DiGiulio","given":"DB","non-dropping-particle":"","parse-names":false,"suffix":""},{"dropping-particle":"","family":"Romero","given":"R","non-dropping-particle":"","parse-names":false,"suffix":""},{"dropping-particle":"","family":"Kusanovic","given":"JP","non-dropping-particle":"","parse-names":false,"suffix":""},{"dropping-particle":"","family":"Gómez","given":"R","non-dropping-particle":"","parse-names":false,"suffix":""},{"dropping-particle":"","family":"Kim","given":"CJ","non-dropping-particle":"","parse-names":false,"suffix":""},{"dropping-particle":"","family":"Seok","given":"KS","non-dropping-particle":"","parse-names":false,"suffix":""},{"dropping-particle":"","family":"Gotsch","given":"F","non-dropping-particle":"","parse-names":false,"suffix":""},{"dropping-particle":"","family":"Mazaki-Tovi","given":"S","non-dropping-particle":"","parse-names":false,"suffix":""},{"dropping-particle":"","family":"Vaisbuch","given":"E","non-dropping-particle":"","parse-names":false,"suffix":""},{"dropping-particle":"","family":"Sanders","given":"K","non-dropping-particle":"","parse-names":false,"suffix":""},{"dropping-particle":"","family":"Bik","given":"EM","non-dropping-particle":"","parse-names":false,"suffix":""},{"dropping-particle":"","family":"Chaiworapongsa","given":"T","non-dropping-particle":"","parse-names":false,"suffix":""},{"dropping-particle":"","family":"Oyarzún","given":"E","non-dropping-particle":"","parse-names":false,"suffix":""},{"dropping-particle":"","family":"Relman","given":"DA","non-dropping-particle":"","parse-names":false,"suffix":""}],"container-title":"Am J Reprod Immunol","id":"ITEM-1","issue":"1","issued":{"date-parts":[["2010"]]},"page":"38-57","title":"Prevalence and diversity of microbes in the amniotic fluid, the fetal inflammatory response, and pregnancy outcome in women with preterm pre-labor rupture of membranes","type":"article-journal","volume":"64"},"uris":["http://www.mendeley.com/documents/?uuid=5aba6b3b-b705-4132-bf32-4da40083affc"]}],"mendeley":{"formattedCitation":"&lt;span style=\"baseline\"&gt; [15]&lt;/span&gt;","plainTextFormattedCitation":" [15]","previouslyFormattedCitation":"&lt;span style=\"baseline\"&gt; [15]&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5]</w:t>
            </w:r>
            <w:r w:rsidRPr="00BC6DB1">
              <w:rPr>
                <w:rFonts w:asciiTheme="minorHAnsi" w:hAnsiTheme="minorHAnsi" w:cstheme="minorHAnsi"/>
                <w:sz w:val="22"/>
                <w:shd w:val="clear" w:color="auto" w:fill="FFFFFF"/>
              </w:rPr>
              <w:fldChar w:fldCharType="end"/>
            </w:r>
          </w:p>
        </w:tc>
      </w:tr>
      <w:tr w:rsidR="005E2FEF" w:rsidRPr="00BC6DB1" w14:paraId="5BAAA8F0"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483CAD63" w14:textId="77777777"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5AD4989D"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8EF9D39"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B6F538D"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8E4F268"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23463BD"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7EE308F9"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66DC24F3" w14:textId="77777777" w:rsidR="00E13502" w:rsidRPr="00BC6DB1" w:rsidRDefault="00E13502" w:rsidP="00E13502">
            <w:pPr>
              <w:jc w:val="center"/>
              <w:rPr>
                <w:rFonts w:asciiTheme="minorHAnsi" w:hAnsiTheme="minorHAnsi" w:cstheme="minorHAnsi"/>
                <w:i/>
                <w:iCs/>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26827F15" w14:textId="77777777" w:rsidR="00E13502" w:rsidRPr="00BC6DB1" w:rsidRDefault="00E13502" w:rsidP="00E13502">
            <w:pPr>
              <w:jc w:val="center"/>
              <w:rPr>
                <w:rFonts w:asciiTheme="minorHAnsi" w:hAnsiTheme="minorHAnsi" w:cstheme="minorHAnsi"/>
                <w:i/>
                <w:iCs/>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77520551" w14:textId="77777777" w:rsidR="00E13502" w:rsidRPr="00BC6DB1" w:rsidRDefault="00E13502" w:rsidP="00E1350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20A2F993" w14:textId="77777777" w:rsidR="00E13502" w:rsidRPr="00BC6DB1" w:rsidRDefault="00E13502" w:rsidP="00E1350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274D4DB4" w14:textId="77777777" w:rsidR="00E13502" w:rsidRPr="00BC6DB1" w:rsidRDefault="00E13502" w:rsidP="00E13502">
            <w:pPr>
              <w:jc w:val="center"/>
              <w:rPr>
                <w:rFonts w:asciiTheme="minorHAnsi" w:hAnsiTheme="minorHAnsi" w:cstheme="minorHAnsi"/>
                <w:sz w:val="22"/>
                <w:shd w:val="clear" w:color="auto" w:fill="FFFFFF"/>
              </w:rPr>
            </w:pPr>
          </w:p>
        </w:tc>
      </w:tr>
      <w:tr w:rsidR="005E2FEF" w:rsidRPr="00BC6DB1" w14:paraId="2DCF963C"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53AB5B87" w14:textId="2D36E52D" w:rsidR="00E13502" w:rsidRPr="00BC6DB1" w:rsidRDefault="00E13502" w:rsidP="00E1350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3</w:t>
            </w:r>
          </w:p>
        </w:tc>
        <w:tc>
          <w:tcPr>
            <w:tcW w:w="643" w:type="dxa"/>
            <w:tcBorders>
              <w:top w:val="single" w:sz="4" w:space="0" w:color="auto"/>
              <w:left w:val="single" w:sz="18" w:space="0" w:color="auto"/>
              <w:bottom w:val="single" w:sz="4" w:space="0" w:color="auto"/>
            </w:tcBorders>
            <w:vAlign w:val="center"/>
          </w:tcPr>
          <w:p w14:paraId="6FE3218E" w14:textId="2E02C571" w:rsidR="00E13502" w:rsidRPr="00BC6DB1" w:rsidRDefault="00E13502" w:rsidP="00E1350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778B4AC8"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5C0C0C9"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EB0A8AD" w14:textId="77777777" w:rsidR="00E13502" w:rsidRPr="00BC6DB1" w:rsidRDefault="00E1350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A43BD88"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33CAC53A" w14:textId="77777777" w:rsidR="00E13502" w:rsidRPr="00BC6DB1" w:rsidRDefault="00E13502" w:rsidP="00E1350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04FD0C1A" w14:textId="3B5D4E94" w:rsidR="00E13502" w:rsidRPr="00BC6DB1" w:rsidRDefault="00E13502" w:rsidP="00E1350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 xml:space="preserve">Histology (H&amp;E, Gram, </w:t>
            </w:r>
            <w:proofErr w:type="spellStart"/>
            <w:r w:rsidRPr="00BC6DB1">
              <w:rPr>
                <w:rFonts w:asciiTheme="minorHAnsi" w:hAnsiTheme="minorHAnsi" w:cstheme="minorHAnsi"/>
                <w:sz w:val="22"/>
                <w:shd w:val="clear" w:color="auto" w:fill="FFFFFF"/>
              </w:rPr>
              <w:t>Hema</w:t>
            </w:r>
            <w:proofErr w:type="spellEnd"/>
            <w:r w:rsidRPr="00BC6DB1">
              <w:rPr>
                <w:rFonts w:asciiTheme="minorHAnsi" w:hAnsiTheme="minorHAnsi" w:cstheme="minorHAnsi"/>
                <w:sz w:val="22"/>
                <w:shd w:val="clear" w:color="auto" w:fill="FFFFFF"/>
              </w:rPr>
              <w:t xml:space="preserve"> 3 modified </w:t>
            </w:r>
            <w:proofErr w:type="spellStart"/>
            <w:r w:rsidRPr="00BC6DB1">
              <w:rPr>
                <w:rFonts w:asciiTheme="minorHAnsi" w:hAnsiTheme="minorHAnsi" w:cstheme="minorHAnsi"/>
                <w:sz w:val="22"/>
                <w:shd w:val="clear" w:color="auto" w:fill="FFFFFF"/>
              </w:rPr>
              <w:t>Geimsa</w:t>
            </w:r>
            <w:proofErr w:type="spellEnd"/>
            <w:r w:rsidRPr="00BC6DB1">
              <w:rPr>
                <w:rFonts w:asciiTheme="minorHAnsi" w:hAnsiTheme="minorHAnsi" w:cstheme="minorHAnsi"/>
                <w:sz w:val="22"/>
                <w:shd w:val="clear" w:color="auto" w:fill="FFFFFF"/>
              </w:rPr>
              <w:t>, Brown-</w:t>
            </w:r>
            <w:proofErr w:type="spellStart"/>
            <w:r w:rsidRPr="00BC6DB1">
              <w:rPr>
                <w:rFonts w:asciiTheme="minorHAnsi" w:hAnsiTheme="minorHAnsi" w:cstheme="minorHAnsi"/>
                <w:sz w:val="22"/>
                <w:shd w:val="clear" w:color="auto" w:fill="FFFFFF"/>
              </w:rPr>
              <w:t>Hopps</w:t>
            </w:r>
            <w:proofErr w:type="spellEnd"/>
            <w:r w:rsidRPr="00BC6DB1">
              <w:rPr>
                <w:rFonts w:asciiTheme="minorHAnsi" w:hAnsiTheme="minorHAnsi" w:cstheme="minorHAnsi"/>
                <w:sz w:val="22"/>
                <w:shd w:val="clear" w:color="auto" w:fill="FFFFFF"/>
              </w:rPr>
              <w:t xml:space="preserve"> modified Gram stains)</w:t>
            </w:r>
          </w:p>
        </w:tc>
        <w:tc>
          <w:tcPr>
            <w:tcW w:w="3150" w:type="dxa"/>
            <w:tcBorders>
              <w:top w:val="single" w:sz="4" w:space="0" w:color="auto"/>
              <w:left w:val="single" w:sz="4" w:space="0" w:color="auto"/>
              <w:bottom w:val="single" w:sz="4" w:space="0" w:color="auto"/>
              <w:right w:val="single" w:sz="18" w:space="0" w:color="auto"/>
            </w:tcBorders>
            <w:vAlign w:val="center"/>
          </w:tcPr>
          <w:p w14:paraId="7AC6069A" w14:textId="059C4508" w:rsidR="00E13502" w:rsidRPr="00BC6DB1" w:rsidRDefault="00E13502" w:rsidP="00E1350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Intracellular bacteria are detected by histology in the non-inflamed maternal basal plate of the placenta</w:t>
            </w:r>
          </w:p>
        </w:tc>
        <w:tc>
          <w:tcPr>
            <w:tcW w:w="1530" w:type="dxa"/>
            <w:tcBorders>
              <w:top w:val="single" w:sz="4" w:space="0" w:color="auto"/>
              <w:left w:val="single" w:sz="18" w:space="0" w:color="auto"/>
              <w:bottom w:val="single" w:sz="4" w:space="0" w:color="auto"/>
              <w:right w:val="single" w:sz="4" w:space="0" w:color="auto"/>
            </w:tcBorders>
            <w:vAlign w:val="center"/>
          </w:tcPr>
          <w:p w14:paraId="19F834E3" w14:textId="5710FF66"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6211B484" w14:textId="4222CE70"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5C4713CD" w14:textId="43FB1842" w:rsidR="00E13502" w:rsidRPr="00BC6DB1" w:rsidRDefault="00E13502" w:rsidP="00E1350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ajog.2013.01.018","ISSN":"10976868","PMID":"23333552","abstract":"Objective: Bacteria have been identified in different regions of the placenta. Here, we tested the hypothesis that the maternal basal plate of the placenta harbors microbes that may be associated with adverse pregnancy outcomes. Study Design: We performed a cross-sectional study of pregnancies from a single tertiary care hospital. Maternal medical and obstetric characteristics were obtained and pregnancies followed up prospectively for outcomes and placental collection. After delivery, systematic random sampling of the placental basal plate was performed. Paraffin sections of basal plates were stained with 4 histologic stains and scored for morphological evidence of bacteria. Results: Of 195 total patients in the study, Gram-positive and -negative intracellular bacteria of diverse morphologies were documented in the basal plates of 27% of all placentas. Of the patients, 35% delivered preterm. No difference was noted between placental basal plates from preterm or term gestations. Intracellular bacteria were found in the placental basal plates of 54% spontaneous preterm deliveries &lt;28 weeks, and in 26% of term spontaneous deliveries (P =.02). Intracellular bacteria were also documented in placentas without clinical or pathologic chorioamnionitis. Conclusion: A total of 27% of placentas demonstrated intracellular bacteria in the placental basal plate using morphological techniques. Thus, the maternal basal plate is a possible source of intrauterine colonization and placental pathological examination could include examination for bacteria in this important maternal-fetal interface. © 2013 Mosby, Inc.","author":[{"dropping-particle":"","family":"Stout","given":"Molly J.","non-dropping-particle":"","parse-names":false,"suffix":""},{"dropping-particle":"","family":"Conlon","given":"Bridget","non-dropping-particle":"","parse-names":false,"suffix":""},{"dropping-particle":"","family":"Landeau","given":"Michele","non-dropping-particle":"","parse-names":false,"suffix":""},{"dropping-particle":"","family":"Lee","given":"Iris","non-dropping-particle":"","parse-names":false,"suffix":""},{"dropping-particle":"","family":"Bower","given":"Carolyn","non-dropping-particle":"","parse-names":false,"suffix":""},{"dropping-particle":"","family":"Zhao","given":"Qiuhong","non-dropping-particle":"","parse-names":false,"suffix":""},{"dropping-particle":"","family":"Roehl","given":"Kimberly A.","non-dropping-particle":"","parse-names":false,"suffix":""},{"dropping-particle":"","family":"Nelson","given":"D. Michael","non-dropping-particle":"","parse-names":false,"suffix":""},{"dropping-particle":"","family":"MacOnes","given":"George A.","non-dropping-particle":"","parse-names":false,"suffix":""},{"dropping-particle":"","family":"Mysorekar","given":"Indira U.","non-dropping-particle":"","parse-names":false,"suffix":""}],"container-title":"American Journal of Obstetrics and Gynecology","id":"ITEM-1","issue":"3","issued":{"date-parts":[["2013"]]},"page":"226.e1-226.e7","title":"Identification of intracellular bacteria in the basal plate of the human placenta in term and preterm gestations","type":"article-journal","volume":"208"},"uris":["http://www.mendeley.com/documents/?uuid=48309cb8-646b-49b8-a13c-ce19ea6bbe11"]}],"mendeley":{"formattedCitation":"&lt;span style=\"baseline\"&gt; [16]&lt;/span&gt;","plainTextFormattedCitation":" [16]","previouslyFormattedCitation":"&lt;span style=\"baseline\"&gt; [16]&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6]</w:t>
            </w:r>
            <w:r w:rsidRPr="00BC6DB1">
              <w:rPr>
                <w:rFonts w:asciiTheme="minorHAnsi" w:hAnsiTheme="minorHAnsi" w:cstheme="minorHAnsi"/>
                <w:sz w:val="22"/>
                <w:shd w:val="clear" w:color="auto" w:fill="FFFFFF"/>
              </w:rPr>
              <w:fldChar w:fldCharType="end"/>
            </w:r>
          </w:p>
        </w:tc>
      </w:tr>
      <w:tr w:rsidR="005E2FEF" w:rsidRPr="00BC6DB1" w14:paraId="170BCA09"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43DB6CB0" w14:textId="02031BEC" w:rsidR="00F279A2" w:rsidRPr="00BC6DB1" w:rsidRDefault="00F279A2" w:rsidP="00F279A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3</w:t>
            </w:r>
          </w:p>
        </w:tc>
        <w:tc>
          <w:tcPr>
            <w:tcW w:w="643" w:type="dxa"/>
            <w:tcBorders>
              <w:top w:val="single" w:sz="4" w:space="0" w:color="auto"/>
              <w:left w:val="single" w:sz="18" w:space="0" w:color="auto"/>
              <w:bottom w:val="single" w:sz="4" w:space="0" w:color="auto"/>
            </w:tcBorders>
            <w:vAlign w:val="center"/>
          </w:tcPr>
          <w:p w14:paraId="53E569B6"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31559CA"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52258BA"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1B28FD8"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A4514C2"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173A0E4D" w14:textId="33BE2F30" w:rsidR="00F279A2" w:rsidRPr="00BC6DB1" w:rsidRDefault="00F279A2" w:rsidP="00F279A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bottom w:val="single" w:sz="4" w:space="0" w:color="auto"/>
              <w:right w:val="single" w:sz="4" w:space="0" w:color="auto"/>
            </w:tcBorders>
            <w:vAlign w:val="center"/>
          </w:tcPr>
          <w:p w14:paraId="6B3BC32A" w14:textId="77777777"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PCR of the V6-8 HVRs analyzed by Denaturing Gradient Gel Electrophoresis and </w:t>
            </w:r>
          </w:p>
          <w:p w14:paraId="29435FD0" w14:textId="4795A479"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6S rDNA Human Intestinal Tract Chip analysis of the V1-6 HVRs</w:t>
            </w:r>
          </w:p>
        </w:tc>
        <w:tc>
          <w:tcPr>
            <w:tcW w:w="3150" w:type="dxa"/>
            <w:tcBorders>
              <w:top w:val="single" w:sz="4" w:space="0" w:color="auto"/>
              <w:left w:val="single" w:sz="4" w:space="0" w:color="auto"/>
              <w:bottom w:val="single" w:sz="4" w:space="0" w:color="auto"/>
              <w:right w:val="single" w:sz="18" w:space="0" w:color="auto"/>
            </w:tcBorders>
            <w:vAlign w:val="center"/>
          </w:tcPr>
          <w:p w14:paraId="18BF7F1D" w14:textId="088236BA"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Meconium microbiome is characterized by abundant </w:t>
            </w:r>
            <w:proofErr w:type="spellStart"/>
            <w:r w:rsidRPr="00BC6DB1">
              <w:rPr>
                <w:rFonts w:asciiTheme="minorHAnsi" w:hAnsiTheme="minorHAnsi" w:cstheme="minorHAnsi"/>
                <w:sz w:val="22"/>
                <w:shd w:val="clear" w:color="auto" w:fill="FFFFFF"/>
              </w:rPr>
              <w:t>Firmicutes</w:t>
            </w:r>
            <w:proofErr w:type="spellEnd"/>
            <w:r w:rsidRPr="00BC6DB1">
              <w:rPr>
                <w:rFonts w:asciiTheme="minorHAnsi" w:hAnsiTheme="minorHAnsi" w:cstheme="minorHAnsi"/>
                <w:sz w:val="22"/>
                <w:shd w:val="clear" w:color="auto" w:fill="FFFFFF"/>
              </w:rPr>
              <w:t xml:space="preserve"> and </w:t>
            </w:r>
            <w:proofErr w:type="spellStart"/>
            <w:r w:rsidRPr="00BC6DB1">
              <w:rPr>
                <w:rFonts w:asciiTheme="minorHAnsi" w:hAnsiTheme="minorHAnsi" w:cstheme="minorHAnsi"/>
                <w:sz w:val="22"/>
                <w:shd w:val="clear" w:color="auto" w:fill="FFFFFF"/>
              </w:rPr>
              <w:t>Proteobacteria</w:t>
            </w:r>
            <w:proofErr w:type="spellEnd"/>
            <w:r w:rsidRPr="00BC6DB1">
              <w:rPr>
                <w:rFonts w:asciiTheme="minorHAnsi" w:hAnsiTheme="minorHAnsi" w:cstheme="minorHAnsi"/>
                <w:sz w:val="22"/>
                <w:shd w:val="clear" w:color="auto" w:fill="FFFFFF"/>
              </w:rPr>
              <w:t>, and is lower diversity than 3-week old infant stool</w:t>
            </w:r>
          </w:p>
        </w:tc>
        <w:tc>
          <w:tcPr>
            <w:tcW w:w="1530" w:type="dxa"/>
            <w:tcBorders>
              <w:top w:val="single" w:sz="4" w:space="0" w:color="auto"/>
              <w:left w:val="single" w:sz="18" w:space="0" w:color="auto"/>
              <w:bottom w:val="single" w:sz="4" w:space="0" w:color="auto"/>
              <w:right w:val="single" w:sz="4" w:space="0" w:color="auto"/>
            </w:tcBorders>
            <w:vAlign w:val="center"/>
          </w:tcPr>
          <w:p w14:paraId="057C3921" w14:textId="5BB04714"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erobic: MRS, </w:t>
            </w:r>
            <w:proofErr w:type="spellStart"/>
            <w:r w:rsidRPr="00BC6DB1">
              <w:rPr>
                <w:rFonts w:asciiTheme="minorHAnsi" w:hAnsiTheme="minorHAnsi" w:cstheme="minorHAnsi"/>
                <w:sz w:val="22"/>
                <w:shd w:val="clear" w:color="auto" w:fill="FFFFFF"/>
              </w:rPr>
              <w:t>MacConkey</w:t>
            </w:r>
            <w:proofErr w:type="spellEnd"/>
            <w:r w:rsidRPr="00BC6DB1">
              <w:rPr>
                <w:rFonts w:asciiTheme="minorHAnsi" w:hAnsiTheme="minorHAnsi" w:cstheme="minorHAnsi"/>
                <w:sz w:val="22"/>
                <w:shd w:val="clear" w:color="auto" w:fill="FFFFFF"/>
              </w:rPr>
              <w:t xml:space="preserve">, </w:t>
            </w:r>
            <w:r w:rsidR="00657FE0" w:rsidRPr="00BC6DB1">
              <w:rPr>
                <w:rFonts w:asciiTheme="minorHAnsi" w:hAnsiTheme="minorHAnsi" w:cstheme="minorHAnsi"/>
                <w:sz w:val="22"/>
                <w:shd w:val="clear" w:color="auto" w:fill="FFFFFF"/>
              </w:rPr>
              <w:t>BP</w:t>
            </w:r>
            <w:r w:rsidRPr="00BC6DB1">
              <w:rPr>
                <w:rFonts w:asciiTheme="minorHAnsi" w:hAnsiTheme="minorHAnsi" w:cstheme="minorHAnsi"/>
                <w:sz w:val="22"/>
                <w:shd w:val="clear" w:color="auto" w:fill="FFFFFF"/>
              </w:rPr>
              <w:t>, SD</w:t>
            </w:r>
            <w:r w:rsidR="00657FE0" w:rsidRPr="00BC6DB1">
              <w:rPr>
                <w:rFonts w:asciiTheme="minorHAnsi" w:hAnsiTheme="minorHAnsi" w:cstheme="minorHAnsi"/>
                <w:sz w:val="22"/>
                <w:shd w:val="clear" w:color="auto" w:fill="FFFFFF"/>
              </w:rPr>
              <w:t>C</w:t>
            </w:r>
            <w:r w:rsidRPr="00BC6DB1">
              <w:rPr>
                <w:rFonts w:asciiTheme="minorHAnsi" w:hAnsiTheme="minorHAnsi" w:cstheme="minorHAnsi"/>
                <w:sz w:val="22"/>
                <w:shd w:val="clear" w:color="auto" w:fill="FFFFFF"/>
              </w:rPr>
              <w:t xml:space="preserve">, BHI, </w:t>
            </w:r>
            <w:proofErr w:type="gramStart"/>
            <w:r w:rsidRPr="00BC6DB1">
              <w:rPr>
                <w:rFonts w:asciiTheme="minorHAnsi" w:hAnsiTheme="minorHAnsi" w:cstheme="minorHAnsi"/>
                <w:sz w:val="22"/>
                <w:shd w:val="clear" w:color="auto" w:fill="FFFFFF"/>
              </w:rPr>
              <w:t>CNA</w:t>
            </w:r>
            <w:proofErr w:type="gramEnd"/>
            <w:r w:rsidRPr="00BC6DB1">
              <w:rPr>
                <w:rFonts w:asciiTheme="minorHAnsi" w:hAnsiTheme="minorHAnsi" w:cstheme="minorHAnsi"/>
                <w:sz w:val="22"/>
                <w:shd w:val="clear" w:color="auto" w:fill="FFFFFF"/>
              </w:rPr>
              <w:t>. Anaerobic: W</w:t>
            </w:r>
            <w:r w:rsidR="00657FE0" w:rsidRPr="00BC6DB1">
              <w:rPr>
                <w:rFonts w:asciiTheme="minorHAnsi" w:hAnsiTheme="minorHAnsi" w:cstheme="minorHAnsi"/>
                <w:sz w:val="22"/>
                <w:shd w:val="clear" w:color="auto" w:fill="FFFFFF"/>
              </w:rPr>
              <w:t>C</w:t>
            </w:r>
            <w:r w:rsidRPr="00BC6DB1">
              <w:rPr>
                <w:rFonts w:asciiTheme="minorHAnsi" w:hAnsiTheme="minorHAnsi" w:cstheme="minorHAnsi"/>
                <w:sz w:val="22"/>
                <w:shd w:val="clear" w:color="auto" w:fill="FFFFFF"/>
              </w:rPr>
              <w:t>, MRS with L-cysteine</w:t>
            </w:r>
          </w:p>
        </w:tc>
        <w:tc>
          <w:tcPr>
            <w:tcW w:w="2238" w:type="dxa"/>
            <w:tcBorders>
              <w:top w:val="single" w:sz="4" w:space="0" w:color="auto"/>
              <w:left w:val="single" w:sz="4" w:space="0" w:color="auto"/>
              <w:bottom w:val="single" w:sz="4" w:space="0" w:color="auto"/>
              <w:right w:val="single" w:sz="18" w:space="0" w:color="auto"/>
            </w:tcBorders>
            <w:vAlign w:val="center"/>
          </w:tcPr>
          <w:p w14:paraId="09A8664E" w14:textId="55639726"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78% of meconium samples are culture-positive</w:t>
            </w:r>
          </w:p>
        </w:tc>
        <w:tc>
          <w:tcPr>
            <w:tcW w:w="709" w:type="dxa"/>
            <w:tcBorders>
              <w:top w:val="single" w:sz="4" w:space="0" w:color="auto"/>
              <w:left w:val="single" w:sz="18" w:space="0" w:color="auto"/>
              <w:bottom w:val="single" w:sz="4" w:space="0" w:color="auto"/>
              <w:right w:val="single" w:sz="18" w:space="0" w:color="auto"/>
            </w:tcBorders>
            <w:vAlign w:val="center"/>
          </w:tcPr>
          <w:p w14:paraId="1C698479" w14:textId="6956CA6A"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371/journal.pone.0066986","ISSN":"19326203","PMID":"23840569","abstract":"The establishment and succession of bacterial communities in infants may have a profound impact in their health, but information about the composition of meconium microbiota and its evolution in hospitalized preterm infants is scarce. In this context, the objective of this work was to characterize the microbiota of meconium and fecal samples obtained during the first 3 weeks of life from 14 donors using culture and molecular techniques, including DGGE and the Human Intestinal Tract Chip (HITChip) analysis of 16S rRNA amplicons. Culture techniques offer a quantification of cultivable bacteria and allow further study of the isolate, while molecular techniques provide deeper information on bacterial diversity. Culture and HITChip results were very similar but the former showed lower sensitivity. Inter-individual differences were detected in the microbiota profiles although the meconium microbiota was peculiar and distinct from that of fecal samples. Bacilli and other Firmicutes were the main bacteria groups detected in meconium while Proteobacteria dominated in the fecal samples. Culture technique showed that Staphylococcus predominated in meconium and that Enterococcus, together with Gram-negative bacteria such as Escherichia coli, Escherichia fergusonii, Klebsiella pneumoniae and Serratia marcescens, was more abundant in fecal samples. In addition, HITChip results showed the prevalence of bacteria related to Lactobacillus plantarum and Streptococcus mitis in meconium samples whereas those related to Enterococcus, Escherichia coli, Klebsiella pneumoniae and Yersinia predominated in the 3rd week feces. This study highlights that spontaneously-released meconium of preterm neonates contains a specific microbiota that differs from that of feces obtained after the first week of life. Our findings indicate that the presence of Serratia was strongly associated with a higher degree of immaturity and other hospital-related parameters, including antibiotherapy and mechanical ventilation. © 2013 Moles et al.","author":[{"dropping-particle":"","family":"Moles","given":"Laura","non-dropping-particle":"","parse-names":false,"suffix":""},{"dropping-particle":"","family":"Gómez","given":"Marta","non-dropping-particle":"","parse-names":false,"suffix":""},{"dropping-particle":"","family":"Heilig","given":"Hans","non-dropping-particle":"","parse-names":false,"suffix":""},{"dropping-particle":"","family":"Bustos","given":"Gerardo","non-dropping-particle":"","parse-names":false,"suffix":""},{"dropping-particle":"","family":"Fuentes","given":"Susana","non-dropping-particle":"","parse-names":false,"suffix":""},{"dropping-particle":"","family":"Vos","given":"Willem","non-dropping-particle":"de","parse-names":false,"suffix":""},{"dropping-particle":"","family":"Fernández","given":"Leónides","non-dropping-particle":"","parse-names":false,"suffix":""},{"dropping-particle":"","family":"Rodríguez","given":"Juan M.","non-dropping-particle":"","parse-names":false,"suffix":""},{"dropping-particle":"","family":"Jiménez","given":"Esther","non-dropping-particle":"","parse-names":false,"suffix":""}],"container-title":"PLoS ONE","id":"ITEM-1","issue":"6","issued":{"date-parts":[["2013"]]},"title":"Bacterial diversity in meconium of preterm neonates and evolution of their fecal microbiota during the first month of life","type":"article-journal","volume":"8"},"uris":["http://www.mendeley.com/documents/?uuid=a30b984e-8b74-490e-9a88-2ae73b087d34"]}],"mendeley":{"formattedCitation":"&lt;span style=\"baseline\"&gt; [17]&lt;/span&gt;","plainTextFormattedCitation":" [17]","previouslyFormattedCitation":"&lt;span style=\"baseline\"&gt; [17]&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7]</w:t>
            </w:r>
            <w:r w:rsidRPr="00BC6DB1">
              <w:rPr>
                <w:rFonts w:asciiTheme="minorHAnsi" w:hAnsiTheme="minorHAnsi" w:cstheme="minorHAnsi"/>
                <w:sz w:val="22"/>
                <w:shd w:val="clear" w:color="auto" w:fill="FFFFFF"/>
              </w:rPr>
              <w:fldChar w:fldCharType="end"/>
            </w:r>
          </w:p>
        </w:tc>
      </w:tr>
      <w:tr w:rsidR="005E2FEF" w:rsidRPr="00BC6DB1" w14:paraId="2317BD8D"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44F2B244" w14:textId="77777777" w:rsidR="00F279A2" w:rsidRPr="00BC6DB1" w:rsidRDefault="00F279A2" w:rsidP="00F279A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2DADB18C"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B810F56"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1366163"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E42D248"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489DA4B"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57882352"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1CBFE3D9" w14:textId="77777777" w:rsidR="00F279A2" w:rsidRPr="00BC6DB1" w:rsidRDefault="00F279A2" w:rsidP="00F279A2">
            <w:pPr>
              <w:jc w:val="center"/>
              <w:rPr>
                <w:rFonts w:asciiTheme="minorHAnsi" w:hAnsiTheme="minorHAnsi" w:cstheme="minorHAnsi"/>
                <w:i/>
                <w:iCs/>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0894B442" w14:textId="77777777" w:rsidR="00F279A2" w:rsidRPr="00BC6DB1" w:rsidRDefault="00F279A2" w:rsidP="00F279A2">
            <w:pPr>
              <w:jc w:val="center"/>
              <w:rPr>
                <w:rFonts w:asciiTheme="minorHAnsi" w:hAnsiTheme="minorHAnsi" w:cstheme="minorHAnsi"/>
                <w:i/>
                <w:iCs/>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4BD3F2D6" w14:textId="77777777" w:rsidR="00F279A2" w:rsidRPr="00BC6DB1" w:rsidRDefault="00F279A2" w:rsidP="00F279A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1D17D1B0" w14:textId="77777777" w:rsidR="00F279A2" w:rsidRPr="00BC6DB1" w:rsidRDefault="00F279A2" w:rsidP="00F279A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35D40D87" w14:textId="77777777" w:rsidR="00F279A2" w:rsidRPr="00BC6DB1" w:rsidRDefault="00F279A2" w:rsidP="00F279A2">
            <w:pPr>
              <w:jc w:val="center"/>
              <w:rPr>
                <w:rFonts w:asciiTheme="minorHAnsi" w:hAnsiTheme="minorHAnsi" w:cstheme="minorHAnsi"/>
                <w:sz w:val="22"/>
                <w:shd w:val="clear" w:color="auto" w:fill="FFFFFF"/>
              </w:rPr>
            </w:pPr>
          </w:p>
        </w:tc>
      </w:tr>
      <w:tr w:rsidR="005E2FEF" w:rsidRPr="00BC6DB1" w14:paraId="5D0FA701"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16CDFABA" w14:textId="29722636" w:rsidR="00F279A2" w:rsidRPr="00BC6DB1" w:rsidRDefault="00F279A2" w:rsidP="00F279A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lastRenderedPageBreak/>
              <w:t>2014</w:t>
            </w:r>
          </w:p>
        </w:tc>
        <w:tc>
          <w:tcPr>
            <w:tcW w:w="643" w:type="dxa"/>
            <w:tcBorders>
              <w:top w:val="single" w:sz="4" w:space="0" w:color="auto"/>
              <w:left w:val="single" w:sz="18" w:space="0" w:color="auto"/>
              <w:bottom w:val="single" w:sz="4" w:space="0" w:color="auto"/>
            </w:tcBorders>
            <w:vAlign w:val="center"/>
          </w:tcPr>
          <w:p w14:paraId="77187C7F"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16D068E" w14:textId="1B30B831" w:rsidR="00F279A2" w:rsidRPr="00BC6DB1" w:rsidRDefault="00F279A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4EA13726"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9CD842D"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C546957"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4D5A3B3F"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199FB77B" w14:textId="279162B3"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 xml:space="preserve">16S rDNA pyrosequencing of the V1-3 HVRs with comparative </w:t>
            </w:r>
            <w:r w:rsidR="00096B84" w:rsidRPr="00BC6DB1">
              <w:rPr>
                <w:rFonts w:asciiTheme="minorHAnsi" w:hAnsiTheme="minorHAnsi" w:cstheme="minorHAnsi"/>
                <w:sz w:val="22"/>
                <w:shd w:val="clear" w:color="auto" w:fill="FFFFFF"/>
              </w:rPr>
              <w:t>WGS</w:t>
            </w:r>
            <w:r w:rsidRPr="00BC6DB1">
              <w:rPr>
                <w:rFonts w:asciiTheme="minorHAnsi" w:hAnsiTheme="minorHAnsi" w:cstheme="minorHAnsi"/>
                <w:sz w:val="22"/>
                <w:shd w:val="clear" w:color="auto" w:fill="FFFFFF"/>
              </w:rPr>
              <w:t xml:space="preserve"> </w:t>
            </w:r>
            <w:proofErr w:type="spellStart"/>
            <w:r w:rsidRPr="00BC6DB1">
              <w:rPr>
                <w:rFonts w:asciiTheme="minorHAnsi" w:hAnsiTheme="minorHAnsi" w:cstheme="minorHAnsi"/>
                <w:sz w:val="22"/>
                <w:shd w:val="clear" w:color="auto" w:fill="FFFFFF"/>
              </w:rPr>
              <w:t>metagenomic</w:t>
            </w:r>
            <w:proofErr w:type="spellEnd"/>
            <w:r w:rsidRPr="00BC6DB1">
              <w:rPr>
                <w:rFonts w:asciiTheme="minorHAnsi" w:hAnsiTheme="minorHAnsi" w:cstheme="minorHAnsi"/>
                <w:sz w:val="22"/>
                <w:shd w:val="clear" w:color="auto" w:fill="FFFFFF"/>
              </w:rPr>
              <w:t xml:space="preserve"> sequencing</w:t>
            </w:r>
          </w:p>
        </w:tc>
        <w:tc>
          <w:tcPr>
            <w:tcW w:w="3150" w:type="dxa"/>
            <w:tcBorders>
              <w:top w:val="single" w:sz="4" w:space="0" w:color="auto"/>
              <w:left w:val="single" w:sz="4" w:space="0" w:color="auto"/>
              <w:bottom w:val="single" w:sz="4" w:space="0" w:color="auto"/>
              <w:right w:val="single" w:sz="18" w:space="0" w:color="auto"/>
            </w:tcBorders>
            <w:vAlign w:val="center"/>
          </w:tcPr>
          <w:p w14:paraId="1F4EAA20" w14:textId="05112159"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Distinct placental microbiome composed of nonpathogenic commensals, most similar to the human oral microbiome.</w:t>
            </w:r>
          </w:p>
        </w:tc>
        <w:tc>
          <w:tcPr>
            <w:tcW w:w="1530" w:type="dxa"/>
            <w:tcBorders>
              <w:top w:val="single" w:sz="4" w:space="0" w:color="auto"/>
              <w:left w:val="single" w:sz="18" w:space="0" w:color="auto"/>
              <w:bottom w:val="single" w:sz="4" w:space="0" w:color="auto"/>
              <w:right w:val="single" w:sz="4" w:space="0" w:color="auto"/>
            </w:tcBorders>
            <w:vAlign w:val="center"/>
          </w:tcPr>
          <w:p w14:paraId="27E14932" w14:textId="7D38FD37"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08C1C627" w14:textId="0E57156E"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0CDB887C" w14:textId="3CFCA37F"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26/scitranslmed.3008599","PMID":"24848255","abstract":"Humans and their microbiomes have coevolved as a physiologic community composed of distinct body site niches with metabolic and antigenic diversity. The placental microbiome has not been robustly interrogated, despite recent demonstrations of intracellular bacteria with diverse metabolic and immune regulatory functions. A population-based cohort of placental specimens collected under sterile conditions from 320 subjects with extensive clinical data was established for comparative 16 S ribosomal DNA–based and whole-genome shotgun (WGS) metagenomic studies. Identified taxa and their gene carriage patterns were compared to other human body site niches, including the oral, skin, airway (nasal), vaginal, and gut microbiomes from nonpregnant controls. We characterized a unique placental microbiome niche, composed of nonpathogenic commensal microbiota from the Firmicutes, Tenericutes, Proteobacteria, Bacteroidetes, and Fusobacteria phyla. In aggregate, the placental microbiome profiles were most akin (Bray-Curtis dissimilarity &lt;0.3) to the human oral microbiome. 16 S -based operational taxonomic unit analyses revealed associations of the placental microbiome with a remote history of antenatal infection *Corresponding (permutational multivariate analysis of variance, P = 0.006), such as urinary tract infection in the first trimester, as well as with preterm birth &lt;37 weeks ( P = 0.001).","author":[{"dropping-particle":"","family":"Aagaard","given":"Kjersti","non-dropping-particle":"","parse-names":false,"suffix":""},{"dropping-particle":"","family":"Ma","given":"Jun","non-dropping-particle":"","parse-names":false,"suffix":""},{"dropping-particle":"","family":"Antony","given":"Kathleen M","non-dropping-particle":"","parse-names":false,"suffix":""},{"dropping-particle":"","family":"Ganu","given":"Radhika","non-dropping-particle":"","parse-names":false,"suffix":""},{"dropping-particle":"","family":"Petrosino","given":"Joseph","non-dropping-particle":"","parse-names":false,"suffix":""},{"dropping-particle":"","family":"Versalovic","given":"James","non-dropping-particle":"","parse-names":false,"suffix":""}],"container-title":"Sci T ransl Med","id":"ITEM-1","issue":"237","issued":{"date-parts":[["2014"]]},"page":"1-22","title":"The placenta harbors a unique microbiome","type":"article-journal","volume":"6"},"uris":["http://www.mendeley.com/documents/?uuid=34d7a2f3-07aa-4f67-beb2-40b687b30ec9"]}],"mendeley":{"formattedCitation":"&lt;span style=\"baseline\"&gt; [18]&lt;/span&gt;","plainTextFormattedCitation":" [18]","previouslyFormattedCitation":"&lt;span style=\"baseline\"&gt; [18]&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8]</w:t>
            </w:r>
            <w:r w:rsidRPr="00BC6DB1">
              <w:rPr>
                <w:rFonts w:asciiTheme="minorHAnsi" w:hAnsiTheme="minorHAnsi" w:cstheme="minorHAnsi"/>
                <w:sz w:val="22"/>
                <w:shd w:val="clear" w:color="auto" w:fill="FFFFFF"/>
              </w:rPr>
              <w:fldChar w:fldCharType="end"/>
            </w:r>
          </w:p>
        </w:tc>
      </w:tr>
      <w:tr w:rsidR="005E2FEF" w:rsidRPr="00BC6DB1" w14:paraId="31581CA0"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1C2FFB1B" w14:textId="0016BB6F" w:rsidR="00F279A2" w:rsidRPr="00BC6DB1" w:rsidRDefault="00F279A2" w:rsidP="00F279A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4</w:t>
            </w:r>
          </w:p>
        </w:tc>
        <w:tc>
          <w:tcPr>
            <w:tcW w:w="643" w:type="dxa"/>
            <w:tcBorders>
              <w:top w:val="single" w:sz="4" w:space="0" w:color="auto"/>
              <w:left w:val="single" w:sz="18" w:space="0" w:color="auto"/>
              <w:bottom w:val="single" w:sz="4" w:space="0" w:color="auto"/>
            </w:tcBorders>
            <w:vAlign w:val="center"/>
          </w:tcPr>
          <w:p w14:paraId="77C0E9C9"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ED5BFF4"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931B7E7" w14:textId="03214B3F" w:rsidR="00F279A2" w:rsidRPr="00BC6DB1" w:rsidRDefault="00F279A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7368DE99" w14:textId="2F507306" w:rsidR="00F279A2" w:rsidRPr="00BC6DB1" w:rsidRDefault="00F279A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193090F1"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77351CAD"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4B9A22B7" w14:textId="3C598B16"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16S rDNA pyrosequencing of the V1-2 and V5-6 HVRs</w:t>
            </w:r>
          </w:p>
        </w:tc>
        <w:tc>
          <w:tcPr>
            <w:tcW w:w="3150" w:type="dxa"/>
            <w:tcBorders>
              <w:top w:val="single" w:sz="4" w:space="0" w:color="auto"/>
              <w:left w:val="single" w:sz="4" w:space="0" w:color="auto"/>
              <w:bottom w:val="single" w:sz="4" w:space="0" w:color="auto"/>
              <w:right w:val="single" w:sz="18" w:space="0" w:color="auto"/>
            </w:tcBorders>
            <w:vAlign w:val="center"/>
          </w:tcPr>
          <w:p w14:paraId="7332A8B5" w14:textId="52398D74"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Common placental genera regardless of delivery mode.</w:t>
            </w:r>
          </w:p>
        </w:tc>
        <w:tc>
          <w:tcPr>
            <w:tcW w:w="1530" w:type="dxa"/>
            <w:tcBorders>
              <w:top w:val="single" w:sz="4" w:space="0" w:color="auto"/>
              <w:left w:val="single" w:sz="18" w:space="0" w:color="auto"/>
              <w:bottom w:val="single" w:sz="4" w:space="0" w:color="auto"/>
              <w:right w:val="single" w:sz="4" w:space="0" w:color="auto"/>
            </w:tcBorders>
            <w:vAlign w:val="center"/>
          </w:tcPr>
          <w:p w14:paraId="797F2CF9" w14:textId="04F47968"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1EED4B2A" w14:textId="31E22B3A"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106943BB" w14:textId="1BD56AE9"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placenta.2014.10.007","ISSN":"15323102","PMID":"25458966","abstract":"Infection is considered a possible trigger for preterm labour, supported by evidence showing the presence of bacteria in the placenta and placental membranes from preterm births. In this study, 16S rDNA pyrosequencing was used to identify bacteria in placental membranes. Caesarean sections and vaginal deliveries at term were found to harbour common genera. Mycoplasma hominis, Aerococcus christensenii, Gardnerella vaginalis and Fusobacterium nucleatum were either only present in preterm membranes or in greater abundance than at term. These data support previous studies that used either targeted qPCR or broad-range 16S rDNA PCR and cloning but not a recent microbiome analysis of placental tissue using high-throughput sequencing.","author":[{"dropping-particle":"","family":"Doyle","given":"R. M.","non-dropping-particle":"","parse-names":false,"suffix":""},{"dropping-particle":"","family":"Alber","given":"D. G.","non-dropping-particle":"","parse-names":false,"suffix":""},{"dropping-particle":"","family":"Jones","given":"H. E.","non-dropping-particle":"","parse-names":false,"suffix":""},{"dropping-particle":"","family":"Harris","given":"K.","non-dropping-particle":"","parse-names":false,"suffix":""},{"dropping-particle":"","family":"Fitzgerald","given":"F.","non-dropping-particle":"","parse-names":false,"suffix":""},{"dropping-particle":"","family":"Peebles","given":"D.","non-dropping-particle":"","parse-names":false,"suffix":""},{"dropping-particle":"","family":"Klein","given":"N.","non-dropping-particle":"","parse-names":false,"suffix":""}],"container-title":"Placenta","id":"ITEM-1","issue":"12","issued":{"date-parts":[["2014"]]},"page":"1099-1101","publisher":"Elsevier Ltd","title":"Term and preterm labour are associated with distinct microbial community structures in placental membranes which are independent of mode of delivery","type":"article-journal","volume":"35"},"uris":["http://www.mendeley.com/documents/?uuid=00387ed9-c1bc-4411-b612-1c963a68f1c0"]}],"mendeley":{"formattedCitation":"&lt;span style=\"baseline\"&gt; [19]&lt;/span&gt;","plainTextFormattedCitation":" [19]","previouslyFormattedCitation":"&lt;span style=\"baseline\"&gt; [19]&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19]</w:t>
            </w:r>
            <w:r w:rsidRPr="00BC6DB1">
              <w:rPr>
                <w:rFonts w:asciiTheme="minorHAnsi" w:hAnsiTheme="minorHAnsi" w:cstheme="minorHAnsi"/>
                <w:sz w:val="22"/>
                <w:shd w:val="clear" w:color="auto" w:fill="FFFFFF"/>
              </w:rPr>
              <w:fldChar w:fldCharType="end"/>
            </w:r>
          </w:p>
        </w:tc>
      </w:tr>
      <w:tr w:rsidR="005E2FEF" w:rsidRPr="00BC6DB1" w14:paraId="66958DAA"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3B847A03" w14:textId="5BCF1877" w:rsidR="00F279A2" w:rsidRPr="00BC6DB1" w:rsidRDefault="00F279A2" w:rsidP="00F279A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4</w:t>
            </w:r>
          </w:p>
        </w:tc>
        <w:tc>
          <w:tcPr>
            <w:tcW w:w="643" w:type="dxa"/>
            <w:tcBorders>
              <w:top w:val="single" w:sz="4" w:space="0" w:color="auto"/>
              <w:left w:val="single" w:sz="18" w:space="0" w:color="auto"/>
              <w:bottom w:val="single" w:sz="4" w:space="0" w:color="auto"/>
            </w:tcBorders>
            <w:vAlign w:val="center"/>
          </w:tcPr>
          <w:p w14:paraId="64499509" w14:textId="32EA6F63" w:rsidR="00F279A2" w:rsidRPr="00BC6DB1" w:rsidRDefault="00F279A2" w:rsidP="00F279A2">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75E77333"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B3B722C"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297EB8F"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934A42A"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538AC995"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0E64294E" w14:textId="66C000DB"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Histology (Brown-</w:t>
            </w:r>
            <w:proofErr w:type="spellStart"/>
            <w:r w:rsidRPr="00BC6DB1">
              <w:rPr>
                <w:rFonts w:asciiTheme="minorHAnsi" w:hAnsiTheme="minorHAnsi" w:cstheme="minorHAnsi"/>
                <w:sz w:val="22"/>
                <w:shd w:val="clear" w:color="auto" w:fill="FFFFFF"/>
              </w:rPr>
              <w:t>Hopps</w:t>
            </w:r>
            <w:proofErr w:type="spellEnd"/>
            <w:r w:rsidRPr="00BC6DB1">
              <w:rPr>
                <w:rFonts w:asciiTheme="minorHAnsi" w:hAnsiTheme="minorHAnsi" w:cstheme="minorHAnsi"/>
                <w:sz w:val="22"/>
                <w:shd w:val="clear" w:color="auto" w:fill="FFFFFF"/>
              </w:rPr>
              <w:t xml:space="preserve"> modified Gram stain)</w:t>
            </w:r>
          </w:p>
        </w:tc>
        <w:tc>
          <w:tcPr>
            <w:tcW w:w="3150" w:type="dxa"/>
            <w:tcBorders>
              <w:top w:val="single" w:sz="4" w:space="0" w:color="auto"/>
              <w:left w:val="single" w:sz="4" w:space="0" w:color="auto"/>
              <w:bottom w:val="single" w:sz="4" w:space="0" w:color="auto"/>
              <w:right w:val="single" w:sz="18" w:space="0" w:color="auto"/>
            </w:tcBorders>
            <w:vAlign w:val="center"/>
          </w:tcPr>
          <w:p w14:paraId="33915673" w14:textId="6EEDADDE"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 xml:space="preserve">Bacteria are detected within </w:t>
            </w:r>
            <w:proofErr w:type="spellStart"/>
            <w:r w:rsidRPr="00BC6DB1">
              <w:rPr>
                <w:rFonts w:asciiTheme="minorHAnsi" w:hAnsiTheme="minorHAnsi" w:cstheme="minorHAnsi"/>
                <w:sz w:val="22"/>
                <w:shd w:val="clear" w:color="auto" w:fill="FFFFFF"/>
              </w:rPr>
              <w:t>extravillous</w:t>
            </w:r>
            <w:proofErr w:type="spellEnd"/>
            <w:r w:rsidRPr="00BC6DB1">
              <w:rPr>
                <w:rFonts w:asciiTheme="minorHAnsi" w:hAnsiTheme="minorHAnsi" w:cstheme="minorHAnsi"/>
                <w:sz w:val="22"/>
                <w:shd w:val="clear" w:color="auto" w:fill="FFFFFF"/>
              </w:rPr>
              <w:t xml:space="preserve"> trophoblasts of the placental basal plate</w:t>
            </w:r>
          </w:p>
        </w:tc>
        <w:tc>
          <w:tcPr>
            <w:tcW w:w="1530" w:type="dxa"/>
            <w:tcBorders>
              <w:top w:val="single" w:sz="4" w:space="0" w:color="auto"/>
              <w:left w:val="single" w:sz="18" w:space="0" w:color="auto"/>
              <w:bottom w:val="single" w:sz="4" w:space="0" w:color="auto"/>
              <w:right w:val="single" w:sz="4" w:space="0" w:color="auto"/>
            </w:tcBorders>
            <w:vAlign w:val="center"/>
          </w:tcPr>
          <w:p w14:paraId="69AE4DB2" w14:textId="2F341576"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Inoculation of the placental basal plate </w:t>
            </w:r>
            <w:r w:rsidRPr="00BC6DB1">
              <w:rPr>
                <w:rFonts w:asciiTheme="minorHAnsi" w:hAnsiTheme="minorHAnsi" w:cstheme="minorHAnsi"/>
                <w:i/>
                <w:iCs/>
                <w:sz w:val="22"/>
                <w:shd w:val="clear" w:color="auto" w:fill="FFFFFF"/>
              </w:rPr>
              <w:t>ex vivo</w:t>
            </w:r>
          </w:p>
        </w:tc>
        <w:tc>
          <w:tcPr>
            <w:tcW w:w="2238" w:type="dxa"/>
            <w:tcBorders>
              <w:top w:val="single" w:sz="4" w:space="0" w:color="auto"/>
              <w:left w:val="single" w:sz="4" w:space="0" w:color="auto"/>
              <w:bottom w:val="single" w:sz="4" w:space="0" w:color="auto"/>
              <w:right w:val="single" w:sz="18" w:space="0" w:color="auto"/>
            </w:tcBorders>
            <w:vAlign w:val="center"/>
          </w:tcPr>
          <w:p w14:paraId="5EE79049" w14:textId="7C28146C"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Inoculated bacteria are detected within </w:t>
            </w:r>
            <w:proofErr w:type="spellStart"/>
            <w:r w:rsidRPr="00BC6DB1">
              <w:rPr>
                <w:rFonts w:asciiTheme="minorHAnsi" w:hAnsiTheme="minorHAnsi" w:cstheme="minorHAnsi"/>
                <w:sz w:val="22"/>
                <w:shd w:val="clear" w:color="auto" w:fill="FFFFFF"/>
              </w:rPr>
              <w:t>extravillous</w:t>
            </w:r>
            <w:proofErr w:type="spellEnd"/>
            <w:r w:rsidRPr="00BC6DB1">
              <w:rPr>
                <w:rFonts w:asciiTheme="minorHAnsi" w:hAnsiTheme="minorHAnsi" w:cstheme="minorHAnsi"/>
                <w:sz w:val="22"/>
                <w:shd w:val="clear" w:color="auto" w:fill="FFFFFF"/>
              </w:rPr>
              <w:t xml:space="preserve"> trophoblasts of the placental basal plate</w:t>
            </w:r>
          </w:p>
        </w:tc>
        <w:tc>
          <w:tcPr>
            <w:tcW w:w="709" w:type="dxa"/>
            <w:tcBorders>
              <w:top w:val="single" w:sz="4" w:space="0" w:color="auto"/>
              <w:left w:val="single" w:sz="18" w:space="0" w:color="auto"/>
              <w:bottom w:val="single" w:sz="4" w:space="0" w:color="auto"/>
              <w:right w:val="single" w:sz="18" w:space="0" w:color="auto"/>
            </w:tcBorders>
            <w:vAlign w:val="center"/>
          </w:tcPr>
          <w:p w14:paraId="74972C90" w14:textId="29A0E83B"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placenta.2013.12.007","ISSN":"01434004","PMID":"24439469","abstract":"We previously showed that intracellular bacteria are present in the human placental maternal-fetal interface (basal plate). To determine the bacterial niche, basal plate biopsies were 1) examined histologically, and 2) cultured ex vivo, infected with either gram negative (Escherichia coli) or positive (Listeria monocytogenes) bacteria, and examined by histological staining, immunoï uorescence, and transmission electron microscopy. We found bacteria in fetal extravillous trophoblasts (EVTs) in basal plate biopsies. Both E. coli and L. monocytogenes also predominantly invaded EVTs in basal plate explants where they replicated and formed clusters or existed as single organisms. EVTs are the cell type most susceptible to bacterial colonization, likely due to their expression of major histocompatibility antigen and immune-privileged status. Pathogens persisting and replicating in the EVTs may constitute a source of intrauterine colonization that leads to adverse outcomes such as preterm birth. © 2013 Elsevier Ltd. All rights reserved.","author":[{"dropping-particle":"","family":"Cao","given":"B.","non-dropping-particle":"","parse-names":false,"suffix":""},{"dropping-particle":"","family":"Mysorekar","given":"I. U.","non-dropping-particle":"","parse-names":false,"suffix":""}],"container-title":"Placenta","id":"ITEM-1","issue":"2","issued":{"date-parts":[["2014"]]},"page":"139-142","publisher":"Elsevier Ltd","title":"Intracellular bacteria in placental basal plate localize to extravillous trophoblasts","type":"article-journal","volume":"35"},"uris":["http://www.mendeley.com/documents/?uuid=9d737ce5-e4cf-491a-bd28-1680896bb3a4"]}],"mendeley":{"formattedCitation":"&lt;span style=\"baseline\"&gt; [20]&lt;/span&gt;","plainTextFormattedCitation":" [20]","previouslyFormattedCitation":"&lt;span style=\"baseline\"&gt; [20]&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0]</w:t>
            </w:r>
            <w:r w:rsidRPr="00BC6DB1">
              <w:rPr>
                <w:rFonts w:asciiTheme="minorHAnsi" w:hAnsiTheme="minorHAnsi" w:cstheme="minorHAnsi"/>
                <w:sz w:val="22"/>
                <w:shd w:val="clear" w:color="auto" w:fill="FFFFFF"/>
              </w:rPr>
              <w:fldChar w:fldCharType="end"/>
            </w:r>
          </w:p>
        </w:tc>
      </w:tr>
      <w:tr w:rsidR="005E2FEF" w:rsidRPr="00BC6DB1" w14:paraId="2FE74A73"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33B68A3B" w14:textId="77777777" w:rsidR="00F279A2" w:rsidRPr="00BC6DB1" w:rsidRDefault="00F279A2" w:rsidP="00F279A2">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7CE1D1D8"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E3C588E"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C1E40FC"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FAFF80F"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CCC42AB"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4326978D"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3A90D8C2" w14:textId="77777777" w:rsidR="00F279A2" w:rsidRPr="00BC6DB1" w:rsidRDefault="00F279A2" w:rsidP="00F279A2">
            <w:pPr>
              <w:jc w:val="center"/>
              <w:rPr>
                <w:rFonts w:asciiTheme="minorHAnsi" w:hAnsiTheme="minorHAnsi" w:cstheme="minorHAnsi"/>
                <w:i/>
                <w:iCs/>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61D870D4" w14:textId="77777777" w:rsidR="00F279A2" w:rsidRPr="00BC6DB1" w:rsidRDefault="00F279A2" w:rsidP="00F279A2">
            <w:pPr>
              <w:jc w:val="center"/>
              <w:rPr>
                <w:rFonts w:asciiTheme="minorHAnsi" w:hAnsiTheme="minorHAnsi" w:cstheme="minorHAnsi"/>
                <w:i/>
                <w:iCs/>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476D5380" w14:textId="77777777" w:rsidR="00F279A2" w:rsidRPr="00BC6DB1" w:rsidRDefault="00F279A2" w:rsidP="00F279A2">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48293136" w14:textId="77777777" w:rsidR="00F279A2" w:rsidRPr="00BC6DB1" w:rsidRDefault="00F279A2" w:rsidP="00F279A2">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6F51CB0B" w14:textId="77777777" w:rsidR="00F279A2" w:rsidRPr="00BC6DB1" w:rsidRDefault="00F279A2" w:rsidP="00F279A2">
            <w:pPr>
              <w:jc w:val="center"/>
              <w:rPr>
                <w:rFonts w:asciiTheme="minorHAnsi" w:hAnsiTheme="minorHAnsi" w:cstheme="minorHAnsi"/>
                <w:sz w:val="22"/>
                <w:shd w:val="clear" w:color="auto" w:fill="FFFFFF"/>
              </w:rPr>
            </w:pPr>
          </w:p>
        </w:tc>
      </w:tr>
      <w:tr w:rsidR="005E2FEF" w:rsidRPr="00BC6DB1" w14:paraId="6B1C70C8"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1C58ADD6" w14:textId="3B81A622" w:rsidR="00F279A2" w:rsidRPr="00BC6DB1" w:rsidRDefault="00F279A2" w:rsidP="00F279A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5</w:t>
            </w:r>
          </w:p>
        </w:tc>
        <w:tc>
          <w:tcPr>
            <w:tcW w:w="643" w:type="dxa"/>
            <w:tcBorders>
              <w:top w:val="single" w:sz="4" w:space="0" w:color="auto"/>
              <w:left w:val="single" w:sz="18" w:space="0" w:color="auto"/>
              <w:bottom w:val="single" w:sz="4" w:space="0" w:color="auto"/>
            </w:tcBorders>
            <w:vAlign w:val="center"/>
          </w:tcPr>
          <w:p w14:paraId="1111BC58"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0732806" w14:textId="77CF2A02" w:rsidR="00F279A2" w:rsidRPr="00BC6DB1" w:rsidRDefault="00F279A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0CD366E5"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51F0448"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1F414A0"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7BC80920"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44130A02" w14:textId="618B8FC0"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 xml:space="preserve">16S rDNA sequencing of the V3-4 HVRs using Illumina </w:t>
            </w:r>
            <w:proofErr w:type="spellStart"/>
            <w:r w:rsidRPr="00BC6DB1">
              <w:rPr>
                <w:rFonts w:asciiTheme="minorHAnsi" w:hAnsiTheme="minorHAnsi" w:cstheme="minorHAnsi"/>
                <w:sz w:val="22"/>
                <w:shd w:val="clear" w:color="auto" w:fill="FFFFFF"/>
              </w:rPr>
              <w:t>MiSeq</w:t>
            </w:r>
            <w:proofErr w:type="spellEnd"/>
          </w:p>
        </w:tc>
        <w:tc>
          <w:tcPr>
            <w:tcW w:w="3150" w:type="dxa"/>
            <w:tcBorders>
              <w:top w:val="single" w:sz="4" w:space="0" w:color="auto"/>
              <w:left w:val="single" w:sz="4" w:space="0" w:color="auto"/>
              <w:bottom w:val="single" w:sz="4" w:space="0" w:color="auto"/>
              <w:right w:val="single" w:sz="18" w:space="0" w:color="auto"/>
            </w:tcBorders>
            <w:vAlign w:val="center"/>
          </w:tcPr>
          <w:p w14:paraId="2973D275" w14:textId="4216B0DC"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 xml:space="preserve">Lower diversity and lower </w:t>
            </w:r>
            <w:r w:rsidRPr="00BC6DB1">
              <w:rPr>
                <w:rFonts w:asciiTheme="minorHAnsi" w:hAnsiTheme="minorHAnsi" w:cstheme="minorHAnsi"/>
                <w:i/>
                <w:iCs/>
                <w:sz w:val="22"/>
                <w:shd w:val="clear" w:color="auto" w:fill="FFFFFF"/>
              </w:rPr>
              <w:t xml:space="preserve">Lactobacillus </w:t>
            </w:r>
            <w:r w:rsidRPr="00BC6DB1">
              <w:rPr>
                <w:rFonts w:asciiTheme="minorHAnsi" w:hAnsiTheme="minorHAnsi" w:cstheme="minorHAnsi"/>
                <w:sz w:val="22"/>
                <w:shd w:val="clear" w:color="auto" w:fill="FFFFFF"/>
              </w:rPr>
              <w:t>percentage in placenta associated with low birth weight versus full term</w:t>
            </w:r>
          </w:p>
        </w:tc>
        <w:tc>
          <w:tcPr>
            <w:tcW w:w="1530" w:type="dxa"/>
            <w:tcBorders>
              <w:top w:val="single" w:sz="4" w:space="0" w:color="auto"/>
              <w:left w:val="single" w:sz="18" w:space="0" w:color="auto"/>
              <w:bottom w:val="single" w:sz="4" w:space="0" w:color="auto"/>
              <w:right w:val="single" w:sz="4" w:space="0" w:color="auto"/>
            </w:tcBorders>
            <w:vAlign w:val="center"/>
          </w:tcPr>
          <w:p w14:paraId="5B5DA346" w14:textId="7B8BC847"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324DAD4A" w14:textId="3C8F3C43"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68FDC932" w14:textId="04FE3BBB"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3390/nu7085315","ISSN":"20726643","PMID":"26287241","abstract":"Substantial evidence indicated that low birth weight was an independent risk factor for obesity, impaired glucose regulation, and diabetes later in life. However, investigations into the association between low birth weight and placental microbiome in full-term neonates are limited. Placentas were collected from low birth weight (LBW) and normal birth weight (NBW) full-term neonates (gestational age 37 w0d–41 w6d) consecutively born at Peking Union Medical College Hospital. The anthropometric measurements were measured and 16S ribosomal DNAamplicon high-throughput sequencing were utilized to define bacteria within placenta tissues. It showed that birth weight, ponderal index, head circumference, and placenta weight were significantly lower in LBW than NBW neonates (p &lt; 0.05). The operational taxonomic units (OTUs) (p &lt; 0.05) and the estimators of community richness (Chao) indexes (p &lt; 0.05) showed a significantly lower diversity in LBW than NBW neonates. There were significant variations in the composition of placenta microbiota between the LBW and NBW neonates at the phylum and genus level. Furthermore, it indicated that Lactobacillus percentage was positively associated with birth weight (r = 0.541, p = 0.025). In conclusion, our present study for the first time detected the relationship between birth weight and placental microbiome profile in full-term neonates. It is novel in showing that the placental microbiome varies in association with low birth weight in full-term neonates.","author":[{"dropping-particle":"","family":"Zheng","given":"Jia","non-dropping-particle":"","parse-names":false,"suffix":""},{"dropping-particle":"","family":"Xiao","given":"Xinhua","non-dropping-particle":"","parse-names":false,"suffix":""},{"dropping-particle":"","family":"Zhang","given":"Qian","non-dropping-particle":"","parse-names":false,"suffix":""},{"dropping-particle":"","family":"Mao","given":"Lili","non-dropping-particle":"","parse-names":false,"suffix":""},{"dropping-particle":"","family":"Yu","given":"Miao","non-dropping-particle":"","parse-names":false,"suffix":""},{"dropping-particle":"","family":"Xu","given":"Jianping","non-dropping-particle":"","parse-names":false,"suffix":""}],"container-title":"Nutrients","id":"ITEM-1","issue":"8","issued":{"date-parts":[["2015"]]},"page":"6924-6937","title":"The placental microbiome varies in association with low birth weight in full-term neonates","type":"article-journal","volume":"7"},"uris":["http://www.mendeley.com/documents/?uuid=c90478c1-fa4c-4fa6-bfd4-4b43573cd5bc"]}],"mendeley":{"formattedCitation":"&lt;span style=\"baseline\"&gt; [21]&lt;/span&gt;","plainTextFormattedCitation":" [21]","previouslyFormattedCitation":"&lt;span style=\"baseline\"&gt; [21]&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1]</w:t>
            </w:r>
            <w:r w:rsidRPr="00BC6DB1">
              <w:rPr>
                <w:rFonts w:asciiTheme="minorHAnsi" w:hAnsiTheme="minorHAnsi" w:cstheme="minorHAnsi"/>
                <w:sz w:val="22"/>
                <w:shd w:val="clear" w:color="auto" w:fill="FFFFFF"/>
              </w:rPr>
              <w:fldChar w:fldCharType="end"/>
            </w:r>
          </w:p>
        </w:tc>
      </w:tr>
      <w:tr w:rsidR="005E2FEF" w:rsidRPr="00BC6DB1" w14:paraId="5C6815EE"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57FAEF40" w14:textId="04F1C37A" w:rsidR="00F279A2" w:rsidRPr="00BC6DB1" w:rsidRDefault="00F279A2" w:rsidP="00F279A2">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5</w:t>
            </w:r>
          </w:p>
        </w:tc>
        <w:tc>
          <w:tcPr>
            <w:tcW w:w="643" w:type="dxa"/>
            <w:tcBorders>
              <w:top w:val="single" w:sz="4" w:space="0" w:color="auto"/>
              <w:left w:val="single" w:sz="18" w:space="0" w:color="auto"/>
              <w:bottom w:val="single" w:sz="4" w:space="0" w:color="auto"/>
            </w:tcBorders>
            <w:vAlign w:val="center"/>
          </w:tcPr>
          <w:p w14:paraId="50B94C7B"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FB7E98A" w14:textId="49E4E3E1" w:rsidR="00F279A2" w:rsidRPr="00BC6DB1" w:rsidRDefault="00F279A2"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7D8751AF"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B559ED5" w14:textId="77777777" w:rsidR="00F279A2" w:rsidRPr="00BC6DB1" w:rsidRDefault="00F279A2"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EBB3FC0"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60897194" w14:textId="77777777" w:rsidR="00F279A2" w:rsidRPr="00BC6DB1" w:rsidRDefault="00F279A2" w:rsidP="00F279A2">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13D729E3" w14:textId="6D07104B"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 xml:space="preserve">16S rDNA sequencing of the V3-4 HVRs using Illumina </w:t>
            </w:r>
            <w:proofErr w:type="spellStart"/>
            <w:r w:rsidRPr="00BC6DB1">
              <w:rPr>
                <w:rFonts w:asciiTheme="minorHAnsi" w:hAnsiTheme="minorHAnsi" w:cstheme="minorHAnsi"/>
                <w:sz w:val="22"/>
                <w:shd w:val="clear" w:color="auto" w:fill="FFFFFF"/>
              </w:rPr>
              <w:t>MiSeq</w:t>
            </w:r>
            <w:proofErr w:type="spellEnd"/>
          </w:p>
        </w:tc>
        <w:tc>
          <w:tcPr>
            <w:tcW w:w="3150" w:type="dxa"/>
            <w:tcBorders>
              <w:top w:val="single" w:sz="4" w:space="0" w:color="auto"/>
              <w:left w:val="single" w:sz="4" w:space="0" w:color="auto"/>
              <w:bottom w:val="single" w:sz="4" w:space="0" w:color="auto"/>
              <w:right w:val="single" w:sz="18" w:space="0" w:color="auto"/>
            </w:tcBorders>
            <w:vAlign w:val="center"/>
          </w:tcPr>
          <w:p w14:paraId="406EAB41" w14:textId="4308FA1E" w:rsidR="00F279A2" w:rsidRPr="00BC6DB1" w:rsidRDefault="00F279A2" w:rsidP="00F279A2">
            <w:pPr>
              <w:jc w:val="center"/>
              <w:rPr>
                <w:rFonts w:asciiTheme="minorHAnsi" w:hAnsiTheme="minorHAnsi" w:cstheme="minorHAnsi"/>
                <w:i/>
                <w:iCs/>
                <w:sz w:val="22"/>
                <w:shd w:val="clear" w:color="auto" w:fill="FFFFFF"/>
              </w:rPr>
            </w:pPr>
            <w:r w:rsidRPr="00BC6DB1">
              <w:rPr>
                <w:rFonts w:asciiTheme="minorHAnsi" w:hAnsiTheme="minorHAnsi" w:cstheme="minorHAnsi"/>
                <w:sz w:val="22"/>
                <w:shd w:val="clear" w:color="auto" w:fill="FFFFFF"/>
              </w:rPr>
              <w:t xml:space="preserve">Lower diversity and lower </w:t>
            </w:r>
            <w:r w:rsidRPr="00BC6DB1">
              <w:rPr>
                <w:rFonts w:asciiTheme="minorHAnsi" w:hAnsiTheme="minorHAnsi" w:cstheme="minorHAnsi"/>
                <w:i/>
                <w:iCs/>
                <w:sz w:val="22"/>
                <w:shd w:val="clear" w:color="auto" w:fill="FFFFFF"/>
              </w:rPr>
              <w:t xml:space="preserve">Lactobacillus </w:t>
            </w:r>
            <w:r w:rsidRPr="00BC6DB1">
              <w:rPr>
                <w:rFonts w:asciiTheme="minorHAnsi" w:hAnsiTheme="minorHAnsi" w:cstheme="minorHAnsi"/>
                <w:sz w:val="22"/>
                <w:shd w:val="clear" w:color="auto" w:fill="FFFFFF"/>
              </w:rPr>
              <w:t>percentage in placenta associated with low birth weight versus full term</w:t>
            </w:r>
          </w:p>
        </w:tc>
        <w:tc>
          <w:tcPr>
            <w:tcW w:w="1530" w:type="dxa"/>
            <w:tcBorders>
              <w:top w:val="single" w:sz="4" w:space="0" w:color="auto"/>
              <w:left w:val="single" w:sz="18" w:space="0" w:color="auto"/>
              <w:bottom w:val="single" w:sz="4" w:space="0" w:color="auto"/>
              <w:right w:val="single" w:sz="4" w:space="0" w:color="auto"/>
            </w:tcBorders>
            <w:vAlign w:val="center"/>
          </w:tcPr>
          <w:p w14:paraId="70ACA285" w14:textId="4A7027E4"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29E3B437" w14:textId="4BB72B3F"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1F856B0A" w14:textId="07049B15" w:rsidR="00F279A2" w:rsidRPr="00BC6DB1" w:rsidRDefault="00F279A2" w:rsidP="00F279A2">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3390/nu7085315","ISSN":"20726643","PMID":"26287241","abstract":"Substantial evidence indicated that low birth weight was an independent risk factor for obesity, impaired glucose regulation, and diabetes later in life. However, investigations into the association between low birth weight and placental microbiome in full-term neonates are limited. Placentas were collected from low birth weight (LBW) and normal birth weight (NBW) full-term neonates (gestational age 37 w0d–41 w6d) consecutively born at Peking Union Medical College Hospital. The anthropometric measurements were measured and 16S ribosomal DNAamplicon high-throughput sequencing were utilized to define bacteria within placenta tissues. It showed that birth weight, ponderal index, head circumference, and placenta weight were significantly lower in LBW than NBW neonates (p &lt; 0.05). The operational taxonomic units (OTUs) (p &lt; 0.05) and the estimators of community richness (Chao) indexes (p &lt; 0.05) showed a significantly lower diversity in LBW than NBW neonates. There were significant variations in the composition of placenta microbiota between the LBW and NBW neonates at the phylum and genus level. Furthermore, it indicated that Lactobacillus percentage was positively associated with birth weight (r = 0.541, p = 0.025). In conclusion, our present study for the first time detected the relationship between birth weight and placental microbiome profile in full-term neonates. It is novel in showing that the placental microbiome varies in association with low birth weight in full-term neonates.","author":[{"dropping-particle":"","family":"Zheng","given":"Jia","non-dropping-particle":"","parse-names":false,"suffix":""},{"dropping-particle":"","family":"Xiao","given":"Xinhua","non-dropping-particle":"","parse-names":false,"suffix":""},{"dropping-particle":"","family":"Zhang","given":"Qian","non-dropping-particle":"","parse-names":false,"suffix":""},{"dropping-particle":"","family":"Mao","given":"Lili","non-dropping-particle":"","parse-names":false,"suffix":""},{"dropping-particle":"","family":"Yu","given":"Miao","non-dropping-particle":"","parse-names":false,"suffix":""},{"dropping-particle":"","family":"Xu","given":"Jianping","non-dropping-particle":"","parse-names":false,"suffix":""}],"container-title":"Nutrients","id":"ITEM-1","issue":"8","issued":{"date-parts":[["2015"]]},"page":"6924-6937","title":"The placental microbiome varies in association with low birth weight in full-term neonates","type":"article-journal","volume":"7"},"uris":["http://www.mendeley.com/documents/?uuid=c90478c1-fa4c-4fa6-bfd4-4b43573cd5bc"]}],"mendeley":{"formattedCitation":"&lt;span style=\"baseline\"&gt; [21]&lt;/span&gt;","plainTextFormattedCitation":" [21]","previouslyFormattedCitation":"&lt;span style=\"baseline\"&gt; [21]&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1]</w:t>
            </w:r>
            <w:r w:rsidRPr="00BC6DB1">
              <w:rPr>
                <w:rFonts w:asciiTheme="minorHAnsi" w:hAnsiTheme="minorHAnsi" w:cstheme="minorHAnsi"/>
                <w:sz w:val="22"/>
                <w:shd w:val="clear" w:color="auto" w:fill="FFFFFF"/>
              </w:rPr>
              <w:fldChar w:fldCharType="end"/>
            </w:r>
          </w:p>
        </w:tc>
      </w:tr>
      <w:tr w:rsidR="005E2FEF" w:rsidRPr="00BC6DB1" w14:paraId="59E8A883"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7FE8D9BB" w14:textId="0915B47A"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lastRenderedPageBreak/>
              <w:t>2015</w:t>
            </w:r>
          </w:p>
        </w:tc>
        <w:tc>
          <w:tcPr>
            <w:tcW w:w="643" w:type="dxa"/>
            <w:tcBorders>
              <w:top w:val="single" w:sz="4" w:space="0" w:color="auto"/>
              <w:left w:val="single" w:sz="18" w:space="0" w:color="auto"/>
              <w:bottom w:val="single" w:sz="4" w:space="0" w:color="auto"/>
            </w:tcBorders>
            <w:vAlign w:val="center"/>
          </w:tcPr>
          <w:p w14:paraId="22F5D8F7"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C914349" w14:textId="0C9B61E1"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7BCF3343"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6EE992F"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A77860E"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765E82BA"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22CA09E4" w14:textId="78BCBDDC"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pyrosequencing of the V1-3 HVRs with comparative </w:t>
            </w:r>
            <w:r w:rsidR="00096B84" w:rsidRPr="00BC6DB1">
              <w:rPr>
                <w:rFonts w:asciiTheme="minorHAnsi" w:hAnsiTheme="minorHAnsi" w:cstheme="minorHAnsi"/>
                <w:sz w:val="22"/>
                <w:shd w:val="clear" w:color="auto" w:fill="FFFFFF"/>
              </w:rPr>
              <w:t>WGS</w:t>
            </w:r>
            <w:r w:rsidRPr="00BC6DB1">
              <w:rPr>
                <w:rFonts w:asciiTheme="minorHAnsi" w:hAnsiTheme="minorHAnsi" w:cstheme="minorHAnsi"/>
                <w:sz w:val="22"/>
                <w:shd w:val="clear" w:color="auto" w:fill="FFFFFF"/>
              </w:rPr>
              <w:t xml:space="preserve"> </w:t>
            </w:r>
            <w:proofErr w:type="spellStart"/>
            <w:r w:rsidRPr="00BC6DB1">
              <w:rPr>
                <w:rFonts w:asciiTheme="minorHAnsi" w:hAnsiTheme="minorHAnsi" w:cstheme="minorHAnsi"/>
                <w:sz w:val="22"/>
                <w:shd w:val="clear" w:color="auto" w:fill="FFFFFF"/>
              </w:rPr>
              <w:t>metagenomic</w:t>
            </w:r>
            <w:proofErr w:type="spellEnd"/>
            <w:r w:rsidRPr="00BC6DB1">
              <w:rPr>
                <w:rFonts w:asciiTheme="minorHAnsi" w:hAnsiTheme="minorHAnsi" w:cstheme="minorHAnsi"/>
                <w:sz w:val="22"/>
                <w:shd w:val="clear" w:color="auto" w:fill="FFFFFF"/>
              </w:rPr>
              <w:t xml:space="preserve"> sequencing</w:t>
            </w:r>
          </w:p>
        </w:tc>
        <w:tc>
          <w:tcPr>
            <w:tcW w:w="3150" w:type="dxa"/>
            <w:tcBorders>
              <w:top w:val="single" w:sz="4" w:space="0" w:color="auto"/>
              <w:left w:val="single" w:sz="4" w:space="0" w:color="auto"/>
              <w:bottom w:val="single" w:sz="4" w:space="0" w:color="auto"/>
              <w:right w:val="single" w:sz="18" w:space="0" w:color="auto"/>
            </w:tcBorders>
            <w:vAlign w:val="center"/>
          </w:tcPr>
          <w:p w14:paraId="3BEA2E18" w14:textId="245326B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Distinct placental microbiome between women with and without excess gestational weight gain</w:t>
            </w:r>
          </w:p>
        </w:tc>
        <w:tc>
          <w:tcPr>
            <w:tcW w:w="1530" w:type="dxa"/>
            <w:tcBorders>
              <w:top w:val="single" w:sz="4" w:space="0" w:color="auto"/>
              <w:left w:val="single" w:sz="18" w:space="0" w:color="auto"/>
              <w:bottom w:val="single" w:sz="4" w:space="0" w:color="auto"/>
              <w:right w:val="single" w:sz="4" w:space="0" w:color="auto"/>
            </w:tcBorders>
            <w:vAlign w:val="center"/>
          </w:tcPr>
          <w:p w14:paraId="21F72663" w14:textId="5B7B9F14"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21886B60" w14:textId="3682427F"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098BF953" w14:textId="224AFB33"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ajog.2014.12.041","ISSN":"2163684814","PMID":"25557210","abstract":"OBJECTIVE: Although a higher maternal body mass index is associated with preterm birth, it is unclear whether excess gestational weight gain (GWG) or obesity drives increased risk. We and others have shown that the placenta harbors microbiota, which is significantly different among preterm births. Our aim in this study was to investigate whether the preterm placental microbiome varies by virtue of obesity or alternately by excess GWG. STUDY DESIGN: Placentas (n=320) were collected from term and preterm pregnancies. Genomic DNA was extracted and subjected to metagenomic sequencing. Data were analyzed by clinical covariates that included the 2009 Institute of Medicine's GWG guideline and obesity. RESULTS: Analysis of 16S recombinant RNA-based metagenomics revealed no clustering of the microbiome by virtue of obesity (P=.161). Among women who spontaneously delivered preterm, there was again no clustering by obesity (P=.480), but there was significant clustering by excess GWG (P=.022). Moreover, among preterm births, detailed analysis identified microbial genera (family and genus level) and bacterial metabolic gene pathways that varied among pregnancies with excess GWG. Notably, excess GWG was associated with decreased microbial folate biosynthesis pathways and decreased butanoate metabolism (linear discriminate analysis, &gt;3.0-fold). CONCLUSION: Although there were no significant alterations in the microbiome by virtue of obesity per se, excess GWG was associated with an altered microbiome and its metabolic profile among those women who experienced a preterm birth.","author":[{"dropping-particle":"","family":"Antony","given":"Kathleen M.","non-dropping-particle":"","parse-names":false,"suffix":""},{"dropping-particle":"","family":"Ma","given":"Jun","non-dropping-particle":"","parse-names":false,"suffix":""},{"dropping-particle":"","family":"Mitchell","given":"Kristen","non-dropping-particle":"","parse-names":false,"suffix":""},{"dropping-particle":"","family":"Racusin","given":"Diana A.","non-dropping-particle":"","parse-names":false,"suffix":""},{"dropping-particle":"","family":"Versalovic","given":"James","non-dropping-particle":"","parse-names":false,"suffix":""},{"dropping-particle":"","family":"Aagaard","given":"Kjersti","non-dropping-particle":"","parse-names":false,"suffix":""}],"container-title":"Am J Obstet Gynecol","id":"ITEM-1","issue":"5","issued":{"date-parts":[["2015"]]},"page":"653.e1-653.16","title":"The preterm placental microbiome varies in association with excess maternal gestational weight gain","type":"article-journal","volume":"212"},"uris":["http://www.mendeley.com/documents/?uuid=060fe6d9-66cb-49dd-adfb-a572a9f7b5f0"]}],"mendeley":{"formattedCitation":"&lt;span style=\"baseline\"&gt; [23]&lt;/span&gt;","plainTextFormattedCitation":" [23]","previouslyFormattedCitation":"&lt;span style=\"baseline\"&gt; [23]&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3]</w:t>
            </w:r>
            <w:r w:rsidRPr="00BC6DB1">
              <w:rPr>
                <w:rFonts w:asciiTheme="minorHAnsi" w:hAnsiTheme="minorHAnsi" w:cstheme="minorHAnsi"/>
                <w:sz w:val="22"/>
                <w:shd w:val="clear" w:color="auto" w:fill="FFFFFF"/>
              </w:rPr>
              <w:fldChar w:fldCharType="end"/>
            </w:r>
          </w:p>
        </w:tc>
      </w:tr>
      <w:tr w:rsidR="005E2FEF" w:rsidRPr="00BC6DB1" w14:paraId="767AB0E8"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47F4094A" w14:textId="77777777"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78152C5A"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F537C0B"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0CA9BDF"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7CA86BE"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F9FDA80"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428E322C"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64279B5F" w14:textId="77777777" w:rsidR="00A51D59" w:rsidRPr="00BC6DB1" w:rsidRDefault="00A51D59" w:rsidP="00A51D59">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5E808019" w14:textId="77777777" w:rsidR="00A51D59" w:rsidRPr="00BC6DB1" w:rsidRDefault="00A51D59" w:rsidP="00A51D59">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02BF3134" w14:textId="77777777" w:rsidR="00A51D59" w:rsidRPr="00BC6DB1" w:rsidRDefault="00A51D59" w:rsidP="00A51D59">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7BCF3D80" w14:textId="77777777" w:rsidR="00A51D59" w:rsidRPr="00BC6DB1" w:rsidRDefault="00A51D59" w:rsidP="00A51D59">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58775EBF" w14:textId="77777777" w:rsidR="00A51D59" w:rsidRPr="00BC6DB1" w:rsidRDefault="00A51D59" w:rsidP="00A51D59">
            <w:pPr>
              <w:jc w:val="center"/>
              <w:rPr>
                <w:rFonts w:asciiTheme="minorHAnsi" w:hAnsiTheme="minorHAnsi" w:cstheme="minorHAnsi"/>
                <w:sz w:val="22"/>
                <w:shd w:val="clear" w:color="auto" w:fill="FFFFFF"/>
              </w:rPr>
            </w:pPr>
          </w:p>
        </w:tc>
      </w:tr>
      <w:tr w:rsidR="005E2FEF" w:rsidRPr="00BC6DB1" w14:paraId="202E88E1"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7B96AEC5" w14:textId="5BA92975"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6</w:t>
            </w:r>
          </w:p>
        </w:tc>
        <w:tc>
          <w:tcPr>
            <w:tcW w:w="643" w:type="dxa"/>
            <w:tcBorders>
              <w:top w:val="single" w:sz="4" w:space="0" w:color="auto"/>
              <w:left w:val="single" w:sz="18" w:space="0" w:color="auto"/>
              <w:bottom w:val="single" w:sz="4" w:space="0" w:color="auto"/>
            </w:tcBorders>
            <w:vAlign w:val="center"/>
          </w:tcPr>
          <w:p w14:paraId="5EBBB3C0"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1EBB413" w14:textId="03A85E33"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2A682940"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90348C0"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E0AD90D" w14:textId="6D328532"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4" w:type="dxa"/>
            <w:tcBorders>
              <w:top w:val="single" w:sz="4" w:space="0" w:color="auto"/>
              <w:bottom w:val="single" w:sz="4" w:space="0" w:color="auto"/>
              <w:right w:val="single" w:sz="18" w:space="0" w:color="auto"/>
            </w:tcBorders>
            <w:vAlign w:val="center"/>
          </w:tcPr>
          <w:p w14:paraId="51357F65" w14:textId="462CB19F"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bottom w:val="single" w:sz="4" w:space="0" w:color="auto"/>
              <w:right w:val="single" w:sz="4" w:space="0" w:color="auto"/>
            </w:tcBorders>
            <w:vAlign w:val="center"/>
          </w:tcPr>
          <w:p w14:paraId="0C651DF6" w14:textId="3BA6EE50"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6S rDNA pyrosequencing of the V1-3 HVRs with comparative quantitative PCR and denaturing gradient gel electrophoresis</w:t>
            </w:r>
          </w:p>
        </w:tc>
        <w:tc>
          <w:tcPr>
            <w:tcW w:w="3150" w:type="dxa"/>
            <w:tcBorders>
              <w:top w:val="single" w:sz="4" w:space="0" w:color="auto"/>
              <w:left w:val="single" w:sz="4" w:space="0" w:color="auto"/>
              <w:bottom w:val="single" w:sz="4" w:space="0" w:color="auto"/>
              <w:right w:val="single" w:sz="18" w:space="0" w:color="auto"/>
            </w:tcBorders>
            <w:vAlign w:val="center"/>
          </w:tcPr>
          <w:p w14:paraId="1E3B18CC" w14:textId="0E114CD4"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Placental and amniotic fluid microbiomes both characterized by low richness, low diversity, and high </w:t>
            </w:r>
            <w:proofErr w:type="spellStart"/>
            <w:r w:rsidRPr="00BC6DB1">
              <w:rPr>
                <w:rFonts w:asciiTheme="minorHAnsi" w:hAnsiTheme="minorHAnsi" w:cstheme="minorHAnsi"/>
                <w:sz w:val="22"/>
                <w:shd w:val="clear" w:color="auto" w:fill="FFFFFF"/>
              </w:rPr>
              <w:t>Proteobacteria</w:t>
            </w:r>
            <w:proofErr w:type="spellEnd"/>
            <w:r w:rsidRPr="00BC6DB1">
              <w:rPr>
                <w:rFonts w:asciiTheme="minorHAnsi" w:hAnsiTheme="minorHAnsi" w:cstheme="minorHAnsi"/>
                <w:sz w:val="22"/>
                <w:shd w:val="clear" w:color="auto" w:fill="FFFFFF"/>
              </w:rPr>
              <w:t>, which suggests microbial transfer at the fetal-maternal interface.</w:t>
            </w:r>
          </w:p>
        </w:tc>
        <w:tc>
          <w:tcPr>
            <w:tcW w:w="1530" w:type="dxa"/>
            <w:tcBorders>
              <w:top w:val="single" w:sz="4" w:space="0" w:color="auto"/>
              <w:left w:val="single" w:sz="18" w:space="0" w:color="auto"/>
              <w:bottom w:val="single" w:sz="4" w:space="0" w:color="auto"/>
              <w:right w:val="single" w:sz="4" w:space="0" w:color="auto"/>
            </w:tcBorders>
            <w:vAlign w:val="center"/>
          </w:tcPr>
          <w:p w14:paraId="5C3306F3" w14:textId="48BD2BB8"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naerobic: Gifu, LB </w:t>
            </w:r>
          </w:p>
        </w:tc>
        <w:tc>
          <w:tcPr>
            <w:tcW w:w="2238" w:type="dxa"/>
            <w:tcBorders>
              <w:top w:val="single" w:sz="4" w:space="0" w:color="auto"/>
              <w:left w:val="single" w:sz="4" w:space="0" w:color="auto"/>
              <w:bottom w:val="single" w:sz="4" w:space="0" w:color="auto"/>
              <w:right w:val="single" w:sz="18" w:space="0" w:color="auto"/>
            </w:tcBorders>
            <w:vAlign w:val="center"/>
          </w:tcPr>
          <w:p w14:paraId="2C9E8500" w14:textId="1C430F5B"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50% of taxa identified by culture-independent methods were recovered through culture</w:t>
            </w:r>
          </w:p>
        </w:tc>
        <w:tc>
          <w:tcPr>
            <w:tcW w:w="709" w:type="dxa"/>
            <w:tcBorders>
              <w:top w:val="single" w:sz="4" w:space="0" w:color="auto"/>
              <w:left w:val="single" w:sz="18" w:space="0" w:color="auto"/>
              <w:bottom w:val="single" w:sz="4" w:space="0" w:color="auto"/>
              <w:right w:val="single" w:sz="18" w:space="0" w:color="auto"/>
            </w:tcBorders>
            <w:vAlign w:val="center"/>
          </w:tcPr>
          <w:p w14:paraId="586119FB" w14:textId="38B55138"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srep23129","ISSN":"20452322","PMID":"27001291","abstract":"Interaction with intestinal microbes in infancy has a profound impact on health and disease in later life through programming of immune and metabolic pathways. We collected maternal faeces, placenta, amniotic fluid, colostrum, meconium and infant faeces samples from 15 mother-infant pairs in an effort to rigorously investigate prenatal and neonatal microbial transfer and gut colonisation. To ensure sterile sampling, only deliveries at full term by elective caesarean section were studied. Microbiota composition and activity assessment by conventional bacterial culture, 16S rRNA gene pyrosequencing, quantitative PCR, and denaturing gradient gel electrophoresis revealed that the placenta and amniotic fluid harbour a distinct microbiota characterised by low richness, low diversity and the predominance of Proteobacteria. Shared features between the microbiota detected in the placenta and amniotic fluid and in infant meconium suggest microbial transfer at the foeto-maternal interface. At the age of 3-4 days, the infant gut microbiota composition begins to resemble that detected in colostrum. Based on these data, we propose that the stepwise microbial gut colonisation process may be initiated already prenatally by a distinct microbiota in the placenta and amniotic fluid. The link between the mother and the offspring is continued after birth by microbes present in breast milk.","author":[{"dropping-particle":"","family":"Collado","given":"Maria Carmen","non-dropping-particle":"","parse-names":false,"suffix":""},{"dropping-particle":"","family":"Rautava","given":"Samuli","non-dropping-particle":"","parse-names":false,"suffix":""},{"dropping-particle":"","family":"Aakko","given":"Juhani","non-dropping-particle":"","parse-names":false,"suffix":""},{"dropping-particle":"","family":"Isolauri","given":"Erika","non-dropping-particle":"","parse-names":false,"suffix":""},{"dropping-particle":"","family":"Salminen","given":"Seppo","non-dropping-particle":"","parse-names":false,"suffix":""}],"container-title":"Scientific Reports","id":"ITEM-1","issue":"October 2015","issued":{"date-parts":[["2016"]]},"page":"1-13","publisher":"Nature Publishing Group","title":"Human gut colonisation may be initiated in utero by distinct microbial communities in the placenta and amniotic fluid","type":"article-journal","volume":"6"},"uris":["http://www.mendeley.com/documents/?uuid=547eb044-c909-4769-a1ab-8761d95d1376"]}],"mendeley":{"formattedCitation":"&lt;span style=\"baseline\"&gt; [24]&lt;/span&gt;","plainTextFormattedCitation":" [24]","previouslyFormattedCitation":"&lt;span style=\"baseline\"&gt; [24]&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4]</w:t>
            </w:r>
            <w:r w:rsidRPr="00BC6DB1">
              <w:rPr>
                <w:rFonts w:asciiTheme="minorHAnsi" w:hAnsiTheme="minorHAnsi" w:cstheme="minorHAnsi"/>
                <w:sz w:val="22"/>
                <w:shd w:val="clear" w:color="auto" w:fill="FFFFFF"/>
              </w:rPr>
              <w:fldChar w:fldCharType="end"/>
            </w:r>
          </w:p>
        </w:tc>
      </w:tr>
      <w:tr w:rsidR="005E2FEF" w:rsidRPr="00BC6DB1" w14:paraId="7D1588F8"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2B3E2D1F" w14:textId="442430EB"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6</w:t>
            </w:r>
          </w:p>
        </w:tc>
        <w:tc>
          <w:tcPr>
            <w:tcW w:w="643" w:type="dxa"/>
            <w:tcBorders>
              <w:top w:val="single" w:sz="4" w:space="0" w:color="auto"/>
              <w:left w:val="single" w:sz="18" w:space="0" w:color="auto"/>
              <w:bottom w:val="single" w:sz="4" w:space="0" w:color="auto"/>
            </w:tcBorders>
            <w:vAlign w:val="center"/>
          </w:tcPr>
          <w:p w14:paraId="0B55C9B8"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52847F2"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55D0048" w14:textId="3B7587F4"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7BE09D40"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2FD8AF2"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03C858EF"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38087568" w14:textId="04EEC610" w:rsidR="00A51D59" w:rsidRPr="00BC6DB1" w:rsidRDefault="00096B84"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WGS </w:t>
            </w:r>
            <w:proofErr w:type="spellStart"/>
            <w:r w:rsidR="00A51D59" w:rsidRPr="00BC6DB1">
              <w:rPr>
                <w:rFonts w:asciiTheme="minorHAnsi" w:hAnsiTheme="minorHAnsi" w:cstheme="minorHAnsi"/>
                <w:sz w:val="22"/>
                <w:shd w:val="clear" w:color="auto" w:fill="FFFFFF"/>
              </w:rPr>
              <w:t>metagenomic</w:t>
            </w:r>
            <w:proofErr w:type="spellEnd"/>
            <w:r w:rsidR="00A51D59" w:rsidRPr="00BC6DB1">
              <w:rPr>
                <w:rFonts w:asciiTheme="minorHAnsi" w:hAnsiTheme="minorHAnsi" w:cstheme="minorHAnsi"/>
                <w:sz w:val="22"/>
                <w:shd w:val="clear" w:color="auto" w:fill="FFFFFF"/>
              </w:rPr>
              <w:t xml:space="preserve"> sequencing</w:t>
            </w:r>
          </w:p>
        </w:tc>
        <w:tc>
          <w:tcPr>
            <w:tcW w:w="3150" w:type="dxa"/>
            <w:tcBorders>
              <w:top w:val="single" w:sz="4" w:space="0" w:color="auto"/>
              <w:left w:val="single" w:sz="4" w:space="0" w:color="auto"/>
              <w:bottom w:val="single" w:sz="4" w:space="0" w:color="auto"/>
              <w:right w:val="single" w:sz="18" w:space="0" w:color="auto"/>
            </w:tcBorders>
            <w:vAlign w:val="center"/>
          </w:tcPr>
          <w:p w14:paraId="378CF38B" w14:textId="7F87186E"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Distinct placental microbiome in spontaneous preterm birth that further differentiates by severity of </w:t>
            </w:r>
            <w:proofErr w:type="spellStart"/>
            <w:r w:rsidRPr="00BC6DB1">
              <w:rPr>
                <w:rFonts w:asciiTheme="minorHAnsi" w:hAnsiTheme="minorHAnsi" w:cstheme="minorHAnsi"/>
                <w:sz w:val="22"/>
                <w:shd w:val="clear" w:color="auto" w:fill="FFFFFF"/>
              </w:rPr>
              <w:t>chorioamnionitis</w:t>
            </w:r>
            <w:proofErr w:type="spellEnd"/>
          </w:p>
        </w:tc>
        <w:tc>
          <w:tcPr>
            <w:tcW w:w="1530" w:type="dxa"/>
            <w:tcBorders>
              <w:top w:val="single" w:sz="4" w:space="0" w:color="auto"/>
              <w:left w:val="single" w:sz="18" w:space="0" w:color="auto"/>
              <w:bottom w:val="single" w:sz="4" w:space="0" w:color="auto"/>
              <w:right w:val="single" w:sz="4" w:space="0" w:color="auto"/>
            </w:tcBorders>
            <w:vAlign w:val="center"/>
          </w:tcPr>
          <w:p w14:paraId="3567F064" w14:textId="7CC123E7"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Traditional clinical culture for </w:t>
            </w:r>
            <w:proofErr w:type="spellStart"/>
            <w:r w:rsidRPr="00BC6DB1">
              <w:rPr>
                <w:rFonts w:asciiTheme="minorHAnsi" w:hAnsiTheme="minorHAnsi" w:cstheme="minorHAnsi"/>
                <w:i/>
                <w:iCs/>
                <w:sz w:val="22"/>
                <w:shd w:val="clear" w:color="auto" w:fill="FFFFFF"/>
              </w:rPr>
              <w:t>Ureaplasma</w:t>
            </w:r>
            <w:proofErr w:type="spellEnd"/>
            <w:r w:rsidRPr="00BC6DB1">
              <w:rPr>
                <w:rFonts w:asciiTheme="minorHAnsi" w:hAnsiTheme="minorHAnsi" w:cstheme="minorHAnsi"/>
                <w:i/>
                <w:iCs/>
                <w:sz w:val="22"/>
                <w:shd w:val="clear" w:color="auto" w:fill="FFFFFF"/>
              </w:rPr>
              <w:t xml:space="preserve"> </w:t>
            </w:r>
            <w:r w:rsidRPr="00BC6DB1">
              <w:rPr>
                <w:rFonts w:asciiTheme="minorHAnsi" w:hAnsiTheme="minorHAnsi" w:cstheme="minorHAnsi"/>
                <w:sz w:val="22"/>
                <w:shd w:val="clear" w:color="auto" w:fill="FFFFFF"/>
              </w:rPr>
              <w:t>and</w:t>
            </w:r>
            <w:r w:rsidRPr="00BC6DB1">
              <w:rPr>
                <w:rFonts w:asciiTheme="minorHAnsi" w:hAnsiTheme="minorHAnsi" w:cstheme="minorHAnsi"/>
                <w:i/>
                <w:iCs/>
                <w:sz w:val="22"/>
                <w:shd w:val="clear" w:color="auto" w:fill="FFFFFF"/>
              </w:rPr>
              <w:t xml:space="preserve"> Mycoplasma</w:t>
            </w:r>
          </w:p>
        </w:tc>
        <w:tc>
          <w:tcPr>
            <w:tcW w:w="2238" w:type="dxa"/>
            <w:tcBorders>
              <w:top w:val="single" w:sz="4" w:space="0" w:color="auto"/>
              <w:left w:val="single" w:sz="4" w:space="0" w:color="auto"/>
              <w:bottom w:val="single" w:sz="4" w:space="0" w:color="auto"/>
              <w:right w:val="single" w:sz="18" w:space="0" w:color="auto"/>
            </w:tcBorders>
            <w:vAlign w:val="center"/>
          </w:tcPr>
          <w:p w14:paraId="6F7DFE72" w14:textId="188B3D25"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Some </w:t>
            </w:r>
            <w:proofErr w:type="spellStart"/>
            <w:r w:rsidRPr="00BC6DB1">
              <w:rPr>
                <w:rFonts w:asciiTheme="minorHAnsi" w:hAnsiTheme="minorHAnsi" w:cstheme="minorHAnsi"/>
                <w:sz w:val="22"/>
                <w:shd w:val="clear" w:color="auto" w:fill="FFFFFF"/>
              </w:rPr>
              <w:t>chorioamnionitis</w:t>
            </w:r>
            <w:proofErr w:type="spellEnd"/>
            <w:r w:rsidRPr="00BC6DB1">
              <w:rPr>
                <w:rFonts w:asciiTheme="minorHAnsi" w:hAnsiTheme="minorHAnsi" w:cstheme="minorHAnsi"/>
                <w:sz w:val="22"/>
                <w:shd w:val="clear" w:color="auto" w:fill="FFFFFF"/>
              </w:rPr>
              <w:t xml:space="preserve">-positive patients were negative for </w:t>
            </w:r>
            <w:proofErr w:type="spellStart"/>
            <w:r w:rsidRPr="00BC6DB1">
              <w:rPr>
                <w:rFonts w:asciiTheme="minorHAnsi" w:hAnsiTheme="minorHAnsi" w:cstheme="minorHAnsi"/>
                <w:i/>
                <w:iCs/>
                <w:sz w:val="22"/>
                <w:shd w:val="clear" w:color="auto" w:fill="FFFFFF"/>
              </w:rPr>
              <w:t>Ureaplasma</w:t>
            </w:r>
            <w:proofErr w:type="spellEnd"/>
            <w:r w:rsidRPr="00BC6DB1">
              <w:rPr>
                <w:rFonts w:asciiTheme="minorHAnsi" w:hAnsiTheme="minorHAnsi" w:cstheme="minorHAnsi"/>
                <w:i/>
                <w:iCs/>
                <w:sz w:val="22"/>
                <w:shd w:val="clear" w:color="auto" w:fill="FFFFFF"/>
              </w:rPr>
              <w:t>.</w:t>
            </w:r>
            <w:r w:rsidRPr="00BC6DB1">
              <w:rPr>
                <w:rFonts w:asciiTheme="minorHAnsi" w:hAnsiTheme="minorHAnsi" w:cstheme="minorHAnsi"/>
                <w:sz w:val="22"/>
                <w:shd w:val="clear" w:color="auto" w:fill="FFFFFF"/>
              </w:rPr>
              <w:t xml:space="preserve"> Some </w:t>
            </w:r>
            <w:proofErr w:type="spellStart"/>
            <w:r w:rsidRPr="00BC6DB1">
              <w:rPr>
                <w:rFonts w:asciiTheme="minorHAnsi" w:hAnsiTheme="minorHAnsi" w:cstheme="minorHAnsi"/>
                <w:sz w:val="22"/>
                <w:shd w:val="clear" w:color="auto" w:fill="FFFFFF"/>
              </w:rPr>
              <w:t>chorioamnionitis</w:t>
            </w:r>
            <w:proofErr w:type="spellEnd"/>
            <w:r w:rsidRPr="00BC6DB1">
              <w:rPr>
                <w:rFonts w:asciiTheme="minorHAnsi" w:hAnsiTheme="minorHAnsi" w:cstheme="minorHAnsi"/>
                <w:sz w:val="22"/>
                <w:shd w:val="clear" w:color="auto" w:fill="FFFFFF"/>
              </w:rPr>
              <w:t xml:space="preserve">-negative patients were positive for </w:t>
            </w:r>
            <w:proofErr w:type="spellStart"/>
            <w:r w:rsidRPr="00BC6DB1">
              <w:rPr>
                <w:rFonts w:asciiTheme="minorHAnsi" w:hAnsiTheme="minorHAnsi" w:cstheme="minorHAnsi"/>
                <w:i/>
                <w:iCs/>
                <w:sz w:val="22"/>
                <w:shd w:val="clear" w:color="auto" w:fill="FFFFFF"/>
              </w:rPr>
              <w:t>Ureaplasma</w:t>
            </w:r>
            <w:proofErr w:type="spellEnd"/>
            <w:r w:rsidRPr="00BC6DB1">
              <w:rPr>
                <w:rFonts w:asciiTheme="minorHAnsi" w:hAnsiTheme="minorHAnsi" w:cstheme="minorHAnsi"/>
                <w:i/>
                <w:iCs/>
                <w:sz w:val="22"/>
                <w:shd w:val="clear" w:color="auto" w:fill="FFFFFF"/>
              </w:rPr>
              <w:t>.</w:t>
            </w:r>
          </w:p>
        </w:tc>
        <w:tc>
          <w:tcPr>
            <w:tcW w:w="709" w:type="dxa"/>
            <w:tcBorders>
              <w:top w:val="single" w:sz="4" w:space="0" w:color="auto"/>
              <w:left w:val="single" w:sz="18" w:space="0" w:color="auto"/>
              <w:bottom w:val="single" w:sz="4" w:space="0" w:color="auto"/>
              <w:right w:val="single" w:sz="18" w:space="0" w:color="auto"/>
            </w:tcBorders>
            <w:vAlign w:val="center"/>
          </w:tcPr>
          <w:p w14:paraId="4F975E9D" w14:textId="5D780CFA"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ajog.2016.01.193","PMID":"26965447","abstract":"BACKGROUND: Preterm birth (PTB) is a leading cause of neonatal morbidity and mortality and is not uncommonly associated with chorioamnionitis. We recently have demonstrated that the placenta harbors a unique microbiome with similar flora to the oral community. We also have shown an association of these placental microbiota with PTB, history of antenatal infection, and excess maternal weight gain. On the basis of these previous observations, we hypothesized that the placental membranes would retain a microbiome community that would vary in association with preterm birth and chorioamnionitis. OBJECTIVE: In the current study, we aimed to examine the differences in the placental membrane microbiome in association with PTB in both the presence and absence of chorioamnionitis and/or funisitis using state-of-the-science whole-genome shotgun metagenomics. STUDY DESIGN: This was a cross-sectional analysis with 6 nested spontaneous birth cohorts (n = 9-15 subjects/cohort): Term gestations without chorioamnionitis, term with chorioamnionitis, preterm without chorioamnionitis, preterm with mild chorioamnionitis, preterm with severe chorioamnionitis, and preterm with chorioamnionitis and funisitis. Histologic analysis was performed with Redline's criteria, and inflammatory cytokines were analyzed in the cord blood. DNA from placental membranes was extracted from sterile swabs collected at delivery, and whole-genome shotgun sequencing was performed on the Illumina HiSeq platform. Filtered microbial DNA sequences were annotated and analyzed with MG-RAST (ie, Metagenomic Rapid Annotations using Subsystems Technology) and R. RESULTS: Subjects were assigned to cohorts on the basis of gestational age at delivery and independent scoring of histologic chorioamnionitis. We found that preterm subjects with severe chorioamnionitis and funisitis had increases in cord blood inflammatory cytokines. Of interest, although the placental membrane microbiome was altered in association with severity of histologic chorioamnionitis (permutational multivariate analysis of variance P = .005), there was no observable impact with either betamethasone or antibiotic treatment. In preterm subjects with chorioamnionitis, we found a high abundance of both urogenital and oral commensal bacteria. These alterations in the microbiome were accompanied by significant variation (P &lt; .05) in microbial metabolic pathways important in the glucose-fed pentose phosphate pathway (term subjects), or glyceropho…","author":[{"dropping-particle":"","family":"Prince","given":"Amanda L.","non-dropping-particle":"","parse-names":false,"suffix":""},{"dropping-particle":"","family":"Ma","given":"Jun","non-dropping-particle":"","parse-names":false,"suffix":""},{"dropping-particle":"","family":"Kannan","given":"P.S.","non-dropping-particle":"","parse-names":false,"suffix":""},{"dropping-particle":"","family":"Alvarez","given":"M.","non-dropping-particle":"","parse-names":false,"suffix":""},{"dropping-particle":"","family":"Gisslen","given":"T.","non-dropping-particle":"","parse-names":false,"suffix":""},{"dropping-particle":"","family":"Harris","given":"R.A.","non-dropping-particle":"","parse-names":false,"suffix":""},{"dropping-particle":"","family":"Sweeny","given":"E.L.","non-dropping-particle":"","parse-names":false,"suffix":""},{"dropping-particle":"","family":"Knox","given":"C.L.","non-dropping-particle":"","parse-names":false,"suffix":""},{"dropping-particle":"","family":"Lambers","given":"D.S.","non-dropping-particle":"","parse-names":false,"suffix":""},{"dropping-particle":"","family":"Jobe","given":"A.H.","non-dropping-particle":"","parse-names":false,"suffix":""},{"dropping-particle":"","family":"Chougnet","given":"C.A.","non-dropping-particle":"","parse-names":false,"suffix":""},{"dropping-particle":"","family":"Kallapur","given":"S.G.","non-dropping-particle":"","parse-names":false,"suffix":""},{"dropping-particle":"","family":"Aagaard","given":"K.M.","non-dropping-particle":"","parse-names":false,"suffix":""}],"container-title":"Am J Obstet Gynecol","id":"ITEM-1","issue":"5","issued":{"date-parts":[["2016"]]},"page":"627.e1-627.e16","title":"The placental membrane microbiome is altered among subjects with spontaneous preterm birth with and without chorioamnionitis","type":"article-journal","volume":"214"},"uris":["http://www.mendeley.com/documents/?uuid=b47fac2f-a15a-43f2-9416-80065768858e"]}],"mendeley":{"formattedCitation":"&lt;span style=\"baseline\"&gt; [25]&lt;/span&gt;","plainTextFormattedCitation":" [25]","previouslyFormattedCitation":"&lt;span style=\"baseline\"&gt; [25]&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5]</w:t>
            </w:r>
            <w:r w:rsidRPr="00BC6DB1">
              <w:rPr>
                <w:rFonts w:asciiTheme="minorHAnsi" w:hAnsiTheme="minorHAnsi" w:cstheme="minorHAnsi"/>
                <w:sz w:val="22"/>
                <w:shd w:val="clear" w:color="auto" w:fill="FFFFFF"/>
              </w:rPr>
              <w:fldChar w:fldCharType="end"/>
            </w:r>
          </w:p>
        </w:tc>
      </w:tr>
      <w:tr w:rsidR="005E2FEF" w:rsidRPr="00BC6DB1" w14:paraId="134B4658"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3F8A1305" w14:textId="3E31C813"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6</w:t>
            </w:r>
          </w:p>
        </w:tc>
        <w:tc>
          <w:tcPr>
            <w:tcW w:w="643" w:type="dxa"/>
            <w:tcBorders>
              <w:top w:val="single" w:sz="4" w:space="0" w:color="auto"/>
              <w:left w:val="single" w:sz="18" w:space="0" w:color="auto"/>
              <w:bottom w:val="single" w:sz="4" w:space="0" w:color="auto"/>
            </w:tcBorders>
            <w:vAlign w:val="center"/>
          </w:tcPr>
          <w:p w14:paraId="2F088C58"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5FCEA86" w14:textId="16D54637"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02BE1FBA"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2D3DE96"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50F0D4B"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4D7DB6D5"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6ADBF93F" w14:textId="0EF36022"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3-4 HVRs using Illumina </w:t>
            </w:r>
            <w:proofErr w:type="spellStart"/>
            <w:r w:rsidRPr="00BC6DB1">
              <w:rPr>
                <w:rFonts w:asciiTheme="minorHAnsi" w:hAnsiTheme="minorHAnsi" w:cstheme="minorHAnsi"/>
                <w:sz w:val="22"/>
                <w:shd w:val="clear" w:color="auto" w:fill="FFFFFF"/>
              </w:rPr>
              <w:t>MiSeq</w:t>
            </w:r>
            <w:proofErr w:type="spellEnd"/>
            <w:r w:rsidRPr="00BC6DB1">
              <w:rPr>
                <w:rFonts w:asciiTheme="minorHAnsi" w:hAnsiTheme="minorHAnsi" w:cstheme="minorHAnsi"/>
                <w:sz w:val="22"/>
                <w:shd w:val="clear" w:color="auto" w:fill="FFFFFF"/>
              </w:rPr>
              <w:t xml:space="preserve"> and </w:t>
            </w:r>
            <w:proofErr w:type="spellStart"/>
            <w:r w:rsidRPr="00BC6DB1">
              <w:rPr>
                <w:rFonts w:asciiTheme="minorHAnsi" w:hAnsiTheme="minorHAnsi" w:cstheme="minorHAnsi"/>
                <w:sz w:val="22"/>
                <w:shd w:val="clear" w:color="auto" w:fill="FFFFFF"/>
              </w:rPr>
              <w:t>TaqMan</w:t>
            </w:r>
            <w:proofErr w:type="spellEnd"/>
            <w:r w:rsidRPr="00BC6DB1">
              <w:rPr>
                <w:rFonts w:asciiTheme="minorHAnsi" w:hAnsiTheme="minorHAnsi" w:cstheme="minorHAnsi"/>
                <w:sz w:val="22"/>
                <w:shd w:val="clear" w:color="auto" w:fill="FFFFFF"/>
              </w:rPr>
              <w:t xml:space="preserve"> gene expression using RT-PCR</w:t>
            </w:r>
          </w:p>
        </w:tc>
        <w:tc>
          <w:tcPr>
            <w:tcW w:w="3150" w:type="dxa"/>
            <w:tcBorders>
              <w:top w:val="single" w:sz="4" w:space="0" w:color="auto"/>
              <w:left w:val="single" w:sz="4" w:space="0" w:color="auto"/>
              <w:bottom w:val="single" w:sz="4" w:space="0" w:color="auto"/>
              <w:right w:val="single" w:sz="18" w:space="0" w:color="auto"/>
            </w:tcBorders>
            <w:vAlign w:val="center"/>
          </w:tcPr>
          <w:p w14:paraId="13F5C6FF" w14:textId="29BBBC03"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Distinct placental microbiome associated with gestational diabetes</w:t>
            </w:r>
          </w:p>
        </w:tc>
        <w:tc>
          <w:tcPr>
            <w:tcW w:w="1530" w:type="dxa"/>
            <w:tcBorders>
              <w:top w:val="single" w:sz="4" w:space="0" w:color="auto"/>
              <w:left w:val="single" w:sz="18" w:space="0" w:color="auto"/>
              <w:bottom w:val="single" w:sz="4" w:space="0" w:color="auto"/>
              <w:right w:val="single" w:sz="4" w:space="0" w:color="auto"/>
            </w:tcBorders>
            <w:vAlign w:val="center"/>
          </w:tcPr>
          <w:p w14:paraId="56DFE7B2" w14:textId="222899C1"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66C8874E" w14:textId="0A9F52B7"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35FBADE7" w14:textId="4B711AFE"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pr.2016.155","ISSN":"15300447","PMID":"27490741","abstract":"Background:The human microbiota is a modulator of the immune system. Variations in the placental microbiota could be related with pregnancy disorders. We profiled the placental microbiota and microbiome in women with gestational diabetes (GDM) and studied its relation to maternal metabolism and placental expression of anti-inflammatory cytokines.Methods:Placental microbiota and microbiome and expression of anti-inflammatory cytokines (IL10, TIMP3, ITGAX, and MRC1MR) were analyzed in placentas from women with GDM and from control women. Fasting insulin, glucose, O'Sullivan glucose, lipids, and blood cell counts were assessed at second and third trimester of pregnancy.Results:Bacteria belonging to the Pseudomonadales order and Acinetobacter genus showed lower relative abundance in women with GDM compared to control (P &lt; 0.05). In GDM, lower abundance of placental Acinetobacter associated with a more adverse metabolic (higher O'Sullivan glucose) and inflammatory phenotype (lower blood eosinophil count and lower placental expression of IL10 and TIMP3) (P &lt; 0.05 to P = 0.001). Calcium signaling pathway was increased in GDM placental microbiome.Conclusion:A distinct microbiota profile and microbiome is present in GDM. Acinetobacter has been recently shown to induce IL-10 in mice. GDM could constitute a state of placental microbiota-driven altered immunologic tolerance, making placental microbiota a new target for therapy in GDM.","author":[{"dropping-particle":"","family":"Bassols","given":"Judit","non-dropping-particle":"","parse-names":false,"suffix":""},{"dropping-particle":"","family":"Serino","given":"Matteo","non-dropping-particle":"","parse-names":false,"suffix":""},{"dropping-particle":"","family":"Carreras-Badosa","given":"Gemma","non-dropping-particle":"","parse-names":false,"suffix":""},{"dropping-particle":"","family":"Burcelin","given":"Rémy","non-dropping-particle":"","parse-names":false,"suffix":""},{"dropping-particle":"","family":"Blasco-Baque","given":"Vincent","non-dropping-particle":"","parse-names":false,"suffix":""},{"dropping-particle":"","family":"Lopez-Bermejo","given":"Abel","non-dropping-particle":"","parse-names":false,"suffix":""},{"dropping-particle":"","family":"Fernandez-Real","given":"José Manuel","non-dropping-particle":"","parse-names":false,"suffix":""}],"container-title":"Pediatric Research","id":"ITEM-1","issue":"6","issued":{"date-parts":[["2016"]]},"page":"777-784","title":"Gestational diabetes is associated with changes in placental microbiota and microbiome","type":"article-journal","volume":"80"},"uris":["http://www.mendeley.com/documents/?uuid=d63c3573-7b75-4fc3-9e90-e8b850418e56"]}],"mendeley":{"formattedCitation":"&lt;span style=\"baseline\"&gt; [26]&lt;/span&gt;","plainTextFormattedCitation":" [26]","previouslyFormattedCitation":"&lt;span style=\"baseline\"&gt; [26]&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6]</w:t>
            </w:r>
            <w:r w:rsidRPr="00BC6DB1">
              <w:rPr>
                <w:rFonts w:asciiTheme="minorHAnsi" w:hAnsiTheme="minorHAnsi" w:cstheme="minorHAnsi"/>
                <w:sz w:val="22"/>
                <w:shd w:val="clear" w:color="auto" w:fill="FFFFFF"/>
              </w:rPr>
              <w:fldChar w:fldCharType="end"/>
            </w:r>
          </w:p>
        </w:tc>
      </w:tr>
      <w:tr w:rsidR="005E2FEF" w:rsidRPr="00BC6DB1" w14:paraId="1BC96F9B"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4DCF2573" w14:textId="77777777"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1EDC7DED"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textDirection w:val="btLr"/>
            <w:vAlign w:val="center"/>
          </w:tcPr>
          <w:p w14:paraId="0BD7BC13" w14:textId="77777777" w:rsidR="00A51D59" w:rsidRPr="00BC6DB1" w:rsidRDefault="00A51D59" w:rsidP="005E2FEF">
            <w:pPr>
              <w:spacing w:line="216" w:lineRule="auto"/>
              <w:ind w:left="113" w:right="113"/>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textDirection w:val="btLr"/>
            <w:vAlign w:val="center"/>
          </w:tcPr>
          <w:p w14:paraId="6E56E99C" w14:textId="77777777" w:rsidR="00A51D59" w:rsidRPr="00BC6DB1" w:rsidRDefault="00A51D59" w:rsidP="005E2FEF">
            <w:pPr>
              <w:spacing w:line="216" w:lineRule="auto"/>
              <w:ind w:left="113" w:right="113"/>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textDirection w:val="btLr"/>
            <w:vAlign w:val="center"/>
          </w:tcPr>
          <w:p w14:paraId="174CF52B" w14:textId="77777777" w:rsidR="00A51D59" w:rsidRPr="00BC6DB1" w:rsidRDefault="00A51D59" w:rsidP="005E2FEF">
            <w:pPr>
              <w:spacing w:line="216" w:lineRule="auto"/>
              <w:ind w:left="113" w:right="113"/>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E6630E2"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316E4C22"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6F6B7BE8" w14:textId="77777777" w:rsidR="00A51D59" w:rsidRPr="00BC6DB1" w:rsidRDefault="00A51D59" w:rsidP="00A51D59">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097D5F08" w14:textId="77777777" w:rsidR="00A51D59" w:rsidRPr="00BC6DB1" w:rsidRDefault="00A51D59" w:rsidP="00A51D59">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29B3712D" w14:textId="77777777" w:rsidR="00A51D59" w:rsidRPr="00BC6DB1" w:rsidRDefault="00A51D59" w:rsidP="00A51D59">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640998D2" w14:textId="77777777" w:rsidR="00A51D59" w:rsidRPr="00BC6DB1" w:rsidRDefault="00A51D59" w:rsidP="00A51D59">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5F38A972" w14:textId="77777777" w:rsidR="00A51D59" w:rsidRPr="00BC6DB1" w:rsidRDefault="00A51D59" w:rsidP="00A51D59">
            <w:pPr>
              <w:jc w:val="center"/>
              <w:rPr>
                <w:rFonts w:asciiTheme="minorHAnsi" w:hAnsiTheme="minorHAnsi" w:cstheme="minorHAnsi"/>
                <w:sz w:val="22"/>
                <w:shd w:val="clear" w:color="auto" w:fill="FFFFFF"/>
              </w:rPr>
            </w:pPr>
          </w:p>
        </w:tc>
      </w:tr>
      <w:tr w:rsidR="005E2FEF" w:rsidRPr="00BC6DB1" w14:paraId="1D10C200"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0E568728" w14:textId="542E105F"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7</w:t>
            </w:r>
          </w:p>
        </w:tc>
        <w:tc>
          <w:tcPr>
            <w:tcW w:w="643" w:type="dxa"/>
            <w:tcBorders>
              <w:top w:val="single" w:sz="4" w:space="0" w:color="auto"/>
              <w:left w:val="single" w:sz="18" w:space="0" w:color="auto"/>
              <w:bottom w:val="single" w:sz="4" w:space="0" w:color="auto"/>
            </w:tcBorders>
            <w:vAlign w:val="center"/>
          </w:tcPr>
          <w:p w14:paraId="288BB9C9"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3632CF6" w14:textId="0636E72E"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5EC0A425" w14:textId="034F7AF3"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1F6603EC"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7B13E77"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55B62AE1"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4897D6CD" w14:textId="1B2C6856"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6-8 HVRs using Illumina </w:t>
            </w:r>
            <w:proofErr w:type="spellStart"/>
            <w:r w:rsidRPr="00BC6DB1">
              <w:rPr>
                <w:rFonts w:asciiTheme="minorHAnsi" w:hAnsiTheme="minorHAnsi" w:cstheme="minorHAnsi"/>
                <w:sz w:val="22"/>
                <w:shd w:val="clear" w:color="auto" w:fill="FFFFFF"/>
              </w:rPr>
              <w:t>MiSeq</w:t>
            </w:r>
            <w:proofErr w:type="spellEnd"/>
          </w:p>
        </w:tc>
        <w:tc>
          <w:tcPr>
            <w:tcW w:w="3150" w:type="dxa"/>
            <w:tcBorders>
              <w:top w:val="single" w:sz="4" w:space="0" w:color="auto"/>
              <w:left w:val="single" w:sz="4" w:space="0" w:color="auto"/>
              <w:bottom w:val="single" w:sz="4" w:space="0" w:color="auto"/>
              <w:right w:val="single" w:sz="18" w:space="0" w:color="auto"/>
            </w:tcBorders>
            <w:vAlign w:val="center"/>
          </w:tcPr>
          <w:p w14:paraId="041840E1" w14:textId="11AB7D98"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Fetal side of placenta harbors microbiome resembling the pregnant woman’s oral (not fecal) microbiome</w:t>
            </w:r>
          </w:p>
        </w:tc>
        <w:tc>
          <w:tcPr>
            <w:tcW w:w="1530" w:type="dxa"/>
            <w:tcBorders>
              <w:top w:val="single" w:sz="4" w:space="0" w:color="auto"/>
              <w:left w:val="single" w:sz="18" w:space="0" w:color="auto"/>
              <w:bottom w:val="single" w:sz="4" w:space="0" w:color="auto"/>
              <w:right w:val="single" w:sz="4" w:space="0" w:color="auto"/>
            </w:tcBorders>
            <w:vAlign w:val="center"/>
          </w:tcPr>
          <w:p w14:paraId="317DB960" w14:textId="7AFDEC3C"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3F3D7636" w14:textId="7A5CA697"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33ECC365" w14:textId="1455CCF8"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s41598-017-03066-4","ISSN":"20452322","PMID":"28588199","abstract":"A distinct bacterial signature of the placenta was reported, providing evidence that the fetus does not develop in a sterile environment. The oral microbiome was suggested as a possible source of the bacterial DNA present in the placenta based on similarities to the oral non-pregnant microbiome. Here, the possible origin of the placental microbiome was assessed, examining the gut, oral and placental microbiomes from the same pregnant women. Microbiome profiles from 37 overweight and obese pregnant women were examined by 16SrRNA sequencing. Fecal and oral contributions to the establishment of the placental microbiome were evaluated. Core phylotypes between body sites and metagenome predictive functionality were determined. The placental microbiome showed a higher resemblance and phylogenetic proximity with the pregnant oral microbiome. However, similarity decreased at lower taxonomic levels and microbiomes clustered based on tissue origin. Core genera: Prevotella, Streptococcus and Veillonella were shared between all body compartments. Pathways encoding tryptophan, fatty-acid metabolism and benzoate degradation were highly enriched specifically in the placenta. Findings demonstrate that the placental microbiome exhibits a higher resemblance with the pregnant oral microbiome. Both oral and gut microbiomes contribute to the microbial seeding of the placenta, suggesting that placental colonization may have multiple niche sources.","author":[{"dropping-particle":"","family":"Gomez-Arango","given":"Luisa F.","non-dropping-particle":"","parse-names":false,"suffix":""},{"dropping-particle":"","family":"Barrett","given":"Helen L.","non-dropping-particle":"","parse-names":false,"suffix":""},{"dropping-particle":"","family":"McIntyre","given":"H. David","non-dropping-particle":"","parse-names":false,"suffix":""},{"dropping-particle":"","family":"Callaway","given":"Leonie K.","non-dropping-particle":"","parse-names":false,"suffix":""},{"dropping-particle":"","family":"Morrison","given":"Mark","non-dropping-particle":"","parse-names":false,"suffix":""},{"dropping-particle":"","family":"Nitert","given":"Marloes Dekker","non-dropping-particle":"","parse-names":false,"suffix":""}],"container-title":"Scientific Reports","id":"ITEM-1","issue":"1","issued":{"date-parts":[["2017"]]},"page":"1-10","publisher":"Springer US","title":"Contributions of the maternal oral and gut microbiome to placental microbial colonization in overweight and obese pregnant women","type":"article-journal","volume":"7"},"uris":["http://www.mendeley.com/documents/?uuid=8ec31122-1973-4421-8185-c0bf00c119e1"]}],"mendeley":{"formattedCitation":"&lt;span style=\"baseline\"&gt; [27]&lt;/span&gt;","plainTextFormattedCitation":" [27]","previouslyFormattedCitation":"&lt;span style=\"baseline\"&gt; [27]&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7]</w:t>
            </w:r>
            <w:r w:rsidRPr="00BC6DB1">
              <w:rPr>
                <w:rFonts w:asciiTheme="minorHAnsi" w:hAnsiTheme="minorHAnsi" w:cstheme="minorHAnsi"/>
                <w:sz w:val="22"/>
                <w:shd w:val="clear" w:color="auto" w:fill="FFFFFF"/>
              </w:rPr>
              <w:fldChar w:fldCharType="end"/>
            </w:r>
          </w:p>
        </w:tc>
      </w:tr>
      <w:tr w:rsidR="005E2FEF" w:rsidRPr="00BC6DB1" w14:paraId="681FFAC3"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125F9AF3" w14:textId="12B77545"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7</w:t>
            </w:r>
          </w:p>
        </w:tc>
        <w:tc>
          <w:tcPr>
            <w:tcW w:w="643" w:type="dxa"/>
            <w:tcBorders>
              <w:top w:val="single" w:sz="4" w:space="0" w:color="auto"/>
              <w:left w:val="single" w:sz="18" w:space="0" w:color="auto"/>
              <w:bottom w:val="single" w:sz="4" w:space="0" w:color="auto"/>
            </w:tcBorders>
            <w:vAlign w:val="center"/>
          </w:tcPr>
          <w:p w14:paraId="78C80F9A"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E0B710C" w14:textId="231A98F5"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07FC94A2" w14:textId="4E6AAE05"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7FDEB1F6" w14:textId="6DA2C670"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1D5E2387"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3F85C0F1"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0947C1A9" w14:textId="18A3A19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5-7 HVRs using Illumina </w:t>
            </w:r>
            <w:proofErr w:type="spellStart"/>
            <w:r w:rsidRPr="00BC6DB1">
              <w:rPr>
                <w:rFonts w:asciiTheme="minorHAnsi" w:hAnsiTheme="minorHAnsi" w:cstheme="minorHAnsi"/>
                <w:sz w:val="22"/>
                <w:shd w:val="clear" w:color="auto" w:fill="FFFFFF"/>
              </w:rPr>
              <w:t>MiSeq</w:t>
            </w:r>
            <w:proofErr w:type="spellEnd"/>
            <w:r w:rsidRPr="00BC6DB1">
              <w:rPr>
                <w:rFonts w:asciiTheme="minorHAnsi" w:hAnsiTheme="minorHAnsi" w:cstheme="minorHAnsi"/>
                <w:sz w:val="22"/>
                <w:shd w:val="clear" w:color="auto" w:fill="FFFFFF"/>
              </w:rPr>
              <w:t xml:space="preserve"> with comparative qPCR</w:t>
            </w:r>
          </w:p>
        </w:tc>
        <w:tc>
          <w:tcPr>
            <w:tcW w:w="3150" w:type="dxa"/>
            <w:tcBorders>
              <w:top w:val="single" w:sz="4" w:space="0" w:color="auto"/>
              <w:left w:val="single" w:sz="4" w:space="0" w:color="auto"/>
              <w:bottom w:val="single" w:sz="4" w:space="0" w:color="auto"/>
              <w:right w:val="single" w:sz="18" w:space="0" w:color="auto"/>
            </w:tcBorders>
            <w:vAlign w:val="center"/>
          </w:tcPr>
          <w:p w14:paraId="20DD1749" w14:textId="587BBF4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Only specific bacteria found in placental tissue is associated with </w:t>
            </w:r>
            <w:proofErr w:type="spellStart"/>
            <w:r w:rsidRPr="00BC6DB1">
              <w:rPr>
                <w:rFonts w:asciiTheme="minorHAnsi" w:hAnsiTheme="minorHAnsi" w:cstheme="minorHAnsi"/>
                <w:sz w:val="22"/>
                <w:shd w:val="clear" w:color="auto" w:fill="FFFFFF"/>
              </w:rPr>
              <w:t>chorioamnionitis</w:t>
            </w:r>
            <w:proofErr w:type="spellEnd"/>
            <w:r w:rsidRPr="00BC6DB1">
              <w:rPr>
                <w:rFonts w:asciiTheme="minorHAnsi" w:hAnsiTheme="minorHAnsi" w:cstheme="minorHAnsi"/>
                <w:sz w:val="22"/>
                <w:shd w:val="clear" w:color="auto" w:fill="FFFFFF"/>
              </w:rPr>
              <w:t xml:space="preserve"> and low-birth-weight neonates</w:t>
            </w:r>
          </w:p>
        </w:tc>
        <w:tc>
          <w:tcPr>
            <w:tcW w:w="1530" w:type="dxa"/>
            <w:tcBorders>
              <w:top w:val="single" w:sz="4" w:space="0" w:color="auto"/>
              <w:left w:val="single" w:sz="18" w:space="0" w:color="auto"/>
              <w:bottom w:val="single" w:sz="4" w:space="0" w:color="auto"/>
              <w:right w:val="single" w:sz="4" w:space="0" w:color="auto"/>
            </w:tcBorders>
            <w:vAlign w:val="center"/>
          </w:tcPr>
          <w:p w14:paraId="5CD30969" w14:textId="1E66E0D0"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271CDC56" w14:textId="6BCB5E5B"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193D84E5" w14:textId="20C3339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371/journal.pone.0180167","ISBN":"1111111111","ISSN":"19326203","PMID":"28700642","abstract":"Preterm birth is a major cause of neonatal mortality and morbidity worldwide. Bacterial infection and the subsequent inflammatory response are recognised as an important cause of preterm birth. It is hypothesised that these organisms ascend the cervical canal, colonise placental tissues, cause chorioamnionitis and in severe cases infect amniotic fluid and the foetus. However, the presence of bacteria within the intrauterine cavity does not always precede chorioamnionitis or preterm birth. Whereas previous studies observing the types of bacteria present have been limited in size and the specificity of a few predetermined organisms, in this study we characterised bacteria found in placental tissues from a cohort of 1391 women in rural Malawi using 16S ribosomal RNA gene sequencing. We found that specific bacteria found concurrently on placental tissues associate with chorioamnionitis and delivery of a smaller newborn. Severe chorioamnionitis was associated with a distinct difference in community members, a higher bacterial load and lower species richness. Furthermore, Sneathia sanguinengens and Peptostreptococcus anaerobius found in both matched participant vaginal and placental samples were associated with a lower newborn length-for-age Z-score. This is the largest study to date to examine the placental microbiome and its impact of birth outcomes. Our results provide data on the role of the vaginal microbiome as a source of placental infection as well as the possibility of therapeutic interventions against targeted organisms during pregnancy.","author":[{"dropping-particle":"","family":"Doyle","given":"Ronan M.","non-dropping-particle":"","parse-names":false,"suffix":""},{"dropping-particle":"","family":"Harris","given":"Kathryn","non-dropping-particle":"","parse-names":false,"suffix":""},{"dropping-particle":"","family":"Kamiza","given":"Steve","non-dropping-particle":"","parse-names":false,"suffix":""},{"dropping-particle":"","family":"Harjunmaa","given":"Ulla","non-dropping-particle":"","parse-names":false,"suffix":""},{"dropping-particle":"","family":"Ashorn","given":"Ulla","non-dropping-particle":"","parse-names":false,"suffix":""},{"dropping-particle":"","family":"Nkhoma","given":"Minyanga","non-dropping-particle":"","parse-names":false,"suffix":""},{"dropping-particle":"","family":"Dewey","given":"Kathryn G.","non-dropping-particle":"","parse-names":false,"suffix":""},{"dropping-particle":"","family":"Maleta","given":"Kenneth","non-dropping-particle":"","parse-names":false,"suffix":""},{"dropping-particle":"","family":"Ashorn","given":"Per","non-dropping-particle":"","parse-names":false,"suffix":""},{"dropping-particle":"","family":"Klein","given":"Nigel","non-dropping-particle":"","parse-names":false,"suffix":""}],"container-title":"PLoS ONE","id":"ITEM-1","issue":"7","issued":{"date-parts":[["2017"]]},"page":"1-23","title":"Bacterial communities found in placental tissues are associated with severe chorioamnionitis and adverse birth outcomes","type":"article-journal","volume":"12"},"uris":["http://www.mendeley.com/documents/?uuid=788506a3-300d-4a21-b416-c62f0aca01c5"]}],"mendeley":{"formattedCitation":"&lt;span style=\"baseline\"&gt; [28]&lt;/span&gt;","plainTextFormattedCitation":" [28]","previouslyFormattedCitation":"&lt;span style=\"baseline\"&gt; [28]&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8]</w:t>
            </w:r>
            <w:r w:rsidRPr="00BC6DB1">
              <w:rPr>
                <w:rFonts w:asciiTheme="minorHAnsi" w:hAnsiTheme="minorHAnsi" w:cstheme="minorHAnsi"/>
                <w:sz w:val="22"/>
                <w:shd w:val="clear" w:color="auto" w:fill="FFFFFF"/>
              </w:rPr>
              <w:fldChar w:fldCharType="end"/>
            </w:r>
          </w:p>
        </w:tc>
      </w:tr>
      <w:tr w:rsidR="005E2FEF" w:rsidRPr="00BC6DB1" w14:paraId="183048BA"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3AB42BC4" w14:textId="4F625406"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7</w:t>
            </w:r>
          </w:p>
        </w:tc>
        <w:tc>
          <w:tcPr>
            <w:tcW w:w="643" w:type="dxa"/>
            <w:tcBorders>
              <w:top w:val="single" w:sz="4" w:space="0" w:color="auto"/>
              <w:left w:val="single" w:sz="18" w:space="0" w:color="auto"/>
              <w:bottom w:val="single" w:sz="4" w:space="0" w:color="auto"/>
            </w:tcBorders>
            <w:vAlign w:val="center"/>
          </w:tcPr>
          <w:p w14:paraId="2CFFD9C4"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E520CB1" w14:textId="0A3E3BA1"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5CBDCFFF"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8E1407A"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473762A"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0C890E31"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00F214B1" w14:textId="108253FA"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3-4 HVRs using Illumina </w:t>
            </w:r>
            <w:proofErr w:type="spellStart"/>
            <w:r w:rsidRPr="00BC6DB1">
              <w:rPr>
                <w:rFonts w:asciiTheme="minorHAnsi" w:hAnsiTheme="minorHAnsi" w:cstheme="minorHAnsi"/>
                <w:sz w:val="22"/>
                <w:shd w:val="clear" w:color="auto" w:fill="FFFFFF"/>
              </w:rPr>
              <w:t>MiSeq</w:t>
            </w:r>
            <w:proofErr w:type="spellEnd"/>
          </w:p>
        </w:tc>
        <w:tc>
          <w:tcPr>
            <w:tcW w:w="3150" w:type="dxa"/>
            <w:tcBorders>
              <w:top w:val="single" w:sz="4" w:space="0" w:color="auto"/>
              <w:left w:val="single" w:sz="4" w:space="0" w:color="auto"/>
              <w:bottom w:val="single" w:sz="4" w:space="0" w:color="auto"/>
              <w:right w:val="single" w:sz="18" w:space="0" w:color="auto"/>
            </w:tcBorders>
            <w:vAlign w:val="center"/>
          </w:tcPr>
          <w:p w14:paraId="62108831" w14:textId="72DC520B"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Distinct placental microbiome associated with fetal macrosomia</w:t>
            </w:r>
          </w:p>
        </w:tc>
        <w:tc>
          <w:tcPr>
            <w:tcW w:w="1530" w:type="dxa"/>
            <w:tcBorders>
              <w:top w:val="single" w:sz="4" w:space="0" w:color="auto"/>
              <w:left w:val="single" w:sz="18" w:space="0" w:color="auto"/>
              <w:bottom w:val="single" w:sz="4" w:space="0" w:color="auto"/>
              <w:right w:val="single" w:sz="4" w:space="0" w:color="auto"/>
            </w:tcBorders>
            <w:vAlign w:val="center"/>
          </w:tcPr>
          <w:p w14:paraId="2F459AFE" w14:textId="094460FE"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1C57C363" w14:textId="1F49A074"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6DEF80E2" w14:textId="410A93C7"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8632/oncotarget.19319","ISSN":"19492553","PMID":"29137266","abstract":"Substantial studies indicated that fetal macrosomia was associated with detrimental pregnancy outcomes, and increased susceptibility to metabolic diseases in later life. However, investigations into the association between placental microbiota and fetal macrosomia are limited. We aimed to profile the placental microbiota of fetal macrosomia and study whether they relate to clinical characteristics. Placenta samples were collected from fetal macrosomias and newborns with normal birth weight. The clinical characteristics, umbilical cord blood parameters were measured, and placental microbiota were sequenced and further analysed. The clinical characteristics of infants and mothers and umbilical cord blood parameters were significantly different between macrosomias and controls. The relative abundance of microbiota sequences revealed that microbial structures of the placenta differed significantly between macrosomia and controls. Regression analysis showed a cluster of key operational taxonomic unit (OTUs), phyla and genera were significantly correlated with body length, ponderal index and placenta weight, body weight increase during pregnancy of mothers, and cord blood IGF-1 and leptin concentrations. In conclusion, our study for the first time explored the relationship between placental microbiota profile and fetal macrosomia. It is novel in showing that a distinct placental microbiota profile is present in fetal macrosomia, and is associated with clinical characteristics of mothers and newborns.","author":[{"dropping-particle":"","family":"Zheng","given":"Jia","non-dropping-particle":"","parse-names":false,"suffix":""},{"dropping-particle":"","family":"Xiao","given":"Xin Hua","non-dropping-particle":"","parse-names":false,"suffix":""},{"dropping-particle":"","family":"Zhang","given":"Qian","non-dropping-particle":"","parse-names":false,"suffix":""},{"dropping-particle":"","family":"Mao","given":"Li Li","non-dropping-particle":"","parse-names":false,"suffix":""},{"dropping-particle":"","family":"Yu","given":"Miao","non-dropping-particle":"","parse-names":false,"suffix":""},{"dropping-particle":"","family":"Xu","given":"Jian Ping","non-dropping-particle":"","parse-names":false,"suffix":""},{"dropping-particle":"","family":"Wang","given":"Tong","non-dropping-particle":"","parse-names":false,"suffix":""}],"container-title":"Oncotarget","id":"ITEM-1","issue":"47","issued":{"date-parts":[["2017"]]},"page":"82314-82325","title":"Correlation of placental microbiota with fetal macrosomia and clinical characteristics in mothers and newborns","type":"article-journal","volume":"8"},"uris":["http://www.mendeley.com/documents/?uuid=5ad37def-9fd0-41df-b355-e9cfbb7bce59"]}],"mendeley":{"formattedCitation":"&lt;span style=\"baseline\"&gt; [29]&lt;/span&gt;","plainTextFormattedCitation":" [29]","previouslyFormattedCitation":"&lt;span style=\"baseline\"&gt; [29]&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29]</w:t>
            </w:r>
            <w:r w:rsidRPr="00BC6DB1">
              <w:rPr>
                <w:rFonts w:asciiTheme="minorHAnsi" w:hAnsiTheme="minorHAnsi" w:cstheme="minorHAnsi"/>
                <w:sz w:val="22"/>
                <w:shd w:val="clear" w:color="auto" w:fill="FFFFFF"/>
              </w:rPr>
              <w:fldChar w:fldCharType="end"/>
            </w:r>
          </w:p>
        </w:tc>
      </w:tr>
      <w:tr w:rsidR="005E2FEF" w:rsidRPr="00BC6DB1" w14:paraId="08E6E989"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56A6BE60" w14:textId="3CB0AB6F"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7</w:t>
            </w:r>
          </w:p>
        </w:tc>
        <w:tc>
          <w:tcPr>
            <w:tcW w:w="643" w:type="dxa"/>
            <w:tcBorders>
              <w:top w:val="single" w:sz="4" w:space="0" w:color="auto"/>
              <w:left w:val="single" w:sz="18" w:space="0" w:color="auto"/>
              <w:bottom w:val="single" w:sz="4" w:space="0" w:color="auto"/>
            </w:tcBorders>
            <w:vAlign w:val="center"/>
          </w:tcPr>
          <w:p w14:paraId="55E25EBC" w14:textId="60ADA56D"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685947C8" w14:textId="00B03A37"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4423BCAA" w14:textId="03B60DE0"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2A09AD03" w14:textId="7A3EFF33"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503F0B1B"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1D99DB6F"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3283F5E2" w14:textId="5DD12F09"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all V1-9 HVRs using Illumina </w:t>
            </w:r>
            <w:proofErr w:type="spellStart"/>
            <w:r w:rsidRPr="00BC6DB1">
              <w:rPr>
                <w:rFonts w:asciiTheme="minorHAnsi" w:hAnsiTheme="minorHAnsi" w:cstheme="minorHAnsi"/>
                <w:sz w:val="22"/>
                <w:shd w:val="clear" w:color="auto" w:fill="FFFFFF"/>
              </w:rPr>
              <w:t>MiSeq</w:t>
            </w:r>
            <w:proofErr w:type="spellEnd"/>
            <w:r w:rsidRPr="00BC6DB1">
              <w:rPr>
                <w:rFonts w:asciiTheme="minorHAnsi" w:hAnsiTheme="minorHAnsi" w:cstheme="minorHAnsi"/>
                <w:sz w:val="22"/>
                <w:shd w:val="clear" w:color="auto" w:fill="FFFFFF"/>
              </w:rPr>
              <w:t xml:space="preserve"> with comparative qPCR (V4 region and </w:t>
            </w:r>
            <w:proofErr w:type="spellStart"/>
            <w:r w:rsidRPr="00BC6DB1">
              <w:rPr>
                <w:rFonts w:asciiTheme="minorHAnsi" w:hAnsiTheme="minorHAnsi" w:cstheme="minorHAnsi"/>
                <w:i/>
                <w:iCs/>
                <w:sz w:val="22"/>
                <w:shd w:val="clear" w:color="auto" w:fill="FFFFFF"/>
              </w:rPr>
              <w:t>Ralstonia</w:t>
            </w:r>
            <w:proofErr w:type="spellEnd"/>
            <w:r w:rsidRPr="00BC6DB1">
              <w:rPr>
                <w:rFonts w:asciiTheme="minorHAnsi" w:hAnsiTheme="minorHAnsi" w:cstheme="minorHAnsi"/>
                <w:i/>
                <w:iCs/>
                <w:sz w:val="22"/>
                <w:shd w:val="clear" w:color="auto" w:fill="FFFFFF"/>
              </w:rPr>
              <w:t xml:space="preserve"> </w:t>
            </w:r>
            <w:proofErr w:type="spellStart"/>
            <w:r w:rsidRPr="00BC6DB1">
              <w:rPr>
                <w:rFonts w:asciiTheme="minorHAnsi" w:hAnsiTheme="minorHAnsi" w:cstheme="minorHAnsi"/>
                <w:i/>
                <w:iCs/>
                <w:sz w:val="22"/>
                <w:shd w:val="clear" w:color="auto" w:fill="FFFFFF"/>
              </w:rPr>
              <w:t>insidiosa</w:t>
            </w:r>
            <w:proofErr w:type="spellEnd"/>
            <w:r w:rsidRPr="00BC6DB1">
              <w:rPr>
                <w:rFonts w:asciiTheme="minorHAnsi" w:hAnsiTheme="minorHAnsi" w:cstheme="minorHAnsi"/>
                <w:sz w:val="22"/>
                <w:shd w:val="clear" w:color="auto" w:fill="FFFFFF"/>
              </w:rPr>
              <w:t>)</w:t>
            </w:r>
          </w:p>
        </w:tc>
        <w:tc>
          <w:tcPr>
            <w:tcW w:w="3150" w:type="dxa"/>
            <w:tcBorders>
              <w:top w:val="single" w:sz="4" w:space="0" w:color="auto"/>
              <w:left w:val="single" w:sz="4" w:space="0" w:color="auto"/>
              <w:bottom w:val="single" w:sz="4" w:space="0" w:color="auto"/>
              <w:right w:val="single" w:sz="18" w:space="0" w:color="auto"/>
            </w:tcBorders>
            <w:vAlign w:val="center"/>
          </w:tcPr>
          <w:p w14:paraId="0B7CC0A9" w14:textId="3D064F40"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Composition of the placental microbiome differs between maternal, fetal-maternal, and fetal spaces, independent of delivery mode</w:t>
            </w:r>
          </w:p>
        </w:tc>
        <w:tc>
          <w:tcPr>
            <w:tcW w:w="1530" w:type="dxa"/>
            <w:tcBorders>
              <w:top w:val="single" w:sz="4" w:space="0" w:color="auto"/>
              <w:left w:val="single" w:sz="18" w:space="0" w:color="auto"/>
              <w:bottom w:val="single" w:sz="4" w:space="0" w:color="auto"/>
              <w:right w:val="single" w:sz="4" w:space="0" w:color="auto"/>
            </w:tcBorders>
            <w:vAlign w:val="center"/>
          </w:tcPr>
          <w:p w14:paraId="4BF7D9E7" w14:textId="361B2211"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7E6F49D5" w14:textId="49F6BB85"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0E706532" w14:textId="64A367F0"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s41598-017-11514-4","ISSN":"20452322","PMID":"28894161","abstract":"The placenta is the principal organ nurturing the fetus during pregnancy and was traditionally considered to be sterile. Recent work has suggested that the placenta harbours microbial communities, however the location and possible function of these microbes remain to be confirmed and elucidated. Here, we employed genomic DNA sequencing of multiple variable (V) regions of the bacterial 16S ribosomal gene, to interrogate microbial profiles in term pregnancies, from the basal plate, which is in direct contact with maternal uterine, endothelial, and immune cells; placental villi, which are bathed in maternal blood, and fetal membranes, which encapsulate the amniotic cavity. QIIME, R package \"Phyloseq\" analysis was used to assess alpha and beta diversity and absolute abundance of the 16S rRNA gene per location. We demonstrate that (1) microbiota exhibit spatially distinct profiles depending on the location within the placenta and (2) \"semi-composite\" 16S profiles using multiple V regions validated by quantitative PCR analysis confirmed that distinct bacterial taxa dominate in different placental niches. Finally, profiles are not altered by mode of delivery. Together these findings suggest that there is niche-specificity to the placental microbiota and placental microbiome studies should consider regional differences, which may affect maternal, fetal, and/or neonatal health and physiology.","author":[{"dropping-particle":"","family":"Parnell","given":"Lindsay A.","non-dropping-particle":"","parse-names":false,"suffix":""},{"dropping-particle":"","family":"Briggs","given":"Catherine M.","non-dropping-particle":"","parse-names":false,"suffix":""},{"dropping-particle":"","family":"Cao","given":"Bin","non-dropping-particle":"","parse-names":false,"suffix":""},{"dropping-particle":"","family":"Delannoy-Bruno","given":"Omar","non-dropping-particle":"","parse-names":false,"suffix":""},{"dropping-particle":"","family":"Schrieffer","given":"Andrew E.","non-dropping-particle":"","parse-names":false,"suffix":""},{"dropping-particle":"","family":"Mysorekar","given":"Indira U.","non-dropping-particle":"","parse-names":false,"suffix":""}],"container-title":"Scientific Reports","id":"ITEM-1","issue":"1","issued":{"date-parts":[["2017"]]},"page":"1-11","publisher":"Springer US","title":"Microbial communities in placentas from term normal pregnancy exhibit spatially variable profiles","type":"article-journal","volume":"7"},"uris":["http://www.mendeley.com/documents/?uuid=089bafeb-a1be-4d51-bba1-66a979ff25a7"]}],"mendeley":{"formattedCitation":"&lt;span style=\"baseline\"&gt; [30]&lt;/span&gt;","plainTextFormattedCitation":" [30]","previouslyFormattedCitation":"&lt;span style=\"baseline\"&gt; [30]&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0]</w:t>
            </w:r>
            <w:r w:rsidRPr="00BC6DB1">
              <w:rPr>
                <w:rFonts w:asciiTheme="minorHAnsi" w:hAnsiTheme="minorHAnsi" w:cstheme="minorHAnsi"/>
                <w:sz w:val="22"/>
                <w:shd w:val="clear" w:color="auto" w:fill="FFFFFF"/>
              </w:rPr>
              <w:fldChar w:fldCharType="end"/>
            </w:r>
          </w:p>
        </w:tc>
      </w:tr>
      <w:tr w:rsidR="005E2FEF" w:rsidRPr="00BC6DB1" w14:paraId="7B0BB084"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5405DA48" w14:textId="77777777"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7F93F084"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97EFB86"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7844262"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7F3895C"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4E96D82"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5A1ADAF5"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534ED4D3" w14:textId="77777777" w:rsidR="00A51D59" w:rsidRPr="00BC6DB1" w:rsidRDefault="00A51D59" w:rsidP="00A51D59">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12478B1B" w14:textId="77777777" w:rsidR="00A51D59" w:rsidRPr="00BC6DB1" w:rsidRDefault="00A51D59" w:rsidP="00A51D59">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5DB0463A" w14:textId="77777777" w:rsidR="00A51D59" w:rsidRPr="00BC6DB1" w:rsidRDefault="00A51D59" w:rsidP="00A51D59">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4E82FA7B" w14:textId="77777777" w:rsidR="00A51D59" w:rsidRPr="00BC6DB1" w:rsidRDefault="00A51D59" w:rsidP="00A51D59">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11D0319B" w14:textId="77777777" w:rsidR="00A51D59" w:rsidRPr="00BC6DB1" w:rsidRDefault="00A51D59" w:rsidP="00A51D59">
            <w:pPr>
              <w:jc w:val="center"/>
              <w:rPr>
                <w:rFonts w:asciiTheme="minorHAnsi" w:hAnsiTheme="minorHAnsi" w:cstheme="minorHAnsi"/>
                <w:sz w:val="22"/>
                <w:shd w:val="clear" w:color="auto" w:fill="FFFFFF"/>
              </w:rPr>
            </w:pPr>
          </w:p>
        </w:tc>
      </w:tr>
      <w:tr w:rsidR="005E2FEF" w:rsidRPr="00BC6DB1" w14:paraId="5146FF92"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1320B8AD" w14:textId="621F583C"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8</w:t>
            </w:r>
          </w:p>
        </w:tc>
        <w:tc>
          <w:tcPr>
            <w:tcW w:w="643" w:type="dxa"/>
            <w:tcBorders>
              <w:top w:val="single" w:sz="4" w:space="0" w:color="auto"/>
              <w:left w:val="single" w:sz="18" w:space="0" w:color="auto"/>
              <w:bottom w:val="single" w:sz="4" w:space="0" w:color="auto"/>
            </w:tcBorders>
            <w:vAlign w:val="center"/>
          </w:tcPr>
          <w:p w14:paraId="69598E0D"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BAB7452" w14:textId="6788EE6E"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6B9A4155"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7C94807"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FDCE89F" w14:textId="0B2FDCBD"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4" w:type="dxa"/>
            <w:tcBorders>
              <w:top w:val="single" w:sz="4" w:space="0" w:color="auto"/>
              <w:bottom w:val="single" w:sz="4" w:space="0" w:color="auto"/>
              <w:right w:val="single" w:sz="18" w:space="0" w:color="auto"/>
            </w:tcBorders>
            <w:vAlign w:val="center"/>
          </w:tcPr>
          <w:p w14:paraId="78D4D873"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1880B8ED" w14:textId="1D2C3F69"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6S rDNA pyrosequencing of the V4 HVR</w:t>
            </w:r>
          </w:p>
        </w:tc>
        <w:tc>
          <w:tcPr>
            <w:tcW w:w="3150" w:type="dxa"/>
            <w:tcBorders>
              <w:top w:val="single" w:sz="4" w:space="0" w:color="auto"/>
              <w:left w:val="single" w:sz="4" w:space="0" w:color="auto"/>
              <w:bottom w:val="single" w:sz="4" w:space="0" w:color="auto"/>
              <w:right w:val="single" w:sz="18" w:space="0" w:color="auto"/>
            </w:tcBorders>
            <w:vAlign w:val="center"/>
          </w:tcPr>
          <w:p w14:paraId="1D432D66" w14:textId="50EE651F"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mniotic fluid and placenta contain low diversity microbiomes dominated by </w:t>
            </w:r>
            <w:proofErr w:type="spellStart"/>
            <w:r w:rsidRPr="00BC6DB1">
              <w:rPr>
                <w:rFonts w:asciiTheme="minorHAnsi" w:hAnsiTheme="minorHAnsi" w:cstheme="minorHAnsi"/>
                <w:sz w:val="22"/>
                <w:shd w:val="clear" w:color="auto" w:fill="FFFFFF"/>
              </w:rPr>
              <w:t>Enterobacteriaceae</w:t>
            </w:r>
            <w:proofErr w:type="spellEnd"/>
            <w:r w:rsidRPr="00BC6DB1">
              <w:rPr>
                <w:rFonts w:asciiTheme="minorHAnsi" w:hAnsiTheme="minorHAnsi" w:cstheme="minorHAnsi"/>
                <w:sz w:val="22"/>
                <w:shd w:val="clear" w:color="auto" w:fill="FFFFFF"/>
              </w:rPr>
              <w:t xml:space="preserve"> </w:t>
            </w:r>
            <w:proofErr w:type="spellStart"/>
            <w:r w:rsidRPr="00BC6DB1">
              <w:rPr>
                <w:rFonts w:asciiTheme="minorHAnsi" w:hAnsiTheme="minorHAnsi" w:cstheme="minorHAnsi"/>
                <w:sz w:val="22"/>
                <w:shd w:val="clear" w:color="auto" w:fill="FFFFFF"/>
              </w:rPr>
              <w:t>phylotype</w:t>
            </w:r>
            <w:proofErr w:type="spellEnd"/>
          </w:p>
        </w:tc>
        <w:tc>
          <w:tcPr>
            <w:tcW w:w="1530" w:type="dxa"/>
            <w:tcBorders>
              <w:top w:val="single" w:sz="4" w:space="0" w:color="auto"/>
              <w:left w:val="single" w:sz="18" w:space="0" w:color="auto"/>
              <w:bottom w:val="single" w:sz="4" w:space="0" w:color="auto"/>
              <w:right w:val="single" w:sz="4" w:space="0" w:color="auto"/>
            </w:tcBorders>
            <w:vAlign w:val="center"/>
          </w:tcPr>
          <w:p w14:paraId="3531589A" w14:textId="64AA2C6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Anaerobic: BHI, Columbia blood</w:t>
            </w:r>
          </w:p>
        </w:tc>
        <w:tc>
          <w:tcPr>
            <w:tcW w:w="2238" w:type="dxa"/>
            <w:tcBorders>
              <w:top w:val="single" w:sz="4" w:space="0" w:color="auto"/>
              <w:left w:val="single" w:sz="4" w:space="0" w:color="auto"/>
              <w:bottom w:val="single" w:sz="4" w:space="0" w:color="auto"/>
              <w:right w:val="single" w:sz="18" w:space="0" w:color="auto"/>
            </w:tcBorders>
            <w:vAlign w:val="center"/>
          </w:tcPr>
          <w:p w14:paraId="4120EEC7" w14:textId="6F774D74"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0% of amniotic fluid samples and 20% of placenta samples are culture-positive</w:t>
            </w:r>
          </w:p>
        </w:tc>
        <w:tc>
          <w:tcPr>
            <w:tcW w:w="709" w:type="dxa"/>
            <w:tcBorders>
              <w:top w:val="single" w:sz="4" w:space="0" w:color="auto"/>
              <w:left w:val="single" w:sz="18" w:space="0" w:color="auto"/>
              <w:bottom w:val="single" w:sz="4" w:space="0" w:color="auto"/>
              <w:right w:val="single" w:sz="18" w:space="0" w:color="auto"/>
            </w:tcBorders>
            <w:vAlign w:val="center"/>
          </w:tcPr>
          <w:p w14:paraId="2775122D" w14:textId="6875DC0A"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3389/fmicb.2018.02163","ISSN":"1664302X","PMID":"30237795","abstract":"The idea that healthy uterine cavity is sterile is challenged nowadays. It is still debatable whether the bacteria present in the uterine cavity during pregnancy are residents or invaders. To reveal microbiome composition and its characteristics in the womb of pregnant women, 41 decidual tissue samples and 64 amniotic fluid samples were taken from pregnant Chinese women. DNA extraction was followed by pyrosequencing of the hypervariable V4 region of the 16S rDNA gene to characterize womb microbiome. Both types of samples had low diversity microbiome with Enterobacteriaceae being the dominant phylotypes at family level. To characterize the nature of colonization during pregnancy, the presence of endogenous biomass was confirmed by cultivation. Surprisingly, all of the 50 amniotic fluid samples studied were culture-negative, whereas 379 out of 1,832 placenta samples were culture-positive. Our results suggested that womb contained microbiome with low diversity. Culture-based investigation of amniotic fluid and placenta samples confirmed the presence of cultivable microorganisms in the placenta but not in amniotic fluid. Thus it suggests that bacterial colonization does occur during healthy pregnancy.","author":[{"dropping-particle":"","family":"Zhu","given":"Lihong","non-dropping-particle":"","parse-names":false,"suffix":""},{"dropping-particle":"","family":"Luo","given":"Fei","non-dropping-particle":"","parse-names":false,"suffix":""},{"dropping-particle":"","family":"Hu","given":"Wenjing","non-dropping-particle":"","parse-names":false,"suffix":""},{"dropping-particle":"","family":"Han","given":"Yang","non-dropping-particle":"","parse-names":false,"suffix":""},{"dropping-particle":"","family":"Wang","given":"Yuezhu","non-dropping-particle":"","parse-names":false,"suffix":""},{"dropping-particle":"","family":"Zheng","given":"Huajun","non-dropping-particle":"","parse-names":false,"suffix":""},{"dropping-particle":"","family":"Guo","given":"Xiaokui","non-dropping-particle":"","parse-names":false,"suffix":""},{"dropping-particle":"","family":"Qin","given":"Jinhong","non-dropping-particle":"","parse-names":false,"suffix":""}],"container-title":"Frontiers in Microbiology","id":"ITEM-1","issue":"SEP","issued":{"date-parts":[["2018"]]},"page":"1-6","title":"Bacterial communities in the womb during healthy pregnancy","type":"article-journal","volume":"9"},"uris":["http://www.mendeley.com/documents/?uuid=a4207799-6554-401b-bfe2-49f213630580"]}],"mendeley":{"formattedCitation":"&lt;span style=\"baseline\"&gt; [31]&lt;/span&gt;","plainTextFormattedCitation":" [31]","previouslyFormattedCitation":"&lt;span style=\"baseline\"&gt; [31]&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1]</w:t>
            </w:r>
            <w:r w:rsidRPr="00BC6DB1">
              <w:rPr>
                <w:rFonts w:asciiTheme="minorHAnsi" w:hAnsiTheme="minorHAnsi" w:cstheme="minorHAnsi"/>
                <w:sz w:val="22"/>
                <w:shd w:val="clear" w:color="auto" w:fill="FFFFFF"/>
              </w:rPr>
              <w:fldChar w:fldCharType="end"/>
            </w:r>
          </w:p>
        </w:tc>
      </w:tr>
      <w:tr w:rsidR="005E2FEF" w:rsidRPr="00BC6DB1" w14:paraId="04B7E5E1"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5F5295D9" w14:textId="3ECB9B71"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lastRenderedPageBreak/>
              <w:t>2018</w:t>
            </w:r>
          </w:p>
        </w:tc>
        <w:tc>
          <w:tcPr>
            <w:tcW w:w="643" w:type="dxa"/>
            <w:tcBorders>
              <w:top w:val="single" w:sz="4" w:space="0" w:color="auto"/>
              <w:left w:val="single" w:sz="18" w:space="0" w:color="auto"/>
              <w:bottom w:val="single" w:sz="4" w:space="0" w:color="auto"/>
            </w:tcBorders>
            <w:vAlign w:val="center"/>
          </w:tcPr>
          <w:p w14:paraId="7E4B87E9" w14:textId="67FA8E3E"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32AA03EF" w14:textId="122FBF89"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3F65BF44"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D676C92"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3BCE0D9"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400ACD6F"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7977E4AD" w14:textId="4B8B0B60"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3-4 HVR using Illumina </w:t>
            </w:r>
            <w:proofErr w:type="spellStart"/>
            <w:r w:rsidRPr="00BC6DB1">
              <w:rPr>
                <w:rFonts w:asciiTheme="minorHAnsi" w:hAnsiTheme="minorHAnsi" w:cstheme="minorHAnsi"/>
                <w:sz w:val="22"/>
                <w:shd w:val="clear" w:color="auto" w:fill="FFFFFF"/>
              </w:rPr>
              <w:t>MiSeq</w:t>
            </w:r>
            <w:proofErr w:type="spellEnd"/>
            <w:r w:rsidRPr="00BC6DB1">
              <w:rPr>
                <w:rFonts w:asciiTheme="minorHAnsi" w:hAnsiTheme="minorHAnsi" w:cstheme="minorHAnsi"/>
                <w:sz w:val="22"/>
                <w:shd w:val="clear" w:color="auto" w:fill="FFFFFF"/>
              </w:rPr>
              <w:t xml:space="preserve"> with comparative qPCR</w:t>
            </w:r>
          </w:p>
        </w:tc>
        <w:tc>
          <w:tcPr>
            <w:tcW w:w="3150" w:type="dxa"/>
            <w:tcBorders>
              <w:top w:val="single" w:sz="4" w:space="0" w:color="auto"/>
              <w:left w:val="single" w:sz="4" w:space="0" w:color="auto"/>
              <w:bottom w:val="single" w:sz="4" w:space="0" w:color="auto"/>
              <w:right w:val="single" w:sz="18" w:space="0" w:color="auto"/>
            </w:tcBorders>
            <w:vAlign w:val="center"/>
          </w:tcPr>
          <w:p w14:paraId="078CBA63" w14:textId="565F228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5S rDNA is detected in 49% of placental samples, with equal richness and diversity between HPV-positive and negative groups</w:t>
            </w:r>
          </w:p>
        </w:tc>
        <w:tc>
          <w:tcPr>
            <w:tcW w:w="1530" w:type="dxa"/>
            <w:tcBorders>
              <w:top w:val="single" w:sz="4" w:space="0" w:color="auto"/>
              <w:left w:val="single" w:sz="18" w:space="0" w:color="auto"/>
              <w:bottom w:val="single" w:sz="4" w:space="0" w:color="auto"/>
              <w:right w:val="single" w:sz="4" w:space="0" w:color="auto"/>
            </w:tcBorders>
            <w:vAlign w:val="center"/>
          </w:tcPr>
          <w:p w14:paraId="3CD70D0E" w14:textId="5AC3CA6E"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211CA88E" w14:textId="7E36BCB7"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637B1A96" w14:textId="70720AEB"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s41598-018-27980-3","ISSN":"20452322","PMID":"29955075","abstract":"We investigated the association between HPV infection and bacterial microbiota composition in the placenta, uterine cervix and mouth in thirty-nine women. HPV DNA genotyping of 24 types was conducted using Multimetrix®. Microbiota composition was characterized by 16S rRNA gene sequencing. HPV DNA was detected in 33% of placenta, 23% cervical and 33% oral samples. HPV16 was the most frequent type in all regions. HPV infection was associated with higher microbiota richness (p = 0.032) in the mouth but did not influence microbial diversity or richness in other samples. HPV infection was associated with higher abundance of Lactobacillaceae (p = 0.0036) and Ureaplasma (LDA score &gt; 4.0, p &lt; 0.05) in the placenta, Haemophilus (p = 0.00058) and Peptostreptococcus (p = 0.0069) genus in the cervix and Selenomonas spp. (p = 0.0032) in the mouth compared to HPV negative samples. These data suggest altered bacterial microbiota composition in HPV positive placenta, cervix and mouth. Whether the changes in bacterial microbiota predispose or result from HPV remains to be determined in future studies.","author":[{"dropping-particle":"","family":"Tuominen","given":"Heidi","non-dropping-particle":"","parse-names":false,"suffix":""},{"dropping-particle":"","family":"Rautava","given":"Samuli","non-dropping-particle":"","parse-names":false,"suffix":""},{"dropping-particle":"","family":"Syrjänen","given":"Stina","non-dropping-particle":"","parse-names":false,"suffix":""},{"dropping-particle":"","family":"Collado","given":"Maria Carmen","non-dropping-particle":"","parse-names":false,"suffix":""},{"dropping-particle":"","family":"Rautava","given":"Jaana","non-dropping-particle":"","parse-names":false,"suffix":""}],"container-title":"Scientific Reports","id":"ITEM-1","issue":"1","issued":{"date-parts":[["2018"]]},"page":"1-11","title":"HPV infection and bacterial microbiota in the placenta, uterine cervix and oral mucosa","type":"article-journal","volume":"8"},"uris":["http://www.mendeley.com/documents/?uuid=c11673d3-504e-446d-a24d-94bd88a16ec4"]}],"mendeley":{"formattedCitation":"&lt;span style=\"baseline\"&gt; [32]&lt;/span&gt;","plainTextFormattedCitation":" [32]","previouslyFormattedCitation":"&lt;span style=\"baseline\"&gt; [32]&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2]</w:t>
            </w:r>
            <w:r w:rsidRPr="00BC6DB1">
              <w:rPr>
                <w:rFonts w:asciiTheme="minorHAnsi" w:hAnsiTheme="minorHAnsi" w:cstheme="minorHAnsi"/>
                <w:sz w:val="22"/>
                <w:shd w:val="clear" w:color="auto" w:fill="FFFFFF"/>
              </w:rPr>
              <w:fldChar w:fldCharType="end"/>
            </w:r>
          </w:p>
        </w:tc>
      </w:tr>
      <w:tr w:rsidR="005E2FEF" w:rsidRPr="00BC6DB1" w14:paraId="7B42BA8B"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200E1BFC" w14:textId="77777777"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58545FDF"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7EED93C"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110A9DD"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7515FAC"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7D021E6"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36B15B48"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4D07B41E" w14:textId="77777777" w:rsidR="00A51D59" w:rsidRPr="00BC6DB1" w:rsidRDefault="00A51D59" w:rsidP="00A51D59">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3B95D05F" w14:textId="77777777" w:rsidR="00A51D59" w:rsidRPr="00BC6DB1" w:rsidRDefault="00A51D59" w:rsidP="00A51D59">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7D678E72" w14:textId="77777777" w:rsidR="00A51D59" w:rsidRPr="00BC6DB1" w:rsidRDefault="00A51D59" w:rsidP="00A51D59">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08D0A5A0" w14:textId="77777777" w:rsidR="00A51D59" w:rsidRPr="00BC6DB1" w:rsidRDefault="00A51D59" w:rsidP="00A51D59">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476EA87E" w14:textId="77777777" w:rsidR="00A51D59" w:rsidRPr="00BC6DB1" w:rsidRDefault="00A51D59" w:rsidP="00A51D59">
            <w:pPr>
              <w:jc w:val="center"/>
              <w:rPr>
                <w:rFonts w:asciiTheme="minorHAnsi" w:hAnsiTheme="minorHAnsi" w:cstheme="minorHAnsi"/>
                <w:sz w:val="22"/>
                <w:shd w:val="clear" w:color="auto" w:fill="FFFFFF"/>
              </w:rPr>
            </w:pPr>
          </w:p>
        </w:tc>
      </w:tr>
      <w:tr w:rsidR="005E2FEF" w:rsidRPr="00BC6DB1" w14:paraId="1A5DFCFC"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557CD344" w14:textId="7D9C9347"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9</w:t>
            </w:r>
          </w:p>
        </w:tc>
        <w:tc>
          <w:tcPr>
            <w:tcW w:w="643" w:type="dxa"/>
            <w:tcBorders>
              <w:top w:val="single" w:sz="4" w:space="0" w:color="auto"/>
              <w:left w:val="single" w:sz="18" w:space="0" w:color="auto"/>
              <w:bottom w:val="single" w:sz="4" w:space="0" w:color="auto"/>
            </w:tcBorders>
            <w:vAlign w:val="center"/>
          </w:tcPr>
          <w:p w14:paraId="30C1CCE4" w14:textId="7ACB0632"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15DE23F8" w14:textId="59B9B2A9"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06168C1B" w14:textId="4407D908"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2A09A554" w14:textId="7C1DE75D"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4F183FDC"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7056CB89"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2241C45C" w14:textId="654B0DD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w:t>
            </w:r>
            <w:proofErr w:type="spellStart"/>
            <w:r w:rsidRPr="00BC6DB1">
              <w:rPr>
                <w:rFonts w:asciiTheme="minorHAnsi" w:hAnsiTheme="minorHAnsi" w:cstheme="minorHAnsi"/>
                <w:sz w:val="22"/>
                <w:shd w:val="clear" w:color="auto" w:fill="FFFFFF"/>
              </w:rPr>
              <w:t>rRNA</w:t>
            </w:r>
            <w:proofErr w:type="spellEnd"/>
            <w:r w:rsidRPr="00BC6DB1">
              <w:rPr>
                <w:rFonts w:asciiTheme="minorHAnsi" w:hAnsiTheme="minorHAnsi" w:cstheme="minorHAnsi"/>
                <w:sz w:val="22"/>
                <w:shd w:val="clear" w:color="auto" w:fill="FFFFFF"/>
              </w:rPr>
              <w:t xml:space="preserve"> </w:t>
            </w:r>
            <w:r w:rsidR="00B04C25" w:rsidRPr="00BC6DB1">
              <w:rPr>
                <w:rFonts w:asciiTheme="minorHAnsi" w:hAnsiTheme="minorHAnsi" w:cstheme="minorHAnsi"/>
                <w:i/>
                <w:iCs/>
                <w:sz w:val="22"/>
                <w:shd w:val="clear" w:color="auto" w:fill="FFFFFF"/>
              </w:rPr>
              <w:t>ISH</w:t>
            </w:r>
            <w:r w:rsidRPr="00BC6DB1">
              <w:rPr>
                <w:rFonts w:asciiTheme="minorHAnsi" w:hAnsiTheme="minorHAnsi" w:cstheme="minorHAnsi"/>
                <w:sz w:val="22"/>
                <w:shd w:val="clear" w:color="auto" w:fill="FFFFFF"/>
              </w:rPr>
              <w:t xml:space="preserve"> with comparative</w:t>
            </w:r>
          </w:p>
          <w:p w14:paraId="4CCB4732" w14:textId="5016D4B6"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4 HVR using Illumina </w:t>
            </w:r>
            <w:proofErr w:type="spellStart"/>
            <w:r w:rsidRPr="00BC6DB1">
              <w:rPr>
                <w:rFonts w:asciiTheme="minorHAnsi" w:hAnsiTheme="minorHAnsi" w:cstheme="minorHAnsi"/>
                <w:sz w:val="22"/>
                <w:shd w:val="clear" w:color="auto" w:fill="FFFFFF"/>
              </w:rPr>
              <w:t>MiSeq</w:t>
            </w:r>
            <w:proofErr w:type="spellEnd"/>
            <w:r w:rsidRPr="00BC6DB1">
              <w:rPr>
                <w:rFonts w:asciiTheme="minorHAnsi" w:hAnsiTheme="minorHAnsi" w:cstheme="minorHAnsi"/>
                <w:sz w:val="22"/>
                <w:shd w:val="clear" w:color="auto" w:fill="FFFFFF"/>
              </w:rPr>
              <w:t xml:space="preserve"> and histology (H&amp;E, Warthin-Starry, and Gram stains)</w:t>
            </w:r>
          </w:p>
        </w:tc>
        <w:tc>
          <w:tcPr>
            <w:tcW w:w="3150" w:type="dxa"/>
            <w:tcBorders>
              <w:top w:val="single" w:sz="4" w:space="0" w:color="auto"/>
              <w:left w:val="single" w:sz="4" w:space="0" w:color="auto"/>
              <w:bottom w:val="single" w:sz="4" w:space="0" w:color="auto"/>
              <w:right w:val="single" w:sz="18" w:space="0" w:color="auto"/>
            </w:tcBorders>
            <w:vAlign w:val="center"/>
          </w:tcPr>
          <w:p w14:paraId="2D772FE4" w14:textId="16EB3B69"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Detection of low abundance bacterial RNA in the placental villi and chorion </w:t>
            </w:r>
          </w:p>
        </w:tc>
        <w:tc>
          <w:tcPr>
            <w:tcW w:w="1530" w:type="dxa"/>
            <w:tcBorders>
              <w:top w:val="single" w:sz="4" w:space="0" w:color="auto"/>
              <w:left w:val="single" w:sz="18" w:space="0" w:color="auto"/>
              <w:bottom w:val="single" w:sz="4" w:space="0" w:color="auto"/>
              <w:right w:val="single" w:sz="4" w:space="0" w:color="auto"/>
            </w:tcBorders>
            <w:vAlign w:val="center"/>
          </w:tcPr>
          <w:p w14:paraId="507518CA" w14:textId="5952F732"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erobic: Blood, </w:t>
            </w:r>
            <w:proofErr w:type="spellStart"/>
            <w:r w:rsidRPr="00BC6DB1">
              <w:rPr>
                <w:rFonts w:asciiTheme="minorHAnsi" w:hAnsiTheme="minorHAnsi" w:cstheme="minorHAnsi"/>
                <w:sz w:val="22"/>
                <w:shd w:val="clear" w:color="auto" w:fill="FFFFFF"/>
              </w:rPr>
              <w:t>MacConkey</w:t>
            </w:r>
            <w:proofErr w:type="spellEnd"/>
            <w:r w:rsidRPr="00BC6DB1">
              <w:rPr>
                <w:rFonts w:asciiTheme="minorHAnsi" w:hAnsiTheme="minorHAnsi" w:cstheme="minorHAnsi"/>
                <w:sz w:val="22"/>
                <w:shd w:val="clear" w:color="auto" w:fill="FFFFFF"/>
              </w:rPr>
              <w:t xml:space="preserve">, Chocolate, </w:t>
            </w:r>
            <w:proofErr w:type="gramStart"/>
            <w:r w:rsidRPr="00BC6DB1">
              <w:rPr>
                <w:rFonts w:asciiTheme="minorHAnsi" w:hAnsiTheme="minorHAnsi" w:cstheme="minorHAnsi"/>
                <w:sz w:val="22"/>
                <w:shd w:val="clear" w:color="auto" w:fill="FFFFFF"/>
              </w:rPr>
              <w:t>A</w:t>
            </w:r>
            <w:proofErr w:type="gramEnd"/>
            <w:r w:rsidRPr="00BC6DB1">
              <w:rPr>
                <w:rFonts w:asciiTheme="minorHAnsi" w:hAnsiTheme="minorHAnsi" w:cstheme="minorHAnsi"/>
                <w:sz w:val="22"/>
                <w:shd w:val="clear" w:color="auto" w:fill="FFFFFF"/>
              </w:rPr>
              <w:t xml:space="preserve">-7. Anaerobic: </w:t>
            </w:r>
            <w:proofErr w:type="spellStart"/>
            <w:r w:rsidRPr="00BC6DB1">
              <w:rPr>
                <w:rFonts w:asciiTheme="minorHAnsi" w:hAnsiTheme="minorHAnsi" w:cstheme="minorHAnsi"/>
                <w:sz w:val="22"/>
                <w:shd w:val="clear" w:color="auto" w:fill="FFFFFF"/>
              </w:rPr>
              <w:t>Brucella</w:t>
            </w:r>
            <w:proofErr w:type="spellEnd"/>
            <w:r w:rsidRPr="00BC6DB1">
              <w:rPr>
                <w:rFonts w:asciiTheme="minorHAnsi" w:hAnsiTheme="minorHAnsi" w:cstheme="minorHAnsi"/>
                <w:sz w:val="22"/>
                <w:shd w:val="clear" w:color="auto" w:fill="FFFFFF"/>
              </w:rPr>
              <w:t xml:space="preserve">, PEA, </w:t>
            </w:r>
            <w:proofErr w:type="gramStart"/>
            <w:r w:rsidRPr="00BC6DB1">
              <w:rPr>
                <w:rFonts w:asciiTheme="minorHAnsi" w:hAnsiTheme="minorHAnsi" w:cstheme="minorHAnsi"/>
                <w:sz w:val="22"/>
                <w:shd w:val="clear" w:color="auto" w:fill="FFFFFF"/>
              </w:rPr>
              <w:t>K</w:t>
            </w:r>
            <w:proofErr w:type="gramEnd"/>
            <w:r w:rsidRPr="00BC6DB1">
              <w:rPr>
                <w:rFonts w:asciiTheme="minorHAnsi" w:hAnsiTheme="minorHAnsi" w:cstheme="minorHAnsi"/>
                <w:sz w:val="22"/>
                <w:shd w:val="clear" w:color="auto" w:fill="FFFFFF"/>
              </w:rPr>
              <w:t>-V.</w:t>
            </w:r>
          </w:p>
        </w:tc>
        <w:tc>
          <w:tcPr>
            <w:tcW w:w="2238" w:type="dxa"/>
            <w:tcBorders>
              <w:top w:val="single" w:sz="4" w:space="0" w:color="auto"/>
              <w:left w:val="single" w:sz="4" w:space="0" w:color="auto"/>
              <w:bottom w:val="single" w:sz="4" w:space="0" w:color="auto"/>
              <w:right w:val="single" w:sz="18" w:space="0" w:color="auto"/>
            </w:tcBorders>
            <w:vAlign w:val="center"/>
          </w:tcPr>
          <w:p w14:paraId="3744EADB" w14:textId="5EE22103"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o detectable growth.</w:t>
            </w:r>
          </w:p>
        </w:tc>
        <w:tc>
          <w:tcPr>
            <w:tcW w:w="709" w:type="dxa"/>
            <w:tcBorders>
              <w:top w:val="single" w:sz="4" w:space="0" w:color="auto"/>
              <w:left w:val="single" w:sz="18" w:space="0" w:color="auto"/>
              <w:bottom w:val="single" w:sz="4" w:space="0" w:color="auto"/>
              <w:right w:val="single" w:sz="18" w:space="0" w:color="auto"/>
            </w:tcBorders>
            <w:vAlign w:val="center"/>
          </w:tcPr>
          <w:p w14:paraId="69F2957E" w14:textId="130C65B5"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ajog.2019.04.036","ISSN":"00029378","PMID":"31055031","abstract":"BACKGROUND Numerous reports have documented bacteria in the placental membranes and basal plate decidua in the absence of immunopathology using histologic techniques. Similarly, independent metagenomic characterizations have identified an altered taxonomic makeup in association with spontaneous preterm birth. Here we sought to corroborate these findings by localizing presumptive intact bacteria using molecular histology within the placental microanatomy. OBJECTIVE Here we examined for microbes in term and preterm gestations using a signal-amplified 16S universal in situ hybridization probe set for bacterial rRNA, alongside traditional histologic methods of Warthin-Starry and Gram stains, as well as clinical culture methodologies. We further sought to differentiate accompanying 16S gene sequencing taxonomic profiles from germ-free (gnotobiotic) mouse and extraction and amplicon contamination controls. STUDY DESIGN Placentas were collected from a total of 53 subjects, composed of term labored (n = 4) and unlabored cesarean deliveries (n = 22) and preterm vaginal (n = 18) and cesarean deliveries (n = 8); a placenta from a single subject with clinical and histologic evident choriomanionitis was employed as a positive control (n = 1). The preterm cohort included spontaneous preterm birth with (n = 6) and without (n = 10) preterm premature rupture of membranes, as well as medically indicated preterm births (n = 10). Placental microbes were visualized using an in situ hybridization probe set designed against highly conserved regions of the bacterial 16S ribosome, which produces an amplified stable signal using branched DNA probes. Extracted bacterial nucleic acids from these same samples were subjected to 16S rRNA metagenomic sequencing (Illumina, V4) for course taxonomic analysis, alongside environmental and kit contaminant controls. A subset of unlabored, cesarean-delivered term pregnancies were also assessed with clinical culture for readily cultivatable pathogenic microbes. RESULTS Molecular in situ hybridization of bacterial rRNA enabled visualization and localization of low-abundance microbes after systematic high-power scanning. Despite the absence of clinical or histologic chorioamnionitis in 52 of 53 subjects, instances of 16S rRNA signal were confidently observed in 13 of 16 spontaneous preterm birth placentas, which was not significantly different from term unlabored cesarean specimens (18 of 22; P &gt; .05). 16S rRNA signal was largely localized to th…","author":[{"dropping-particle":"","family":"Seferovic","given":"Maxim D.","non-dropping-particle":"","parse-names":false,"suffix":""},{"dropping-particle":"","family":"Pace","given":"Ryan M.","non-dropping-particle":"","parse-names":false,"suffix":""},{"dropping-particle":"","family":"Carroll","given":"Matthew","non-dropping-particle":"","parse-names":false,"suffix":""},{"dropping-particle":"","family":"Belfort","given":"Benjamin","non-dropping-particle":"","parse-names":false,"suffix":""},{"dropping-particle":"","family":"Major","given":"Angela M.","non-dropping-particle":"","parse-names":false,"suffix":""},{"dropping-particle":"","family":"Chu","given":"Derrick M.","non-dropping-particle":"","parse-names":false,"suffix":""},{"dropping-particle":"","family":"Racusin","given":"Diana A.","non-dropping-particle":"","parse-names":false,"suffix":""},{"dropping-particle":"","family":"Castro","given":"Eumenia C.C.","non-dropping-particle":"","parse-names":false,"suffix":""},{"dropping-particle":"","family":"Muldrew","given":"Kenneth L.","non-dropping-particle":"","parse-names":false,"suffix":""},{"dropping-particle":"","family":"Versalovic","given":"James","non-dropping-particle":"","parse-names":false,"suffix":""},{"dropping-particle":"","family":"Aagaard","given":"Kjersti M.","non-dropping-particle":"","parse-names":false,"suffix":""}],"container-title":"American Journal of Obstetrics and Gynecology","id":"ITEM-1","issue":"2","issued":{"date-parts":[["2019"]]},"page":"146.e1-146.e23","publisher":"Elsevier Inc.","title":"Visualization of microbes by 16S in situ hybridization in term and preterm placentas without intraamniotic infection","type":"article-journal","volume":"221"},"uris":["http://www.mendeley.com/documents/?uuid=90e4aa60-0a51-414f-b0e2-39ef5b11825e"]}],"mendeley":{"formattedCitation":"&lt;span style=\"baseline\"&gt; [34]&lt;/span&gt;","plainTextFormattedCitation":" [34]","previouslyFormattedCitation":"&lt;span style=\"baseline\"&gt; [34]&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4]</w:t>
            </w:r>
            <w:r w:rsidRPr="00BC6DB1">
              <w:rPr>
                <w:rFonts w:asciiTheme="minorHAnsi" w:hAnsiTheme="minorHAnsi" w:cstheme="minorHAnsi"/>
                <w:sz w:val="22"/>
                <w:shd w:val="clear" w:color="auto" w:fill="FFFFFF"/>
              </w:rPr>
              <w:fldChar w:fldCharType="end"/>
            </w:r>
          </w:p>
        </w:tc>
      </w:tr>
      <w:tr w:rsidR="005E2FEF" w:rsidRPr="00BC6DB1" w14:paraId="489F138B"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6DF03C22" w14:textId="7D8B8F36"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9</w:t>
            </w:r>
          </w:p>
        </w:tc>
        <w:tc>
          <w:tcPr>
            <w:tcW w:w="643" w:type="dxa"/>
            <w:tcBorders>
              <w:top w:val="single" w:sz="4" w:space="0" w:color="auto"/>
              <w:left w:val="single" w:sz="18" w:space="0" w:color="auto"/>
              <w:bottom w:val="single" w:sz="4" w:space="0" w:color="auto"/>
            </w:tcBorders>
            <w:vAlign w:val="center"/>
          </w:tcPr>
          <w:p w14:paraId="343FDE43"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13E7833"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495F76C"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841BB3C"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CB8ADD5" w14:textId="6E01F889" w:rsidR="00A51D59" w:rsidRPr="00BC6DB1" w:rsidRDefault="00A51D59" w:rsidP="00A51D59">
            <w:pPr>
              <w:spacing w:line="216" w:lineRule="auto"/>
              <w:jc w:val="center"/>
              <w:rPr>
                <w:rFonts w:asciiTheme="minorHAnsi" w:hAnsiTheme="minorHAnsi" w:cstheme="minorHAnsi"/>
                <w:sz w:val="22"/>
                <w:shd w:val="clear" w:color="auto" w:fill="FFFFFF"/>
              </w:rPr>
            </w:pPr>
            <w:bookmarkStart w:id="2" w:name="_Hlk40867100"/>
            <w:r w:rsidRPr="00BC6DB1">
              <w:rPr>
                <w:rFonts w:asciiTheme="minorHAnsi" w:hAnsiTheme="minorHAnsi" w:cstheme="minorHAnsi"/>
                <w:sz w:val="22"/>
                <w:shd w:val="clear" w:color="auto" w:fill="FFFFFF"/>
              </w:rPr>
              <w:sym w:font="Wingdings" w:char="F0FC"/>
            </w:r>
            <w:bookmarkEnd w:id="2"/>
          </w:p>
        </w:tc>
        <w:tc>
          <w:tcPr>
            <w:tcW w:w="644" w:type="dxa"/>
            <w:tcBorders>
              <w:top w:val="single" w:sz="4" w:space="0" w:color="auto"/>
              <w:bottom w:val="single" w:sz="4" w:space="0" w:color="auto"/>
              <w:right w:val="single" w:sz="18" w:space="0" w:color="auto"/>
            </w:tcBorders>
            <w:vAlign w:val="center"/>
          </w:tcPr>
          <w:p w14:paraId="53F1B7B1" w14:textId="5CA88B97"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bottom w:val="single" w:sz="4" w:space="0" w:color="auto"/>
              <w:right w:val="single" w:sz="4" w:space="0" w:color="auto"/>
            </w:tcBorders>
            <w:vAlign w:val="center"/>
          </w:tcPr>
          <w:p w14:paraId="7B20F01E" w14:textId="49000861"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using </w:t>
            </w:r>
            <w:proofErr w:type="spellStart"/>
            <w:r w:rsidRPr="00BC6DB1">
              <w:rPr>
                <w:rFonts w:asciiTheme="minorHAnsi" w:hAnsiTheme="minorHAnsi" w:cstheme="minorHAnsi"/>
                <w:sz w:val="22"/>
                <w:shd w:val="clear" w:color="auto" w:fill="FFFFFF"/>
              </w:rPr>
              <w:t>PacBio</w:t>
            </w:r>
            <w:proofErr w:type="spellEnd"/>
            <w:r w:rsidRPr="00BC6DB1">
              <w:rPr>
                <w:rFonts w:asciiTheme="minorHAnsi" w:hAnsiTheme="minorHAnsi" w:cstheme="minorHAnsi"/>
                <w:sz w:val="22"/>
                <w:shd w:val="clear" w:color="auto" w:fill="FFFFFF"/>
              </w:rPr>
              <w:t xml:space="preserve"> SMRT cell</w:t>
            </w:r>
          </w:p>
        </w:tc>
        <w:tc>
          <w:tcPr>
            <w:tcW w:w="3150" w:type="dxa"/>
            <w:tcBorders>
              <w:top w:val="single" w:sz="4" w:space="0" w:color="auto"/>
              <w:left w:val="single" w:sz="4" w:space="0" w:color="auto"/>
              <w:bottom w:val="single" w:sz="4" w:space="0" w:color="auto"/>
              <w:right w:val="single" w:sz="18" w:space="0" w:color="auto"/>
            </w:tcBorders>
            <w:vAlign w:val="center"/>
          </w:tcPr>
          <w:p w14:paraId="39A8A18A" w14:textId="214E59F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100% of meconium and 84% of amniotic fluid samples contained bacterial 16S rDNA</w:t>
            </w:r>
          </w:p>
        </w:tc>
        <w:tc>
          <w:tcPr>
            <w:tcW w:w="1530" w:type="dxa"/>
            <w:tcBorders>
              <w:top w:val="single" w:sz="4" w:space="0" w:color="auto"/>
              <w:left w:val="single" w:sz="18" w:space="0" w:color="auto"/>
              <w:bottom w:val="single" w:sz="4" w:space="0" w:color="auto"/>
              <w:right w:val="single" w:sz="4" w:space="0" w:color="auto"/>
            </w:tcBorders>
            <w:vAlign w:val="center"/>
          </w:tcPr>
          <w:p w14:paraId="154A01AE" w14:textId="55DF1633"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532F1BD2" w14:textId="6A6393D1"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514B1630" w14:textId="44F9152A"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3389/fmicb.2019.01124","ISSN":"1664302X","PMID":"31231319","abstract":"The human microbiome includes trillions of bacteria, many of which play a vital role in host physiology. Numerous studies have now detected bacterial DNA in first-pass meconium and amniotic fluid samples, suggesting that the human microbiome may commence in utero. However, these data have remained contentious due to underlying contamination issues. Here, we have used a previously described method for reducing contamination in microbiome workflows to determine if there is a fetal bacterial microbiome beyond the level of background contamination. We recruited 50 women undergoing non-emergency cesarean section deliveries with no evidence of intra-uterine infection and collected first-pass meconium and amniotic fluid samples. Full-length 16S rRNA gene sequencing was performed using PacBio SMRT cell technology, to allow high resolution profiling of the fetal gut and amniotic fluid bacterial microbiomes. Levels of inflammatory cytokines were measured in amniotic fluid, and levels of immunomodulatory short chain fatty acids (SCFAs) were quantified in meconium. All meconium samples and most amniotic fluid samples (36/43) contained bacterial DNA. The meconium microbiome was dominated by reads that mapped to Pelomonas puraquae. Aside from this species, the meconium microbiome was remarkably heterogeneous between patients. The amniotic fluid microbiome was more diverse and contained mainly reads that mapped to typical skin commensals, including Propionibacterium acnes and Staphylococcus spp. All meconium samples contained acetate and propionate, at ratios similar to those previously reported in infants. P. puraquae reads were inversely correlated with meconium propionate levels. Amniotic fluid cytokine levels were associated with the amniotic fluid microbiome. Our results demonstrate that bacterial DNA and SCFAs are present in utero, and have the potential to influence the developing fetal immune system.","author":[{"dropping-particle":"","family":"Stinson","given":"Lisa F.","non-dropping-particle":"","parse-names":false,"suffix":""},{"dropping-particle":"","family":"Boyce","given":"Mary C.","non-dropping-particle":"","parse-names":false,"suffix":""},{"dropping-particle":"","family":"Payne","given":"Matthew S.","non-dropping-particle":"","parse-names":false,"suffix":""},{"dropping-particle":"","family":"Keelan","given":"Jeffrey A.","non-dropping-particle":"","parse-names":false,"suffix":""}],"container-title":"Frontiers in Microbiology","id":"ITEM-1","issue":"JUN","issued":{"date-parts":[["2019"]]},"page":"1-15","title":"The not-so-sterile womb: Evidence that the human fetus is exposed to bacteria prior to birth","type":"article-journal","volume":"10"},"uris":["http://www.mendeley.com/documents/?uuid=4459966a-37d0-4510-a0f4-5f7877616db7"]}],"mendeley":{"formattedCitation":"&lt;span style=\"baseline\"&gt; [35]&lt;/span&gt;","plainTextFormattedCitation":" [35]","previouslyFormattedCitation":"&lt;span style=\"baseline\"&gt; [35]&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5]</w:t>
            </w:r>
            <w:r w:rsidRPr="00BC6DB1">
              <w:rPr>
                <w:rFonts w:asciiTheme="minorHAnsi" w:hAnsiTheme="minorHAnsi" w:cstheme="minorHAnsi"/>
                <w:sz w:val="22"/>
                <w:shd w:val="clear" w:color="auto" w:fill="FFFFFF"/>
              </w:rPr>
              <w:fldChar w:fldCharType="end"/>
            </w:r>
          </w:p>
        </w:tc>
      </w:tr>
      <w:tr w:rsidR="005E2FEF" w:rsidRPr="00BC6DB1" w14:paraId="6DB2468F"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0E697625" w14:textId="44FC1075"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9</w:t>
            </w:r>
          </w:p>
        </w:tc>
        <w:tc>
          <w:tcPr>
            <w:tcW w:w="643" w:type="dxa"/>
            <w:tcBorders>
              <w:top w:val="single" w:sz="4" w:space="0" w:color="auto"/>
              <w:left w:val="single" w:sz="18" w:space="0" w:color="auto"/>
              <w:bottom w:val="single" w:sz="4" w:space="0" w:color="auto"/>
            </w:tcBorders>
            <w:vAlign w:val="center"/>
          </w:tcPr>
          <w:p w14:paraId="7EE6315E"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000F1BC" w14:textId="151028E8"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1F46AC9D"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558CB6A"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6A808D2D"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60B4F84C"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19A66C9B" w14:textId="27FDFBF0"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GFP plasmid DNA PCR and </w:t>
            </w:r>
            <w:proofErr w:type="spellStart"/>
            <w:r w:rsidRPr="00BC6DB1">
              <w:rPr>
                <w:rFonts w:asciiTheme="minorHAnsi" w:hAnsiTheme="minorHAnsi" w:cstheme="minorHAnsi"/>
                <w:sz w:val="22"/>
                <w:shd w:val="clear" w:color="auto" w:fill="FFFFFF"/>
              </w:rPr>
              <w:t>immunohistochemical</w:t>
            </w:r>
            <w:proofErr w:type="spellEnd"/>
            <w:r w:rsidRPr="00BC6DB1">
              <w:rPr>
                <w:rFonts w:asciiTheme="minorHAnsi" w:hAnsiTheme="minorHAnsi" w:cstheme="minorHAnsi"/>
                <w:sz w:val="22"/>
                <w:shd w:val="clear" w:color="auto" w:fill="FFFFFF"/>
              </w:rPr>
              <w:t xml:space="preserve"> detection of fluorescent-tagged </w:t>
            </w:r>
            <w:r w:rsidRPr="00BC6DB1">
              <w:rPr>
                <w:rFonts w:asciiTheme="minorHAnsi" w:hAnsiTheme="minorHAnsi" w:cstheme="minorHAnsi"/>
                <w:i/>
                <w:iCs/>
                <w:sz w:val="22"/>
                <w:shd w:val="clear" w:color="auto" w:fill="FFFFFF"/>
              </w:rPr>
              <w:t>Staphylococcus aureus</w:t>
            </w:r>
          </w:p>
        </w:tc>
        <w:tc>
          <w:tcPr>
            <w:tcW w:w="3150" w:type="dxa"/>
            <w:tcBorders>
              <w:top w:val="single" w:sz="4" w:space="0" w:color="auto"/>
              <w:left w:val="single" w:sz="4" w:space="0" w:color="auto"/>
              <w:bottom w:val="single" w:sz="4" w:space="0" w:color="auto"/>
              <w:right w:val="single" w:sz="18" w:space="0" w:color="auto"/>
            </w:tcBorders>
            <w:vAlign w:val="center"/>
          </w:tcPr>
          <w:p w14:paraId="20A1267D" w14:textId="55B6EDBE"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Fluorescent-tagged </w:t>
            </w:r>
            <w:r w:rsidRPr="00BC6DB1">
              <w:rPr>
                <w:rFonts w:asciiTheme="minorHAnsi" w:hAnsiTheme="minorHAnsi" w:cstheme="minorHAnsi"/>
                <w:i/>
                <w:iCs/>
                <w:sz w:val="22"/>
                <w:shd w:val="clear" w:color="auto" w:fill="FFFFFF"/>
              </w:rPr>
              <w:t xml:space="preserve">S. aureus </w:t>
            </w:r>
            <w:r w:rsidRPr="00BC6DB1">
              <w:rPr>
                <w:rFonts w:asciiTheme="minorHAnsi" w:hAnsiTheme="minorHAnsi" w:cstheme="minorHAnsi"/>
                <w:sz w:val="22"/>
                <w:shd w:val="clear" w:color="auto" w:fill="FFFFFF"/>
              </w:rPr>
              <w:t>injected into the maternal bloodstream is recovered in the placenta</w:t>
            </w:r>
          </w:p>
        </w:tc>
        <w:tc>
          <w:tcPr>
            <w:tcW w:w="1530" w:type="dxa"/>
            <w:tcBorders>
              <w:top w:val="single" w:sz="4" w:space="0" w:color="auto"/>
              <w:left w:val="single" w:sz="18" w:space="0" w:color="auto"/>
              <w:bottom w:val="single" w:sz="4" w:space="0" w:color="auto"/>
              <w:right w:val="single" w:sz="4" w:space="0" w:color="auto"/>
            </w:tcBorders>
            <w:vAlign w:val="center"/>
          </w:tcPr>
          <w:p w14:paraId="614E5B61" w14:textId="65CB7DC5"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BHI, TSA</w:t>
            </w:r>
          </w:p>
        </w:tc>
        <w:tc>
          <w:tcPr>
            <w:tcW w:w="2238" w:type="dxa"/>
            <w:tcBorders>
              <w:top w:val="single" w:sz="4" w:space="0" w:color="auto"/>
              <w:left w:val="single" w:sz="4" w:space="0" w:color="auto"/>
              <w:bottom w:val="single" w:sz="4" w:space="0" w:color="auto"/>
              <w:right w:val="single" w:sz="18" w:space="0" w:color="auto"/>
            </w:tcBorders>
            <w:vAlign w:val="center"/>
          </w:tcPr>
          <w:p w14:paraId="16148D81" w14:textId="4AA4D00C"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o detectable growth.</w:t>
            </w:r>
          </w:p>
        </w:tc>
        <w:tc>
          <w:tcPr>
            <w:tcW w:w="709" w:type="dxa"/>
            <w:tcBorders>
              <w:top w:val="single" w:sz="4" w:space="0" w:color="auto"/>
              <w:left w:val="single" w:sz="18" w:space="0" w:color="auto"/>
              <w:bottom w:val="single" w:sz="4" w:space="0" w:color="auto"/>
              <w:right w:val="single" w:sz="18" w:space="0" w:color="auto"/>
            </w:tcBorders>
            <w:vAlign w:val="center"/>
          </w:tcPr>
          <w:p w14:paraId="2D854B9B" w14:textId="3B5B996B"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371/journal.pone.0217211","ISBN":"1111111111","ISSN":"19326203","PMID":"31170184","abstract":"Fetal development is thought to proceed in a sterile environment. Recent reports of the presence of bacterial DNA in human placenta, the transfer of live bacteria from mother to fetus after hypoxia in the pregnant sheep, and the presence of bacteria in the meconium of newborn infants have suggested that the fetus might be exposed to bacteria in utero. The present experiments were designed to test the hypothesis that small numbers of bacteria introduced into the maternal bloodstream (too few to induce fever or changes in maternal food consumption), can be found in the fetus days later. We injected 100 colony forming units of green-, red- and far red- fluorescent protein (GFP, RFP, FRFP) expressing S. aureus into late-gestation pregnant sheep intravenously. Five to 7 days later, the animals were euthanized and tissues collected for analysis of GFP. The inoculations did not cause any fever or other measurable behavioral response in the ewes, but did result in the appearance of GFP DNA, and protein in various tissues within the fetuses. Immunohistochemical analysis reveals GFP protein-containing bacteria that appear to be mostly contained within other cells. We were unable to recover any live GFP-expressing bacteria from the fetal tissues. We conclude that S. aureus, and perhaps other bacteria, gain access to the fetus, although it is not clear from these experiments that they survive in the fetus. It is possible that these low inocula and their progeny were effectively cleared by the fetal immune system.","author":[{"dropping-particle":"","family":"Yu","given":"Kevin","non-dropping-particle":"","parse-names":false,"suffix":""},{"dropping-particle":"","family":"Rodriguez","given":"Michelle D.","non-dropping-particle":"","parse-names":false,"suffix":""},{"dropping-particle":"","family":"Paul","given":"Zubin","non-dropping-particle":"","parse-names":false,"suffix":""},{"dropping-particle":"","family":"Gordon","given":"Elizabeth","non-dropping-particle":"","parse-names":false,"suffix":""},{"dropping-particle":"","family":"Rice","given":"Kelly","non-dropping-particle":"","parse-names":false,"suffix":""},{"dropping-particle":"","family":"Triplett","given":"Eric W.","non-dropping-particle":"","parse-names":false,"suffix":""},{"dropping-particle":"","family":"Keller-Wood","given":"Maureen","non-dropping-particle":"","parse-names":false,"suffix":""},{"dropping-particle":"","family":"Wood","given":"Charles E.","non-dropping-particle":"","parse-names":false,"suffix":""}],"container-title":"PLoS ONE","id":"ITEM-1","issue":"6","issued":{"date-parts":[["2019"]]},"page":"4-15","title":"Proof of principle: Physiological transfer of small numbers of bacteria from mother to fetus in late-gestation pregnant sheep","type":"article-journal","volume":"14"},"uris":["http://www.mendeley.com/documents/?uuid=7c7fd459-a38c-4c23-8f9b-cffb8e46a73f"]}],"mendeley":{"formattedCitation":"&lt;span style=\"baseline\"&gt; [36]&lt;/span&gt;","plainTextFormattedCitation":" [36]","previouslyFormattedCitation":"&lt;span style=\"baseline\"&gt; [36]&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6]</w:t>
            </w:r>
            <w:r w:rsidRPr="00BC6DB1">
              <w:rPr>
                <w:rFonts w:asciiTheme="minorHAnsi" w:hAnsiTheme="minorHAnsi" w:cstheme="minorHAnsi"/>
                <w:sz w:val="22"/>
                <w:shd w:val="clear" w:color="auto" w:fill="FFFFFF"/>
              </w:rPr>
              <w:fldChar w:fldCharType="end"/>
            </w:r>
          </w:p>
        </w:tc>
      </w:tr>
      <w:tr w:rsidR="005E2FEF" w:rsidRPr="00BC6DB1" w14:paraId="27AA3E14"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74B72E24" w14:textId="5449944E"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lastRenderedPageBreak/>
              <w:t>2019</w:t>
            </w:r>
          </w:p>
        </w:tc>
        <w:tc>
          <w:tcPr>
            <w:tcW w:w="643" w:type="dxa"/>
            <w:tcBorders>
              <w:top w:val="single" w:sz="4" w:space="0" w:color="auto"/>
              <w:left w:val="single" w:sz="18" w:space="0" w:color="auto"/>
              <w:bottom w:val="single" w:sz="4" w:space="0" w:color="auto"/>
            </w:tcBorders>
            <w:vAlign w:val="center"/>
          </w:tcPr>
          <w:p w14:paraId="32722060" w14:textId="4090D57C"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5F50E21B"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CFF20D7"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29BBBB0"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B7C11C6"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71C2B3AA"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55737FAF" w14:textId="3D138E5B"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5-6 HVRs using Illumina </w:t>
            </w:r>
            <w:proofErr w:type="spellStart"/>
            <w:r w:rsidRPr="00BC6DB1">
              <w:rPr>
                <w:rFonts w:asciiTheme="minorHAnsi" w:hAnsiTheme="minorHAnsi" w:cstheme="minorHAnsi"/>
                <w:sz w:val="22"/>
                <w:shd w:val="clear" w:color="auto" w:fill="FFFFFF"/>
              </w:rPr>
              <w:t>MiSeq</w:t>
            </w:r>
            <w:proofErr w:type="spellEnd"/>
          </w:p>
        </w:tc>
        <w:tc>
          <w:tcPr>
            <w:tcW w:w="3150" w:type="dxa"/>
            <w:tcBorders>
              <w:top w:val="single" w:sz="4" w:space="0" w:color="auto"/>
              <w:left w:val="single" w:sz="4" w:space="0" w:color="auto"/>
              <w:bottom w:val="single" w:sz="4" w:space="0" w:color="auto"/>
              <w:right w:val="single" w:sz="18" w:space="0" w:color="auto"/>
            </w:tcBorders>
            <w:vAlign w:val="center"/>
          </w:tcPr>
          <w:p w14:paraId="4AF65163" w14:textId="579D789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Bacterial DNA detected in endometrial biopsies following elective caesarean delivery</w:t>
            </w:r>
          </w:p>
        </w:tc>
        <w:tc>
          <w:tcPr>
            <w:tcW w:w="1530" w:type="dxa"/>
            <w:tcBorders>
              <w:top w:val="single" w:sz="4" w:space="0" w:color="auto"/>
              <w:left w:val="single" w:sz="18" w:space="0" w:color="auto"/>
              <w:bottom w:val="single" w:sz="4" w:space="0" w:color="auto"/>
              <w:right w:val="single" w:sz="4" w:space="0" w:color="auto"/>
            </w:tcBorders>
            <w:vAlign w:val="center"/>
          </w:tcPr>
          <w:p w14:paraId="669D239F" w14:textId="4A27B875"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356C70BD" w14:textId="39A6A1FF"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1C2DE4AB" w14:textId="15052AE4"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3390/genes10120971","ISSN":"20734425","PMID":"31779234","abstract":"The endometrium is a challenging site for metagenomic analysis due to difficulties in obtaining uncontaminated samples and the limited abundance of the bacterial population. Indeed, solid correlations between endometrial physio-pathologic conditions and bacteria compositions have not yet been firmly established. Nevertheless, the study of the endometrial microbiota is of great interest due to the close correlations between microbiota profiles, women’s health, and successful pregnancies. In this study, we decided to tackle the study of the endometrial microbiota through analysis of bacterial population in women subjected to elective caesarean delivery. As a pilot study, a cohort of 19 Caucasian women at full term of normal pregnancy and with a prospection of elective caesarean delivery was enrolled for endometrium sampling at the time of caesarean section. Sampling was carried out by endometrial biopsy soon after the delivery of the newborn and the discharge of the placenta and fetal membranes from the uterus. Bacterial composition was established by a deep metabarcoding next generation sequencing (NGS) procedure addressing the V5–V6 hypervariable region of the 16S rRNA gene. Amplicon sequences were analysed by bioinformatic procedures for denoising and taxonomic classification. The RDP database was used as 16S rRNA reference collection. Metabarcoding analysis showed the presence of a common bacterial composition, including six genera classifiable within the human microbiota (Cutibacterium, Escherichia, Staphylococcus, Acinetobacter, Streptococcus, Corynebacterium), that could be part of the core endometrial microbiota under the specific conditions examined. These results can provide useful information for future studies on the correlations between bacteria and successful pregnancies.","author":[{"dropping-particle":"","family":"Leoni","given":"Claudia","non-dropping-particle":"","parse-names":false,"suffix":""},{"dropping-particle":"","family":"Ceci","given":"Oronzo","non-dropping-particle":"","parse-names":false,"suffix":""},{"dropping-particle":"","family":"Manzari","given":"Caterina","non-dropping-particle":"","parse-names":false,"suffix":""},{"dropping-particle":"","family":"Fosso","given":"Bruno","non-dropping-particle":"","parse-names":false,"suffix":""},{"dropping-particle":"","family":"Volpicella","given":"Mariateresa","non-dropping-particle":"","parse-names":false,"suffix":""},{"dropping-particle":"","family":"Ferrari","given":"Alessandra","non-dropping-particle":"","parse-names":false,"suffix":""},{"dropping-particle":"","family":"Fiorella","given":"Paola","non-dropping-particle":"","parse-names":false,"suffix":""},{"dropping-particle":"","family":"Pesole","given":"Graziano","non-dropping-particle":"","parse-names":false,"suffix":""},{"dropping-particle":"","family":"Cicinelli","given":"Ettore","non-dropping-particle":"","parse-names":false,"suffix":""},{"dropping-particle":"","family":"Ceci","given":"Luigi Ruggiero","non-dropping-particle":"","parse-names":false,"suffix":""}],"container-title":"Genes","id":"ITEM-1","issue":"12","issued":{"date-parts":[["2019"]]},"page":"1-11","title":"Human endometrial microbiota at term of normal pregnancies","type":"article-journal","volume":"10"},"uris":["http://www.mendeley.com/documents/?uuid=4f81b2c0-1b05-497d-96b7-b677b91975b8"]}],"mendeley":{"formattedCitation":"&lt;span style=\"baseline\"&gt; [37]&lt;/span&gt;","plainTextFormattedCitation":" [37]","previouslyFormattedCitation":"&lt;span style=\"baseline\"&gt; [37]&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7]</w:t>
            </w:r>
            <w:r w:rsidRPr="00BC6DB1">
              <w:rPr>
                <w:rFonts w:asciiTheme="minorHAnsi" w:hAnsiTheme="minorHAnsi" w:cstheme="minorHAnsi"/>
                <w:sz w:val="22"/>
                <w:shd w:val="clear" w:color="auto" w:fill="FFFFFF"/>
              </w:rPr>
              <w:fldChar w:fldCharType="end"/>
            </w:r>
          </w:p>
        </w:tc>
      </w:tr>
      <w:tr w:rsidR="005E2FEF" w:rsidRPr="00BC6DB1" w14:paraId="6C69FE41"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0B67AE75" w14:textId="7D05D214"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9</w:t>
            </w:r>
          </w:p>
        </w:tc>
        <w:tc>
          <w:tcPr>
            <w:tcW w:w="643" w:type="dxa"/>
            <w:tcBorders>
              <w:top w:val="single" w:sz="4" w:space="0" w:color="auto"/>
              <w:left w:val="single" w:sz="18" w:space="0" w:color="auto"/>
              <w:bottom w:val="single" w:sz="4" w:space="0" w:color="auto"/>
            </w:tcBorders>
            <w:vAlign w:val="center"/>
          </w:tcPr>
          <w:p w14:paraId="239C7667"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477143A" w14:textId="0500D28A"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274FC180" w14:textId="0B99B44E"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39BF0977" w14:textId="22A6C258"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70DAFC62" w14:textId="727A71AC"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4" w:type="dxa"/>
            <w:tcBorders>
              <w:top w:val="single" w:sz="4" w:space="0" w:color="auto"/>
              <w:bottom w:val="single" w:sz="4" w:space="0" w:color="auto"/>
              <w:right w:val="single" w:sz="18" w:space="0" w:color="auto"/>
            </w:tcBorders>
            <w:vAlign w:val="center"/>
          </w:tcPr>
          <w:p w14:paraId="1C1139DC" w14:textId="5E67CD2B"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bottom w:val="single" w:sz="4" w:space="0" w:color="auto"/>
              <w:right w:val="single" w:sz="4" w:space="0" w:color="auto"/>
            </w:tcBorders>
            <w:vAlign w:val="center"/>
          </w:tcPr>
          <w:p w14:paraId="5BE562F2" w14:textId="72A38D1D"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4-5 HVRs using Illumina </w:t>
            </w:r>
            <w:proofErr w:type="spellStart"/>
            <w:r w:rsidRPr="00BC6DB1">
              <w:rPr>
                <w:rFonts w:asciiTheme="minorHAnsi" w:hAnsiTheme="minorHAnsi" w:cstheme="minorHAnsi"/>
                <w:sz w:val="22"/>
                <w:shd w:val="clear" w:color="auto" w:fill="FFFFFF"/>
              </w:rPr>
              <w:t>MiSeq</w:t>
            </w:r>
            <w:proofErr w:type="spellEnd"/>
          </w:p>
        </w:tc>
        <w:tc>
          <w:tcPr>
            <w:tcW w:w="3150" w:type="dxa"/>
            <w:tcBorders>
              <w:top w:val="single" w:sz="4" w:space="0" w:color="auto"/>
              <w:left w:val="single" w:sz="4" w:space="0" w:color="auto"/>
              <w:bottom w:val="single" w:sz="4" w:space="0" w:color="auto"/>
              <w:right w:val="single" w:sz="18" w:space="0" w:color="auto"/>
            </w:tcBorders>
            <w:vAlign w:val="center"/>
          </w:tcPr>
          <w:p w14:paraId="0A11B655" w14:textId="5DE5F64F"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Bacterial DNA is detected in meconium, placenta, and fetal membranes independent of delivery method</w:t>
            </w:r>
          </w:p>
        </w:tc>
        <w:tc>
          <w:tcPr>
            <w:tcW w:w="1530" w:type="dxa"/>
            <w:tcBorders>
              <w:top w:val="single" w:sz="4" w:space="0" w:color="auto"/>
              <w:left w:val="single" w:sz="18" w:space="0" w:color="auto"/>
              <w:bottom w:val="single" w:sz="4" w:space="0" w:color="auto"/>
              <w:right w:val="single" w:sz="4" w:space="0" w:color="auto"/>
            </w:tcBorders>
            <w:vAlign w:val="center"/>
          </w:tcPr>
          <w:p w14:paraId="648C9B3E" w14:textId="64C3ACE6"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012C747E" w14:textId="6E8D4768"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217DA685" w14:textId="0EFD8EA8"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ebiom.2019.10.045","ISSN":"23523964","PMID":"31685443","abstract":"Background: Mothers are the primary source of bacteria for newborns, but it is unclear whether mother-to-newborn transmission occurs prior to, during or after birth. Similarly, the effect of the delivery mode on neonatal microorganisms has been the focus of controversy. Methods: Healthy maternal and neonatal pairs that underwent vaginal birth and caesarean section were enrolled in this study. Meconium, placenta, membrane and amniotic fluid samples for newborns and vaginal, rectal and oral samples for mothers were collected. All samples were amplified and sequenced by a 16S rRNA gene primer set targeting bacteria and archaea. Findings: A total of 550 samples from 36 mother-neonate pairs with vaginal births and 42 mother-neonate pairs with caesarean sections were included in this study. The negative controls showed that the data analysis in this study was not affected by contamination. There was a high diversity of microbial communities in the pregnancy environment of the foetus. Meconium samples could be divided into three distinct types that were not influenced by the delivery method. Interpretation: The distribution patterns of bacterial communities in the meconium, placenta, and foetal membranes were highly similar and had nothing to do with the mode of delivery. For approximately half of the placental microorganisms, the same sequence could be found in the vaginal, rectal, and oral samples of the mother.","author":[{"dropping-particle":"","family":"Liu","given":"Chen Jian","non-dropping-particle":"","parse-names":false,"suffix":""},{"dropping-particle":"","family":"Liang","given":"Xiao","non-dropping-particle":"","parse-names":false,"suffix":""},{"dropping-particle":"","family":"Niu","given":"Zhao Yi","non-dropping-particle":"","parse-names":false,"suffix":""},{"dropping-particle":"","family":"Jin","given":"Qing","non-dropping-particle":"","parse-names":false,"suffix":""},{"dropping-particle":"","family":"Zeng","given":"Xue Qin","non-dropping-particle":"","parse-names":false,"suffix":""},{"dropping-particle":"","family":"Wang","given":"Wen Xue","non-dropping-particle":"","parse-names":false,"suffix":""},{"dropping-particle":"","family":"Li","given":"Meng Yue","non-dropping-particle":"","parse-names":false,"suffix":""},{"dropping-particle":"","family":"Chen","given":"Xue Rong","non-dropping-particle":"","parse-names":false,"suffix":""},{"dropping-particle":"","family":"Meng","given":"Hai Yun","non-dropping-particle":"","parse-names":false,"suffix":""},{"dropping-particle":"","family":"Shen","given":"Ran","non-dropping-particle":"","parse-names":false,"suffix":""},{"dropping-particle":"","family":"Sun","given":"Shi Yi","non-dropping-particle":"","parse-names":false,"suffix":""},{"dropping-particle":"","family":"Luo","given":"Yi Yong","non-dropping-particle":"","parse-names":false,"suffix":""},{"dropping-particle":"","family":"Yang","given":"En","non-dropping-particle":"","parse-names":false,"suffix":""},{"dropping-particle":"","family":"Geng","given":"Jia Wei","non-dropping-particle":"","parse-names":false,"suffix":""},{"dropping-particle":"","family":"Li","given":"Xiao Ran","non-dropping-particle":"","parse-names":false,"suffix":""}],"container-title":"EBioMedicine","id":"ITEM-1","issued":{"date-parts":[["2019"]]},"page":"354-363","publisher":"Elsevier B.V.","title":"Is the delivery mode a critical factor for the microbial communities in the meconium?","type":"article-journal","volume":"49"},"uris":["http://www.mendeley.com/documents/?uuid=03c106f7-ee79-4eba-97c6-16df85b151a3"]}],"mendeley":{"formattedCitation":"&lt;span style=\"baseline\"&gt; [38]&lt;/span&gt;","plainTextFormattedCitation":" [38]","previouslyFormattedCitation":"&lt;span style=\"baseline\"&gt; [38]&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8]</w:t>
            </w:r>
            <w:r w:rsidRPr="00BC6DB1">
              <w:rPr>
                <w:rFonts w:asciiTheme="minorHAnsi" w:hAnsiTheme="minorHAnsi" w:cstheme="minorHAnsi"/>
                <w:sz w:val="22"/>
                <w:shd w:val="clear" w:color="auto" w:fill="FFFFFF"/>
              </w:rPr>
              <w:fldChar w:fldCharType="end"/>
            </w:r>
          </w:p>
        </w:tc>
      </w:tr>
      <w:tr w:rsidR="005E2FEF" w:rsidRPr="00BC6DB1" w14:paraId="5429105B"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2468AD6D" w14:textId="354AF3AF"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9</w:t>
            </w:r>
          </w:p>
        </w:tc>
        <w:tc>
          <w:tcPr>
            <w:tcW w:w="643" w:type="dxa"/>
            <w:tcBorders>
              <w:top w:val="single" w:sz="4" w:space="0" w:color="auto"/>
              <w:left w:val="single" w:sz="18" w:space="0" w:color="auto"/>
              <w:bottom w:val="single" w:sz="4" w:space="0" w:color="auto"/>
            </w:tcBorders>
            <w:vAlign w:val="center"/>
          </w:tcPr>
          <w:p w14:paraId="5ED1F1F5" w14:textId="5D5E2D12"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373C2928" w14:textId="6CBA4BB2"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1A03C59D"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DC0E8F6" w14:textId="00F3F617"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0CB5DF71"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38499CC3" w14:textId="2A348F12"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bottom w:val="single" w:sz="4" w:space="0" w:color="auto"/>
              <w:right w:val="single" w:sz="4" w:space="0" w:color="auto"/>
            </w:tcBorders>
            <w:vAlign w:val="center"/>
          </w:tcPr>
          <w:p w14:paraId="743E952A" w14:textId="7573583F"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w:t>
            </w:r>
            <w:proofErr w:type="spellStart"/>
            <w:r w:rsidRPr="00BC6DB1">
              <w:rPr>
                <w:rFonts w:asciiTheme="minorHAnsi" w:hAnsiTheme="minorHAnsi" w:cstheme="minorHAnsi"/>
                <w:sz w:val="22"/>
                <w:shd w:val="clear" w:color="auto" w:fill="FFFFFF"/>
              </w:rPr>
              <w:t>rRNA</w:t>
            </w:r>
            <w:proofErr w:type="spellEnd"/>
            <w:r w:rsidRPr="00BC6DB1">
              <w:rPr>
                <w:rFonts w:asciiTheme="minorHAnsi" w:hAnsiTheme="minorHAnsi" w:cstheme="minorHAnsi"/>
                <w:sz w:val="22"/>
                <w:shd w:val="clear" w:color="auto" w:fill="FFFFFF"/>
              </w:rPr>
              <w:t xml:space="preserve"> </w:t>
            </w:r>
            <w:r w:rsidR="00B04C25" w:rsidRPr="00BC6DB1">
              <w:rPr>
                <w:rFonts w:asciiTheme="minorHAnsi" w:hAnsiTheme="minorHAnsi" w:cstheme="minorHAnsi"/>
                <w:i/>
                <w:iCs/>
                <w:sz w:val="22"/>
                <w:shd w:val="clear" w:color="auto" w:fill="FFFFFF"/>
              </w:rPr>
              <w:t>ISH</w:t>
            </w:r>
            <w:r w:rsidRPr="00BC6DB1">
              <w:rPr>
                <w:rFonts w:asciiTheme="minorHAnsi" w:hAnsiTheme="minorHAnsi" w:cstheme="minorHAnsi"/>
                <w:sz w:val="22"/>
                <w:shd w:val="clear" w:color="auto" w:fill="FFFFFF"/>
              </w:rPr>
              <w:t xml:space="preserve"> with comparative</w:t>
            </w:r>
          </w:p>
          <w:p w14:paraId="7B0FACD8" w14:textId="1FED6438"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4 HVR using Illumina </w:t>
            </w:r>
            <w:proofErr w:type="spellStart"/>
            <w:r w:rsidRPr="00BC6DB1">
              <w:rPr>
                <w:rFonts w:asciiTheme="minorHAnsi" w:hAnsiTheme="minorHAnsi" w:cstheme="minorHAnsi"/>
                <w:sz w:val="22"/>
                <w:shd w:val="clear" w:color="auto" w:fill="FFFFFF"/>
              </w:rPr>
              <w:t>MiSeq</w:t>
            </w:r>
            <w:proofErr w:type="spellEnd"/>
          </w:p>
        </w:tc>
        <w:tc>
          <w:tcPr>
            <w:tcW w:w="3150" w:type="dxa"/>
            <w:tcBorders>
              <w:top w:val="single" w:sz="4" w:space="0" w:color="auto"/>
              <w:left w:val="single" w:sz="4" w:space="0" w:color="auto"/>
              <w:bottom w:val="single" w:sz="4" w:space="0" w:color="auto"/>
              <w:right w:val="single" w:sz="18" w:space="0" w:color="auto"/>
            </w:tcBorders>
            <w:vAlign w:val="center"/>
          </w:tcPr>
          <w:p w14:paraId="2366C9AA" w14:textId="449AE9E4"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Bacterial DNA present in meconium partially aligns to DNA found in the </w:t>
            </w:r>
            <w:r w:rsidRPr="00BC6DB1">
              <w:rPr>
                <w:rFonts w:asciiTheme="minorHAnsi" w:hAnsiTheme="minorHAnsi" w:cstheme="minorHAnsi"/>
                <w:i/>
                <w:iCs/>
                <w:sz w:val="22"/>
                <w:shd w:val="clear" w:color="auto" w:fill="FFFFFF"/>
              </w:rPr>
              <w:t>in utero</w:t>
            </w:r>
            <w:r w:rsidRPr="00BC6DB1">
              <w:rPr>
                <w:rFonts w:asciiTheme="minorHAnsi" w:hAnsiTheme="minorHAnsi" w:cstheme="minorHAnsi"/>
                <w:sz w:val="22"/>
                <w:shd w:val="clear" w:color="auto" w:fill="FFFFFF"/>
              </w:rPr>
              <w:t xml:space="preserve"> environment</w:t>
            </w:r>
          </w:p>
        </w:tc>
        <w:tc>
          <w:tcPr>
            <w:tcW w:w="1530" w:type="dxa"/>
            <w:tcBorders>
              <w:top w:val="single" w:sz="4" w:space="0" w:color="auto"/>
              <w:left w:val="single" w:sz="18" w:space="0" w:color="auto"/>
              <w:bottom w:val="single" w:sz="4" w:space="0" w:color="auto"/>
              <w:right w:val="single" w:sz="4" w:space="0" w:color="auto"/>
            </w:tcBorders>
            <w:vAlign w:val="center"/>
          </w:tcPr>
          <w:p w14:paraId="39534784" w14:textId="787157AA"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erobic and Anaerobic: BHI, MRS, Chocolate, </w:t>
            </w:r>
            <w:proofErr w:type="spellStart"/>
            <w:r w:rsidRPr="00BC6DB1">
              <w:rPr>
                <w:rFonts w:asciiTheme="minorHAnsi" w:hAnsiTheme="minorHAnsi" w:cstheme="minorHAnsi"/>
                <w:sz w:val="22"/>
                <w:shd w:val="clear" w:color="auto" w:fill="FFFFFF"/>
              </w:rPr>
              <w:t>MacConkey</w:t>
            </w:r>
            <w:proofErr w:type="spellEnd"/>
          </w:p>
        </w:tc>
        <w:tc>
          <w:tcPr>
            <w:tcW w:w="2238" w:type="dxa"/>
            <w:tcBorders>
              <w:top w:val="single" w:sz="4" w:space="0" w:color="auto"/>
              <w:left w:val="single" w:sz="4" w:space="0" w:color="auto"/>
              <w:bottom w:val="single" w:sz="4" w:space="0" w:color="auto"/>
              <w:right w:val="single" w:sz="18" w:space="0" w:color="auto"/>
            </w:tcBorders>
            <w:vAlign w:val="center"/>
          </w:tcPr>
          <w:p w14:paraId="4AEB54BD" w14:textId="59E40FC4"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Early gestational samples are more likely to be culture-positive in murine fetus</w:t>
            </w:r>
          </w:p>
        </w:tc>
        <w:tc>
          <w:tcPr>
            <w:tcW w:w="709" w:type="dxa"/>
            <w:tcBorders>
              <w:top w:val="single" w:sz="4" w:space="0" w:color="auto"/>
              <w:left w:val="single" w:sz="18" w:space="0" w:color="auto"/>
              <w:bottom w:val="single" w:sz="4" w:space="0" w:color="auto"/>
              <w:right w:val="single" w:sz="18" w:space="0" w:color="auto"/>
            </w:tcBorders>
            <w:vAlign w:val="center"/>
          </w:tcPr>
          <w:p w14:paraId="411EC2EF" w14:textId="22A55934"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72/jci.insight.127806","PMID":"31479427","author":[{"dropping-particle":"","family":"Younge","given":"Noelle","non-dropping-particle":"","parse-names":false,"suffix":""},{"dropping-particle":"","family":"Brandon","given":"Debra","non-dropping-particle":"","parse-names":false,"suffix":""},{"dropping-particle":"","family":"Seed","given":"Patrick C","non-dropping-particle":"","parse-names":false,"suffix":""},{"dropping-particle":"","family":"Younge","given":"Noelle","non-dropping-particle":"","parse-names":false,"suffix":""},{"dropping-particle":"","family":"Mccann","given":"Jessica R","non-dropping-particle":"","parse-names":false,"suffix":""},{"dropping-particle":"","family":"Ballard","given":"Julie","non-dropping-particle":"","parse-names":false,"suffix":""},{"dropping-particle":"","family":"Plunkett","given":"Catherine","non-dropping-particle":"","parse-names":false,"suffix":""},{"dropping-particle":"","family":"Akhtar","given":"Suhail","non-dropping-particle":"","parse-names":false,"suffix":""},{"dropping-particle":"","family":"Araújo-pérez","given":"Félix","non-dropping-particle":"","parse-names":false,"suffix":""},{"dropping-particle":"","family":"Murtha","given":"Amy","non-dropping-particle":"","parse-names":false,"suffix":""},{"dropping-particle":"","family":"Brandon","given":"Debra","non-dropping-particle":"","parse-names":false,"suffix":""},{"dropping-particle":"","family":"Seed","given":"Patrick C","non-dropping-particle":"","parse-names":false,"suffix":""}],"container-title":"JCI Insight","id":"ITEM-1","issue":"19","issued":{"date-parts":[["2019"]]},"page":"e127806","title":"Fetal exposure to the maternal microbiota in humans and mice","type":"article-journal","volume":"4"},"uris":["http://www.mendeley.com/documents/?uuid=aa140527-64f8-4b20-8d15-9c59418382c3"]}],"mendeley":{"formattedCitation":"&lt;span style=\"baseline\"&gt; [39]&lt;/span&gt;","plainTextFormattedCitation":" [39]","previouslyFormattedCitation":"&lt;span style=\"baseline\"&gt; [39]&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39]</w:t>
            </w:r>
            <w:r w:rsidRPr="00BC6DB1">
              <w:rPr>
                <w:rFonts w:asciiTheme="minorHAnsi" w:hAnsiTheme="minorHAnsi" w:cstheme="minorHAnsi"/>
                <w:sz w:val="22"/>
                <w:shd w:val="clear" w:color="auto" w:fill="FFFFFF"/>
              </w:rPr>
              <w:fldChar w:fldCharType="end"/>
            </w:r>
          </w:p>
        </w:tc>
      </w:tr>
      <w:tr w:rsidR="005E2FEF" w:rsidRPr="00BC6DB1" w14:paraId="7560BBD2"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tcPr>
          <w:p w14:paraId="5417ABF9" w14:textId="4C755F33"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19</w:t>
            </w:r>
          </w:p>
        </w:tc>
        <w:tc>
          <w:tcPr>
            <w:tcW w:w="643" w:type="dxa"/>
            <w:tcBorders>
              <w:top w:val="single" w:sz="4" w:space="0" w:color="auto"/>
              <w:left w:val="single" w:sz="18" w:space="0" w:color="auto"/>
              <w:bottom w:val="single" w:sz="4" w:space="0" w:color="auto"/>
            </w:tcBorders>
            <w:vAlign w:val="center"/>
          </w:tcPr>
          <w:p w14:paraId="2B2D6519" w14:textId="376DCA9B"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78C2A4E" w14:textId="294CF451"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273FAAFC"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508F454F"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362D7A5"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21F796A8"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325B69F9" w14:textId="51EDC309"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3-4 HVR using Illumina </w:t>
            </w:r>
            <w:proofErr w:type="spellStart"/>
            <w:r w:rsidRPr="00BC6DB1">
              <w:rPr>
                <w:rFonts w:asciiTheme="minorHAnsi" w:hAnsiTheme="minorHAnsi" w:cstheme="minorHAnsi"/>
                <w:sz w:val="22"/>
                <w:shd w:val="clear" w:color="auto" w:fill="FFFFFF"/>
              </w:rPr>
              <w:t>MiSeq</w:t>
            </w:r>
            <w:proofErr w:type="spellEnd"/>
            <w:r w:rsidRPr="00BC6DB1">
              <w:rPr>
                <w:rFonts w:asciiTheme="minorHAnsi" w:hAnsiTheme="minorHAnsi" w:cstheme="minorHAnsi"/>
                <w:sz w:val="22"/>
                <w:shd w:val="clear" w:color="auto" w:fill="FFFFFF"/>
              </w:rPr>
              <w:t xml:space="preserve"> with comparative qPCR</w:t>
            </w:r>
          </w:p>
        </w:tc>
        <w:tc>
          <w:tcPr>
            <w:tcW w:w="3150" w:type="dxa"/>
            <w:tcBorders>
              <w:top w:val="single" w:sz="4" w:space="0" w:color="auto"/>
              <w:left w:val="single" w:sz="4" w:space="0" w:color="auto"/>
              <w:bottom w:val="single" w:sz="4" w:space="0" w:color="auto"/>
              <w:right w:val="single" w:sz="18" w:space="0" w:color="auto"/>
            </w:tcBorders>
            <w:vAlign w:val="center"/>
          </w:tcPr>
          <w:p w14:paraId="77FD3F1C" w14:textId="3A2E47CC"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eonatal oral microbiota most resembles the 16S rDNA profile of the placenta</w:t>
            </w:r>
          </w:p>
        </w:tc>
        <w:tc>
          <w:tcPr>
            <w:tcW w:w="1530" w:type="dxa"/>
            <w:tcBorders>
              <w:top w:val="single" w:sz="4" w:space="0" w:color="auto"/>
              <w:left w:val="single" w:sz="18" w:space="0" w:color="auto"/>
              <w:bottom w:val="single" w:sz="4" w:space="0" w:color="auto"/>
              <w:right w:val="single" w:sz="4" w:space="0" w:color="auto"/>
            </w:tcBorders>
            <w:vAlign w:val="center"/>
          </w:tcPr>
          <w:p w14:paraId="496B0437" w14:textId="348152AF"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298D9350" w14:textId="3BFA031B"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37593C07" w14:textId="1AF9355E"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80/20002297.2019.1663084","ISSN":"20002297","PMID":"31528268","abstract":"Background: The origin of the initial oral microbiota in neonates still remains poorly understood. Objective: The aim of this study was to understand how the maternal microbiota contributes to the initial neonatal oral microbiota. Design: Twelve mother-neonate pairs with samples from the maternal oral mucosa, uterine cervix and placenta and the neonatal oral cavity immediately after birth were studied. The microbiota composition and diversity were characterized by 16S rRNA gene sequencing (V3-V4 region). The microbiota analyses and comparisons were carried out with Calypso software version 8.1 and with SourceTracker 1.0.1. Results: Samples from the neonatal oral cavity showed moderately high bacterial diversity and low richness. The neonatal oral cavity microbiota seems to share features mainly with the microbes detected in the placenta, followed by the cervical microbiota and the maternal oral microbiota. No statistically significant differences in diversity (Shannon index, p = 0.14), richness (Chao1, p = 0.53) or in microbial composition were observed according to delivery mode. Conclusion: The neonatal oral cavity microbiota is not significantly modulated by the birth canal or maternal oral microbiota but displays clear associations with microbes in the placenta. These results suggest that the neonatal oral microbiota may have a prenatal origin.","author":[{"dropping-particle":"","family":"Tuominen","given":"Heidi","non-dropping-particle":"","parse-names":false,"suffix":""},{"dropping-particle":"","family":"Collado","given":"Maria Carmen","non-dropping-particle":"","parse-names":false,"suffix":""},{"dropping-particle":"","family":"Rautava","given":"Jaana","non-dropping-particle":"","parse-names":false,"suffix":""},{"dropping-particle":"","family":"Syrjänen","given":"Stina","non-dropping-particle":"","parse-names":false,"suffix":""},{"dropping-particle":"","family":"Rautava","given":"Samuli","non-dropping-particle":"","parse-names":false,"suffix":""}],"container-title":"Journal of Oral Microbiology","id":"ITEM-1","issue":"1","issued":{"date-parts":[["2019"]]},"publisher":"Taylor &amp; Francis","title":"Composition and maternal origin of the neonatal oral cavity microbiota","type":"article-journal","volume":"11"},"uris":["http://www.mendeley.com/documents/?uuid=e1e0425c-d516-4d5a-8e03-4ce6fd7d8c7f"]}],"mendeley":{"formattedCitation":"&lt;span style=\"baseline\"&gt; [40]&lt;/span&gt;","plainTextFormattedCitation":" [40]","previouslyFormattedCitation":"&lt;span style=\"baseline\"&gt; [40]&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0]</w:t>
            </w:r>
            <w:r w:rsidRPr="00BC6DB1">
              <w:rPr>
                <w:rFonts w:asciiTheme="minorHAnsi" w:hAnsiTheme="minorHAnsi" w:cstheme="minorHAnsi"/>
                <w:sz w:val="22"/>
                <w:shd w:val="clear" w:color="auto" w:fill="FFFFFF"/>
              </w:rPr>
              <w:fldChar w:fldCharType="end"/>
            </w:r>
          </w:p>
        </w:tc>
      </w:tr>
      <w:tr w:rsidR="005E2FEF" w:rsidRPr="00BC6DB1" w14:paraId="490D4DB5" w14:textId="77777777" w:rsidTr="005E2FEF">
        <w:trPr>
          <w:cantSplit/>
          <w:trHeight w:val="20"/>
        </w:trPr>
        <w:tc>
          <w:tcPr>
            <w:tcW w:w="456" w:type="dxa"/>
            <w:tcBorders>
              <w:top w:val="single" w:sz="4" w:space="0" w:color="auto"/>
              <w:bottom w:val="single" w:sz="4" w:space="0" w:color="auto"/>
              <w:right w:val="single" w:sz="18" w:space="0" w:color="auto"/>
            </w:tcBorders>
            <w:textDirection w:val="btLr"/>
            <w:vAlign w:val="center"/>
          </w:tcPr>
          <w:p w14:paraId="5452394E" w14:textId="77777777"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p>
        </w:tc>
        <w:tc>
          <w:tcPr>
            <w:tcW w:w="643" w:type="dxa"/>
            <w:tcBorders>
              <w:top w:val="single" w:sz="4" w:space="0" w:color="auto"/>
              <w:left w:val="single" w:sz="18" w:space="0" w:color="auto"/>
              <w:bottom w:val="single" w:sz="4" w:space="0" w:color="auto"/>
            </w:tcBorders>
            <w:vAlign w:val="center"/>
          </w:tcPr>
          <w:p w14:paraId="716D391A"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6349D80"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2B8ADF23"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99F1EEE"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38724270"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126BA273"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4643CE7F" w14:textId="77777777" w:rsidR="00A51D59" w:rsidRPr="00BC6DB1" w:rsidRDefault="00A51D59" w:rsidP="00A51D59">
            <w:pPr>
              <w:jc w:val="center"/>
              <w:rPr>
                <w:rFonts w:asciiTheme="minorHAnsi" w:hAnsiTheme="minorHAnsi" w:cstheme="minorHAnsi"/>
                <w:sz w:val="22"/>
                <w:shd w:val="clear" w:color="auto" w:fill="FFFFFF"/>
              </w:rPr>
            </w:pPr>
          </w:p>
        </w:tc>
        <w:tc>
          <w:tcPr>
            <w:tcW w:w="3150" w:type="dxa"/>
            <w:tcBorders>
              <w:top w:val="single" w:sz="4" w:space="0" w:color="auto"/>
              <w:left w:val="single" w:sz="4" w:space="0" w:color="auto"/>
              <w:bottom w:val="single" w:sz="4" w:space="0" w:color="auto"/>
              <w:right w:val="single" w:sz="18" w:space="0" w:color="auto"/>
            </w:tcBorders>
            <w:vAlign w:val="center"/>
          </w:tcPr>
          <w:p w14:paraId="3255CB3C" w14:textId="77777777" w:rsidR="00A51D59" w:rsidRPr="00BC6DB1" w:rsidRDefault="00A51D59" w:rsidP="00A51D59">
            <w:pPr>
              <w:jc w:val="center"/>
              <w:rPr>
                <w:rFonts w:asciiTheme="minorHAnsi" w:hAnsiTheme="minorHAnsi" w:cstheme="minorHAnsi"/>
                <w:sz w:val="22"/>
                <w:shd w:val="clear" w:color="auto" w:fill="FFFFFF"/>
              </w:rPr>
            </w:pPr>
          </w:p>
        </w:tc>
        <w:tc>
          <w:tcPr>
            <w:tcW w:w="1530" w:type="dxa"/>
            <w:tcBorders>
              <w:top w:val="single" w:sz="4" w:space="0" w:color="auto"/>
              <w:left w:val="single" w:sz="18" w:space="0" w:color="auto"/>
              <w:bottom w:val="single" w:sz="4" w:space="0" w:color="auto"/>
              <w:right w:val="single" w:sz="4" w:space="0" w:color="auto"/>
            </w:tcBorders>
            <w:vAlign w:val="center"/>
          </w:tcPr>
          <w:p w14:paraId="20628242" w14:textId="77777777" w:rsidR="00A51D59" w:rsidRPr="00BC6DB1" w:rsidRDefault="00A51D59" w:rsidP="00A51D59">
            <w:pPr>
              <w:jc w:val="center"/>
              <w:rPr>
                <w:rFonts w:asciiTheme="minorHAnsi" w:hAnsiTheme="minorHAnsi" w:cstheme="minorHAnsi"/>
                <w:sz w:val="22"/>
                <w:shd w:val="clear" w:color="auto" w:fill="FFFFFF"/>
              </w:rPr>
            </w:pPr>
          </w:p>
        </w:tc>
        <w:tc>
          <w:tcPr>
            <w:tcW w:w="2238" w:type="dxa"/>
            <w:tcBorders>
              <w:top w:val="single" w:sz="4" w:space="0" w:color="auto"/>
              <w:left w:val="single" w:sz="4" w:space="0" w:color="auto"/>
              <w:bottom w:val="single" w:sz="4" w:space="0" w:color="auto"/>
              <w:right w:val="single" w:sz="18" w:space="0" w:color="auto"/>
            </w:tcBorders>
            <w:vAlign w:val="center"/>
          </w:tcPr>
          <w:p w14:paraId="7E2BE00F" w14:textId="77777777" w:rsidR="00A51D59" w:rsidRPr="00BC6DB1" w:rsidRDefault="00A51D59" w:rsidP="00A51D59">
            <w:pPr>
              <w:jc w:val="center"/>
              <w:rPr>
                <w:rFonts w:asciiTheme="minorHAnsi" w:hAnsiTheme="minorHAnsi" w:cstheme="minorHAnsi"/>
                <w:sz w:val="22"/>
                <w:shd w:val="clear" w:color="auto" w:fill="FFFFFF"/>
              </w:rPr>
            </w:pPr>
          </w:p>
        </w:tc>
        <w:tc>
          <w:tcPr>
            <w:tcW w:w="709" w:type="dxa"/>
            <w:tcBorders>
              <w:top w:val="single" w:sz="4" w:space="0" w:color="auto"/>
              <w:left w:val="single" w:sz="18" w:space="0" w:color="auto"/>
              <w:bottom w:val="single" w:sz="4" w:space="0" w:color="auto"/>
              <w:right w:val="single" w:sz="18" w:space="0" w:color="auto"/>
            </w:tcBorders>
            <w:vAlign w:val="center"/>
          </w:tcPr>
          <w:p w14:paraId="743FA797" w14:textId="77777777" w:rsidR="00A51D59" w:rsidRPr="00BC6DB1" w:rsidRDefault="00A51D59" w:rsidP="00A51D59">
            <w:pPr>
              <w:jc w:val="center"/>
              <w:rPr>
                <w:rFonts w:asciiTheme="minorHAnsi" w:hAnsiTheme="minorHAnsi" w:cstheme="minorHAnsi"/>
                <w:sz w:val="22"/>
                <w:shd w:val="clear" w:color="auto" w:fill="FFFFFF"/>
              </w:rPr>
            </w:pPr>
          </w:p>
        </w:tc>
      </w:tr>
      <w:tr w:rsidR="005E2FEF" w:rsidRPr="00BC6DB1" w14:paraId="7E7F2C04"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4BDB10DB" w14:textId="3F272A4F"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20</w:t>
            </w:r>
          </w:p>
        </w:tc>
        <w:tc>
          <w:tcPr>
            <w:tcW w:w="643" w:type="dxa"/>
            <w:tcBorders>
              <w:top w:val="single" w:sz="4" w:space="0" w:color="auto"/>
              <w:left w:val="single" w:sz="18" w:space="0" w:color="auto"/>
              <w:bottom w:val="single" w:sz="4" w:space="0" w:color="auto"/>
            </w:tcBorders>
            <w:vAlign w:val="center"/>
          </w:tcPr>
          <w:p w14:paraId="2E228AC3"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E322637" w14:textId="306E3360"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64F101D7"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CE08AAC"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1D349BBD"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06475E6E" w14:textId="0EB5C6B7"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bottom w:val="single" w:sz="4" w:space="0" w:color="auto"/>
              <w:right w:val="single" w:sz="4" w:space="0" w:color="auto"/>
            </w:tcBorders>
            <w:vAlign w:val="center"/>
          </w:tcPr>
          <w:p w14:paraId="7AFE6159" w14:textId="70FA7A02"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3150" w:type="dxa"/>
            <w:tcBorders>
              <w:top w:val="single" w:sz="4" w:space="0" w:color="auto"/>
              <w:left w:val="single" w:sz="4" w:space="0" w:color="auto"/>
              <w:bottom w:val="single" w:sz="4" w:space="0" w:color="auto"/>
              <w:right w:val="single" w:sz="18" w:space="0" w:color="auto"/>
            </w:tcBorders>
            <w:vAlign w:val="center"/>
          </w:tcPr>
          <w:p w14:paraId="0BE986CD" w14:textId="43B1FBF3"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1530" w:type="dxa"/>
            <w:tcBorders>
              <w:top w:val="single" w:sz="4" w:space="0" w:color="auto"/>
              <w:left w:val="single" w:sz="18" w:space="0" w:color="auto"/>
              <w:bottom w:val="single" w:sz="4" w:space="0" w:color="auto"/>
              <w:right w:val="single" w:sz="4" w:space="0" w:color="auto"/>
            </w:tcBorders>
            <w:vAlign w:val="center"/>
          </w:tcPr>
          <w:p w14:paraId="18E51681" w14:textId="09CE50C1"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erobic and </w:t>
            </w:r>
            <w:proofErr w:type="spellStart"/>
            <w:r w:rsidRPr="00BC6DB1">
              <w:rPr>
                <w:rFonts w:asciiTheme="minorHAnsi" w:hAnsiTheme="minorHAnsi" w:cstheme="minorHAnsi"/>
                <w:sz w:val="22"/>
                <w:shd w:val="clear" w:color="auto" w:fill="FFFFFF"/>
              </w:rPr>
              <w:t>Anerobic</w:t>
            </w:r>
            <w:proofErr w:type="spellEnd"/>
            <w:r w:rsidRPr="00BC6DB1">
              <w:rPr>
                <w:rFonts w:asciiTheme="minorHAnsi" w:hAnsiTheme="minorHAnsi" w:cstheme="minorHAnsi"/>
                <w:sz w:val="22"/>
                <w:shd w:val="clear" w:color="auto" w:fill="FFFFFF"/>
              </w:rPr>
              <w:t>: Blood</w:t>
            </w:r>
          </w:p>
        </w:tc>
        <w:tc>
          <w:tcPr>
            <w:tcW w:w="2238" w:type="dxa"/>
            <w:tcBorders>
              <w:top w:val="single" w:sz="4" w:space="0" w:color="auto"/>
              <w:left w:val="single" w:sz="4" w:space="0" w:color="auto"/>
              <w:bottom w:val="single" w:sz="4" w:space="0" w:color="auto"/>
              <w:right w:val="single" w:sz="18" w:space="0" w:color="auto"/>
            </w:tcBorders>
            <w:vAlign w:val="center"/>
          </w:tcPr>
          <w:p w14:paraId="279D16E6" w14:textId="0FB9F7EC"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86.5% of meconium and 57% of placental samples are culture-positive</w:t>
            </w:r>
          </w:p>
        </w:tc>
        <w:tc>
          <w:tcPr>
            <w:tcW w:w="709" w:type="dxa"/>
            <w:tcBorders>
              <w:top w:val="single" w:sz="4" w:space="0" w:color="auto"/>
              <w:left w:val="single" w:sz="18" w:space="0" w:color="auto"/>
              <w:bottom w:val="single" w:sz="4" w:space="0" w:color="auto"/>
              <w:right w:val="single" w:sz="18" w:space="0" w:color="auto"/>
            </w:tcBorders>
            <w:vAlign w:val="center"/>
          </w:tcPr>
          <w:p w14:paraId="50844CB2" w14:textId="4E83369B"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theriogenology.2020.04.014","ISSN":"0093691X","PMID":"32361303","abstract":"With recent research in humans, a hypothesis known as the sterile womb paradigm has been challenged. The objectives of this study were to determine the presence of placental and fetal microbiomes in dogs, the effect of different types of parturition on the fetal microbiome, and the effect that the fetal microbiome has on early puppy development. A total of 96 newborn puppies from 17 dams were included in the study. Puppies were divided into two groups depending on the type of parturition (vaginal birth (VB) or cesarean section (CS)). Immediately after birth, swabs of the placenta and meconium were taken. Swabs of the oral and vaginal mucosa of the dam were taken in the second half of the pregnancy and just before parturition. All samples were analyzed with a classical bacteriological examination, and bacterial colonies were identified by matrix-assisted laser desorption/ionization time-of-flight mass spectrometry (MALDI-TOF MS). The weight gain of each puppy was tracked daily in the first 7 days postpartum. Bacteria from several different genera were isolated from 86.5% of meconium samples and 57% of placenta samples. While the meconium microbiota resembled bacteria from the maternal vagina in VB puppies, the meconium microbiota of puppies born by CS indicated a relative resemblance to maternal oral and vaginal microbiota. A statistically significant difference in the relative growth rate between puppies born by VB and CS was found (p &lt; 0.05), with puppies born by VB gaining weight faster compared to the CS group. This difference was even more noticeable when VB puppies were compared to puppies born by elective CS. Puppies born without a detectable meconium or placental microbiota showed a slower growth rate than those with a meconium microbiota, regardless of the type of parturition (p &lt; 0.05). The findings of this study provide new information about the placental microbiome in healthy pregnant dams and suggest intrauterine colonization of the fetus in dogs. It seems that the type of delivery and bacterial colonization might be an important consideration for the weight gain in puppies in the first few days of life.","author":[{"dropping-particle":"","family":"Zakošek Pipan","given":"Maja","non-dropping-particle":"","parse-names":false,"suffix":""},{"dropping-particle":"","family":"Kajdič","given":"Leonida","non-dropping-particle":"","parse-names":false,"suffix":""},{"dropping-particle":"","family":"Kalin","given":"Anja","non-dropping-particle":"","parse-names":false,"suffix":""},{"dropping-particle":"","family":"Plavec","given":"Tanja","non-dropping-particle":"","parse-names":false,"suffix":""},{"dropping-particle":"","family":"Zdovc","given":"Irena","non-dropping-particle":"","parse-names":false,"suffix":""}],"container-title":"Theriogenology","id":"ITEM-1","issued":{"date-parts":[["2020"]]},"page":"18-28","title":"Do newborn puppies have their own microbiota at birth? Influence of type of birth on newborn puppy microbiota","type":"article-journal","volume":"152"},"uris":["http://www.mendeley.com/documents/?uuid=a4607ebb-df2d-4557-ad3b-50c234066f49"]}],"mendeley":{"formattedCitation":"&lt;span style=\"baseline\"&gt; [41]&lt;/span&gt;","plainTextFormattedCitation":" [41]","previouslyFormattedCitation":"&lt;span style=\"baseline\"&gt; [41]&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1]</w:t>
            </w:r>
            <w:r w:rsidRPr="00BC6DB1">
              <w:rPr>
                <w:rFonts w:asciiTheme="minorHAnsi" w:hAnsiTheme="minorHAnsi" w:cstheme="minorHAnsi"/>
                <w:sz w:val="22"/>
                <w:shd w:val="clear" w:color="auto" w:fill="FFFFFF"/>
              </w:rPr>
              <w:fldChar w:fldCharType="end"/>
            </w:r>
          </w:p>
        </w:tc>
      </w:tr>
      <w:tr w:rsidR="005E2FEF" w:rsidRPr="00BC6DB1" w14:paraId="4FC44D28"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73CE06E7" w14:textId="795A3456"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20</w:t>
            </w:r>
          </w:p>
        </w:tc>
        <w:tc>
          <w:tcPr>
            <w:tcW w:w="643" w:type="dxa"/>
            <w:tcBorders>
              <w:top w:val="single" w:sz="4" w:space="0" w:color="auto"/>
              <w:left w:val="single" w:sz="18" w:space="0" w:color="auto"/>
              <w:bottom w:val="single" w:sz="4" w:space="0" w:color="auto"/>
            </w:tcBorders>
            <w:vAlign w:val="center"/>
          </w:tcPr>
          <w:p w14:paraId="41EBAEAC"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998E5EA"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9B8E4ED" w14:textId="0BFF5167"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5533244C" w14:textId="5CE28421"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26046D66"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12E5AA37"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0FBFB063" w14:textId="05AC5470"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4 HVR using Illumina </w:t>
            </w:r>
            <w:proofErr w:type="spellStart"/>
            <w:r w:rsidRPr="00BC6DB1">
              <w:rPr>
                <w:rFonts w:asciiTheme="minorHAnsi" w:hAnsiTheme="minorHAnsi" w:cstheme="minorHAnsi"/>
                <w:sz w:val="22"/>
                <w:shd w:val="clear" w:color="auto" w:fill="FFFFFF"/>
              </w:rPr>
              <w:t>MiSeq</w:t>
            </w:r>
            <w:proofErr w:type="spellEnd"/>
            <w:r w:rsidRPr="00BC6DB1">
              <w:rPr>
                <w:rFonts w:asciiTheme="minorHAnsi" w:hAnsiTheme="minorHAnsi" w:cstheme="minorHAnsi"/>
                <w:sz w:val="22"/>
                <w:shd w:val="clear" w:color="auto" w:fill="FFFFFF"/>
              </w:rPr>
              <w:t xml:space="preserve"> with comparative qPCR</w:t>
            </w:r>
          </w:p>
        </w:tc>
        <w:tc>
          <w:tcPr>
            <w:tcW w:w="3150" w:type="dxa"/>
            <w:tcBorders>
              <w:top w:val="single" w:sz="4" w:space="0" w:color="auto"/>
              <w:left w:val="single" w:sz="4" w:space="0" w:color="auto"/>
              <w:bottom w:val="single" w:sz="4" w:space="0" w:color="auto"/>
              <w:right w:val="single" w:sz="18" w:space="0" w:color="auto"/>
            </w:tcBorders>
            <w:vAlign w:val="center"/>
          </w:tcPr>
          <w:p w14:paraId="47DE867A" w14:textId="65F9AB01"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Bacterial DNA profiles of placental samples without histological evidence of </w:t>
            </w:r>
            <w:proofErr w:type="spellStart"/>
            <w:r w:rsidRPr="00BC6DB1">
              <w:rPr>
                <w:rFonts w:asciiTheme="minorHAnsi" w:hAnsiTheme="minorHAnsi" w:cstheme="minorHAnsi"/>
                <w:sz w:val="22"/>
                <w:shd w:val="clear" w:color="auto" w:fill="FFFFFF"/>
              </w:rPr>
              <w:t>chorioamnionitis</w:t>
            </w:r>
            <w:proofErr w:type="spellEnd"/>
            <w:r w:rsidRPr="00BC6DB1">
              <w:rPr>
                <w:rFonts w:asciiTheme="minorHAnsi" w:hAnsiTheme="minorHAnsi" w:cstheme="minorHAnsi"/>
                <w:sz w:val="22"/>
                <w:shd w:val="clear" w:color="auto" w:fill="FFFFFF"/>
              </w:rPr>
              <w:t xml:space="preserve"> are distinctly different than negative controls</w:t>
            </w:r>
          </w:p>
        </w:tc>
        <w:tc>
          <w:tcPr>
            <w:tcW w:w="1530" w:type="dxa"/>
            <w:tcBorders>
              <w:top w:val="single" w:sz="4" w:space="0" w:color="auto"/>
              <w:left w:val="single" w:sz="18" w:space="0" w:color="auto"/>
              <w:bottom w:val="single" w:sz="4" w:space="0" w:color="auto"/>
              <w:right w:val="single" w:sz="4" w:space="0" w:color="auto"/>
            </w:tcBorders>
            <w:vAlign w:val="center"/>
          </w:tcPr>
          <w:p w14:paraId="3ED9DF38" w14:textId="60C4AD26"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47554C92" w14:textId="37DEE4A5"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2E676617" w14:textId="72D94CF2"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16/j.placenta.2020.01.006","ISSN":"15323102","PMID":"32174306","abstract":"Introduction: It is widely debated whether fetal membranes possess a genuine microbiome, and if bacterial presence and load is linked to inflammation. Chorioamnionitis is an inflammation of the fetal membranes. This research focussed on inflammatory diagnosed histological chorioamnionitis (HCA) and aimed to determine whether the bacterial load in fetal membranes correlates to inflammatory response, including histological staging and inflammatory markers in HCA. Methods: Fetal membrane samples were collected from patients with preterm spontaneous labour and histologically phenotyped chorioamnionitis (HCA; n = .12), or preterm (n = .6) and term labour without HCA (n = .6). The bacterial profile of fetal membranes was analysed by sequencing the V4 region of the 16S rRNA gene. Bacterial load was determined using qPCR copy number/mg of tissue. The association between bacterial load and bacterial profile composition was assessed using correlation analysis. Results: Bacterial load was significantly greater within HCA amnion (p = .0.002) and chorion (p = .0.042), compared to preterm birth without HCA. Increased bacterial load was positively correlated with increased histological staging (p = .0.001) and the expression of five inflammatory markers; IL8, TLR1, TLR2, LY96 and IRAK2 (p=&lt;0.050). Bacterial profiles were significantly different between membranes with and without HCA in amnion (p = .0.012) and chorion (p = .0.001), but no differences between specific genera were detected. Discussion: Inflammatory HCA is associated with infection and increased bacterial load in a dose response relationship. Bacterial load is positively correlated with HCA severity and the TLR signalling pathway. Further research should investigate the bacterial load threshold required to generate an inflammatory response in HCA.","author":[{"dropping-particle":"","family":"Hockney","given":"Rochelle","non-dropping-particle":"","parse-names":false,"suffix":""},{"dropping-particle":"","family":"Waring","given":"Gareth J.","non-dropping-particle":"","parse-names":false,"suffix":""},{"dropping-particle":"","family":"Taylor","given":"Gillian","non-dropping-particle":"","parse-names":false,"suffix":""},{"dropping-particle":"","family":"Cummings","given":"Stephen P.","non-dropping-particle":"","parse-names":false,"suffix":""},{"dropping-particle":"","family":"Robson","given":"Stephen C.","non-dropping-particle":"","parse-names":false,"suffix":""},{"dropping-particle":"","family":"Orr","given":"Caroline H.","non-dropping-particle":"","parse-names":false,"suffix":""},{"dropping-particle":"","family":"Nelson","given":"Andrew","non-dropping-particle":"","parse-names":false,"suffix":""}],"container-title":"Placenta","id":"ITEM-1","issue":"January","issued":{"date-parts":[["2020"]]},"page":"43-51","publisher":"Elsevier Ltd","title":"Fetal membrane bacterial load is increased in histologically confirmed inflammatory chorioamnionitis: A retrospective cohort study: Fetal membrane bacterial load is increased in HCA","type":"article-journal","volume":"91"},"uris":["http://www.mendeley.com/documents/?uuid=e81d799b-5b2c-4570-bbc3-53a472a274b8"]}],"mendeley":{"formattedCitation":"&lt;span style=\"baseline\"&gt; [42]&lt;/span&gt;","plainTextFormattedCitation":" [42]","previouslyFormattedCitation":"&lt;span style=\"baseline\"&gt; [42]&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2]</w:t>
            </w:r>
            <w:r w:rsidRPr="00BC6DB1">
              <w:rPr>
                <w:rFonts w:asciiTheme="minorHAnsi" w:hAnsiTheme="minorHAnsi" w:cstheme="minorHAnsi"/>
                <w:sz w:val="22"/>
                <w:shd w:val="clear" w:color="auto" w:fill="FFFFFF"/>
              </w:rPr>
              <w:fldChar w:fldCharType="end"/>
            </w:r>
          </w:p>
        </w:tc>
      </w:tr>
      <w:tr w:rsidR="005E2FEF" w:rsidRPr="00BC6DB1" w14:paraId="75FC3DDB"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2FCA096A" w14:textId="70D29EF0" w:rsidR="00A51D59" w:rsidRPr="00BC6DB1" w:rsidRDefault="00A51D59"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lastRenderedPageBreak/>
              <w:t>2020</w:t>
            </w:r>
          </w:p>
        </w:tc>
        <w:tc>
          <w:tcPr>
            <w:tcW w:w="643" w:type="dxa"/>
            <w:tcBorders>
              <w:top w:val="single" w:sz="4" w:space="0" w:color="auto"/>
              <w:left w:val="single" w:sz="18" w:space="0" w:color="auto"/>
              <w:bottom w:val="single" w:sz="4" w:space="0" w:color="auto"/>
            </w:tcBorders>
            <w:vAlign w:val="center"/>
          </w:tcPr>
          <w:p w14:paraId="74D7FF2C" w14:textId="79D77421" w:rsidR="00A51D59" w:rsidRPr="00BC6DB1" w:rsidRDefault="00A51D59"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1D6528C2" w14:textId="598F1AD6"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4CD951FF" w14:textId="62055F87" w:rsidR="00A51D59" w:rsidRPr="00BC6DB1" w:rsidRDefault="00A51D59" w:rsidP="005E2FEF">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643" w:type="dxa"/>
            <w:tcBorders>
              <w:top w:val="single" w:sz="4" w:space="0" w:color="auto"/>
              <w:bottom w:val="single" w:sz="4" w:space="0" w:color="auto"/>
            </w:tcBorders>
            <w:vAlign w:val="center"/>
          </w:tcPr>
          <w:p w14:paraId="482B9454" w14:textId="77777777" w:rsidR="00A51D59" w:rsidRPr="00BC6DB1" w:rsidRDefault="00A51D59"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AE63B8C"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7D874C50" w14:textId="77777777" w:rsidR="00A51D59" w:rsidRPr="00BC6DB1" w:rsidRDefault="00A51D59" w:rsidP="00A51D59">
            <w:pPr>
              <w:spacing w:line="216" w:lineRule="auto"/>
              <w:jc w:val="center"/>
              <w:rPr>
                <w:rFonts w:asciiTheme="minorHAnsi" w:hAnsiTheme="minorHAnsi" w:cstheme="minorHAnsi"/>
                <w:sz w:val="22"/>
                <w:shd w:val="clear" w:color="auto" w:fill="FFFFFF"/>
              </w:rPr>
            </w:pPr>
          </w:p>
        </w:tc>
        <w:tc>
          <w:tcPr>
            <w:tcW w:w="2430" w:type="dxa"/>
            <w:tcBorders>
              <w:top w:val="single" w:sz="4" w:space="0" w:color="auto"/>
              <w:left w:val="single" w:sz="18" w:space="0" w:color="auto"/>
              <w:bottom w:val="single" w:sz="4" w:space="0" w:color="auto"/>
              <w:right w:val="single" w:sz="4" w:space="0" w:color="auto"/>
            </w:tcBorders>
            <w:vAlign w:val="center"/>
          </w:tcPr>
          <w:p w14:paraId="4A878CD4" w14:textId="4B29EFB2" w:rsidR="00A51D59" w:rsidRPr="00BC6DB1" w:rsidRDefault="00B04C25" w:rsidP="00A51D59">
            <w:pPr>
              <w:jc w:val="center"/>
              <w:rPr>
                <w:rFonts w:asciiTheme="minorHAnsi" w:hAnsiTheme="minorHAnsi" w:cstheme="minorHAnsi"/>
                <w:sz w:val="22"/>
                <w:shd w:val="clear" w:color="auto" w:fill="FFFFFF"/>
              </w:rPr>
            </w:pPr>
            <w:r w:rsidRPr="00BC6DB1">
              <w:rPr>
                <w:rFonts w:asciiTheme="minorHAnsi" w:hAnsiTheme="minorHAnsi" w:cstheme="minorHAnsi"/>
                <w:i/>
                <w:iCs/>
                <w:sz w:val="22"/>
                <w:shd w:val="clear" w:color="auto" w:fill="FFFFFF"/>
              </w:rPr>
              <w:t>ISH</w:t>
            </w:r>
            <w:r w:rsidR="00A51D59" w:rsidRPr="00BC6DB1">
              <w:rPr>
                <w:rFonts w:asciiTheme="minorHAnsi" w:hAnsiTheme="minorHAnsi" w:cstheme="minorHAnsi"/>
                <w:sz w:val="22"/>
                <w:shd w:val="clear" w:color="auto" w:fill="FFFFFF"/>
              </w:rPr>
              <w:t xml:space="preserve"> and qPCR of the 16S </w:t>
            </w:r>
            <w:proofErr w:type="spellStart"/>
            <w:r w:rsidR="00A51D59" w:rsidRPr="00BC6DB1">
              <w:rPr>
                <w:rFonts w:asciiTheme="minorHAnsi" w:hAnsiTheme="minorHAnsi" w:cstheme="minorHAnsi"/>
                <w:sz w:val="22"/>
                <w:shd w:val="clear" w:color="auto" w:fill="FFFFFF"/>
              </w:rPr>
              <w:t>rRNA</w:t>
            </w:r>
            <w:proofErr w:type="spellEnd"/>
            <w:r w:rsidR="00A51D59" w:rsidRPr="00BC6DB1">
              <w:rPr>
                <w:rFonts w:asciiTheme="minorHAnsi" w:hAnsiTheme="minorHAnsi" w:cstheme="minorHAnsi"/>
                <w:sz w:val="22"/>
                <w:shd w:val="clear" w:color="auto" w:fill="FFFFFF"/>
              </w:rPr>
              <w:t xml:space="preserve"> inter-HVR segment between the V2-3 HVRs and </w:t>
            </w:r>
            <w:proofErr w:type="spellStart"/>
            <w:r w:rsidR="00A51D59" w:rsidRPr="00BC6DB1">
              <w:rPr>
                <w:rFonts w:asciiTheme="minorHAnsi" w:hAnsiTheme="minorHAnsi" w:cstheme="minorHAnsi"/>
                <w:sz w:val="22"/>
                <w:shd w:val="clear" w:color="auto" w:fill="FFFFFF"/>
              </w:rPr>
              <w:t>Fusobacterium</w:t>
            </w:r>
            <w:proofErr w:type="spellEnd"/>
            <w:r w:rsidR="00A51D59" w:rsidRPr="00BC6DB1">
              <w:rPr>
                <w:rFonts w:asciiTheme="minorHAnsi" w:hAnsiTheme="minorHAnsi" w:cstheme="minorHAnsi"/>
                <w:sz w:val="22"/>
                <w:shd w:val="clear" w:color="auto" w:fill="FFFFFF"/>
              </w:rPr>
              <w:t>-specific 16S segment</w:t>
            </w:r>
          </w:p>
        </w:tc>
        <w:tc>
          <w:tcPr>
            <w:tcW w:w="3150" w:type="dxa"/>
            <w:tcBorders>
              <w:top w:val="single" w:sz="4" w:space="0" w:color="auto"/>
              <w:left w:val="single" w:sz="4" w:space="0" w:color="auto"/>
              <w:bottom w:val="single" w:sz="4" w:space="0" w:color="auto"/>
              <w:right w:val="single" w:sz="18" w:space="0" w:color="auto"/>
            </w:tcBorders>
            <w:vAlign w:val="center"/>
          </w:tcPr>
          <w:p w14:paraId="4D326CEB" w14:textId="35696FD3"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Preeclampsia-exposed placenta has increased total bacterial and </w:t>
            </w:r>
            <w:proofErr w:type="spellStart"/>
            <w:r w:rsidRPr="00BC6DB1">
              <w:rPr>
                <w:rFonts w:asciiTheme="minorHAnsi" w:hAnsiTheme="minorHAnsi" w:cstheme="minorHAnsi"/>
                <w:sz w:val="22"/>
                <w:shd w:val="clear" w:color="auto" w:fill="FFFFFF"/>
              </w:rPr>
              <w:t>Fusobacterium</w:t>
            </w:r>
            <w:proofErr w:type="spellEnd"/>
            <w:r w:rsidRPr="00BC6DB1">
              <w:rPr>
                <w:rFonts w:asciiTheme="minorHAnsi" w:hAnsiTheme="minorHAnsi" w:cstheme="minorHAnsi"/>
                <w:sz w:val="22"/>
                <w:shd w:val="clear" w:color="auto" w:fill="FFFFFF"/>
              </w:rPr>
              <w:t xml:space="preserve"> DNA load</w:t>
            </w:r>
          </w:p>
        </w:tc>
        <w:tc>
          <w:tcPr>
            <w:tcW w:w="1530" w:type="dxa"/>
            <w:tcBorders>
              <w:top w:val="single" w:sz="4" w:space="0" w:color="auto"/>
              <w:left w:val="single" w:sz="18" w:space="0" w:color="auto"/>
              <w:bottom w:val="single" w:sz="4" w:space="0" w:color="auto"/>
              <w:right w:val="single" w:sz="4" w:space="0" w:color="auto"/>
            </w:tcBorders>
            <w:vAlign w:val="center"/>
          </w:tcPr>
          <w:p w14:paraId="22894D4A" w14:textId="7CFCFE60"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2238" w:type="dxa"/>
            <w:tcBorders>
              <w:top w:val="single" w:sz="4" w:space="0" w:color="auto"/>
              <w:left w:val="single" w:sz="4" w:space="0" w:color="auto"/>
              <w:bottom w:val="single" w:sz="4" w:space="0" w:color="auto"/>
              <w:right w:val="single" w:sz="18" w:space="0" w:color="auto"/>
            </w:tcBorders>
            <w:vAlign w:val="center"/>
          </w:tcPr>
          <w:p w14:paraId="0866C22A" w14:textId="66A75197"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n/a</w:t>
            </w:r>
          </w:p>
        </w:tc>
        <w:tc>
          <w:tcPr>
            <w:tcW w:w="709" w:type="dxa"/>
            <w:tcBorders>
              <w:top w:val="single" w:sz="4" w:space="0" w:color="auto"/>
              <w:left w:val="single" w:sz="18" w:space="0" w:color="auto"/>
              <w:bottom w:val="single" w:sz="4" w:space="0" w:color="auto"/>
              <w:right w:val="single" w:sz="18" w:space="0" w:color="auto"/>
            </w:tcBorders>
            <w:vAlign w:val="center"/>
          </w:tcPr>
          <w:p w14:paraId="69337429" w14:textId="062A6D62" w:rsidR="00A51D59" w:rsidRPr="00BC6DB1" w:rsidRDefault="00A51D5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136/gutjnl-2019-319101","ISBN":"2019319101","ISSN":"14683288","PMID":"31900289","abstract":"Objective Pre-eclampsia (PE) is one of the malignant metabolic diseases that complicate pregnancy. Gut dysbiosis has been identified for causing metabolic diseases, but the role of gut microbiome in the pathogenesis of PE remains unknown. Design We performed a case-control study to compare the faecal microbiome of PE and normotensive pregnant women by 16S ribosomal RNA (rRNA) sequencing. To address the causative relationship between gut dysbiosis and PE, we used faecal microbiota transplantation (FMT) in an antibiotic-treated mouse model. Finally, we determined the microbiome translocation and immune responses in human and mouse placental samples by 16S rRNA sequencing, quantitative PCR and in situ hybridisation. Results Patients with PE showed reduced bacterial diversity with obvious dysbiosis. Opportunistic pathogens, particularly Fusobacterium and Veillonella, were enriched, whereas beneficial bacteria, including Faecalibacterium and Akkermansia, were markedly depleted in the PE group. The abundances of these discriminative bacteria were correlated with blood pressure (BP), proteinuria, aminotransferase and creatinine levels. On successful colonisation, the gut microbiome from patients with PE triggered a dramatic, increased pregestational BP of recipient mice, which further increased after gestation. In addition, the PE-transplanted group showed increased proteinuria, embryonic resorption and lower fetal and placental weights. Their T regulatory/helper-17 balance in the small intestine and spleen was disturbed with more severe intestinal leakage. In the placenta of both patients with PE and PE-FMT mice, the total bacteria, Fusobacterium, and inflammatory cytokine levels were significantly increased. Conclusions This study suggests that the gut microbiome of patients with PE is dysbiotic and contributes to disease pathogenesis.","author":[{"dropping-particle":"","family":"Chen","given":"Xia","non-dropping-particle":"","parse-names":false,"suffix":""},{"dropping-particle":"","family":"Li","given":"Pan","non-dropping-particle":"","parse-names":false,"suffix":""},{"dropping-particle":"","family":"Liu","given":"Mian","non-dropping-particle":"","parse-names":false,"suffix":""},{"dropping-particle":"","family":"Zheng","given":"Huimin","non-dropping-particle":"","parse-names":false,"suffix":""},{"dropping-particle":"","family":"He","given":"Yan","non-dropping-particle":"","parse-names":false,"suffix":""},{"dropping-particle":"","family":"Chen","given":"Mu Xuan","non-dropping-particle":"","parse-names":false,"suffix":""},{"dropping-particle":"","family":"Tang","given":"Wenli","non-dropping-particle":"","parse-names":false,"suffix":""},{"dropping-particle":"","family":"Yue","given":"Xiaojing","non-dropping-particle":"","parse-names":false,"suffix":""},{"dropping-particle":"","family":"Huang","given":"Yongxin","non-dropping-particle":"","parse-names":false,"suffix":""},{"dropping-particle":"","family":"Zhuang","given":"Lingling","non-dropping-particle":"","parse-names":false,"suffix":""},{"dropping-particle":"","family":"Wang","given":"Zhijian","non-dropping-particle":"","parse-names":false,"suffix":""},{"dropping-particle":"","family":"Zhong","given":"Mei","non-dropping-particle":"","parse-names":false,"suffix":""},{"dropping-particle":"","family":"Ke","given":"Guibao","non-dropping-particle":"","parse-names":false,"suffix":""},{"dropping-particle":"","family":"Hu","given":"Haoyue","non-dropping-particle":"","parse-names":false,"suffix":""},{"dropping-particle":"","family":"Feng","given":"Yinglin","non-dropping-particle":"","parse-names":false,"suffix":""},{"dropping-particle":"","family":"Chen","given":"Yun","non-dropping-particle":"","parse-names":false,"suffix":""},{"dropping-particle":"","family":"Yu","given":"Yanhong","non-dropping-particle":"","parse-names":false,"suffix":""},{"dropping-particle":"","family":"Zhou","given":"Hongwei","non-dropping-particle":"","parse-names":false,"suffix":""},{"dropping-particle":"","family":"Huang","given":"Liping","non-dropping-particle":"","parse-names":false,"suffix":""}],"container-title":"Gut","id":"ITEM-1","issue":"3","issued":{"date-parts":[["2020"]]},"page":"513-522","title":"Gut dysbiosis induces the development of pre-eclampsia through bacterial translocation","type":"article-journal","volume":"69"},"uris":["http://www.mendeley.com/documents/?uuid=38a48fa2-3448-4fce-9dcf-09ff8478f907"]}],"mendeley":{"formattedCitation":"&lt;span style=\"baseline\"&gt; [43]&lt;/span&gt;","plainTextFormattedCitation":" [43]","previouslyFormattedCitation":"&lt;span style=\"baseline\"&gt; [43]&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3]</w:t>
            </w:r>
            <w:r w:rsidRPr="00BC6DB1">
              <w:rPr>
                <w:rFonts w:asciiTheme="minorHAnsi" w:hAnsiTheme="minorHAnsi" w:cstheme="minorHAnsi"/>
                <w:sz w:val="22"/>
                <w:shd w:val="clear" w:color="auto" w:fill="FFFFFF"/>
              </w:rPr>
              <w:fldChar w:fldCharType="end"/>
            </w:r>
          </w:p>
        </w:tc>
      </w:tr>
      <w:tr w:rsidR="005E2FEF" w:rsidRPr="00BC6DB1" w14:paraId="56EFFC83" w14:textId="77777777" w:rsidTr="005E2FEF">
        <w:trPr>
          <w:cantSplit/>
          <w:trHeight w:val="1152"/>
        </w:trPr>
        <w:tc>
          <w:tcPr>
            <w:tcW w:w="456" w:type="dxa"/>
            <w:tcBorders>
              <w:top w:val="single" w:sz="4" w:space="0" w:color="auto"/>
              <w:bottom w:val="single" w:sz="4" w:space="0" w:color="auto"/>
              <w:right w:val="single" w:sz="18" w:space="0" w:color="auto"/>
            </w:tcBorders>
            <w:textDirection w:val="btLr"/>
            <w:vAlign w:val="center"/>
          </w:tcPr>
          <w:p w14:paraId="3251EDD6" w14:textId="1DAC930B" w:rsidR="002421F5" w:rsidRPr="00BC6DB1" w:rsidRDefault="00B04C25" w:rsidP="00A51D59">
            <w:pPr>
              <w:spacing w:line="216" w:lineRule="auto"/>
              <w:ind w:left="113" w:right="113"/>
              <w:jc w:val="center"/>
              <w:rPr>
                <w:rFonts w:asciiTheme="minorHAnsi" w:hAnsiTheme="minorHAnsi" w:cstheme="minorHAnsi"/>
                <w:b/>
                <w:bCs/>
                <w:sz w:val="22"/>
                <w:shd w:val="clear" w:color="auto" w:fill="FFFFFF"/>
              </w:rPr>
            </w:pPr>
            <w:r w:rsidRPr="00BC6DB1">
              <w:rPr>
                <w:rFonts w:asciiTheme="minorHAnsi" w:hAnsiTheme="minorHAnsi" w:cstheme="minorHAnsi"/>
                <w:b/>
                <w:bCs/>
                <w:sz w:val="22"/>
                <w:shd w:val="clear" w:color="auto" w:fill="FFFFFF"/>
              </w:rPr>
              <w:t>2020</w:t>
            </w:r>
          </w:p>
        </w:tc>
        <w:tc>
          <w:tcPr>
            <w:tcW w:w="643" w:type="dxa"/>
            <w:tcBorders>
              <w:top w:val="single" w:sz="4" w:space="0" w:color="auto"/>
              <w:left w:val="single" w:sz="18" w:space="0" w:color="auto"/>
              <w:bottom w:val="single" w:sz="4" w:space="0" w:color="auto"/>
            </w:tcBorders>
            <w:vAlign w:val="center"/>
          </w:tcPr>
          <w:p w14:paraId="0C1E0901" w14:textId="77777777" w:rsidR="002421F5" w:rsidRPr="00BC6DB1" w:rsidRDefault="002421F5" w:rsidP="00A51D59">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74C322B" w14:textId="77777777" w:rsidR="002421F5" w:rsidRPr="00BC6DB1" w:rsidRDefault="002421F5"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412D8E69" w14:textId="77777777" w:rsidR="002421F5" w:rsidRPr="00BC6DB1" w:rsidRDefault="002421F5"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0BBD367A" w14:textId="77777777" w:rsidR="002421F5" w:rsidRPr="00BC6DB1" w:rsidRDefault="002421F5" w:rsidP="005E2FEF">
            <w:pPr>
              <w:spacing w:line="216" w:lineRule="auto"/>
              <w:jc w:val="center"/>
              <w:rPr>
                <w:rFonts w:asciiTheme="minorHAnsi" w:hAnsiTheme="minorHAnsi" w:cstheme="minorHAnsi"/>
                <w:sz w:val="22"/>
                <w:shd w:val="clear" w:color="auto" w:fill="FFFFFF"/>
              </w:rPr>
            </w:pPr>
          </w:p>
        </w:tc>
        <w:tc>
          <w:tcPr>
            <w:tcW w:w="643" w:type="dxa"/>
            <w:tcBorders>
              <w:top w:val="single" w:sz="4" w:space="0" w:color="auto"/>
              <w:bottom w:val="single" w:sz="4" w:space="0" w:color="auto"/>
            </w:tcBorders>
            <w:vAlign w:val="center"/>
          </w:tcPr>
          <w:p w14:paraId="74DFA21C" w14:textId="77777777" w:rsidR="002421F5" w:rsidRPr="00BC6DB1" w:rsidRDefault="002421F5" w:rsidP="00A51D59">
            <w:pPr>
              <w:spacing w:line="216" w:lineRule="auto"/>
              <w:jc w:val="center"/>
              <w:rPr>
                <w:rFonts w:asciiTheme="minorHAnsi" w:hAnsiTheme="minorHAnsi" w:cstheme="minorHAnsi"/>
                <w:sz w:val="22"/>
                <w:shd w:val="clear" w:color="auto" w:fill="FFFFFF"/>
              </w:rPr>
            </w:pPr>
          </w:p>
        </w:tc>
        <w:tc>
          <w:tcPr>
            <w:tcW w:w="644" w:type="dxa"/>
            <w:tcBorders>
              <w:top w:val="single" w:sz="4" w:space="0" w:color="auto"/>
              <w:bottom w:val="single" w:sz="4" w:space="0" w:color="auto"/>
              <w:right w:val="single" w:sz="18" w:space="0" w:color="auto"/>
            </w:tcBorders>
            <w:vAlign w:val="center"/>
          </w:tcPr>
          <w:p w14:paraId="425B0A6D" w14:textId="5A666ECA" w:rsidR="002421F5" w:rsidRPr="00BC6DB1" w:rsidRDefault="00B04C25" w:rsidP="00A51D59">
            <w:pPr>
              <w:spacing w:line="216" w:lineRule="auto"/>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sym w:font="Wingdings" w:char="F0FC"/>
            </w:r>
          </w:p>
        </w:tc>
        <w:tc>
          <w:tcPr>
            <w:tcW w:w="2430" w:type="dxa"/>
            <w:tcBorders>
              <w:top w:val="single" w:sz="4" w:space="0" w:color="auto"/>
              <w:left w:val="single" w:sz="18" w:space="0" w:color="auto"/>
              <w:bottom w:val="single" w:sz="4" w:space="0" w:color="auto"/>
              <w:right w:val="single" w:sz="4" w:space="0" w:color="auto"/>
            </w:tcBorders>
            <w:vAlign w:val="center"/>
          </w:tcPr>
          <w:p w14:paraId="39ABD3FC" w14:textId="21B2C14E" w:rsidR="00B04C25" w:rsidRPr="00BC6DB1" w:rsidRDefault="00B04C25" w:rsidP="00B04C25">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16S rDNA sequencing of the V4 HVR using Illumina </w:t>
            </w:r>
            <w:proofErr w:type="spellStart"/>
            <w:r w:rsidRPr="00BC6DB1">
              <w:rPr>
                <w:rFonts w:asciiTheme="minorHAnsi" w:hAnsiTheme="minorHAnsi" w:cstheme="minorHAnsi"/>
                <w:sz w:val="22"/>
                <w:shd w:val="clear" w:color="auto" w:fill="FFFFFF"/>
              </w:rPr>
              <w:t>MiSeq</w:t>
            </w:r>
            <w:proofErr w:type="spellEnd"/>
            <w:r w:rsidRPr="00BC6DB1">
              <w:rPr>
                <w:rFonts w:asciiTheme="minorHAnsi" w:hAnsiTheme="minorHAnsi" w:cstheme="minorHAnsi"/>
                <w:sz w:val="22"/>
                <w:shd w:val="clear" w:color="auto" w:fill="FFFFFF"/>
              </w:rPr>
              <w:t xml:space="preserve"> with comparative V6 HVR qPCR, eubacterial fluorescence ISH, and </w:t>
            </w:r>
            <w:r w:rsidR="004E5229" w:rsidRPr="00BC6DB1">
              <w:rPr>
                <w:rFonts w:asciiTheme="minorHAnsi" w:hAnsiTheme="minorHAnsi" w:cstheme="minorHAnsi"/>
                <w:sz w:val="22"/>
                <w:shd w:val="clear" w:color="auto" w:fill="FFFFFF"/>
              </w:rPr>
              <w:t xml:space="preserve">scanning </w:t>
            </w:r>
            <w:r w:rsidRPr="00BC6DB1">
              <w:rPr>
                <w:rFonts w:asciiTheme="minorHAnsi" w:hAnsiTheme="minorHAnsi" w:cstheme="minorHAnsi"/>
                <w:sz w:val="22"/>
                <w:shd w:val="clear" w:color="auto" w:fill="FFFFFF"/>
              </w:rPr>
              <w:t>electron microscopy</w:t>
            </w:r>
          </w:p>
        </w:tc>
        <w:tc>
          <w:tcPr>
            <w:tcW w:w="3150" w:type="dxa"/>
            <w:tcBorders>
              <w:top w:val="single" w:sz="4" w:space="0" w:color="auto"/>
              <w:left w:val="single" w:sz="4" w:space="0" w:color="auto"/>
              <w:bottom w:val="single" w:sz="4" w:space="0" w:color="auto"/>
              <w:right w:val="single" w:sz="18" w:space="0" w:color="auto"/>
            </w:tcBorders>
            <w:vAlign w:val="center"/>
          </w:tcPr>
          <w:p w14:paraId="0FF042F7" w14:textId="596554E8" w:rsidR="002421F5" w:rsidRPr="00BC6DB1" w:rsidRDefault="004E522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Sparse but viable bacteria are visualized in human meconium and detected by 16S rDNA signal </w:t>
            </w:r>
          </w:p>
        </w:tc>
        <w:tc>
          <w:tcPr>
            <w:tcW w:w="1530" w:type="dxa"/>
            <w:tcBorders>
              <w:top w:val="single" w:sz="4" w:space="0" w:color="auto"/>
              <w:left w:val="single" w:sz="18" w:space="0" w:color="auto"/>
              <w:bottom w:val="single" w:sz="4" w:space="0" w:color="auto"/>
              <w:right w:val="single" w:sz="4" w:space="0" w:color="auto"/>
            </w:tcBorders>
            <w:vAlign w:val="center"/>
          </w:tcPr>
          <w:p w14:paraId="0F45BE19" w14:textId="08D5774B" w:rsidR="002421F5" w:rsidRPr="00BC6DB1" w:rsidRDefault="00B04C25"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Aerobic: </w:t>
            </w:r>
            <w:r w:rsidRPr="00BC6DB1">
              <w:rPr>
                <w:rFonts w:asciiTheme="minorHAnsi" w:hAnsiTheme="minorHAnsi" w:cstheme="minorHAnsi"/>
                <w:i/>
                <w:iCs/>
                <w:sz w:val="22"/>
                <w:shd w:val="clear" w:color="auto" w:fill="FFFFFF"/>
              </w:rPr>
              <w:t>Micrococcus</w:t>
            </w:r>
            <w:r w:rsidRPr="00BC6DB1">
              <w:rPr>
                <w:rFonts w:asciiTheme="minorHAnsi" w:hAnsiTheme="minorHAnsi" w:cstheme="minorHAnsi"/>
                <w:sz w:val="22"/>
                <w:shd w:val="clear" w:color="auto" w:fill="FFFFFF"/>
              </w:rPr>
              <w:t>-specific isolation in BHI</w:t>
            </w:r>
          </w:p>
        </w:tc>
        <w:tc>
          <w:tcPr>
            <w:tcW w:w="2238" w:type="dxa"/>
            <w:tcBorders>
              <w:top w:val="single" w:sz="4" w:space="0" w:color="auto"/>
              <w:left w:val="single" w:sz="4" w:space="0" w:color="auto"/>
              <w:bottom w:val="single" w:sz="4" w:space="0" w:color="auto"/>
              <w:right w:val="single" w:sz="18" w:space="0" w:color="auto"/>
            </w:tcBorders>
            <w:vAlign w:val="center"/>
          </w:tcPr>
          <w:p w14:paraId="019A79B0" w14:textId="29C12D20" w:rsidR="002421F5" w:rsidRPr="00BC6DB1" w:rsidRDefault="004E522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t xml:space="preserve">Guided by molecular identification, viable </w:t>
            </w:r>
            <w:r w:rsidRPr="00BC6DB1">
              <w:rPr>
                <w:rFonts w:asciiTheme="minorHAnsi" w:hAnsiTheme="minorHAnsi" w:cstheme="minorHAnsi"/>
                <w:i/>
                <w:iCs/>
                <w:sz w:val="22"/>
                <w:shd w:val="clear" w:color="auto" w:fill="FFFFFF"/>
              </w:rPr>
              <w:t xml:space="preserve">Micrococcus spp. </w:t>
            </w:r>
            <w:r w:rsidRPr="00BC6DB1">
              <w:rPr>
                <w:rFonts w:asciiTheme="minorHAnsi" w:hAnsiTheme="minorHAnsi" w:cstheme="minorHAnsi"/>
                <w:sz w:val="22"/>
                <w:shd w:val="clear" w:color="auto" w:fill="FFFFFF"/>
              </w:rPr>
              <w:t>isolates were cultured from meconium</w:t>
            </w:r>
          </w:p>
        </w:tc>
        <w:tc>
          <w:tcPr>
            <w:tcW w:w="709" w:type="dxa"/>
            <w:tcBorders>
              <w:top w:val="single" w:sz="4" w:space="0" w:color="auto"/>
              <w:left w:val="single" w:sz="18" w:space="0" w:color="auto"/>
              <w:bottom w:val="single" w:sz="4" w:space="0" w:color="auto"/>
              <w:right w:val="single" w:sz="18" w:space="0" w:color="auto"/>
            </w:tcBorders>
            <w:vAlign w:val="center"/>
          </w:tcPr>
          <w:p w14:paraId="1E3AF5AF" w14:textId="027B9F74" w:rsidR="002421F5" w:rsidRPr="00BC6DB1" w:rsidRDefault="004E5229" w:rsidP="00A51D59">
            <w:pPr>
              <w:jc w:val="center"/>
              <w:rPr>
                <w:rFonts w:asciiTheme="minorHAnsi" w:hAnsiTheme="minorHAnsi" w:cstheme="minorHAnsi"/>
                <w:sz w:val="22"/>
                <w:shd w:val="clear" w:color="auto" w:fill="FFFFFF"/>
              </w:rPr>
            </w:pPr>
            <w:r w:rsidRPr="00BC6DB1">
              <w:rPr>
                <w:rFonts w:asciiTheme="minorHAnsi" w:hAnsiTheme="minorHAnsi" w:cstheme="minorHAnsi"/>
                <w:sz w:val="22"/>
                <w:shd w:val="clear" w:color="auto" w:fill="FFFFFF"/>
              </w:rPr>
              <w:fldChar w:fldCharType="begin" w:fldLock="1"/>
            </w:r>
            <w:r w:rsidR="003276C5">
              <w:rPr>
                <w:rFonts w:asciiTheme="minorHAnsi" w:hAnsiTheme="minorHAnsi" w:cstheme="minorHAnsi"/>
                <w:sz w:val="22"/>
                <w:shd w:val="clear" w:color="auto" w:fill="FFFFFF"/>
              </w:rPr>
              <w:instrText>ADDIN CSL_CITATION {"citationItems":[{"id":"ITEM-1","itemData":{"DOI":"10.1038/s41591-020-0761-3","ISSN":"1546170X","PMID":"32094926","abstract":"Mucosal immunity develops in the human fetal intestine by 11–14 weeks of gestation, yet whether viable microbes exist in utero and interact with the intestinal immune system is unknown. Bacteria-like morphology was identified in pockets of human fetal meconium at mid-gestation by scanning electron microscopy (n = 4), and a sparse bacterial signal was detected by 16S rRNA sequencing (n = 40 of 50) compared to environmental controls (n = 87). Eighteen taxa were enriched in fetal meconium, with Micrococcaceae (n = 9) and Lactobacillus (n = 6) the most abundant. Fetal intestines dominated by Micrococcaceae exhibited distinct patterns of T cell composition and epithelial transcription. Fetal Micrococcus luteus, isolated only in the presence of monocytes, grew on placental hormones, remained viable within antigen presenting cells, limited inflammation ex vivo and possessed genomic features linked with survival in the fetus. Thus, viable bacteria are highly limited in the fetal intestine at mid-gestation, although strains with immunomodulatory capacity are detected in subsets of specimens.","author":[{"dropping-particle":"","family":"Rackaityte","given":"E.","non-dropping-particle":"","parse-names":false,"suffix":""},{"dropping-particle":"","family":"Halkias","given":"J.","non-dropping-particle":"","parse-names":false,"suffix":""},{"dropping-particle":"","family":"Fukui","given":"E. M.","non-dropping-particle":"","parse-names":false,"suffix":""},{"dropping-particle":"","family":"Mendoza","given":"V. F.","non-dropping-particle":"","parse-names":false,"suffix":""},{"dropping-particle":"","family":"Hayzelden","given":"C.","non-dropping-particle":"","parse-names":false,"suffix":""},{"dropping-particle":"","family":"Crawford","given":"E. D.","non-dropping-particle":"","parse-names":false,"suffix":""},{"dropping-particle":"","family":"Fujimura","given":"K. E.","non-dropping-particle":"","parse-names":false,"suffix":""},{"dropping-particle":"","family":"Burt","given":"T. D.","non-dropping-particle":"","parse-names":false,"suffix":""},{"dropping-particle":"V.","family":"Lynch","given":"S.","non-dropping-particle":"","parse-names":false,"suffix":""}],"container-title":"Nature Medicine","id":"ITEM-1","issue":"4","issued":{"date-parts":[["2020"]]},"page":"599-607","publisher":"Springer US","title":"Viable bacterial colonization is highly limited in the human intestine in utero","type":"article-journal","volume":"26"},"uris":["http://www.mendeley.com/documents/?uuid=5c743ad9-bec5-4509-aa51-64bbb6c79292"]}],"mendeley":{"formattedCitation":"&lt;span style=\"baseline\"&gt; [45]&lt;/span&gt;","plainTextFormattedCitation":" [45]","previouslyFormattedCitation":"&lt;span style=\"baseline\"&gt; [45]&lt;/span&gt;"},"properties":{"noteIndex":0},"schema":"https://github.com/citation-style-language/schema/raw/master/csl-citation.json"}</w:instrText>
            </w:r>
            <w:r w:rsidRPr="00BC6DB1">
              <w:rPr>
                <w:rFonts w:asciiTheme="minorHAnsi" w:hAnsiTheme="minorHAnsi" w:cstheme="minorHAnsi"/>
                <w:sz w:val="22"/>
                <w:shd w:val="clear" w:color="auto" w:fill="FFFFFF"/>
              </w:rPr>
              <w:fldChar w:fldCharType="separate"/>
            </w:r>
            <w:r w:rsidR="003276C5" w:rsidRPr="003276C5">
              <w:rPr>
                <w:rFonts w:asciiTheme="minorHAnsi" w:hAnsiTheme="minorHAnsi" w:cstheme="minorHAnsi"/>
                <w:noProof/>
                <w:sz w:val="22"/>
                <w:shd w:val="clear" w:color="auto" w:fill="FFFFFF"/>
              </w:rPr>
              <w:t xml:space="preserve"> [45]</w:t>
            </w:r>
            <w:r w:rsidRPr="00BC6DB1">
              <w:rPr>
                <w:rFonts w:asciiTheme="minorHAnsi" w:hAnsiTheme="minorHAnsi" w:cstheme="minorHAnsi"/>
                <w:sz w:val="22"/>
                <w:shd w:val="clear" w:color="auto" w:fill="FFFFFF"/>
              </w:rPr>
              <w:fldChar w:fldCharType="end"/>
            </w:r>
          </w:p>
        </w:tc>
      </w:tr>
      <w:tr w:rsidR="005E2FEF" w:rsidRPr="00BC6DB1" w14:paraId="58A5FF72" w14:textId="77777777" w:rsidTr="00F76B29">
        <w:trPr>
          <w:cantSplit/>
          <w:trHeight w:val="1296"/>
        </w:trPr>
        <w:tc>
          <w:tcPr>
            <w:tcW w:w="14372" w:type="dxa"/>
            <w:gridSpan w:val="12"/>
            <w:tcBorders>
              <w:top w:val="single" w:sz="4" w:space="0" w:color="auto"/>
              <w:bottom w:val="single" w:sz="4" w:space="0" w:color="auto"/>
              <w:right w:val="single" w:sz="18" w:space="0" w:color="auto"/>
            </w:tcBorders>
            <w:vAlign w:val="center"/>
          </w:tcPr>
          <w:p w14:paraId="30917E46" w14:textId="3818097A" w:rsidR="005E2FEF" w:rsidRPr="00BC6DB1" w:rsidRDefault="005E2FEF" w:rsidP="00F76B29">
            <w:pPr>
              <w:rPr>
                <w:rFonts w:asciiTheme="minorHAnsi" w:hAnsiTheme="minorHAnsi" w:cstheme="minorHAnsi"/>
                <w:sz w:val="22"/>
                <w:shd w:val="clear" w:color="auto" w:fill="FFFFFF"/>
              </w:rPr>
            </w:pPr>
            <w:r w:rsidRPr="00BC6DB1">
              <w:rPr>
                <w:rFonts w:asciiTheme="minorHAnsi" w:hAnsiTheme="minorHAnsi" w:cstheme="minorHAnsi"/>
                <w:b/>
                <w:bCs/>
                <w:sz w:val="22"/>
                <w:shd w:val="clear" w:color="auto" w:fill="FFFFFF"/>
                <w:vertAlign w:val="superscript"/>
              </w:rPr>
              <w:t>a</w:t>
            </w:r>
            <w:r w:rsidRPr="00BC6DB1">
              <w:rPr>
                <w:rFonts w:asciiTheme="minorHAnsi" w:hAnsiTheme="minorHAnsi" w:cstheme="minorHAnsi"/>
                <w:b/>
                <w:bCs/>
                <w:sz w:val="22"/>
                <w:shd w:val="clear" w:color="auto" w:fill="FFFFFF"/>
              </w:rPr>
              <w:t xml:space="preserve"> Culture Media Abbreviations: </w:t>
            </w:r>
            <w:r w:rsidRPr="00BC6DB1">
              <w:rPr>
                <w:rFonts w:asciiTheme="minorHAnsi" w:hAnsiTheme="minorHAnsi" w:cstheme="minorHAnsi"/>
                <w:sz w:val="22"/>
                <w:shd w:val="clear" w:color="auto" w:fill="FFFFFF"/>
              </w:rPr>
              <w:t xml:space="preserve">A-7: Shepard's Differential Agar Base, BHI: Brain Heart Infusion, BP: Baird Parker, CNA: Columbia </w:t>
            </w:r>
            <w:proofErr w:type="spellStart"/>
            <w:r w:rsidRPr="00BC6DB1">
              <w:rPr>
                <w:rFonts w:asciiTheme="minorHAnsi" w:hAnsiTheme="minorHAnsi" w:cstheme="minorHAnsi"/>
                <w:sz w:val="22"/>
                <w:shd w:val="clear" w:color="auto" w:fill="FFFFFF"/>
              </w:rPr>
              <w:t>Colistin-Nalidixic</w:t>
            </w:r>
            <w:proofErr w:type="spellEnd"/>
            <w:r w:rsidRPr="00BC6DB1">
              <w:rPr>
                <w:rFonts w:asciiTheme="minorHAnsi" w:hAnsiTheme="minorHAnsi" w:cstheme="minorHAnsi"/>
                <w:sz w:val="22"/>
                <w:shd w:val="clear" w:color="auto" w:fill="FFFFFF"/>
              </w:rPr>
              <w:t xml:space="preserve"> Acid, EMB: Eosin Methylene Blue, K-V: Kanamycin-Vancomycin, LB: Luria-</w:t>
            </w:r>
            <w:proofErr w:type="spellStart"/>
            <w:r w:rsidRPr="00BC6DB1">
              <w:rPr>
                <w:rFonts w:asciiTheme="minorHAnsi" w:hAnsiTheme="minorHAnsi" w:cstheme="minorHAnsi"/>
                <w:sz w:val="22"/>
                <w:shd w:val="clear" w:color="auto" w:fill="FFFFFF"/>
              </w:rPr>
              <w:t>Bertani</w:t>
            </w:r>
            <w:proofErr w:type="spellEnd"/>
            <w:r w:rsidRPr="00BC6DB1">
              <w:rPr>
                <w:rFonts w:asciiTheme="minorHAnsi" w:hAnsiTheme="minorHAnsi" w:cstheme="minorHAnsi"/>
                <w:sz w:val="22"/>
                <w:shd w:val="clear" w:color="auto" w:fill="FFFFFF"/>
              </w:rPr>
              <w:t xml:space="preserve">, MRS: De Man, </w:t>
            </w:r>
            <w:proofErr w:type="spellStart"/>
            <w:r w:rsidRPr="00BC6DB1">
              <w:rPr>
                <w:rFonts w:asciiTheme="minorHAnsi" w:hAnsiTheme="minorHAnsi" w:cstheme="minorHAnsi"/>
                <w:sz w:val="22"/>
                <w:shd w:val="clear" w:color="auto" w:fill="FFFFFF"/>
              </w:rPr>
              <w:t>Rogosa</w:t>
            </w:r>
            <w:proofErr w:type="spellEnd"/>
            <w:r w:rsidRPr="00BC6DB1">
              <w:rPr>
                <w:rFonts w:asciiTheme="minorHAnsi" w:hAnsiTheme="minorHAnsi" w:cstheme="minorHAnsi"/>
                <w:sz w:val="22"/>
                <w:shd w:val="clear" w:color="auto" w:fill="FFFFFF"/>
              </w:rPr>
              <w:t xml:space="preserve">, and Sharpe, PEA: </w:t>
            </w:r>
            <w:proofErr w:type="spellStart"/>
            <w:r w:rsidRPr="00BC6DB1">
              <w:rPr>
                <w:rFonts w:asciiTheme="minorHAnsi" w:hAnsiTheme="minorHAnsi" w:cstheme="minorHAnsi"/>
                <w:sz w:val="22"/>
                <w:shd w:val="clear" w:color="auto" w:fill="FFFFFF"/>
              </w:rPr>
              <w:t>Phenylethyl</w:t>
            </w:r>
            <w:proofErr w:type="spellEnd"/>
            <w:r w:rsidRPr="00BC6DB1">
              <w:rPr>
                <w:rFonts w:asciiTheme="minorHAnsi" w:hAnsiTheme="minorHAnsi" w:cstheme="minorHAnsi"/>
                <w:sz w:val="22"/>
                <w:shd w:val="clear" w:color="auto" w:fill="FFFFFF"/>
              </w:rPr>
              <w:t xml:space="preserve"> Alcohol Agar</w:t>
            </w:r>
            <w:r w:rsidR="00F76B29" w:rsidRPr="00BC6DB1">
              <w:rPr>
                <w:rFonts w:asciiTheme="minorHAnsi" w:hAnsiTheme="minorHAnsi" w:cstheme="minorHAnsi"/>
                <w:sz w:val="22"/>
                <w:shd w:val="clear" w:color="auto" w:fill="FFFFFF"/>
              </w:rPr>
              <w:t xml:space="preserve">, </w:t>
            </w:r>
            <w:r w:rsidRPr="00BC6DB1">
              <w:rPr>
                <w:rFonts w:asciiTheme="minorHAnsi" w:hAnsiTheme="minorHAnsi" w:cstheme="minorHAnsi"/>
                <w:sz w:val="22"/>
                <w:shd w:val="clear" w:color="auto" w:fill="FFFFFF"/>
              </w:rPr>
              <w:t>PYG: Peptone Yeast Extract Glucose</w:t>
            </w:r>
            <w:r w:rsidR="00F76B29" w:rsidRPr="00BC6DB1">
              <w:rPr>
                <w:rFonts w:asciiTheme="minorHAnsi" w:hAnsiTheme="minorHAnsi" w:cstheme="minorHAnsi"/>
                <w:sz w:val="22"/>
                <w:shd w:val="clear" w:color="auto" w:fill="FFFFFF"/>
              </w:rPr>
              <w:t xml:space="preserve">, </w:t>
            </w:r>
            <w:r w:rsidRPr="00BC6DB1">
              <w:rPr>
                <w:rFonts w:asciiTheme="minorHAnsi" w:hAnsiTheme="minorHAnsi" w:cstheme="minorHAnsi"/>
                <w:sz w:val="22"/>
                <w:shd w:val="clear" w:color="auto" w:fill="FFFFFF"/>
              </w:rPr>
              <w:t xml:space="preserve">SDC: </w:t>
            </w:r>
            <w:proofErr w:type="spellStart"/>
            <w:r w:rsidRPr="00BC6DB1">
              <w:rPr>
                <w:rFonts w:asciiTheme="minorHAnsi" w:hAnsiTheme="minorHAnsi" w:cstheme="minorHAnsi"/>
                <w:sz w:val="22"/>
                <w:shd w:val="clear" w:color="auto" w:fill="FFFFFF"/>
              </w:rPr>
              <w:t>Sabouraud</w:t>
            </w:r>
            <w:proofErr w:type="spellEnd"/>
            <w:r w:rsidRPr="00BC6DB1">
              <w:rPr>
                <w:rFonts w:asciiTheme="minorHAnsi" w:hAnsiTheme="minorHAnsi" w:cstheme="minorHAnsi"/>
                <w:sz w:val="22"/>
                <w:shd w:val="clear" w:color="auto" w:fill="FFFFFF"/>
              </w:rPr>
              <w:t xml:space="preserve"> Dextrose Agar with Chloramphenicol</w:t>
            </w:r>
            <w:r w:rsidR="00F76B29" w:rsidRPr="00BC6DB1">
              <w:rPr>
                <w:rFonts w:asciiTheme="minorHAnsi" w:hAnsiTheme="minorHAnsi" w:cstheme="minorHAnsi"/>
                <w:sz w:val="22"/>
                <w:shd w:val="clear" w:color="auto" w:fill="FFFFFF"/>
              </w:rPr>
              <w:t xml:space="preserve">, </w:t>
            </w:r>
            <w:r w:rsidRPr="00BC6DB1">
              <w:rPr>
                <w:rFonts w:asciiTheme="minorHAnsi" w:hAnsiTheme="minorHAnsi" w:cstheme="minorHAnsi"/>
                <w:sz w:val="22"/>
                <w:shd w:val="clear" w:color="auto" w:fill="FFFFFF"/>
              </w:rPr>
              <w:t>TSA: Tryptic Soy Agar</w:t>
            </w:r>
            <w:r w:rsidR="00F76B29" w:rsidRPr="00BC6DB1">
              <w:rPr>
                <w:rFonts w:asciiTheme="minorHAnsi" w:hAnsiTheme="minorHAnsi" w:cstheme="minorHAnsi"/>
                <w:sz w:val="22"/>
                <w:shd w:val="clear" w:color="auto" w:fill="FFFFFF"/>
              </w:rPr>
              <w:t xml:space="preserve">, </w:t>
            </w:r>
            <w:r w:rsidRPr="00BC6DB1">
              <w:rPr>
                <w:rFonts w:asciiTheme="minorHAnsi" w:hAnsiTheme="minorHAnsi" w:cstheme="minorHAnsi"/>
                <w:sz w:val="22"/>
                <w:shd w:val="clear" w:color="auto" w:fill="FFFFFF"/>
              </w:rPr>
              <w:t>VRB: Violet Red Bile</w:t>
            </w:r>
            <w:r w:rsidR="00F76B29" w:rsidRPr="00BC6DB1">
              <w:rPr>
                <w:rFonts w:asciiTheme="minorHAnsi" w:hAnsiTheme="minorHAnsi" w:cstheme="minorHAnsi"/>
                <w:sz w:val="22"/>
                <w:shd w:val="clear" w:color="auto" w:fill="FFFFFF"/>
              </w:rPr>
              <w:t xml:space="preserve">, </w:t>
            </w:r>
            <w:r w:rsidRPr="00BC6DB1">
              <w:rPr>
                <w:rFonts w:asciiTheme="minorHAnsi" w:hAnsiTheme="minorHAnsi" w:cstheme="minorHAnsi"/>
                <w:sz w:val="22"/>
                <w:shd w:val="clear" w:color="auto" w:fill="FFFFFF"/>
              </w:rPr>
              <w:t>WC: Wilkins-</w:t>
            </w:r>
            <w:proofErr w:type="spellStart"/>
            <w:r w:rsidRPr="00BC6DB1">
              <w:rPr>
                <w:rFonts w:asciiTheme="minorHAnsi" w:hAnsiTheme="minorHAnsi" w:cstheme="minorHAnsi"/>
                <w:sz w:val="22"/>
                <w:shd w:val="clear" w:color="auto" w:fill="FFFFFF"/>
              </w:rPr>
              <w:t>Chalgren</w:t>
            </w:r>
            <w:proofErr w:type="spellEnd"/>
          </w:p>
        </w:tc>
      </w:tr>
    </w:tbl>
    <w:p w14:paraId="171BB3CB" w14:textId="2F4FCECD" w:rsidR="00B945D7" w:rsidRPr="00BC6DB1" w:rsidRDefault="00B945D7" w:rsidP="00F76B29">
      <w:pPr>
        <w:rPr>
          <w:rFonts w:asciiTheme="minorHAnsi" w:hAnsiTheme="minorHAnsi" w:cstheme="minorHAnsi"/>
          <w:sz w:val="22"/>
        </w:rPr>
      </w:pPr>
    </w:p>
    <w:p w14:paraId="61B17D1B" w14:textId="20996BE0" w:rsidR="00263309" w:rsidRDefault="00263309" w:rsidP="00331191">
      <w:pPr>
        <w:rPr>
          <w:rFonts w:asciiTheme="minorHAnsi" w:hAnsiTheme="minorHAnsi" w:cstheme="minorHAnsi"/>
          <w:sz w:val="22"/>
          <w:shd w:val="clear" w:color="auto" w:fill="FFFFFF"/>
        </w:rPr>
      </w:pPr>
    </w:p>
    <w:p w14:paraId="38CC46D8" w14:textId="1E03B005" w:rsidR="00AC6BC1" w:rsidRDefault="00AC6BC1" w:rsidP="00331191">
      <w:pPr>
        <w:rPr>
          <w:rFonts w:asciiTheme="minorHAnsi" w:hAnsiTheme="minorHAnsi" w:cstheme="minorHAnsi"/>
          <w:sz w:val="22"/>
          <w:shd w:val="clear" w:color="auto" w:fill="FFFFFF"/>
        </w:rPr>
      </w:pPr>
    </w:p>
    <w:p w14:paraId="0E846086" w14:textId="0BF8592D" w:rsidR="00AC6BC1" w:rsidRPr="00BC6DB1" w:rsidRDefault="00AC6BC1" w:rsidP="00331191">
      <w:pPr>
        <w:rPr>
          <w:rFonts w:asciiTheme="minorHAnsi" w:hAnsiTheme="minorHAnsi" w:cstheme="minorHAnsi"/>
          <w:sz w:val="22"/>
          <w:shd w:val="clear" w:color="auto" w:fill="FFFFFF"/>
        </w:rPr>
      </w:pPr>
      <w:r>
        <w:rPr>
          <w:rFonts w:asciiTheme="minorHAnsi" w:hAnsiTheme="minorHAnsi" w:cstheme="minorHAnsi"/>
          <w:sz w:val="22"/>
          <w:shd w:val="clear" w:color="auto" w:fill="FFFFFF"/>
        </w:rPr>
        <w:t>While ‘microbiome’ has a clear definition (‘</w:t>
      </w:r>
      <w:r w:rsidRPr="00AC6BC1">
        <w:rPr>
          <w:i/>
        </w:rPr>
        <w:t xml:space="preserve">all of the genetic material within a microbiota (the entire collection of microorganisms in a specific niche, such as the human gut). This can also be referred to as the metagenome of the </w:t>
      </w:r>
      <w:proofErr w:type="gramStart"/>
      <w:r w:rsidRPr="00AC6BC1">
        <w:rPr>
          <w:i/>
        </w:rPr>
        <w:t>microbiota.</w:t>
      </w:r>
      <w:r>
        <w:t>’;</w:t>
      </w:r>
      <w:proofErr w:type="gramEnd"/>
      <w:r>
        <w:t xml:space="preserve"> </w:t>
      </w:r>
      <w:hyperlink r:id="rId13" w:history="1">
        <w:r w:rsidRPr="001B29AF">
          <w:rPr>
            <w:rStyle w:val="Hyperlink"/>
          </w:rPr>
          <w:t>https://www.nature.com/subjects/microbiome</w:t>
        </w:r>
      </w:hyperlink>
      <w:r>
        <w:t>), there are divergent views on its meaning.</w:t>
      </w:r>
    </w:p>
    <w:sectPr w:rsidR="00AC6BC1" w:rsidRPr="00BC6DB1" w:rsidSect="00741B58">
      <w:type w:val="continuous"/>
      <w:pgSz w:w="15840" w:h="12240" w:orient="landscape"/>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agaard, Kjersti Marie" w:date="2020-11-06T16:47:00Z" w:initials="AKM">
    <w:p w14:paraId="6ACCFD4E" w14:textId="55C58FD8" w:rsidR="006C0A3D" w:rsidRDefault="006C0A3D">
      <w:pPr>
        <w:pStyle w:val="CommentText"/>
      </w:pPr>
      <w:r>
        <w:rPr>
          <w:rStyle w:val="CommentReference"/>
        </w:rPr>
        <w:annotationRef/>
      </w:r>
      <w:r>
        <w:t>Max and Michael, please assure that this is a true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CCFD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F5808" w16cex:dateUtc="2020-06-13T18:50:00Z"/>
  <w16cex:commentExtensible w16cex:durableId="228F7F0A" w16cex:dateUtc="2020-06-13T21:36:00Z"/>
  <w16cex:commentExtensible w16cex:durableId="22909FBE" w16cex:dateUtc="2020-06-14T18:08:00Z"/>
  <w16cex:commentExtensible w16cex:durableId="22909FD9" w16cex:dateUtc="2020-06-14T18:08:00Z"/>
  <w16cex:commentExtensible w16cex:durableId="22909FF2" w16cex:dateUtc="2020-06-14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D393AE" w16cid:durableId="228F5808"/>
  <w16cid:commentId w16cid:paraId="5A36A226" w16cid:durableId="228F7F0A"/>
  <w16cid:commentId w16cid:paraId="732AECA6" w16cid:durableId="228F530F"/>
  <w16cid:commentId w16cid:paraId="093255C4" w16cid:durableId="22909FBE"/>
  <w16cid:commentId w16cid:paraId="25995D56" w16cid:durableId="22909FD9"/>
  <w16cid:commentId w16cid:paraId="059A9A74" w16cid:durableId="22909FF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54BED3" w14:textId="77777777" w:rsidR="00417D1F" w:rsidRDefault="00417D1F" w:rsidP="007F7D84">
      <w:r>
        <w:separator/>
      </w:r>
    </w:p>
  </w:endnote>
  <w:endnote w:type="continuationSeparator" w:id="0">
    <w:p w14:paraId="4164F3C1" w14:textId="77777777" w:rsidR="00417D1F" w:rsidRDefault="00417D1F" w:rsidP="007F7D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567893"/>
      <w:docPartObj>
        <w:docPartGallery w:val="Page Numbers (Bottom of Page)"/>
        <w:docPartUnique/>
      </w:docPartObj>
    </w:sdtPr>
    <w:sdtEndPr>
      <w:rPr>
        <w:noProof/>
      </w:rPr>
    </w:sdtEndPr>
    <w:sdtContent>
      <w:p w14:paraId="1099EEAE" w14:textId="4B395390" w:rsidR="006C0A3D" w:rsidRDefault="006C0A3D">
        <w:pPr>
          <w:pStyle w:val="Footer"/>
          <w:jc w:val="center"/>
        </w:pPr>
        <w:r>
          <w:fldChar w:fldCharType="begin"/>
        </w:r>
        <w:r>
          <w:instrText xml:space="preserve"> PAGE   \* MERGEFORMAT </w:instrText>
        </w:r>
        <w:r>
          <w:fldChar w:fldCharType="separate"/>
        </w:r>
        <w:r w:rsidR="00F04BC9">
          <w:rPr>
            <w:noProof/>
          </w:rPr>
          <w:t>22</w:t>
        </w:r>
        <w:r>
          <w:rPr>
            <w:noProof/>
          </w:rPr>
          <w:fldChar w:fldCharType="end"/>
        </w:r>
      </w:p>
    </w:sdtContent>
  </w:sdt>
  <w:p w14:paraId="245D60F1" w14:textId="77777777" w:rsidR="006C0A3D" w:rsidRDefault="006C0A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E391F0" w14:textId="77777777" w:rsidR="00417D1F" w:rsidRDefault="00417D1F" w:rsidP="007F7D84">
      <w:r>
        <w:separator/>
      </w:r>
    </w:p>
  </w:footnote>
  <w:footnote w:type="continuationSeparator" w:id="0">
    <w:p w14:paraId="49B496C4" w14:textId="77777777" w:rsidR="00417D1F" w:rsidRDefault="00417D1F" w:rsidP="007F7D84">
      <w:r>
        <w:continuationSeparator/>
      </w:r>
    </w:p>
  </w:footnote>
  <w:footnote w:id="1">
    <w:p w14:paraId="18A4CCD1" w14:textId="0458C47E" w:rsidR="006C0A3D" w:rsidRPr="0041019F" w:rsidRDefault="006C0A3D">
      <w:pPr>
        <w:pStyle w:val="FootnoteText"/>
        <w:rPr>
          <w:rFonts w:asciiTheme="minorHAnsi" w:hAnsiTheme="minorHAnsi" w:cstheme="minorHAnsi"/>
          <w:sz w:val="22"/>
          <w:szCs w:val="22"/>
        </w:rPr>
      </w:pPr>
      <w:r w:rsidRPr="0041019F">
        <w:rPr>
          <w:rStyle w:val="FootnoteReference"/>
          <w:rFonts w:asciiTheme="minorHAnsi" w:hAnsiTheme="minorHAnsi" w:cstheme="minorHAnsi"/>
          <w:sz w:val="22"/>
          <w:szCs w:val="22"/>
        </w:rPr>
        <w:footnoteRef/>
      </w:r>
      <w:r w:rsidRPr="0041019F">
        <w:rPr>
          <w:rFonts w:asciiTheme="minorHAnsi" w:hAnsiTheme="minorHAnsi" w:cstheme="minorHAnsi"/>
          <w:sz w:val="22"/>
          <w:szCs w:val="22"/>
        </w:rPr>
        <w:t xml:space="preserve"> Specifically, we study the effect of (1) </w:t>
      </w:r>
      <w:r w:rsidRPr="0041019F">
        <w:rPr>
          <w:rFonts w:asciiTheme="minorHAnsi" w:hAnsiTheme="minorHAnsi" w:cstheme="minorHAnsi"/>
          <w:sz w:val="22"/>
          <w:szCs w:val="22"/>
          <w:shd w:val="clear" w:color="auto" w:fill="FFFFFF"/>
        </w:rPr>
        <w:t>maternal high fat diet consumption during pre-conception, pregnancy, and lactation, and (2) inhalation/ingestion of polycyclic aromatic hydrocarbons (found in tobacco smoke and petroleum byproducts) during pregnancy.</w:t>
      </w:r>
    </w:p>
  </w:footnote>
  <w:footnote w:id="2">
    <w:p w14:paraId="46E2751B" w14:textId="7DD01617" w:rsidR="006C0A3D" w:rsidRPr="0041019F" w:rsidRDefault="006C0A3D">
      <w:pPr>
        <w:pStyle w:val="FootnoteText"/>
        <w:rPr>
          <w:rFonts w:asciiTheme="minorHAnsi" w:hAnsiTheme="minorHAnsi" w:cstheme="minorHAnsi"/>
          <w:sz w:val="22"/>
          <w:szCs w:val="22"/>
        </w:rPr>
      </w:pPr>
      <w:r w:rsidRPr="0041019F">
        <w:rPr>
          <w:rStyle w:val="FootnoteReference"/>
          <w:rFonts w:asciiTheme="minorHAnsi" w:hAnsiTheme="minorHAnsi" w:cstheme="minorHAnsi"/>
          <w:sz w:val="22"/>
          <w:szCs w:val="22"/>
        </w:rPr>
        <w:footnoteRef/>
      </w:r>
      <w:r w:rsidRPr="0041019F">
        <w:rPr>
          <w:rFonts w:asciiTheme="minorHAnsi" w:hAnsiTheme="minorHAnsi" w:cstheme="minorHAnsi"/>
          <w:sz w:val="22"/>
          <w:szCs w:val="22"/>
        </w:rPr>
        <w:t xml:space="preserve"> The adverse preg</w:t>
      </w:r>
      <w:r>
        <w:rPr>
          <w:rFonts w:asciiTheme="minorHAnsi" w:hAnsiTheme="minorHAnsi" w:cstheme="minorHAnsi"/>
          <w:sz w:val="22"/>
          <w:szCs w:val="22"/>
        </w:rPr>
        <w:t>n</w:t>
      </w:r>
      <w:r w:rsidRPr="0041019F">
        <w:rPr>
          <w:rFonts w:asciiTheme="minorHAnsi" w:hAnsiTheme="minorHAnsi" w:cstheme="minorHAnsi"/>
          <w:sz w:val="22"/>
          <w:szCs w:val="22"/>
        </w:rPr>
        <w:t xml:space="preserve">ancy outcomes associated with PAH exposure include, but are not limited to, preterm delivery, low birthweight, neonatal bronchopulmonary dysplasia, child-onset asthma, low cognitive assessment scores in children, </w:t>
      </w:r>
      <w:r>
        <w:rPr>
          <w:rFonts w:asciiTheme="minorHAnsi" w:hAnsiTheme="minorHAnsi" w:cstheme="minorHAnsi"/>
          <w:sz w:val="22"/>
          <w:szCs w:val="22"/>
        </w:rPr>
        <w:t xml:space="preserve">neurodevelopmental delay, </w:t>
      </w:r>
      <w:r w:rsidRPr="0041019F">
        <w:rPr>
          <w:rFonts w:asciiTheme="minorHAnsi" w:hAnsiTheme="minorHAnsi" w:cstheme="minorHAnsi"/>
          <w:sz w:val="22"/>
          <w:szCs w:val="22"/>
        </w:rPr>
        <w:t>DNA adduct formation,</w:t>
      </w:r>
      <w:r>
        <w:rPr>
          <w:rFonts w:asciiTheme="minorHAnsi" w:hAnsiTheme="minorHAnsi" w:cstheme="minorHAnsi"/>
          <w:sz w:val="22"/>
          <w:szCs w:val="22"/>
        </w:rPr>
        <w:t xml:space="preserve"> alteration of</w:t>
      </w:r>
      <w:r w:rsidRPr="0041019F">
        <w:rPr>
          <w:rFonts w:asciiTheme="minorHAnsi" w:hAnsiTheme="minorHAnsi" w:cstheme="minorHAnsi"/>
          <w:sz w:val="22"/>
          <w:szCs w:val="22"/>
        </w:rPr>
        <w:t xml:space="preserve"> </w:t>
      </w:r>
      <w:r>
        <w:rPr>
          <w:rFonts w:asciiTheme="minorHAnsi" w:hAnsiTheme="minorHAnsi" w:cstheme="minorHAnsi"/>
          <w:sz w:val="22"/>
          <w:szCs w:val="22"/>
        </w:rPr>
        <w:t xml:space="preserve">DNA methylation patterns, </w:t>
      </w:r>
      <w:r w:rsidRPr="0041019F">
        <w:rPr>
          <w:rFonts w:asciiTheme="minorHAnsi" w:hAnsiTheme="minorHAnsi" w:cstheme="minorHAnsi"/>
          <w:sz w:val="22"/>
          <w:szCs w:val="22"/>
        </w:rPr>
        <w:t>and persistent fetal reprogramming</w:t>
      </w: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CSL_CITATION {"citationItems":[{"id":"ITEM-1","itemData":{"DOI":"10.1016/j.envint.2013.08.016","ISSN":"01604120","PMID":"24071023","abstract":"Background: Maternal exposure to polycyclic aromatic hydrocarbons (PAH) during pregnancy has been associated with reduced fetal growth. However, the role of diet, the main source of PAH exposure among non-smokers, remains uncertain. Objective: To assess associations between maternal exposure to dietary intake of the genotoxic PAH benzo(a)pyrene [B(a)P] during pregnancy and birth weight, exploring potential effect modification by dietary intakes of vitamins C, E and A, hypothesized to influence PAH metabolism. Methods: This study included 50,651 women in the Norwegian Mother and Child Cohort Study (MoBa). Dietary B(a)P and nutrient intakes were estimated based on total consumption obtained from a food frequency questionnaire (FFQ) and estimated based on food composition data. Data on infant birth weight were obtained from the Medical Birth Registry of Norway (MBRN). Multivariate regression was used to assess associations between dietary B(a)P and birth weight, evaluating potential interactions with candidate nutrients. Results: The multivariate-adjusted coefficient (95%CI) for birth weight associated with maternal energy-adjusted B(a)P intake was -. 20.5. g (-. 31.1, -. 10.0) in women in the third compared with the first tertile of B(a)P intake. Results were similar after excluding smokers. Significant interactions were found between elevated intakes of vitamin C (&gt;. 85. mg/day) and dietary B(a)P during pregnancy for birth weight (P. &lt;. 0.05), but no interactions were found with other vitamins. The multivariate-adjusted coefficients (95%CI) for birth weight in women in the third compared with the first tertile of B(a)P intake were -. 44.4. g (-. 76.5, -. 12.3) in the group with low vitamin C intakes vs. -. 17.6. g (-. 29.0, -. 6.1) in the high vitamin C intake group. Conclusion: The results suggest that higher prenatal exposure to dietary B(a)P may reduce birth weight. Lowering maternal intake of B(a)P and increasing dietary vitamin C intake during pregnancy may help to reduce any adverse effects of B(a)P on birth weight. © 2013 Elsevier Ltd.","author":[{"dropping-particle":"","family":"Duarte-Salles","given":"Talita","non-dropping-particle":"","parse-names":false,"suffix":""},{"dropping-particle":"","family":"Mendez","given":"Michelle A.","non-dropping-particle":"","parse-names":false,"suffix":""},{"dropping-particle":"","family":"Meltzer","given":"Helle Margrete","non-dropping-particle":"","parse-names":false,"suffix":""},{"dropping-particle":"","family":"Alexander","given":"Jan","non-dropping-particle":"","parse-names":false,"suffix":""},{"dropping-particle":"","family":"Haugen","given":"Margaretha","non-dropping-particle":"","parse-names":false,"suffix":""}],"container-title":"Environment International","id":"ITEM-1","issued":{"date-parts":[["2013"]]},"page":"217-223","publisher":"Elsevier Ltd","title":"Dietary benzo(a)pyrene intake during pregnancy and birth weight: associations modified by vitamin C intakes in the Norwegian Mother and Child Cohort Study (MoBa)","type":"article-journal","volume":"60"},"uris":["http://www.mendeley.com/documents/?uuid=352dc271-d6fe-4fc2-bfbb-df5da6ed4689"]},{"id":"ITEM-2","itemData":{"DOI":"10.1016/j.physbeh.2017.03.040","PMID":"24893704","abstract":"Objectives While some of the highest maternal exposures to polycyclic aromatic hydrocarbons (PAHs) occur in the workplace, there is only one previous study of occupational PAH exposure and adverse pregnancy outcomes. We sought to extend this literature using interview data combined with detailed exposure assessment. Methods Data for 1997–2002 were analysed from mothers of infants without major birth defects in the National Birth Defects Prevention Study, a large population-based case-control study in the USA. Maternal telephone interviews yielded information on jobs held in the month before conception through delivery. From 6252 eligible control mothers, 2803 completed the interview, had a job, met other selection criteria, and were included in the analysis. Two industrial hygienists independently assessed occupational exposure to PAHs from the interview and reviewed results with a third to reach consensus. Small for gestational age (SGA) was the only adverse pregnancy outcome with enough exposed cases to yield meaningful results. Logistic regression estimated crude and adjusted ORs. Results Of the 2803 mothers, 221 (7.9%) had infants who were SGA. Occupational PAH exposure was found for 17 (7.7%) of the mothers with SGA offspring and 102 (4.0%) of the remaining mothers. Almost half the jobs with exposure were related to food preparation and serving. After adjustment for maternal age, there was a significant association of occupational exposure with SGA (OR=2.2, 95% CI 1.3 to 3.8). Conclusions Maternal occupational exposure to PAHs was found to be associated with increased risk of SGA offspring.","author":[{"dropping-particle":"","family":"Langlois","given":"PH","non-dropping-particle":"","parse-names":false,"suffix":""},{"dropping-particle":"","family":"Hoyt","given":"AT","non-dropping-particle":"","parse-names":false,"suffix":""},{"dropping-particle":"","family":"Desrosiers","given":"TA","non-dropping-particle":"","parse-names":false,"suffix":""},{"dropping-particle":"","family":"Lupo","given":"PJ","non-dropping-particle":"","parse-names":false,"suffix":""},{"dropping-particle":"","family":"Lawson","given":"CC","non-dropping-particle":"","parse-names":false,"suffix":""},{"dropping-particle":"","family":"Waters","given":"MA","non-dropping-particle":"","parse-names":false,"suffix":""},{"dropping-particle":"","family":"Rocheleau","given":"CM","non-dropping-particle":"","parse-names":false,"suffix":""},{"dropping-particle":"","family":"Shaw","given":"GM","non-dropping-particle":"","parse-names":false,"suffix":""},{"dropping-particle":"","family":"Romitti","given":"PA","non-dropping-particle":"","parse-names":false,"suffix":""},{"dropping-particle":"","family":"Gilboa","given":"SM","non-dropping-particle":"","parse-names":false,"suffix":""},{"dropping-particle":"","family":"Malik","given":"S","non-dropping-particle":"","parse-names":false,"suffix":""}],"container-title":"Occup Environ Med","id":"ITEM-2","issue":"8","issued":{"date-parts":[["2014"]]},"page":"529-535","title":"Maternal occupational exposure to polycyclic aromatic hydrocarbons and small for gestational age offspring","type":"article-journal","volume":"71"},"uris":["http://www.mendeley.com/documents/?uuid=a42ca487-9a3e-4271-a6a5-45e34d6fa9a8"]},{"id":"ITEM-3","itemData":{"DOI":"10.1155/2014/408939","ISSN":"23146141","PMID":"25140312","abstract":"The aim of this study was to assess the impact of PAH exposure on various anthropometric measures of birth outcomes. The study population consisted of 210 nonsmoking pregnant women. Urine samples collected between 20th and 24th week of pregnancy were used for analysis of the following PAH metabolites: 1-, 2-, 3-, 4-, and 9-hydroxyphenanthrene (1-, 2-, 3-, 4-, and 9-OH-PHE), 1-hydroxypyrene (1-OH-PYR), 1,6 + 1,8-dihydroxypyrene (DI-OH-PYR), phenanthrene trans-1,2-dihydrodiol (PHE-1,2-diol), and phenanthrene trans-9,10-dihydrodiol (PHE-9,10-diol) by gas chromatography-mass spectrometry. Environmental tobacco smoke exposure (ETS) was assessed by cotinine level in saliva using a stable isotope dilution LC-ESI-MS/MS method. The mean PAH metabolite concentrations were in the range of 0.15 μg/g creatinine for 9-OH-PHE to 5.9 μg/g creatinine for PHE-9,10-diol. It was shown that none of the individual PAH exposuremarkers demonstrate a statistically significant influence on birth outcomes. Interestingly a statistically significant association was found between the sum ofOH-PHE along with cotinine level and the cephalization index after adjusting for potential confounders (p = 0.04). This study provides evidence that combined exposure of pregnantwomen to common environmental pollutants such as PAH and ETS might adversely affect fetal development.Thus, reduction of human exposure to these mixtures of hazardous compounds would in particular result in substantial health benefits for newborns.","author":[{"dropping-particle":"","family":"Polanska","given":"Kinga","non-dropping-particle":"","parse-names":false,"suffix":""},{"dropping-particle":"","family":"Dettbarn","given":"Gerhard","non-dropping-particle":"","parse-names":false,"suffix":""},{"dropping-particle":"","family":"Jurewicz","given":"Joanna","non-dropping-particle":"","parse-names":false,"suffix":""},{"dropping-particle":"","family":"Sobala","given":"Wojciech","non-dropping-particle":"","parse-names":false,"suffix":""},{"dropping-particle":"","family":"Magnus","given":"Per","non-dropping-particle":"","parse-names":false,"suffix":""},{"dropping-particle":"","family":"Seidel","given":"Albrecht","non-dropping-particle":"","parse-names":false,"suffix":""},{"dropping-particle":"","family":"Hanke","given":"Wojciech","non-dropping-particle":"","parse-names":false,"suffix":""}],"container-title":"BioMed Research International","id":"ITEM-3","issue":"408939","issued":{"date-parts":[["2014"]]},"publisher":"Hindawi Publishing Corporation","title":"Effect of prenatal polycyclic aromatic hydrocarbons exposure on birth outcomes: The Polish mother and child cohort study","type":"article-journal","volume":"2014"},"uris":["http://www.mendeley.com/documents/?uuid=a1af62a9-b918-45dd-9dda-545d9e353e3d"]},{"id":"ITEM-4","itemData":{"DOI":"10.1016/j.toxlet.2014.03.006","ISBN":"6176321972","ISSN":"15378276","PMID":"24657529","abstract":"Maternal smoking is one of the risk factors for preterm birth and for the development of bronchopulmonary dysplasia (BPD). In this study, we tested the hypothesis that prenatal exposure of rats to benzo[a]pyrene (BP), a component of cigarette smoke, will result in increased susceptibility of newborns to oxygen-mediated lung injury and alveolar simplification, and that cytochrome P450 (CYP)1A and 1B1 enzymes and oxidative stress mechanistically contribute to this phenomenon. Timed pregnant Fisher 344 rats were administered BP (25 mg/kg) or the vehicle corn oil (CO) on gestational days 18, 19 and 20, and newborn rats were either maintained in room air or exposed to hyperoxia (85% O2) for 7 or 14 days. Hyperoxic newborn rats prenatally exposed to the vehicle CO showed lung injury and alveolar simplification, and inflammation, and these effects were potentiated in rats that were prenatally exposed to BP. Prenatal exposure to BP, followed by hyperoxia, also resulted in significant modulation of hepatic and pulmonary cytochrome P450 (CYP)1A and 1B1 enzymes at PND 7-14. These rats displayed significant oxidative stress in lungs at postnatal day (PND) 14, as evidenced by increased levels of the F2-isoprostane 8-iso-PGF2α. Furthermore, these animals showed BP-derived DNA adducts and oxidative DNA adducts in the lung. In conclusion, our results show increased susceptibility of newborns to oxygen-mediated lung injury and alveolar simplification following maternal exposure to BP, and our results suggest that modulation of CYP1A/1B1 enzymes, increases in oxidative stress, and BP-DNA adducts contributed to this phenomenon.","author":[{"dropping-particle":"","family":"Thakur","given":"VS","non-dropping-particle":"","parse-names":false,"suffix":""},{"dropping-particle":"","family":"Liang","given":"YW","non-dropping-particle":"","parse-names":false,"suffix":""},{"dropping-particle":"","family":"Lingappan","given":"K","non-dropping-particle":"","parse-names":false,"suffix":""},{"dropping-particle":"","family":"Jiang","given":"W","non-dropping-particle":"","parse-names":false,"suffix":""},{"dropping-particle":"","family":"Wang","given":"L","non-dropping-particle":"","parse-names":false,"suffix":""},{"dropping-particle":"","family":"Barrios","given":"R","non-dropping-particle":"","parse-names":false,"suffix":""},{"dropping-particle":"","family":"Zhou","given":"G","non-dropping-particle":"","parse-names":false,"suffix":""},{"dropping-particle":"","family":"Guntupalli","given":"B","non-dropping-particle":"","parse-names":false,"suffix":""},{"dropping-particle":"","family":"Shivanna","given":"B","non-dropping-particle":"","parse-names":false,"suffix":""},{"dropping-particle":"","family":"Maturu","given":"P","non-dropping-particle":"","parse-names":false,"suffix":""},{"dropping-particle":"","family":"Welty","given":"SE","non-dropping-particle":"","parse-names":false,"suffix":""},{"dropping-particle":"","family":"Moorthy","given":"B","non-dropping-particle":"","parse-names":false,"suffix":""},{"dropping-particle":"","family":"Couroucli","given":"XI","non-dropping-particle":"","parse-names":false,"suffix":""}],"container-title":"Toxicol Lett","id":"ITEM-4","issue":"2","issued":{"date-parts":[["2014"]]},"page":"322-332","title":"Increased susceptibility to hyperoxic lung injury and alveolar simplification in newborn rats by prenatal administration of benzo[a]pyrene","type":"article-journal","volume":"230"},"uris":["http://www.mendeley.com/documents/?uuid=17db9d02-4995-4bbe-9e12-55f41d2850e1"]},{"id":"ITEM-5","itemData":{"DOI":"10.1007/s11356-014-3627-8","ISSN":"16147499","PMID":"25253062","abstract":"Polycyclic aromatic hydrocarbons (PAHs) are widespread environmental pollutants produced by combustion of fossil fuel and other organic materials. Both experimental animal and human studies have reported the harmful impacts of PAH compounds on fetal growth and neurodevelopment, including verbal IQ of children. Here, we have assessed the association between cognitive function of children and prenatal PAH exposures. The study is part of an ongoing, longitudinal investigation of the health effects of prenatal exposure to air pollution on infants and children in Krakow, Poland. The subjects in this report included 170 children whose mothers were enrolled to the study in the first or second trimester of pregnancy whose cord blood were tested for PAH–DNA adducts and who were assessed at age 7 using the Wechsler Intelligence Scale for Children-Revised (WISC-R). The outcome of a priori interest was depressed verbal IQ index (DepVIQ), which is the difference between WISC-R performance and verbal IQ scores. Prenatal PAH exposure was measured by cord blood PAH–DNA adducts, an individual dosimeter, integrating exposure from various sources of exposure over the gestational period. The estimated effect of prenatal PAH exposure on cognitive function was adjusted in multivariable regression for a set of potential confounders (child’s gender, parity, maternal education, breastfeeding practice, environmental tobacco smoke (ETS), and postnatal PAH exposure). The prevalence of DepVIQ was significantly higher in children with detectable PAH–DNA adducts compared to those with undetectable adducts (13.7 vs. 4.4 %,). Binary multivariable regression documented that the relative risk of DepVIQ increased threefold with a ln-unit increase in cord blood adducts (relative risk (RR) = 3.0, 95 % confidence interval (CI) 1.3–6.8). Postnatal PAH exposure also increased the risk of DepVIQ (RR = 1.6, 95 % CI 1.1–2.5). Long-term exclusive breastfeeding (at least 6 months) showed a protective effect (RR = 0.3, 95 % CI 0.1–0.9). In conclusion, these results provide further evidence that PAHs are harmful to the developing fetal brain with effects extending through childhood, with implications for the academic success of the children.","author":[{"dropping-particle":"","family":"Jedrychowski","given":"Wiesław A.","non-dropping-particle":"","parse-names":false,"suffix":""},{"dropping-particle":"","family":"Perera","given":"Frederica P.","non-dropping-particle":"","parse-names":false,"suffix":""},{"dropping-particle":"","family":"Camann","given":"David","non-dropping-particle":"","parse-names":false,"suffix":""},{"dropping-particle":"","family":"Spengler","given":"John","non-dropping-particle":"","parse-names":false,"suffix":""},{"dropping-particle":"","family":"Butscher","given":"Maria","non-dropping-particle":"","parse-names":false,"suffix":""},{"dropping-particle":"","family":"Mroz","given":"Elzbieta","non-dropping-particle":"","parse-names":false,"suffix":""},{"dropping-particle":"","family":"Majewska","given":"Renata","non-dropping-particle":"","parse-names":false,"suffix":""},{"dropping-particle":"","family":"Flak","given":"Elżbieta","non-dropping-particle":"","parse-names":false,"suffix":""},{"dropping-particle":"","family":"Jacek","given":"Ryszard","non-dropping-particle":"","parse-names":false,"suffix":""},{"dropping-particle":"","family":"Sowa","given":"Agata","non-dropping-particle":"","parse-names":false,"suffix":""}],"container-title":"Environmental Science and Pollution Research","id":"ITEM-5","issue":"5","issued":{"date-parts":[["2015"]]},"page":"3631-3639","title":"Prenatal exposure to polycyclic aromatic hydrocarbons and cognitive dysfunction in children","type":"article-journal","volume":"22"},"uris":["http://www.mendeley.com/documents/?uuid=847671bf-1faf-4f8d-a1a2-0e1ce4acecfe"]},{"id":"ITEM-6","itemData":{"DOI":"10.1007/s10826-013-9731-4","ISSN":"10621024","PMID":"24994947","abstract":"Childhood cognitive and test-taking abilities have long-term implications for educational achievement and health, and may be influenced by household environmental exposures and neighborhood contexts. This study evaluates whether age 5 scores on the Wechsler Preschool and Primary Scale of Intelligence-Revised (WPPSI-R, administered in English) are associated with polycyclic aromatic hydrocarbon (PAH) exposure and neighborhood context variables including poverty, low educational attainment, low English language proficiency, and inadequate plumbing. The Columbia Center for Children's Environmental Health enrolled African-American and Dominican-American New York City women during pregnancy, and conducted follow-up for subsequent childhood health outcomes including cognitive test scores. Individual outcomes were linked to data characterizing 1-km network buffers around prenatal addresses, home observations, interviews, and prenatal PAH exposure data from personal air monitors. Prenatal PAH exposure above the median predicted 3.5 point lower total WPPSI-R scores and 3.9 point lower verbal scores; the association was similar in magnitude across models with adjustments for neighborhood characteristics. Neighborhood-level low English proficiency was independently associated with 2.3 point lower mean total WPPSI-R score, 1.2 point lower verbal score, and 2.7 point lower performance score per standard deviation. Low neighborhood-level educational attainment was also associated with 2.0 point lower performance scores. In models examining effect modification, neighborhood associations were similar or diminished among the high PAH exposure group, as compared with the low PAH exposure group. Early life exposure to personal PAH exposure or selected neighborhood-level social contexts may predict lower cognitive test scores. However, these results may reflect limited geographic exposure variation and limited generalizability. © 2013 Springer Science+Business Media New York.","author":[{"dropping-particle":"","family":"Lovasi","given":"Gina S.","non-dropping-particle":"","parse-names":false,"suffix":""},{"dropping-particle":"","family":"Eldred-Skemp","given":"Nicolia","non-dropping-particle":"","parse-names":false,"suffix":""},{"dropping-particle":"","family":"Quinn","given":"James W.","non-dropping-particle":"","parse-names":false,"suffix":""},{"dropping-particle":"","family":"Chang","given":"Hsin wen","non-dropping-particle":"","parse-names":false,"suffix":""},{"dropping-particle":"","family":"Rauh","given":"Virginia A.","non-dropping-particle":"","parse-names":false,"suffix":""},{"dropping-particle":"","family":"Rundle","given":"Andrew","non-dropping-particle":"","parse-names":false,"suffix":""},{"dropping-particle":"","family":"Orjuela","given":"Manuela A.","non-dropping-particle":"","parse-names":false,"suffix":""},{"dropping-particle":"","family":"Perera","given":"Frederica P.","non-dropping-particle":"","parse-names":false,"suffix":""}],"container-title":"Journal of Child and Family Studies","id":"ITEM-6","issue":"5","issued":{"date-parts":[["2014"]]},"page":"785-799","title":"Neighborhood social context and individual polycyclic aromatic hydrocarbon exposures sssociated with child cognitive test scores","type":"article-journal","volume":"23"},"uris":["http://www.mendeley.com/documents/?uuid=5ead7088-4f73-44d2-b91a-80e021b6d47f"]},{"id":"ITEM-7","itemData":{"DOI":"10.1002/ppul.22923","PMID":"24155203","abstract":"The goal of this epidemiologic investigation was to analyze the associations between prenatal and postnatal exposure to airborne polycyclic aromatic hydrocarbons (PAH) and severity of wheeze and recurrent wheeze. The 257 children included in this analysis had a complete set of prenatal and postnatal PAH measurements and attended regular health checkups over a 4-year follow-up period since birth. Transplacental PAH exposure was measured by personal air monitoring of the mothers during the second trimester of pregnancy; postnatal exposure was estimated using the same instruments indoors at the children's residences at age 3. Chemical analysis tests were performed to determine airborne concentrations of nine PAH compounds. The results show that both prenatal and postnatal exposure were associated positively with the severity of wheezing days and recurrent wheezing reported in the follow-up. While the incidence rate ratio (IRR) for severity of wheeze and prenatal PAH exposure was 1.53 (95%CI: 1.43-1.64) that for postnatal PAH exposure was 1.13 (95%CI: 1.08-1.19). However, recurrent wheezing was more strongly associated with airborne PAH levels measured at age 3 (OR = 2.31, 95%CI: 1.26-4.22) than transplacental PAH exposure (OR = 1.40, 95% CI: 0.85-2.09), but the difference was statistically insignificant. In conclusion, it appears that prenatal PAH exposure may precipitate and intensify early onset of wheezing symptoms in childhood, resulting from the postnatal exposure and suggest that success in reducing the incidence of respiratory diseases in children would depend on reducing both fetal and childhood exposure to air pollution.","author":[{"dropping-particle":"","family":"Jedrychowski","given":"WA","non-dropping-particle":"","parse-names":false,"suffix":""},{"dropping-particle":"","family":"Perera","given":"FP","non-dropping-particle":"","parse-names":false,"suffix":""},{"dropping-particle":"","family":"Majewska","given":"R","non-dropping-particle":"","parse-names":false,"suffix":""},{"dropping-particle":"","family":"Camman","given":"D","non-dropping-particle":"","parse-names":false,"suffix":""},{"dropping-particle":"","family":"Spengler","given":"JD","non-dropping-particle":"","parse-names":false,"suffix":""},{"dropping-particle":"","family":"Mroz","given":"Elzbieta","non-dropping-particle":"","parse-names":false,"suffix":""},{"dropping-particle":"","family":"Stigter","given":"Laura","non-dropping-particle":"","parse-names":false,"suffix":""},{"dropping-particle":"","family":"Flak","given":"Elżbieta","non-dropping-particle":"","parse-names":false,"suffix":""},{"dropping-particle":"","family":"Jacek","given":"Ryszard","non-dropping-particle":"","parse-names":false,"suffix":""}],"container-title":"Pediatr Pulmonol","id":"ITEM-7","issue":"2","issued":{"date-parts":[["2014"]]},"page":"162-172","title":"Separate and joint effects of tranplacental and aromatic hydrocarbons: prospective birth cohort study on wheezing events","type":"article-journal","volume":"49"},"uris":["http://www.mendeley.com/documents/?uuid=131f1d58-1ac4-48ad-9674-6604a44f7f74"]},{"id":"ITEM-8","itemData":{"DOI":"10.1016/j.envpol.2016.12.046","ISSN":"18736424","PMID":"28024810","abstract":"Prenatal exposure to polycyclic aromatic hydrocarbons (PAHs) is a high-priority public health concern. However, maternal to fetal transplacental transfer of PAHs has not been systematically studied. To investigate the transplacental transfer of PAHs from mother to fetus and determine the influence of lipophilicity (octanol-water partition coefficient, KOW) on transfer process, in the present study, we measured the concentrations of 15 PAHs in 95 paired maternal and umbilical cord serum, and placenta samples (in total 285 samples) collected in Shanghai, China. The average concentration of total PAHs was the highest in maternal serums (1290 ng g−1lipid), followed by umbilical cord serums (1150 ng g-1lipid). The value was the lowest in placenta samples (673 ng g-1lipid). Low molecular weight PAHs were the predominant compounds in the three matrices. Increases in fish and meat consumption did not lead to increases in maternal PAH levels, and no obvious gender differences in umbilical cord serums were observed. The widespread presence of PAHs in umbilical cord serums indicated the occurrence of transplacental transfer. The ratios of PAH concentrations in umbilical cord serum to those in maternal serum (F/M) and the concentrations in placenta to those in maternal serum (P/M) of paired samples were analyzed to characterize the transfer process of individual PAHs. Most F/M ratios on lipid basis were close to one (range: 0.79 to 1.36), which suggested that passive diffusion may control the transplacental transfer of PAHs from maternal serum to the fetal circulation. The P/M and F/M values calculated on lipid basis showed that PAHs with lower KOWwere more likely to transfer from mother to fetus via the placenta.","author":[{"dropping-particle":"","family":"Zhang","given":"Xiaolan","non-dropping-particle":"","parse-names":false,"suffix":""},{"dropping-particle":"","family":"Li","given":"Xiaojing","non-dropping-particle":"","parse-names":false,"suffix":""},{"dropping-particle":"","family":"Jing","given":"Ye","non-dropping-particle":"","parse-names":false,"suffix":""},{"dropping-particle":"","family":"Fang","given":"Xiangming","non-dropping-particle":"","parse-names":false,"suffix":""},{"dropping-particle":"","family":"Zhang","given":"Xinyu","non-dropping-particle":"","parse-names":false,"suffix":""},{"dropping-particle":"","family":"Lei","given":"Bingli","non-dropping-particle":"","parse-names":false,"suffix":""},{"dropping-particle":"","family":"Yu","given":"Yingxin","non-dropping-particle":"","parse-names":false,"suffix":""}],"container-title":"Environmental Pollution","id":"ITEM-8","issued":{"date-parts":[["2017"]]},"page":"267-275","publisher":"Elsevier Ltd","title":"Transplacental transfer of polycyclic aromatic hydrocarbons in paired samples of maternal serum, umbilical cord serum, and placenta in Shanghai, China","type":"article-journal","volume":"222"},"uris":["http://www.mendeley.com/documents/?uuid=a03135fd-35fa-4017-9055-92fea326f0d4"]},{"id":"ITEM-9","itemData":{"DOI":"10.1007/978-3-7643-8340-4_5","ISSN":"1664-431X (Print)","PMID":"22945568","abstract":"Environmental and dietary carcinogens such as polycyclic aromatic hydrocarbons  (PAHs) have been intensively studied for decades. Although the genotoxicity of these compounds is well characterized (i.e., formation of bulky PAH-DNA adducts), molecular details on the DNA damage response triggered by PAHs in cells and tissues remain to be clarified. The conversion of hazardous PAHs into carcinogenic intermediates depends on enzyme-catalyzed biotransformation. Certain cytochrome P450-dependent monooxygenases (CYPs) play a pivotal role in PAH metabolism. In particular, CYP1A1 and 1B1 catalyze oxidation of PAHs toward primary epoxide species that can further be converted into multiple follow-up products, both nonenzymatically and enzymatically. Distinct functions between these major CYP enzymes have only been appreciated since transgenic animal models had been derived. Electrophilic PAH metabolites are capable of forming stable DNA adducts or to promote depurination at damaged nucleotide sites. During the following DNA replication cycle, bulky PAH-DNA adducts may be converted into mutations, thereby affecting hot spot sites in regulatory important genes such as Ras, p53, and others. Depending on the degree of DNA distortion and cell cycle progression, PAH-DNA adducts trigger nucleotide excision repair (NER) and various DNA damage responses that might include TP53-dependent apoptosis in certain cell types. In fact, cellular responses to bulky PAH-DNA damage are complex because distinct signaling branches such as ATM/ATR, NER, TP53, but also MAP kinases, interact and cooperate to determine the overall outcome to cellular injuries initiated by PAH-DNA adducts. Further, PAHs and other xenobiotics can also confer DNA damage via an alternative route of metabolic activation, which leads to the generation of PAH semiquinone radicals and reactive oxygen species (ROS). One-electron oxidations mediated by peroxidases or other enzymes can result in PAH radical cations that mainly form unstable DNA adducts subjected to depurination. In addition, generation of ROS can also trigger multiple cellular signaling pathways not directly related to mutagenic or cytotoxic effects, including those mediated by NFκB, SAPK/JNK, and p38. In recent years, it became clear that PAHs may also be involved in inflammatory diseases, autoimmune disorders, or atherosclerosis. Further research is under way to better characterize the significance of such newly recognized systemic effects of PAHs a…","author":[{"dropping-particle":"","family":"Henkler","given":"Frank","non-dropping-particle":"","parse-names":false,"suffix":""},{"dropping-particle":"","family":"Stolpmann","given":"Kristin","non-dropping-particle":"","parse-names":false,"suffix":""},{"dropping-particle":"","family":"Luch","given":"Andreas","non-dropping-particle":"","parse-names":false,"suffix":""}],"container-title":"Experientia supplementum (2012)","id":"ITEM-9","issued":{"date-parts":[["2012"]]},"language":"eng","page":"107-131","publisher-place":"Switzerland","title":"Exposure to polycyclic aromatic hydrocarbons: bulky DNA adducts and cellular  responses.","type":"article-journal","volume":"101"},"uris":["http://www.mendeley.com/documents/?uuid=9a178086-149a-48e9-90b5-9a9c54ff352e"]},{"id":"ITEM-10","itemData":{"DOI":"10.1289/ehp.1104056","ISSN":"15529924","PMID":"22256332","abstract":"Background: Polycyclic aromatic hydrocarbons (PAHs) are carcinogenic environmental pollutants generated during incomplete combustion. After exposure and during metabolism, PAHs can form reactive epoxides that can covalently bind to DNA. These PAH-DNA adducts are established markers of cancer risk. PAH exposure has been associated with epigenetic alterations, including genomic cytosine methylation. Both global hypomethylation and hypermethylation of specific genes have been associated with cancer and other diseases in humans. Experimental evidence suggests that PAH-DNA adduct formation may preferentially target methylated genomic regions. Early embryonic development may be a particularly susceptible period for PAH exposure, resulting in both increased PAH-DNA adducts and altered DNA methylation. Objective: We explored whether prenatal exposure to PAHs is associated with genomic DNA methylation in cord blood and whether methylation levels are associated with the presence of detectable PAH-DNA adducts. Methods: In a longitudinal cohort study of nonsmoking women in New York City, we measured PAH exposure during pregnancy using personal air monitors, assessed PAH internal dose using prenatal urinary metabolites (in a subset), and quantified benzo[a]pyrene-DNA adducts and genomic DNA methylation in cord blood DNA among 164 participants. Results: Prenatal PAH exposure was associated with lower global methylation in umbilical cord white blood cells (p = 0.05), but global methylation levels were positively associated with the presence of detectable adducts in cord blood (p = 0.01). Conclusions: These observations suggest that PAH exposure was adequate to alter global methylation in our study population. Additional epidemiologic studies that can measure site-specific cytosine methylation and adduct formation will improve our ability to understand this complex molecular pathway in vivo.","author":[{"dropping-particle":"","family":"Herbstman","given":"Julie B.","non-dropping-particle":"","parse-names":false,"suffix":""},{"dropping-particle":"","family":"Tang","given":"Deliang","non-dropping-particle":"","parse-names":false,"suffix":""},{"dropping-particle":"","family":"Zhu","given":"Deguang","non-dropping-particle":"","parse-names":false,"suffix":""},{"dropping-particle":"","family":"Qu","given":"Lirong","non-dropping-particle":"","parse-names":false,"suffix":""},{"dropping-particle":"","family":"Sjödin","given":"Andreas","non-dropping-particle":"","parse-names":false,"suffix":""},{"dropping-particle":"","family":"Li","given":"Zheng","non-dropping-particle":"","parse-names":false,"suffix":""},{"dropping-particle":"","family":"Camann","given":"David","non-dropping-particle":"","parse-names":false,"suffix":""},{"dropping-particle":"","family":"Perera","given":"Frederica P.","non-dropping-particle":"","parse-names":false,"suffix":""}],"container-title":"Environmental Health Perspectives","id":"ITEM-10","issue":"5","issued":{"date-parts":[["2012"]]},"page":"733-738","title":"Prenatal exposure to polycyclic aromatic hydrocarbons, benzo[a]pyrene-DNA adducts, and genomic DNA methylation in cord blood","type":"article-journal","volume":"120"},"uris":["http://www.mendeley.com/documents/?uuid=56aa7bc7-1db4-4f70-a18f-0a7716b3ac30"]},{"id":"ITEM-11","itemData":{"DOI":"10.1371/journal.pone.0004488","ISSN":"19326203","PMID":"19221603","abstract":"In a longitudinal cohort of </w:instrText>
      </w:r>
      <w:r>
        <w:rPr>
          <w:rFonts w:ascii="Cambria Math" w:hAnsi="Cambria Math" w:cs="Cambria Math"/>
          <w:sz w:val="22"/>
          <w:szCs w:val="22"/>
        </w:rPr>
        <w:instrText>∼</w:instrText>
      </w:r>
      <w:r>
        <w:rPr>
          <w:rFonts w:asciiTheme="minorHAnsi" w:hAnsiTheme="minorHAnsi" w:cstheme="minorHAnsi"/>
          <w:sz w:val="22"/>
          <w:szCs w:val="22"/>
        </w:rPr>
        <w:instrText>700 children in New York City, the prevalence of asthma (&gt;25%) is among the highest in the US. This high risk may in part be caused by transplacental exposure to traffic-related polycyclic aromatic hydrocarbons (PAHs) but biomarkers informative of PAH-asthma relationships is lacking. We here hypothesized that epigenetic marks associated with transplacental PAH exposure and/or childhood asthma risk could be identified in fetal tissues. Mothers completed personal prenatal air monitoring for PAH exposure determination. Methylation sensitive restriction fingerprinting was used to analyze umbilical cord white blood cell (UCWBC) DNA of 20 cohort children. Over 30 DNA sequences were identified whose methylation status was dependent on the level of maternal PAH exposure. Six sequences were found to be homologous to known genes having one or more 5′-CpG island(s) (5′-CGI). Of these, acyl-CoA synthetase long-chain family member 3 (ACSL3) exhibited the highest concordance between the extent of methylation of its 5′-CGI in UCWBCs and the level of gene expression in matched fetal placental tissues in the initial 20 cohort children. ACSL3 was therefore chosen for further investigation in a larger sample of 56 cohort children. Methylation of the ACSL3 5′-CGI was found to be significantly associated with maternal airborne PAH exposure exceeding 2.41 ng/m3 (OR = 13.8; p,0.001; sensitivity = 75%; specificity = 82%) and with a parental report of asthma symptoms in children prior to age 5 (OR = 3.9; p,0.05). Thus, if validated, methylated ACSL3 5′CGI in UCWBC DNA may be a surrogate endpoint for transplacental PAH exposure and/or a potential biomarker for environmentally-related asthma. This exploratory report provides a new blueprint for the discovery of epigenetic biomarkers relevant to other exposure assessments and/or investigations of exposure-disease relationships in birth cohorts. The results support the emerging theory of early origins of later life disease development. © 2009 Perera et al.","author":[{"dropping-particle":"","family":"Perera","given":"Frederica","non-dropping-particle":"","parse-names":false,"suffix":""},{"dropping-particle":"","family":"Tang","given":"Wan Yee","non-dropping-particle":"","parse-names":false,"suffix":""},{"dropping-particle":"","family":"Herbstman","given":"Julie","non-dropping-particle":"","parse-names":false,"suffix":""},{"dropping-particle":"","family":"Tang","given":"Deliang","non-dropping-particle":"","parse-names":false,"suffix":""},{"dropping-particle":"","family":"Levin","given":"Linda","non-dropping-particle":"","parse-names":false,"suffix":""},{"dropping-particle":"","family":"Miller","given":"Rachel","non-dropping-particle":"","parse-names":false,"suffix":""},{"dropping-particle":"","family":"Ho","given":"Shuk Mei","non-dropping-particle":"","parse-names":false,"suffix":""}],"container-title":"PLoS ONE","id":"ITEM-11","issue":"2","issued":{"date-parts":[["2009"]]},"page":"e4488","title":"Relation of DNA methylation of 5′-CpG island of ACSL3 to transplacental exposure to airborne polycyclic aromatic hydrocarbons and childhood asthma","type":"article-journal","volume":"4"},"uris":["http://www.mendeley.com/documents/?uuid=66ca798f-d8d9-4a4a-8c96-c845beeea061"]},{"id":"ITEM-12","itemData":{"DOI":"10.1016/j.physbeh.2017.03.040","ISBN":"3902264330","PMID":"27088078","abstract":"Prenatal exposure to polycyclic aromatic hydrocarbons (PAH) has been associated with sustained effects on the brain and behavior in offspring. However, the mechanisms have yet to be determined. We hypothesized that prenatal exposure to ambient PAH in mice would be associated with impaired neurocognition, increased anxiety, altered cortical expression of Bdnf and Grin2b, and greater DNA methylation of Bdnf. Our results indicated that during open-field testing, prenatal PAH exposed offspring spent more time immobile and less time exploring. Females produced more fecal boli. Offspring prenatally exposed to PAH displayed modest reductions in overall exploration of objects. Further, prenatal PAH exposure was associated with lower cortical expression of Grin2b and Bdnf in males, and greater Bdnf IV promoter methylation. Epigenetic differences within the Bdnf IV promoter correlated with Bdnf gene expression, but not with the observed behavioral outcomes, suggesting that additional targets may account for these PAH-associated effects.","author":[{"dropping-particle":"","family":"Miller","given":"RL","non-dropping-particle":"","parse-names":false,"suffix":""},{"dropping-particle":"","family":"Yan","given":"Z","non-dropping-particle":"","parse-names":false,"suffix":""},{"dropping-particle":"","family":"Maher","given":"C","non-dropping-particle":"","parse-names":false,"suffix":""},{"dropping-particle":"","family":"Zhang","given":"H","non-dropping-particle":"","parse-names":false,"suffix":""},{"dropping-particle":"","family":"Gudsnuk","given":"K","non-dropping-particle":"","parse-names":false,"suffix":""},{"dropping-particle":"","family":"McDonald","given":"J","non-dropping-particle":"","parse-names":false,"suffix":""},{"dropping-particle":"","family":"Champagne","given":"FA","non-dropping-particle":"","parse-names":false,"suffix":""}],"container-title":"Neuroepigenetics","id":"ITEM-12","issued":{"date-parts":[["2016"]]},"page":"11-18","title":"Impact of prenatal polycyclic aromatic hydrocarbon exposure on behavior, cortical gene expression and DNA methylation of the Bdnf gene","type":"article-journal","volume":"5"},"uris":["http://www.mendeley.com/documents/?uuid=729abffc-b30f-4b0d-9b8f-8092ca5fdd4d"]},{"id":"ITEM-13","itemData":{"DOI":"10.1016/j.bbrc.2019.06.049","ISSN":"10902104","PMID":"31208719","abstract":"The preterm birth (PTB) rate in Harris County, Texas, exceeds the U.S. rate (11.4% vs.9.6%), and there are 15 active Superfund sites in Harris County. Polycyclic aromatic hydrocarbons (PAHs) are contaminants of concern (COC) at Superfund sites across the nation. In this investigation, we tested the hypothesis that higher levels of exposure to PAHs and PAH-DNA adducts in placenta of women living near Superfund sites contribute to the increased rate of PTBs. Levels of benzo[a]pyene (BP), benzo[b]fluorene (BbF) and dibenz[a,h]anthracene (DBA), were higher in placentae from preterm deliveries compared with term deliveries in women living near Superfund sites, whereas this was not the case for women living in non-Superfund site areas. Among the PAHs, DBA levels were significantly higher than BP or BbF, and DBA levels were inversely correlated with gestational age at delivery and birth weight. Bulky PAH-DNA adducts are more prevalent in placental tissue from individuals residing near Superfund sites. Expression of Ah receptor (AHR) and NF-E2-related factor 2 (NRF2) was decreased in preterm deliveries in subjects residing near Superfund sites. Unbiased metabolomics revealed alterations in pathways involved in pentose phosphate, inositol phosphate and starch and sucrose metabolism in preterm subjects in Superfund site areas. In summary, this is the first report showing an association between PAH levels, DNA adducts, and modulation of endogenous metabolic pathways with PTBs in subjects residing near Superfund sites, and further studies could lead to novel strategies in the understanding of the mechanisms by which PAHs contribute to PTBs in women.","author":[{"dropping-particle":"","family":"Suter","given":"Melissa A.","non-dropping-particle":"","parse-names":false,"suffix":""},{"dropping-particle":"","family":"Aagaard","given":"Kjersti M.","non-dropping-particle":"","parse-names":false,"suffix":""},{"dropping-particle":"","family":"Coarfa","given":"Cristian","non-dropping-particle":"","parse-names":false,"suffix":""},{"dropping-particle":"","family":"Robertson","given":"Matthew","non-dropping-particle":"","parse-names":false,"suffix":""},{"dropping-particle":"","family":"Zhou","given":"Guodong","non-dropping-particle":"","parse-names":false,"suffix":""},{"dropping-particle":"","family":"Jackson","given":"Brian P.","non-dropping-particle":"","parse-names":false,"suffix":""},{"dropping-particle":"","family":"Thompson","given":"Dominique","non-dropping-particle":"","parse-names":false,"suffix":""},{"dropping-particle":"","family":"Putluri","given":"Vasanta","non-dropping-particle":"","parse-names":false,"suffix":""},{"dropping-particle":"","family":"Putluri","given":"Nagireddy","non-dropping-particle":"","parse-names":false,"suffix":""},{"dropping-particle":"","family":"Hagan","given":"Joseph","non-dropping-particle":"","parse-names":false,"suffix":""},{"dropping-particle":"","family":"Wang","given":"Lihua","non-dropping-particle":"","parse-names":false,"suffix":""},{"dropping-particle":"","family":"Jiang","given":"Weiwu","non-dropping-particle":"","parse-names":false,"suffix":""},{"dropping-particle":"","family":"Lingappan","given":"Krithika","non-dropping-particle":"","parse-names":false,"suffix":""},{"dropping-particle":"","family":"Moorthy","given":"Bhagavatula","non-dropping-particle":"","parse-names":false,"suffix":""}],"container-title":"Biochemical and Biophysical Research Communications","id":"ITEM-13","issue":"2","issued":{"date-parts":[["2019"]]},"page":"344-349","publisher":"Elsevier Ltd","title":"Association between elevated placental polycyclic aromatic hydrocarbons (PAHs) and PAH-DNA adducts from Superfund sites in Harris County, and increased risk of preterm birth (PTB)","type":"article-journal","volume":"516"},"uris":["http://www.mendeley.com/documents/?uuid=0f7442e6-81d8-44e7-aea1-671bc8f4fb18"]}],"mendeley":{"formattedCitation":"&lt;span style=\"baseline\"&gt; [171,172,181–183,173–180]&lt;/span&gt;","plainTextFormattedCitation":" [171,172,181–183,173–180]"},"properties":{"noteIndex":0},"schema":"https://github.com/citation-style-language/schema/raw/master/csl-citation.json"}</w:instrText>
      </w:r>
      <w:r>
        <w:rPr>
          <w:rFonts w:asciiTheme="minorHAnsi" w:hAnsiTheme="minorHAnsi" w:cstheme="minorHAnsi"/>
          <w:sz w:val="22"/>
          <w:szCs w:val="22"/>
        </w:rPr>
        <w:fldChar w:fldCharType="separate"/>
      </w:r>
      <w:r w:rsidRPr="003276C5">
        <w:rPr>
          <w:rFonts w:asciiTheme="minorHAnsi" w:hAnsiTheme="minorHAnsi" w:cstheme="minorHAnsi"/>
          <w:noProof/>
          <w:sz w:val="22"/>
          <w:szCs w:val="22"/>
        </w:rPr>
        <w:t xml:space="preserve"> [171,172,181–183,173–180]</w:t>
      </w:r>
      <w:r>
        <w:rPr>
          <w:rFonts w:asciiTheme="minorHAnsi" w:hAnsiTheme="minorHAnsi" w:cstheme="minorHAnsi"/>
          <w:sz w:val="22"/>
          <w:szCs w:val="22"/>
        </w:rPr>
        <w:fldChar w:fldCharType="end"/>
      </w:r>
      <w:r w:rsidRPr="0041019F">
        <w:rPr>
          <w:rFonts w:asciiTheme="minorHAnsi" w:hAnsiTheme="minorHAnsi" w:cstheme="minorHAnsi"/>
          <w:sz w:val="22"/>
          <w:szCs w:val="22"/>
        </w:rPr>
        <w:t>.</w:t>
      </w:r>
    </w:p>
  </w:footnote>
  <w:footnote w:id="3">
    <w:p w14:paraId="5A8CE9A0" w14:textId="35C2D251" w:rsidR="006C0A3D" w:rsidRPr="0041019F" w:rsidRDefault="006C0A3D">
      <w:pPr>
        <w:pStyle w:val="FootnoteText"/>
        <w:rPr>
          <w:rFonts w:asciiTheme="minorHAnsi" w:hAnsiTheme="minorHAnsi" w:cstheme="minorHAnsi"/>
          <w:sz w:val="22"/>
          <w:szCs w:val="22"/>
        </w:rPr>
      </w:pPr>
      <w:r w:rsidRPr="0041019F">
        <w:rPr>
          <w:rStyle w:val="FootnoteReference"/>
          <w:rFonts w:asciiTheme="minorHAnsi" w:hAnsiTheme="minorHAnsi" w:cstheme="minorHAnsi"/>
          <w:sz w:val="22"/>
          <w:szCs w:val="22"/>
        </w:rPr>
        <w:footnoteRef/>
      </w:r>
      <w:r w:rsidRPr="0041019F">
        <w:rPr>
          <w:rFonts w:asciiTheme="minorHAnsi" w:hAnsiTheme="minorHAnsi" w:cstheme="minorHAnsi"/>
          <w:sz w:val="22"/>
          <w:szCs w:val="22"/>
        </w:rPr>
        <w:t xml:space="preserve"> We observed microbial community differences in neonatal mouth, nose, and skin, but not meconium/first stool</w:t>
      </w:r>
      <w:r w:rsidRPr="0041019F">
        <w:rPr>
          <w:rFonts w:asciiTheme="minorHAnsi" w:hAnsiTheme="minorHAnsi" w:cstheme="minorHAnsi"/>
          <w:sz w:val="22"/>
          <w:szCs w:val="22"/>
          <w:shd w:val="clear" w:color="auto" w:fill="FFFFFF"/>
        </w:rPr>
        <w:fldChar w:fldCharType="begin" w:fldLock="1"/>
      </w:r>
      <w:r>
        <w:rPr>
          <w:rFonts w:asciiTheme="minorHAnsi" w:hAnsiTheme="minorHAnsi" w:cstheme="minorHAnsi"/>
          <w:sz w:val="22"/>
          <w:szCs w:val="22"/>
          <w:shd w:val="clear" w:color="auto" w:fill="FFFFFF"/>
        </w:rPr>
        <w:instrText>ADDIN CSL_CITATION {"citationItems":[{"id":"ITEM-1","itemData":{"DOI":"10.1038/nm.4272","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dropping-particle":"","family":"Chu","given":"Derrick M.","non-dropping-particle":"","parse-names":false,"suffix":""},{"dropping-particle":"","family":"Ma","given":"Jun","non-dropping-particle":"","parse-names":false,"suffix":""},{"dropping-particle":"","family":"Prince","given":"Amanda L.","non-dropping-particle":"","parse-names":false,"suffix":""},{"dropping-particle":"","family":"Antony","given":"Kathleen M.","non-dropping-particle":"","parse-names":false,"suffix":""},{"dropping-particle":"","family":"Seferovic","given":"Maxim D.","non-dropping-particle":"","parse-names":false,"suffix":""},{"dropping-particle":"","family":"Aagaard","given":"Kjersti M.","non-dropping-particle":"","parse-names":false,"suffix":""}],"container-title":"Nat Med","id":"ITEM-1","issue":"3","issued":{"date-parts":[["2017"]]},"page":"314-326","title":"Maturation of the infant microbiome community structure and function across multiple body sites and in relation to mode of delivery","type":"article-journal","volume":"23"},"uris":["http://www.mendeley.com/documents/?uuid=f7334b74-35f4-4963-982c-cc4d6ddddcb4"]}],"mendeley":{"formattedCitation":"&lt;span style=\"baseline\"&gt; [115]&lt;/span&gt;","plainTextFormattedCitation":" [115]","previouslyFormattedCitation":"&lt;span style=\"baseline\"&gt; [115]&lt;/span&gt;"},"properties":{"noteIndex":0},"schema":"https://github.com/citation-style-language/schema/raw/master/csl-citation.json"}</w:instrText>
      </w:r>
      <w:r w:rsidRPr="0041019F">
        <w:rPr>
          <w:rFonts w:asciiTheme="minorHAnsi" w:hAnsiTheme="minorHAnsi" w:cstheme="minorHAnsi"/>
          <w:sz w:val="22"/>
          <w:szCs w:val="22"/>
          <w:shd w:val="clear" w:color="auto" w:fill="FFFFFF"/>
        </w:rPr>
        <w:fldChar w:fldCharType="separate"/>
      </w:r>
      <w:r w:rsidRPr="003276C5">
        <w:rPr>
          <w:rFonts w:asciiTheme="minorHAnsi" w:hAnsiTheme="minorHAnsi" w:cstheme="minorHAnsi"/>
          <w:noProof/>
          <w:sz w:val="22"/>
          <w:szCs w:val="22"/>
          <w:shd w:val="clear" w:color="auto" w:fill="FFFFFF"/>
        </w:rPr>
        <w:t xml:space="preserve"> [115]</w:t>
      </w:r>
      <w:r w:rsidRPr="0041019F">
        <w:rPr>
          <w:rFonts w:asciiTheme="minorHAnsi" w:hAnsiTheme="minorHAnsi" w:cstheme="minorHAnsi"/>
          <w:sz w:val="22"/>
          <w:szCs w:val="22"/>
          <w:shd w:val="clear" w:color="auto" w:fill="FFFFFF"/>
        </w:rPr>
        <w:fldChar w:fldCharType="end"/>
      </w:r>
      <w:r w:rsidRPr="0041019F">
        <w:rPr>
          <w:rFonts w:asciiTheme="minorHAnsi" w:hAnsiTheme="minorHAnsi" w:cstheme="minorHAnsi"/>
          <w:sz w:val="22"/>
          <w:szCs w:val="22"/>
          <w:shd w:val="clear" w:color="auto" w:fill="FFFFFF"/>
        </w:rPr>
        <w:t>.</w:t>
      </w:r>
      <w:r w:rsidRPr="0041019F">
        <w:rPr>
          <w:rFonts w:asciiTheme="minorHAnsi" w:hAnsiTheme="minorHAnsi" w:cstheme="minorHAnsi"/>
          <w:sz w:val="22"/>
          <w:szCs w:val="22"/>
        </w:rPr>
        <w:t xml:space="preserve"> It is important to note that the neonatal mouth, nose, and skin are first exposed to the </w:t>
      </w:r>
      <w:r w:rsidRPr="0041019F">
        <w:rPr>
          <w:rFonts w:asciiTheme="minorHAnsi" w:hAnsiTheme="minorHAnsi" w:cstheme="minorHAnsi"/>
          <w:i/>
          <w:iCs/>
          <w:sz w:val="22"/>
          <w:szCs w:val="22"/>
        </w:rPr>
        <w:t xml:space="preserve">ex utero </w:t>
      </w:r>
      <w:r w:rsidRPr="0041019F">
        <w:rPr>
          <w:rFonts w:asciiTheme="minorHAnsi" w:hAnsiTheme="minorHAnsi" w:cstheme="minorHAnsi"/>
          <w:sz w:val="22"/>
          <w:szCs w:val="22"/>
        </w:rPr>
        <w:t xml:space="preserve">environment. Meconium/first stool represents the amniotic fluid that was ingested </w:t>
      </w:r>
      <w:r w:rsidRPr="0041019F">
        <w:rPr>
          <w:rFonts w:asciiTheme="minorHAnsi" w:hAnsiTheme="minorHAnsi" w:cstheme="minorHAnsi"/>
          <w:i/>
          <w:iCs/>
          <w:sz w:val="22"/>
          <w:szCs w:val="22"/>
        </w:rPr>
        <w:t>in utero</w:t>
      </w:r>
      <w:r>
        <w:rPr>
          <w:rFonts w:asciiTheme="minorHAnsi" w:hAnsiTheme="minorHAnsi" w:cstheme="minorHAnsi"/>
          <w:sz w:val="22"/>
          <w:szCs w:val="22"/>
        </w:rPr>
        <w:t>, starting in mid-gestation.</w:t>
      </w:r>
    </w:p>
  </w:footnote>
  <w:footnote w:id="4">
    <w:p w14:paraId="14B24E80" w14:textId="40A1DC84" w:rsidR="006C0A3D" w:rsidRPr="0041019F" w:rsidRDefault="006C0A3D" w:rsidP="00E01FBD">
      <w:pPr>
        <w:rPr>
          <w:rFonts w:asciiTheme="minorHAnsi" w:hAnsiTheme="minorHAnsi" w:cstheme="minorHAnsi"/>
          <w:sz w:val="22"/>
          <w:shd w:val="clear" w:color="auto" w:fill="FFFFFF"/>
        </w:rPr>
      </w:pPr>
      <w:r w:rsidRPr="0041019F">
        <w:rPr>
          <w:rStyle w:val="FootnoteReference"/>
          <w:rFonts w:asciiTheme="minorHAnsi" w:hAnsiTheme="minorHAnsi" w:cstheme="minorHAnsi"/>
          <w:sz w:val="22"/>
        </w:rPr>
        <w:footnoteRef/>
      </w:r>
      <w:r w:rsidRPr="0041019F">
        <w:rPr>
          <w:rFonts w:asciiTheme="minorHAnsi" w:hAnsiTheme="minorHAnsi" w:cstheme="minorHAnsi"/>
          <w:sz w:val="22"/>
        </w:rPr>
        <w:t xml:space="preserve"> </w:t>
      </w:r>
      <w:r w:rsidRPr="0041019F">
        <w:rPr>
          <w:rFonts w:asciiTheme="minorHAnsi" w:hAnsiTheme="minorHAnsi" w:cstheme="minorHAnsi"/>
          <w:sz w:val="22"/>
          <w:shd w:val="clear" w:color="auto" w:fill="FFFFFF"/>
        </w:rPr>
        <w:t xml:space="preserve">Germ-free animals are characterized by prolonged </w:t>
      </w:r>
      <w:proofErr w:type="spellStart"/>
      <w:r w:rsidRPr="0041019F">
        <w:rPr>
          <w:rFonts w:asciiTheme="minorHAnsi" w:hAnsiTheme="minorHAnsi" w:cstheme="minorHAnsi"/>
          <w:sz w:val="22"/>
          <w:shd w:val="clear" w:color="auto" w:fill="FFFFFF"/>
        </w:rPr>
        <w:t>diestrus</w:t>
      </w:r>
      <w:proofErr w:type="spellEnd"/>
      <w:r w:rsidRPr="0041019F">
        <w:rPr>
          <w:rFonts w:asciiTheme="minorHAnsi" w:hAnsiTheme="minorHAnsi" w:cstheme="minorHAnsi"/>
          <w:sz w:val="22"/>
          <w:shd w:val="clear" w:color="auto" w:fill="FFFFFF"/>
        </w:rPr>
        <w:t xml:space="preserve">, small lymph nodes and spleen, thin intestinal villi and lamina </w:t>
      </w:r>
      <w:proofErr w:type="spellStart"/>
      <w:r w:rsidRPr="0041019F">
        <w:rPr>
          <w:rFonts w:asciiTheme="minorHAnsi" w:hAnsiTheme="minorHAnsi" w:cstheme="minorHAnsi"/>
          <w:sz w:val="22"/>
          <w:shd w:val="clear" w:color="auto" w:fill="FFFFFF"/>
        </w:rPr>
        <w:t>propria</w:t>
      </w:r>
      <w:proofErr w:type="spellEnd"/>
      <w:r w:rsidRPr="0041019F">
        <w:rPr>
          <w:rFonts w:asciiTheme="minorHAnsi" w:hAnsiTheme="minorHAnsi" w:cstheme="minorHAnsi"/>
          <w:sz w:val="22"/>
          <w:shd w:val="clear" w:color="auto" w:fill="FFFFFF"/>
        </w:rPr>
        <w:t xml:space="preserve">, increased food/water intake, higher oxidation-reduction potential, altered mucosal enzyme patterns, and decreases in circulating leukocytes, immunoglobulin levels, Peyer’s patch size, intraepithelial T cells, inflammatory response, blood volume, regional blood flow, cardiac output, basal metabolic rate, motor activity, response to </w:t>
      </w:r>
      <w:proofErr w:type="spellStart"/>
      <w:r w:rsidRPr="0041019F">
        <w:rPr>
          <w:rFonts w:asciiTheme="minorHAnsi" w:hAnsiTheme="minorHAnsi" w:cstheme="minorHAnsi"/>
          <w:sz w:val="22"/>
          <w:shd w:val="clear" w:color="auto" w:fill="FFFFFF"/>
        </w:rPr>
        <w:t>catecholamines</w:t>
      </w:r>
      <w:proofErr w:type="spellEnd"/>
      <w:r w:rsidRPr="0041019F">
        <w:rPr>
          <w:rFonts w:asciiTheme="minorHAnsi" w:hAnsiTheme="minorHAnsi" w:cstheme="minorHAnsi"/>
          <w:sz w:val="22"/>
          <w:shd w:val="clear" w:color="auto" w:fill="FFFFFF"/>
        </w:rPr>
        <w:t>, body fat, organ sizes, vitamin biosynthesis, enteric bile acid transformation, and intestinal-specific parameters (mass and surface area, peristalsis, epithelial cell renewal, pH levels)</w:t>
      </w:r>
      <w:r w:rsidRPr="0041019F">
        <w:rPr>
          <w:rFonts w:asciiTheme="minorHAnsi" w:hAnsiTheme="minorHAnsi" w:cstheme="minorHAnsi"/>
          <w:sz w:val="22"/>
          <w:shd w:val="clear" w:color="auto" w:fill="FFFFFF"/>
        </w:rPr>
        <w:fldChar w:fldCharType="begin" w:fldLock="1"/>
      </w:r>
      <w:r>
        <w:rPr>
          <w:rFonts w:asciiTheme="minorHAnsi" w:hAnsiTheme="minorHAnsi" w:cstheme="minorHAnsi"/>
          <w:sz w:val="22"/>
          <w:shd w:val="clear" w:color="auto" w:fill="FFFFFF"/>
        </w:rPr>
        <w:instrText>ADDIN CSL_CITATION {"citationItems":[{"id":"ITEM-1","itemData":{"DOI":"10.1079/bjn19680082","PMID":"5712039","abstract":"1. Germ-free (GF) and conventional (CV) rabbits wearing collars to prevent coprophagy were fed an autoclaved diet with added cellulose. Their faecal excretion was analysed to determine nutrient digestibility. 2. Clearly distinguishable hard faeces were excreted by the GF rabbit only if the diet contained at least 15% cellulose. Unlike CV rabbits, the GF rabbits did not consume their soft faeces even when permitted to do so. Soft faeces made up a larger proportion of the total output of GF than of CV rabbits. Food intake and total dry-matter excretion per kg body-weight were similar in both groups. 3. Although digestibility of dry matter was similar in the two groups, in the GF rabbits there was a higher digestibility of crude fat and true protein and a lower digestibility of crude fibre and nitrogen-free extract. GF rabbits excreted a higher percentage of ingested calcium and phosphorus in the urine than did CV rabbits. 4. The results suggest that intestinal microbes, even without the enhancing effect of coprophagy, aid in the digestion of carbohydrate by rabbits. The greater faecal excretion of crude fat and true protein by CV rabbits could result from poorer digestion and absorption, but could also represent nutrients synthesized by microbes from simpler materials. The reingestion of faecal crude fat and true protein might therefore improve the quality of the total nutrient intake. The results suggest ways of assuring an adequate dietary intake by GF rabbits in the absence of contributions from an intestinal microflora.","author":[{"dropping-particle":"","family":"Yoshida","given":"T","non-dropping-particle":"","parse-names":false,"suffix":""},{"dropping-particle":"","family":"Pleasants","given":"JR","non-dropping-particle":"","parse-names":false,"suffix":""},{"dropping-particle":"","family":"Reddy","given":"BS","non-dropping-particle":"","parse-names":false,"suffix":""},{"dropping-particle":"","family":"Wostmann","given":"BS","non-dropping-particle":"","parse-names":false,"suffix":""}],"container-title":"Br J Nutr","id":"ITEM-1","issue":"4","issued":{"date-parts":[["1968"]]},"page":"723-737","title":"Efficiency of digestion in germ -free and conventional rabbits","type":"article-journal","volume":"22"},"uris":["http://www.mendeley.com/documents/?uuid=03ba0cd2-0997-4f02-a005-b353bf87581f"]},{"id":"ITEM-2","itemData":{"DOI":"10.1093/jn/95.3.413","ISSN":"0022-3166 (Print)","PMID":"5665645","author":[{"dropping-particle":"","family":"Reddy","given":"B S","non-dropping-particle":"","parse-names":false,"suffix":""},{"dropping-particle":"","family":"Pleasants","given":"J R","non-dropping-particle":"","parse-names":false,"suffix":""},{"dropping-particle":"","family":"Wostmann","given":"B S","non-dropping-particle":"","parse-names":false,"suffix":""}],"container-title":"The Journal of nutrition","id":"ITEM-2","issue":"3","issued":{"date-parts":[["1968","7"]]},"language":"eng","page":"413-419","publisher-place":"United States","title":"Effect of dietary carbohydrates on intestinal disaccharidases in germfree and  conventional rats.","type":"article-journal","volume":"95"},"uris":["http://www.mendeley.com/documents/?uuid=31630c4f-a952-4b5a-b823-e94bcbb6dcd5"]},{"id":"ITEM-3","itemData":{"DOI":"10.3181/00379727-128-32962","ISSN":"0037-9727 (Print)","PMID":"5656680","author":[{"dropping-particle":"","family":"Wostmann","given":"B S","non-dropping-particle":"","parse-names":false,"suffix":""},{"dropping-particle":"","family":"Bruckner-Kardoss","given":"E","non-dropping-particle":"","parse-names":false,"suffix":""},{"dropping-particle":"","family":"Knight","given":"P L Jr","non-dropping-particle":"","parse-names":false,"suffix":""}],"container-title":"Proceedings of the Society for Experimental Biology and Medicine. Society for  Experimental Biology and Medicine (New York, N.Y.)","id":"ITEM-3","issue":"1","issued":{"date-parts":[["1968","5"]]},"language":"eng","page":"137-141","publisher-place":"United States","title":"Cecal enlargement, cardiac output, and O2 consumption in germfree rats.","type":"article-journal","volume":"128"},"uris":["http://www.mendeley.com/documents/?uuid=d3a528cd-1a4a-4bb0-82c3-ddb3481b6dbe"]},{"id":"ITEM-4","itemData":{"author":[{"dropping-particle":"","family":"Pleasants","given":"JR","non-dropping-particle":"","parse-names":false,"suffix":""}],"container-title":"The Germfree Animal in Research","editor":[{"dropping-particle":"","family":"Coates","given":"ME","non-dropping-particle":"","parse-names":false,"suffix":""}],"id":"ITEM-4","issued":{"date-parts":[["1968"]]},"page":"113-125","publisher":"Academic Press","publisher-place":"London","title":"Animal production and rearing. I. Small laboratory animals","type":"chapter"},"uris":["http://www.mendeley.com/documents/?uuid=5bb395c8-fded-4460-92b1-fcd9e3386d3a"]},{"id":"ITEM-5","itemData":{"ISSN":"00222275","PMID":"5808824","author":[{"dropping-particle":"","family":"Kellogg","given":"T. F.","non-dropping-particle":"","parse-names":false,"suffix":""},{"dropping-particle":"","family":"Wostmann","given":"B. S.","non-dropping-particle":"","parse-names":false,"suffix":""}],"container-title":"Journal of Lipid Research","id":"ITEM-5","issue":"5","issued":{"date-parts":[["1969"]]},"page":"495-503","title":"Fecal neutral steroids and bile acids from germfree rats.","type":"article-journal","volume":"10"},"uris":["http://www.mendeley.com/documents/?uuid=d742825d-eeb4-44cd-abfc-a626cc4e5ab6"]},{"id":"ITEM-6","itemData":{"ISSN":"0019-2805","PMID":"4185002","author":[{"dropping-particle":"","family":"Wostmann","given":"B. S.","non-dropping-particle":"","parse-names":false,"suffix":""},{"dropping-particle":"","family":"Olson","given":"G. B.","non-dropping-particle":"","parse-names":false,"suffix":""}],"container-title":"Immunology","id":"ITEM-6","issue":"2","issued":{"date-parts":[["1969"]]},"page":"199-206","title":"Persistence of primary antibody formation caused by the absence of antigen of microbial origin in the germ-free chicken.","type":"article-journal","volume":"17"},"uris":["http://www.mendeley.com/documents/?uuid=98267074-e61d-4639-9e22-5958c4ece9de"]},{"id":"ITEM-7","itemData":{"ISSN":"0019-2805","PMID":"5471828","abstract":"Germ-free CFW mice reared on practical type steam sterilized solid diets showed lower than conventional levels of all serum immunoglobulins. Reared on water soluble, low molecular weight, chemically defined diets which had been sterilized by filtration, young adult germ-free mice demonstrated almost total absence of immune globulins. However, in older animals reared on this diet, a gradual increase with age, notably of IgG, became apparent. Total white blood cell count and differential counts were only slightly and not significantly lower in germ-free mice fed solid diet than in their conventional controls. Germ-free mice fed the water soluble diet, on the other hand, showed substantially lower white cell counts than the animals reared on solid diet. It is concluded that steam sterilized solid diet constitutes a major source of uncontrolled exogenous stimulation of the lymphoid tissues.","author":[{"dropping-particle":"","family":"Wostmann","given":"B S","non-dropping-particle":"","parse-names":false,"suffix":""},{"dropping-particle":"","family":"Pleasants","given":"J R","non-dropping-particle":"","parse-names":false,"suffix":""},{"dropping-particle":"","family":"Bealmear","given":"P","non-dropping-particle":"","parse-names":false,"suffix":""},{"dropping-particle":"","family":"Kincade","given":"P W","non-dropping-particle":"","parse-names":false,"suffix":""}],"container-title":"Immunology","id":"ITEM-7","issue":"3","issued":{"date-parts":[["1970"]]},"page":"443-8","title":"Serum proteins and lymphoid tissues in germ-free mice fed a chemically defined, water soluble, low molecular weight diet.","type":"article-journal","volume":"19"},"uris":["http://www.mendeley.com/documents/?uuid=8a84314a-1287-4c59-bd08-9ba39efc0f52"]},{"id":"ITEM-8","itemData":{"DOI":"10.1093/jn/103.7.982","ISSN":"0022-3166","PMID":"4716197","abstract":"Germfree rats fed moderate amounts of cholesterol with the diet have a 2 to 3 times higher liver cholesterol content than comparable conventional rats. Since profound differences were known to exist between fecal bile acid patterns of germfree and conventional rodents, the present study was carried out to determine if a change in bile acid pattern related to the absence of an intestinal microflora would enhance the uptake of dietary cholesterol.The bile of the adult germfree rat fed diets low in cholesterol (0.05% or less) contained approximately three times as much bile acid as found in conventional rat bile. The taurocholic acid content was 1.6 to 1.7 times higher, the tauro-β-muricholic acid approximately 10 times higher in bile from germfree than from conventional rats. In germfree bile taurocholic acid and tauro-β-muricholic acid were present in about equal amounts, and together accounted for 98% of the total bile acids. Biliary bile acid composition of the germfree rat was quite similar to the pattern found in its feces, except for a moderate preponderance of tauro-β-muricholic acid in the feces resulting from preferential reabsorption of taurocholic acid in the ileum of the germfree rat.Bile acid composition and concentration in the small intestine reflect the hepatic input. Throughout the small intestine bile acid concentrations of germfree rats were approximately three times as high as in conventional rats. The germfree rats also demonstrated a 25% greater absorption of labeled dietary cholesterol. The cholesterol accumulation found in the germfree rat fed cholesterol-containing diets may therefore be caused not only by reduced elimination via bile acids, but also, indirectly, by enhancement of the absorption of dietary lipids.","author":[{"dropping-particle":"","family":"Wostmann","given":"B S","non-dropping-particle":"","parse-names":false,"suffix":""}],"container-title":"The Journal of Nutrition","id":"ITEM-8","issue":"7","issued":{"date-parts":[["1973","7","1"]]},"page":"982-990","title":"Intestinal bile acids and cholesterol absorption in the germfree rat","type":"article-journal","volume":"103"},"uris":["http://www.mendeley.com/documents/?uuid=633b040c-a533-461b-85ad-c7eabd4f1464"]},{"id":"ITEM-9","itemData":{"DOI":"10.1016/0304-4165(73)90159-1","PMID":"4355969","abstract":"The effect of intestinal microflora on the activities of NADP-dependent dehydrogenases in liver and kidneys, and on fatty acid synthetase, ATP-citrate lyse, cytochrome oxidase and succinate dehydrogenase activities in liver of rats were studied. Germfree rats showed a decrease in liver succinate dehydrogenase activity, and no effect on liver cytochrome oxidase activity. The absence of an intestinal microflora resulted in a significant decrease of glucose-6-phosphate dehydrogenase and 6-phosphogluconate dehydrogenase activities, and a substantial increase of ATP-citrate lyase and fatty acid synthetase activities in the liver. Liver malate dehydrogenase activity was comparable in both germfree and conventional animals. Germfree status had no effect on the activities of NADP-dependent dehydrogenases in the kidney. It is concluded that the absence of an actively metabolizing microflora was associated with quantitative shifts in the activity of hepatic enzymes involved in the metabolism of carbohydrates and fats.","author":[{"dropping-particle":"","family":"Reddy","given":"BS","non-dropping-particle":"","parse-names":false,"suffix":""},{"dropping-particle":"","family":"Pleasants","given":"JR","non-dropping-particle":"","parse-names":false,"suffix":""},{"dropping-particle":"","family":"Wostmann","given":"BS","non-dropping-particle":"","parse-names":false,"suffix":""}],"id":"ITEM-9","issue":"1","issued":{"date-parts":[["1973"]]},"page":"1-8","title":"Metabolic enzymes in liver and kidney of the germfree rat","type":"article-journal","volume":"320"},"uris":["http://www.mendeley.com/documents/?uuid=3f57c8e9-7c95-41e6-83b9-b087b090bbfc"]},{"id":"ITEM-10","itemData":{"DOI":"10.1159/000397975","ISSN":"0084-2230 (Print)","PMID":"810973","author":[{"dropping-particle":"","family":"Wostmann","given":"B S","non-dropping-particle":"","parse-names":false,"suffix":""}],"container-title":"World review of nutrition and dietetics","id":"ITEM-10","issued":{"date-parts":[["1975"]]},"language":"eng","page":"40-92","publisher-place":"Switzerland","title":"Nutrition and metabolism of the germfree mammal.","type":"article-journal","volume":"22"},"uris":["http://www.mendeley.com/documents/?uuid=b4541b14-d1a7-467e-9ef6-20f2da889af1"]},{"id":"ITEM-11","itemData":{"author":[{"dropping-particle":"","family":"Coates","given":"ME","non-dropping-particle":"","parse-names":false,"suffix":""},{"dropping-particle":"","family":"Fuller","given":"R","non-dropping-particle":"","parse-names":false,"suffix":""}],"container-title":"Microbial ecology of the gut","editor":[{"dropping-particle":"","family":"Clark","given":"RTJ","non-dropping-particle":"","parse-names":false,"suffix":""},{"dropping-particle":"","family":"Bauchop","given":"T","non-dropping-particle":"","parse-names":false,"suffix":""}],"id":"ITEM-11","issued":{"date-parts":[["1977"]]},"page":"311–346","publisher":"Academic Press","publisher-place":"London","title":"The gnotobiotic animal in the study of gut microbiology","type":"chapter"},"uris":["http://www.mendeley.com/documents/?uuid=3edbf7e6-26eb-4708-a722-403912c3def8"]},{"id":"ITEM-12","itemData":{"DOI":"10.1016/0966-842X(96)10057-3","ISSN":"0966842X","PMID":"8950812","abstract":"The indigenous gastrointestinal (GI) tract microflora has profound effects on the anatomical, physiological and immunological development of the host. The indigenous microflora stimulates the host immune system to respond more quickly to pathogen challenge and, through bacterial antagonism, inhibits colonization of the GI tract by overt exogenous pathogens. Indigenous GI bacteria are also opportunistic pathogens and can translocate across the mucosal barrier to cause systemic infection in debilitated hosts.","author":[{"dropping-particle":"","family":"Berg","given":"Rodney D.","non-dropping-particle":"","parse-names":false,"suffix":""}],"container-title":"Trends in Microbiology","id":"ITEM-12","issue":"11","issued":{"date-parts":[["1996"]]},"page":"430-435","title":"The indigenous gastrointestinal microflora","type":"article-journal","volume":"4"},"uris":["http://www.mendeley.com/documents/?uuid=ddc90b9c-9616-4b8d-8678-a73de2ca5ec0"]}],"mendeley":{"formattedCitation":"&lt;span style=\"baseline\"&gt; [184–195]&lt;/span&gt;","plainTextFormattedCitation":" [184–195]","previouslyFormattedCitation":"&lt;span style=\"baseline\"&gt; [171–182]&lt;/span&gt;"},"properties":{"noteIndex":0},"schema":"https://github.com/citation-style-language/schema/raw/master/csl-citation.json"}</w:instrText>
      </w:r>
      <w:r w:rsidRPr="0041019F">
        <w:rPr>
          <w:rFonts w:asciiTheme="minorHAnsi" w:hAnsiTheme="minorHAnsi" w:cstheme="minorHAnsi"/>
          <w:sz w:val="22"/>
          <w:shd w:val="clear" w:color="auto" w:fill="FFFFFF"/>
        </w:rPr>
        <w:fldChar w:fldCharType="separate"/>
      </w:r>
      <w:r w:rsidRPr="003276C5">
        <w:rPr>
          <w:rFonts w:asciiTheme="minorHAnsi" w:hAnsiTheme="minorHAnsi" w:cstheme="minorHAnsi"/>
          <w:noProof/>
          <w:sz w:val="22"/>
          <w:shd w:val="clear" w:color="auto" w:fill="FFFFFF"/>
        </w:rPr>
        <w:t xml:space="preserve"> [184–195]</w:t>
      </w:r>
      <w:r w:rsidRPr="0041019F">
        <w:rPr>
          <w:rFonts w:asciiTheme="minorHAnsi" w:hAnsiTheme="minorHAnsi" w:cstheme="minorHAnsi"/>
          <w:sz w:val="22"/>
          <w:shd w:val="clear" w:color="auto" w:fill="FFFFFF"/>
        </w:rPr>
        <w:fldChar w:fldCharType="end"/>
      </w:r>
      <w:r w:rsidRPr="0041019F">
        <w:rPr>
          <w:rFonts w:asciiTheme="minorHAnsi" w:hAnsiTheme="minorHAnsi" w:cstheme="minorHAnsi"/>
          <w:sz w:val="22"/>
          <w:shd w:val="clear" w:color="auto" w:fill="FFFFFF"/>
        </w:rPr>
        <w:t>. Additionally, germ-free animals display stress-resistant hypothalamic-pituitary-adrenal axis response</w:t>
      </w:r>
      <w:r w:rsidRPr="0041019F">
        <w:rPr>
          <w:rFonts w:asciiTheme="minorHAnsi" w:hAnsiTheme="minorHAnsi" w:cstheme="minorHAnsi"/>
          <w:sz w:val="22"/>
          <w:shd w:val="clear" w:color="auto" w:fill="FFFFFF"/>
        </w:rPr>
        <w:fldChar w:fldCharType="begin" w:fldLock="1"/>
      </w:r>
      <w:r w:rsidRPr="0041019F">
        <w:rPr>
          <w:rFonts w:asciiTheme="minorHAnsi" w:hAnsiTheme="minorHAnsi" w:cstheme="minorHAnsi"/>
          <w:sz w:val="22"/>
          <w:shd w:val="clear" w:color="auto" w:fill="FFFFFF"/>
        </w:rPr>
        <w:instrText>ADDIN CSL_CITATION {"citationItems":[{"id":"ITEM-1","itemData":{"DOI":"10.1113/jphysiol.2004.063388","ISSN":"00223751","PMID":"15133062","abstract":"Indigenous microbiota have several beneficial effects on host physiological functions; however, little is known about whether or not postnatal microbial colonization can affect the development of brain plasticity and a subsequent physiological system response. To test the idea that such microbes may affect the development of neural systems that govern the endocrine response to stress, we investigated hypothalamic-pituitary-adrenal (HPA) reaction to stress by comparing germfree (GF), specific pathogen free (SPF) and gnotobiotic mice. Plasma ACTH and corticosterone elevation in response to restraint stress was substantially higher in GF mice than in SPF mice, but not in response to stimulation with ether. Moreover, GF mice also exhibited reduced brain-derived neurotrophic factor expression levels in the cortex and hippocampus relative to SPF mice. The exaggerated HPA stress response by GF mice was reversed by reconstitution with Bifidobacterium infantis. In contrast, monoassociation with enteropathogenic Escherichia coli, but not with its mutant strain devoid of the translocated intimin receptor gene, enhanced the response to stress. Importantly, the enhanced HPA response of GF mice was partly corrected by reconstitution with SPF faeces at an early stage, but not by any reconstitution exerted at a later stage, which therefore indicates that exposure to microbes at an early developmental stage is required for the HPA system to become fully susceptible to inhibitory neural regulation. These results suggest that commensal microbiota can affect the postnatal development of the HPA stress response in mice. © The Physiological Society 2004.","author":[{"dropping-particle":"","family":"Sudo","given":"Nobuyuki","non-dropping-particle":"","parse-names":false,"suffix":""},{"dropping-particle":"","family":"Chida","given":"Yoichi","non-dropping-particle":"","parse-names":false,"suffix":""},{"dropping-particle":"","family":"Aiba","given":"Yuji","non-dropping-particle":"","parse-names":false,"suffix":""},{"dropping-particle":"","family":"Sonoda","given":"Junko","non-dropping-particle":"","parse-names":false,"suffix":""},{"dropping-particle":"","family":"Oyama","given":"Naomi","non-dropping-particle":"","parse-names":false,"suffix":""},{"dropping-particle":"","family":"Yu","given":"Xiao Nian","non-dropping-particle":"","parse-names":false,"suffix":""},{"dropping-particle":"","family":"Kubo","given":"Chiharu","non-dropping-particle":"","parse-names":false,"suffix":""},{"dropping-particle":"","family":"Koga","given":"Yasuhiro","non-dropping-particle":"","parse-names":false,"suffix":""}],"container-title":"Journal of Physiology","id":"ITEM-1","issue":"1","issued":{"date-parts":[["2004"]]},"page":"263-275","title":"Postnatal microbial colonization programs the hypothalamic-pituitary-adrenal system for stress response in mice","type":"article-journal","volume":"558"},"uris":["http://www.mendeley.com/documents/?uuid=bd1794ce-222b-4e81-95b7-3c8c235499c0"]}],"mendeley":{"formattedCitation":"&lt;span style=\"baseline\"&gt; [6]&lt;/span&gt;","plainTextFormattedCitation":" [6]","previouslyFormattedCitation":"&lt;span style=\"baseline\"&gt; [6]&lt;/span&gt;"},"properties":{"noteIndex":0},"schema":"https://github.com/citation-style-language/schema/raw/master/csl-citation.json"}</w:instrText>
      </w:r>
      <w:r w:rsidRPr="0041019F">
        <w:rPr>
          <w:rFonts w:asciiTheme="minorHAnsi" w:hAnsiTheme="minorHAnsi" w:cstheme="minorHAnsi"/>
          <w:sz w:val="22"/>
          <w:shd w:val="clear" w:color="auto" w:fill="FFFFFF"/>
        </w:rPr>
        <w:fldChar w:fldCharType="separate"/>
      </w:r>
      <w:r w:rsidRPr="0041019F">
        <w:rPr>
          <w:rFonts w:asciiTheme="minorHAnsi" w:hAnsiTheme="minorHAnsi" w:cstheme="minorHAnsi"/>
          <w:noProof/>
          <w:sz w:val="22"/>
          <w:shd w:val="clear" w:color="auto" w:fill="FFFFFF"/>
        </w:rPr>
        <w:t xml:space="preserve"> [6]</w:t>
      </w:r>
      <w:r w:rsidRPr="0041019F">
        <w:rPr>
          <w:rFonts w:asciiTheme="minorHAnsi" w:hAnsiTheme="minorHAnsi" w:cstheme="minorHAnsi"/>
          <w:sz w:val="22"/>
          <w:shd w:val="clear" w:color="auto" w:fill="FFFFFF"/>
        </w:rPr>
        <w:fldChar w:fldCharType="end"/>
      </w:r>
      <w:r w:rsidRPr="0041019F">
        <w:rPr>
          <w:rFonts w:asciiTheme="minorHAnsi" w:hAnsiTheme="minorHAnsi" w:cstheme="minorHAnsi"/>
          <w:sz w:val="22"/>
          <w:shd w:val="clear" w:color="auto" w:fill="FFFFFF"/>
        </w:rPr>
        <w:t xml:space="preserve"> and reduced anxiety-like behavior</w:t>
      </w:r>
      <w:r w:rsidRPr="0041019F">
        <w:rPr>
          <w:rFonts w:asciiTheme="minorHAnsi" w:hAnsiTheme="minorHAnsi" w:cstheme="minorHAnsi"/>
          <w:sz w:val="22"/>
          <w:shd w:val="clear" w:color="auto" w:fill="FFFFFF"/>
        </w:rPr>
        <w:fldChar w:fldCharType="begin" w:fldLock="1"/>
      </w:r>
      <w:r>
        <w:rPr>
          <w:rFonts w:asciiTheme="minorHAnsi" w:hAnsiTheme="minorHAnsi" w:cstheme="minorHAnsi"/>
          <w:sz w:val="22"/>
          <w:shd w:val="clear" w:color="auto" w:fill="FFFFFF"/>
        </w:rPr>
        <w:instrText>ADDIN CSL_CITATION {"citationItems":[{"id":"ITEM-1","itemData":{"DOI":"10.1073/pnas.1010529108","ISSN":"00278424","PMID":"21282636","abstract":"Microbial colonization of mammals is an evolution-driven process that modulate host physiology, many of which are associated with immunity and nutrient intake. Here, we report that colonization by gut microbiota impacts mammalian brain development and subsequent adult behavior. Using measures of motor activity and anxiety-like behavior, we demonstrate that germ free (GF) mice display increased motor activity and reduced anxiety, compared with specific pathogen free (SPF) mice with a normal gut microbiota. This behavioral phenotype is associated with altered expression of genes known to be involved in second messenger pathways and synaptic long-term potentiation in brain regions implicated in motor control and anxiety-like behavior. GF mice exposed to gut microbiota early in life display similar characteristics as SPF mice, including reduced expression of PSD-95 and synaptophysin in the striatum. Hence, our results suggest that the microbial colonization process initiates signaling mechanisms that affect neuronal circuits involved in motor control and anxiety behavior.","author":[{"dropping-particle":"","family":"Heijtz","given":"Rochellys Diaz","non-dropping-particle":"","parse-names":false,"suffix":""},{"dropping-particle":"","family":"Wang","given":"Shugui","non-dropping-particle":"","parse-names":false,"suffix":""},{"dropping-particle":"","family":"Anuar","given":"Farhana","non-dropping-particle":"","parse-names":false,"suffix":""},{"dropping-particle":"","family":"Qian","given":"Yu","non-dropping-particle":"","parse-names":false,"suffix":""},{"dropping-particle":"","family":"Björkholm","given":"Britta","non-dropping-particle":"","parse-names":false,"suffix":""},{"dropping-particle":"","family":"Samuelsson","given":"Annika","non-dropping-particle":"","parse-names":false,"suffix":""},{"dropping-particle":"","family":"Hibberd","given":"Martin L.","non-dropping-particle":"","parse-names":false,"suffix":""},{"dropping-particle":"","family":"Forssberg","given":"Hans","non-dropping-particle":"","parse-names":false,"suffix":""},{"dropping-particle":"","family":"Pettersson","given":"Sven","non-dropping-particle":"","parse-names":false,"suffix":""}],"container-title":"Proceedings of the National Academy of Sciences of the United States of America","id":"ITEM-1","issue":"7","issued":{"date-parts":[["2011"]]},"page":"3047-3052","title":"Normal gut microbiota modulates brain development and behavior","type":"article-journal","volume":"108"},"uris":["http://www.mendeley.com/documents/?uuid=4ddd91be-1d8f-4edb-a17b-2d2b1d1f9349"]},{"id":"ITEM-2","itemData":{"DOI":"10.1111/j.1365-2982.2010.01620.x","ISSN":"13501925","PMID":"21054680","abstract":"BACKGROUND: There is increasing interest in the gut-brain axis and the role intestinal microbiota may play in communication between these two systems. Acquisition of intestinal microbiota in the immediate postnatal period has a defining impact on the development and function of the gastrointestinal, immune, neuroendocrine and metabolic systems. For example, the presence of gut microbiota regulates the set point for hypothalamic-pituitary-adrenal (HPA) axis activity. METHODS: We investigated basal behavior of adult germ-free (GF), Swiss Webster female mice in the elevated plus maze (EPM) and compared this to conventionally reared specific pathogen free (SPF) mice. Additionally, we measured brain mRNA expression of genes implicated in anxiety and stress-reactivity. KEY RESULTS: Germ-free mice, compared to SPF mice, exhibited basal behavior in the EPM that can be interpreted as anxiolytic. Altered GF behavior was accompanied by a decrease in the N-methyl-D-aspartate receptor subunit NR2B mRNA expression in the central amygdala, increased brain-derived neurotrophic factor expression and decreased serotonin receptor 1A (5HT1A) expression in the dentate granule layer of the hippocampus. CONCLUSIONS &amp; INFERENCES: We conclude that the presence or absence of conventional intestinal microbiota influences the development of behavior, and is accompanied by neurochemical changes in the brain.","author":[{"dropping-particle":"","family":"Neufeld","given":"K. M.","non-dropping-particle":"","parse-names":false,"suffix":""},{"dropping-particle":"","family":"Kang","given":"N.","non-dropping-particle":"","parse-names":false,"suffix":""},{"dropping-particle":"","family":"Bienenstock","given":"J.","non-dropping-particle":"","parse-names":false,"suffix":""},{"dropping-particle":"","family":"Foster","given":"J. A.","non-dropping-particle":"","parse-names":false,"suffix":""}],"container-title":"Neurogastroenterology and Motility","id":"ITEM-2","issue":"3","issued":{"date-parts":[["2011"]]},"page":"255-265","title":"Reduced anxiety-like behavior and central neurochemical change in germ-free mice","type":"article-journal","volume":"23"},"uris":["http://www.mendeley.com/documents/?uuid=05346ab0-715d-4daa-b59d-a025860299b3"]},{"id":"ITEM-3","itemData":{"DOI":"10.1038/mp.2012.77","ISSN":"13594184","PMID":"22688187","abstract":"Bacterial colonisation of the intestine has a major role in the post-natal development and maturation of the immune and endocrine systems. These processes are key factors underpinning central nervous system (CNS) signalling. Regulation of the microbiome-gut-brain axis is essential for maintaining homeostasis, including that of the CNS. However, there is a paucity of data pertaining to the influence of microbiome on the serotonergic system. Germ-free (GF) animals represent an effective preclinical tool to investigate such phenomena. Here we show that male GF animals have a significant elevation in the hippocampal concentration of 5-hydroxytryptamine and 5-hydroxyindoleacetic acid, its main metabolite, compared with conventionally colonised control animals. Moreover, this alteration is sex specific in contrast with the immunological and neuroendocrine effects which are evident in both sexes. Concentrations of tryptophan, the precursor of serotonin, are increased in the plasma of male GF animals, suggesting a humoral route through which the microbiota can influence CNS serotonergic neurotransmission. Interestingly, colonisation of the GF animals post weaning is insufficient to reverse the CNS neurochemical consequences in adulthood of an absent microbiota in early life despite the peripheral availability of tryptophan being restored to baseline values. In addition, reduced anxiety in GF animals is also normalised following restoration of the intestinal microbiota. These results demonstrate that CNS neurotransmission can be profoundly disturbed by the absence of a normal gut microbiota and that this aberrant neurochemical, but not behavioural, profile is resistant to restoration of a normal gut flora in later life. © 2013 Macmillan Publishers Limited. All rights reserved 1359-4184/13.","author":[{"dropping-particle":"","family":"Clarke","given":"G.","non-dropping-particle":"","parse-names":false,"suffix":""},{"dropping-particle":"","family":"Grenham","given":"S.","non-dropping-particle":"","parse-names":false,"suffix":""},{"dropping-particle":"","family":"Scully","given":"P.","non-dropping-particle":"","parse-names":false,"suffix":""},{"dropping-particle":"","family":"Fitzgerald","given":"P.","non-dropping-particle":"","parse-names":false,"suffix":""},{"dropping-particle":"","family":"Moloney","given":"R. D.","non-dropping-particle":"","parse-names":false,"suffix":""},{"dropping-particle":"","family":"Shanahan","given":"F.","non-dropping-particle":"","parse-names":false,"suffix":""},{"dropping-particle":"","family":"Dinan","given":"T. G.","non-dropping-particle":"","parse-names":false,"suffix":""},{"dropping-particle":"","family":"Cryan","given":"J. F.","non-dropping-particle":"","parse-names":false,"suffix":""}],"container-title":"Molecular Psychiatry","id":"ITEM-3","issue":"6","issued":{"date-parts":[["2013"]]},"page":"666-673","publisher":"Nature Publishing Group","title":"The microbiome-gut-brain axis during early life regulates the hippocampal serotonergic system in a sex-dependent manner","type":"article-journal","volume":"18"},"uris":["http://www.mendeley.com/documents/?uuid=88dab67d-f662-4bbb-9ae0-b6d1a3292f88"]},{"id":"ITEM-4","itemData":{"DOI":"10.1093/ijnp/pyw020","ISSN":"14695111","PMID":"26912607","abstract":"There is a growing recognition of the importance of the commensal intestinal microbiota in the development and later function of the central nervous system. Research using germ-free mice (mice raised without any exposure to microorganisms) has provided some of the most persuasive evidence for a role of these bacteria in gut-brain signalling. Key findings show that the microbiota is necessary for normal stress responsivity, anxiety-like behaviors, sociability, and cognition. Furthermore, the microbiota maintains central nervous system homeostasis by regulating immune function and blood brain barrier integrity. Studies have also found that the gut microbiota influences neurotransmitter, synaptic, and neurotrophic signalling systems and neurogenesis. The principle advantage of the germ-free mouse model is in proof-of-principle studies and that a complete microbiota or defined consortiums of bacteria can be introduced at various developmental time points. However, a germ-free upbringing can induce permanent neurodevelopmental deficits that may deem the model unsuitable for specific scientific queries that do not involve early-life microbial deficiency. As such, alternatives and complementary strategies to the germfree model are warranted and include antibiotic treatment to create microbiota-deficient animals at distinct time points across the lifespan. Increasing our understanding of the impact of the gut microbiota on brain and behavior has the potential to inform novel management strategies for stress-related gastrointestinal and neuropsychiatric disorders.","author":[{"dropping-particle":"","family":"Luczynski","given":"Pauline","non-dropping-particle":"","parse-names":false,"suffix":""},{"dropping-particle":"","family":"Neufeld","given":"Karen Anne Mc Vey","non-dropping-particle":"","parse-names":false,"suffix":""},{"dropping-particle":"","family":"Oriach","given":"Clara Seira","non-dropping-particle":"","parse-names":false,"suffix":""},{"dropping-particle":"","family":"Clarke","given":"Gerard","non-dropping-particle":"","parse-names":false,"suffix":""},{"dropping-particle":"","family":"Dinan","given":"Timothy G.","non-dropping-particle":"","parse-names":false,"suffix":""},{"dropping-particle":"","family":"Cryan","given":"John F.","non-dropping-particle":"","parse-names":false,"suffix":""}],"container-title":"International Journal of Neuropsychopharmacology","id":"ITEM-4","issue":"8","issued":{"date-parts":[["2016"]]},"page":"1-17","title":"Growing up in a bubble: Using germ-free animals to assess the influence of the gut microbiota on brain and behavior","type":"article-journal","volume":"19"},"uris":["http://www.mendeley.com/documents/?uuid=b0dc58f6-125b-4f47-a07a-ce6fb0bdb9a4"]}],"mendeley":{"formattedCitation":"&lt;span style=\"baseline\"&gt; [7,9,155,196]&lt;/span&gt;","plainTextFormattedCitation":" [7,9,155,196]","previouslyFormattedCitation":"&lt;span style=\"baseline\"&gt; [7,9,155,183]&lt;/span&gt;"},"properties":{"noteIndex":0},"schema":"https://github.com/citation-style-language/schema/raw/master/csl-citation.json"}</w:instrText>
      </w:r>
      <w:r w:rsidRPr="0041019F">
        <w:rPr>
          <w:rFonts w:asciiTheme="minorHAnsi" w:hAnsiTheme="minorHAnsi" w:cstheme="minorHAnsi"/>
          <w:sz w:val="22"/>
          <w:shd w:val="clear" w:color="auto" w:fill="FFFFFF"/>
        </w:rPr>
        <w:fldChar w:fldCharType="separate"/>
      </w:r>
      <w:r w:rsidRPr="003276C5">
        <w:rPr>
          <w:rFonts w:asciiTheme="minorHAnsi" w:hAnsiTheme="minorHAnsi" w:cstheme="minorHAnsi"/>
          <w:noProof/>
          <w:sz w:val="22"/>
          <w:shd w:val="clear" w:color="auto" w:fill="FFFFFF"/>
        </w:rPr>
        <w:t xml:space="preserve"> [7,9,155,196]</w:t>
      </w:r>
      <w:r w:rsidRPr="0041019F">
        <w:rPr>
          <w:rFonts w:asciiTheme="minorHAnsi" w:hAnsiTheme="minorHAnsi" w:cstheme="minorHAnsi"/>
          <w:sz w:val="22"/>
          <w:shd w:val="clear" w:color="auto" w:fill="FFFFFF"/>
        </w:rPr>
        <w:fldChar w:fldCharType="end"/>
      </w:r>
      <w:r w:rsidRPr="0041019F">
        <w:rPr>
          <w:rFonts w:asciiTheme="minorHAnsi" w:hAnsiTheme="minorHAnsi" w:cstheme="minorHAnsi"/>
          <w:sz w:val="22"/>
          <w:shd w:val="clear" w:color="auto" w:fill="FFFFFF"/>
        </w:rPr>
        <w:t>.</w:t>
      </w:r>
    </w:p>
  </w:footnote>
  <w:footnote w:id="5">
    <w:p w14:paraId="045AC4BD" w14:textId="3815C608" w:rsidR="006C0A3D" w:rsidRDefault="006C0A3D">
      <w:pPr>
        <w:pStyle w:val="FootnoteText"/>
      </w:pPr>
      <w:r>
        <w:rPr>
          <w:rStyle w:val="FootnoteReference"/>
        </w:rPr>
        <w:footnoteRef/>
      </w:r>
      <w:r>
        <w:t xml:space="preserve"> We previously used orthogonal methods to document a low-biomass, low abundant metagenome which can be discerned from appropriate controls in cases of term and preterm </w:t>
      </w:r>
      <w:proofErr w:type="spellStart"/>
      <w:r>
        <w:t>chorioamnionitis</w:t>
      </w:r>
      <w:proofErr w:type="spellEnd"/>
      <w:r>
        <w:t xml:space="preserve"> and term and preterm births without </w:t>
      </w:r>
      <w:proofErr w:type="spellStart"/>
      <w:r>
        <w:t>chorioamnionitis</w:t>
      </w:r>
      <w:proofErr w:type="spellEnd"/>
      <w:r>
        <w:t xml:space="preserve"> [18,23,25,34]. Of note, </w:t>
      </w:r>
      <w:proofErr w:type="spellStart"/>
      <w:r>
        <w:t>chorioamnionitis</w:t>
      </w:r>
      <w:proofErr w:type="spellEnd"/>
      <w:r>
        <w:t xml:space="preserve"> is a localized and not systemic infection which is most often “cured” by delivery and antibiotics are used to reduce the risk of post-partum </w:t>
      </w:r>
      <w:proofErr w:type="spellStart"/>
      <w:r>
        <w:t>endometritis</w:t>
      </w:r>
      <w:proofErr w:type="spellEnd"/>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A5C64"/>
    <w:multiLevelType w:val="hybridMultilevel"/>
    <w:tmpl w:val="8480BE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05BB2"/>
    <w:multiLevelType w:val="hybridMultilevel"/>
    <w:tmpl w:val="28548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416B0A"/>
    <w:multiLevelType w:val="hybridMultilevel"/>
    <w:tmpl w:val="DC3ECD74"/>
    <w:lvl w:ilvl="0" w:tplc="22F46B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9A55F4"/>
    <w:multiLevelType w:val="hybridMultilevel"/>
    <w:tmpl w:val="4DF895F2"/>
    <w:lvl w:ilvl="0" w:tplc="22F46B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A72F34"/>
    <w:multiLevelType w:val="hybridMultilevel"/>
    <w:tmpl w:val="4DAC1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51D5F5C"/>
    <w:multiLevelType w:val="hybridMultilevel"/>
    <w:tmpl w:val="10EA54BC"/>
    <w:lvl w:ilvl="0" w:tplc="22F46B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agaard, Kjersti Marie">
    <w15:presenceInfo w15:providerId="AD" w15:userId="S-1-5-21-117609710-220523388-725345543-66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E66"/>
    <w:rsid w:val="00010045"/>
    <w:rsid w:val="00010D62"/>
    <w:rsid w:val="00011334"/>
    <w:rsid w:val="00011E6F"/>
    <w:rsid w:val="00017278"/>
    <w:rsid w:val="000211C9"/>
    <w:rsid w:val="00021950"/>
    <w:rsid w:val="00021CED"/>
    <w:rsid w:val="00025D08"/>
    <w:rsid w:val="000271FC"/>
    <w:rsid w:val="00032D7C"/>
    <w:rsid w:val="000375D9"/>
    <w:rsid w:val="000400D3"/>
    <w:rsid w:val="000415C9"/>
    <w:rsid w:val="00044A35"/>
    <w:rsid w:val="00047EE7"/>
    <w:rsid w:val="000501DA"/>
    <w:rsid w:val="00056C59"/>
    <w:rsid w:val="0005735A"/>
    <w:rsid w:val="00064D7C"/>
    <w:rsid w:val="00066B96"/>
    <w:rsid w:val="000724B6"/>
    <w:rsid w:val="000816CC"/>
    <w:rsid w:val="00087F65"/>
    <w:rsid w:val="000907C1"/>
    <w:rsid w:val="00094A9D"/>
    <w:rsid w:val="00096B84"/>
    <w:rsid w:val="000A3043"/>
    <w:rsid w:val="000C16F4"/>
    <w:rsid w:val="000C4540"/>
    <w:rsid w:val="000D1B8F"/>
    <w:rsid w:val="000D5B8F"/>
    <w:rsid w:val="000E2997"/>
    <w:rsid w:val="000E52A8"/>
    <w:rsid w:val="000E6E78"/>
    <w:rsid w:val="000F46DF"/>
    <w:rsid w:val="00100E74"/>
    <w:rsid w:val="0010270F"/>
    <w:rsid w:val="0011188A"/>
    <w:rsid w:val="00114EC6"/>
    <w:rsid w:val="001208F8"/>
    <w:rsid w:val="001323B0"/>
    <w:rsid w:val="001338E3"/>
    <w:rsid w:val="00135664"/>
    <w:rsid w:val="001403EF"/>
    <w:rsid w:val="00144F38"/>
    <w:rsid w:val="00151D6A"/>
    <w:rsid w:val="0016348A"/>
    <w:rsid w:val="00163EAF"/>
    <w:rsid w:val="00173C04"/>
    <w:rsid w:val="0017573D"/>
    <w:rsid w:val="00183BA2"/>
    <w:rsid w:val="0018645F"/>
    <w:rsid w:val="001927C8"/>
    <w:rsid w:val="001A5FF2"/>
    <w:rsid w:val="001B13E8"/>
    <w:rsid w:val="001C357B"/>
    <w:rsid w:val="001C3F4E"/>
    <w:rsid w:val="001D3EE6"/>
    <w:rsid w:val="001F18A4"/>
    <w:rsid w:val="001F3CF9"/>
    <w:rsid w:val="001F58A8"/>
    <w:rsid w:val="001F66DA"/>
    <w:rsid w:val="00200309"/>
    <w:rsid w:val="00202E8A"/>
    <w:rsid w:val="002031AE"/>
    <w:rsid w:val="0020610F"/>
    <w:rsid w:val="002146A4"/>
    <w:rsid w:val="00215618"/>
    <w:rsid w:val="00221309"/>
    <w:rsid w:val="00223173"/>
    <w:rsid w:val="00224072"/>
    <w:rsid w:val="002244CC"/>
    <w:rsid w:val="00240F7C"/>
    <w:rsid w:val="002421F5"/>
    <w:rsid w:val="0024712F"/>
    <w:rsid w:val="002539DB"/>
    <w:rsid w:val="00253DD3"/>
    <w:rsid w:val="00254C8B"/>
    <w:rsid w:val="002621F5"/>
    <w:rsid w:val="00263309"/>
    <w:rsid w:val="002639A8"/>
    <w:rsid w:val="00265D6A"/>
    <w:rsid w:val="002679C8"/>
    <w:rsid w:val="0027568A"/>
    <w:rsid w:val="00276736"/>
    <w:rsid w:val="00280686"/>
    <w:rsid w:val="00287C9C"/>
    <w:rsid w:val="002954BF"/>
    <w:rsid w:val="002A0ABD"/>
    <w:rsid w:val="002A3AA1"/>
    <w:rsid w:val="002A571E"/>
    <w:rsid w:val="002B2AF5"/>
    <w:rsid w:val="002B2DA1"/>
    <w:rsid w:val="002B3413"/>
    <w:rsid w:val="002C2158"/>
    <w:rsid w:val="002D0D65"/>
    <w:rsid w:val="002D69D7"/>
    <w:rsid w:val="002E05EC"/>
    <w:rsid w:val="002E2A96"/>
    <w:rsid w:val="002F5AFA"/>
    <w:rsid w:val="002F7BC2"/>
    <w:rsid w:val="00310524"/>
    <w:rsid w:val="0031099D"/>
    <w:rsid w:val="003116F7"/>
    <w:rsid w:val="00327557"/>
    <w:rsid w:val="003276C5"/>
    <w:rsid w:val="00330E8C"/>
    <w:rsid w:val="00331191"/>
    <w:rsid w:val="00332836"/>
    <w:rsid w:val="0033706E"/>
    <w:rsid w:val="003445B6"/>
    <w:rsid w:val="00344D03"/>
    <w:rsid w:val="00347914"/>
    <w:rsid w:val="003537A6"/>
    <w:rsid w:val="00370DAD"/>
    <w:rsid w:val="00383619"/>
    <w:rsid w:val="00384051"/>
    <w:rsid w:val="003851E6"/>
    <w:rsid w:val="0038706C"/>
    <w:rsid w:val="00391351"/>
    <w:rsid w:val="003A0C74"/>
    <w:rsid w:val="003A2903"/>
    <w:rsid w:val="003A520C"/>
    <w:rsid w:val="003A6689"/>
    <w:rsid w:val="003B1F06"/>
    <w:rsid w:val="003B48D8"/>
    <w:rsid w:val="003B7476"/>
    <w:rsid w:val="003D06D4"/>
    <w:rsid w:val="003D0AD6"/>
    <w:rsid w:val="003D522F"/>
    <w:rsid w:val="003E6CEC"/>
    <w:rsid w:val="003F0870"/>
    <w:rsid w:val="003F104A"/>
    <w:rsid w:val="003F22CC"/>
    <w:rsid w:val="003F2DB9"/>
    <w:rsid w:val="004000A1"/>
    <w:rsid w:val="00402810"/>
    <w:rsid w:val="004037EB"/>
    <w:rsid w:val="00406E74"/>
    <w:rsid w:val="004072CB"/>
    <w:rsid w:val="0041019F"/>
    <w:rsid w:val="00410BD4"/>
    <w:rsid w:val="00413B27"/>
    <w:rsid w:val="00417D1F"/>
    <w:rsid w:val="00421BE4"/>
    <w:rsid w:val="00422AB7"/>
    <w:rsid w:val="00423558"/>
    <w:rsid w:val="00425224"/>
    <w:rsid w:val="004320B5"/>
    <w:rsid w:val="0043717F"/>
    <w:rsid w:val="00442299"/>
    <w:rsid w:val="00454272"/>
    <w:rsid w:val="00460296"/>
    <w:rsid w:val="0047401B"/>
    <w:rsid w:val="004777A5"/>
    <w:rsid w:val="00485FA2"/>
    <w:rsid w:val="00486A7A"/>
    <w:rsid w:val="00487882"/>
    <w:rsid w:val="004908E0"/>
    <w:rsid w:val="00491674"/>
    <w:rsid w:val="00492220"/>
    <w:rsid w:val="00492663"/>
    <w:rsid w:val="00492D73"/>
    <w:rsid w:val="00494497"/>
    <w:rsid w:val="004970DB"/>
    <w:rsid w:val="004A7101"/>
    <w:rsid w:val="004B3158"/>
    <w:rsid w:val="004B4BD9"/>
    <w:rsid w:val="004C05AB"/>
    <w:rsid w:val="004C1363"/>
    <w:rsid w:val="004C4AC9"/>
    <w:rsid w:val="004C61B3"/>
    <w:rsid w:val="004C664E"/>
    <w:rsid w:val="004D2279"/>
    <w:rsid w:val="004D30A7"/>
    <w:rsid w:val="004E466E"/>
    <w:rsid w:val="004E5229"/>
    <w:rsid w:val="004F0CBA"/>
    <w:rsid w:val="004F1DCC"/>
    <w:rsid w:val="004F459B"/>
    <w:rsid w:val="004F66EC"/>
    <w:rsid w:val="005065F0"/>
    <w:rsid w:val="00511480"/>
    <w:rsid w:val="0051183F"/>
    <w:rsid w:val="0051357F"/>
    <w:rsid w:val="00514A48"/>
    <w:rsid w:val="0052530D"/>
    <w:rsid w:val="00525DD0"/>
    <w:rsid w:val="00533298"/>
    <w:rsid w:val="0053411A"/>
    <w:rsid w:val="00537753"/>
    <w:rsid w:val="0054244B"/>
    <w:rsid w:val="00542C55"/>
    <w:rsid w:val="00545C10"/>
    <w:rsid w:val="0055204B"/>
    <w:rsid w:val="0055257A"/>
    <w:rsid w:val="005526AE"/>
    <w:rsid w:val="00553E85"/>
    <w:rsid w:val="00554469"/>
    <w:rsid w:val="005618DC"/>
    <w:rsid w:val="0056722C"/>
    <w:rsid w:val="00580A6B"/>
    <w:rsid w:val="00592477"/>
    <w:rsid w:val="005924CF"/>
    <w:rsid w:val="0059272A"/>
    <w:rsid w:val="005A6487"/>
    <w:rsid w:val="005B03E6"/>
    <w:rsid w:val="005B06AD"/>
    <w:rsid w:val="005B52EE"/>
    <w:rsid w:val="005B6529"/>
    <w:rsid w:val="005C06B2"/>
    <w:rsid w:val="005C5172"/>
    <w:rsid w:val="005D66B8"/>
    <w:rsid w:val="005D7664"/>
    <w:rsid w:val="005E17C3"/>
    <w:rsid w:val="005E2FEF"/>
    <w:rsid w:val="005E495A"/>
    <w:rsid w:val="005E4FA3"/>
    <w:rsid w:val="005E5216"/>
    <w:rsid w:val="005E7967"/>
    <w:rsid w:val="005F527F"/>
    <w:rsid w:val="005F7D6C"/>
    <w:rsid w:val="00601B0D"/>
    <w:rsid w:val="0061150B"/>
    <w:rsid w:val="006166B6"/>
    <w:rsid w:val="0062028B"/>
    <w:rsid w:val="00625088"/>
    <w:rsid w:val="006257D3"/>
    <w:rsid w:val="00626A4D"/>
    <w:rsid w:val="00632A85"/>
    <w:rsid w:val="006344B4"/>
    <w:rsid w:val="00637B48"/>
    <w:rsid w:val="00647BFF"/>
    <w:rsid w:val="00652815"/>
    <w:rsid w:val="00657FE0"/>
    <w:rsid w:val="00660B9C"/>
    <w:rsid w:val="00660C38"/>
    <w:rsid w:val="0066471D"/>
    <w:rsid w:val="006840BD"/>
    <w:rsid w:val="0069787E"/>
    <w:rsid w:val="006A5882"/>
    <w:rsid w:val="006A633A"/>
    <w:rsid w:val="006A718C"/>
    <w:rsid w:val="006A7C73"/>
    <w:rsid w:val="006B302E"/>
    <w:rsid w:val="006B4D27"/>
    <w:rsid w:val="006C08D6"/>
    <w:rsid w:val="006C0A3D"/>
    <w:rsid w:val="006D15E3"/>
    <w:rsid w:val="006D3BE3"/>
    <w:rsid w:val="006D5004"/>
    <w:rsid w:val="006E0854"/>
    <w:rsid w:val="006E30E4"/>
    <w:rsid w:val="006E6613"/>
    <w:rsid w:val="006F2A73"/>
    <w:rsid w:val="006F501A"/>
    <w:rsid w:val="00706F59"/>
    <w:rsid w:val="007127FB"/>
    <w:rsid w:val="00712F33"/>
    <w:rsid w:val="0071338D"/>
    <w:rsid w:val="0071424E"/>
    <w:rsid w:val="00714EE5"/>
    <w:rsid w:val="00717279"/>
    <w:rsid w:val="007200F8"/>
    <w:rsid w:val="0072173A"/>
    <w:rsid w:val="00722A2C"/>
    <w:rsid w:val="00732EC0"/>
    <w:rsid w:val="00741B58"/>
    <w:rsid w:val="00751603"/>
    <w:rsid w:val="00752D11"/>
    <w:rsid w:val="00753542"/>
    <w:rsid w:val="00764625"/>
    <w:rsid w:val="007658B1"/>
    <w:rsid w:val="007666F4"/>
    <w:rsid w:val="00767E87"/>
    <w:rsid w:val="007715A0"/>
    <w:rsid w:val="00774BE9"/>
    <w:rsid w:val="007765F3"/>
    <w:rsid w:val="007A1E6D"/>
    <w:rsid w:val="007A318B"/>
    <w:rsid w:val="007B5A4A"/>
    <w:rsid w:val="007C0931"/>
    <w:rsid w:val="007D1D89"/>
    <w:rsid w:val="007D3852"/>
    <w:rsid w:val="007E535B"/>
    <w:rsid w:val="007F1224"/>
    <w:rsid w:val="007F608B"/>
    <w:rsid w:val="007F6A15"/>
    <w:rsid w:val="007F73AC"/>
    <w:rsid w:val="007F7D84"/>
    <w:rsid w:val="00803A31"/>
    <w:rsid w:val="00811ACC"/>
    <w:rsid w:val="00812FC9"/>
    <w:rsid w:val="00816580"/>
    <w:rsid w:val="0081725E"/>
    <w:rsid w:val="00821B06"/>
    <w:rsid w:val="00852F5E"/>
    <w:rsid w:val="0085315F"/>
    <w:rsid w:val="008558F3"/>
    <w:rsid w:val="0086712A"/>
    <w:rsid w:val="008753E6"/>
    <w:rsid w:val="00876074"/>
    <w:rsid w:val="008767CB"/>
    <w:rsid w:val="00877948"/>
    <w:rsid w:val="00877ABF"/>
    <w:rsid w:val="0088260B"/>
    <w:rsid w:val="008831C9"/>
    <w:rsid w:val="00893A6E"/>
    <w:rsid w:val="0089712E"/>
    <w:rsid w:val="008A13A1"/>
    <w:rsid w:val="008A35B0"/>
    <w:rsid w:val="008A5A65"/>
    <w:rsid w:val="008C1B68"/>
    <w:rsid w:val="008C7124"/>
    <w:rsid w:val="008D0AF8"/>
    <w:rsid w:val="008D72AD"/>
    <w:rsid w:val="008E2322"/>
    <w:rsid w:val="008E7929"/>
    <w:rsid w:val="008F023D"/>
    <w:rsid w:val="00901A0C"/>
    <w:rsid w:val="00905A23"/>
    <w:rsid w:val="00906A1C"/>
    <w:rsid w:val="00907B74"/>
    <w:rsid w:val="009111B2"/>
    <w:rsid w:val="0091744F"/>
    <w:rsid w:val="00947BB8"/>
    <w:rsid w:val="00947E62"/>
    <w:rsid w:val="009504DF"/>
    <w:rsid w:val="009542D7"/>
    <w:rsid w:val="0096164F"/>
    <w:rsid w:val="00974405"/>
    <w:rsid w:val="00975941"/>
    <w:rsid w:val="009775D7"/>
    <w:rsid w:val="00981D08"/>
    <w:rsid w:val="00985B95"/>
    <w:rsid w:val="0099050E"/>
    <w:rsid w:val="00996B0F"/>
    <w:rsid w:val="009976B2"/>
    <w:rsid w:val="009A089A"/>
    <w:rsid w:val="009A0ACB"/>
    <w:rsid w:val="009A1140"/>
    <w:rsid w:val="009A7510"/>
    <w:rsid w:val="009C2B01"/>
    <w:rsid w:val="009C570F"/>
    <w:rsid w:val="009C58D6"/>
    <w:rsid w:val="009D36FB"/>
    <w:rsid w:val="009E03D5"/>
    <w:rsid w:val="009F037D"/>
    <w:rsid w:val="009F143E"/>
    <w:rsid w:val="009F1EBC"/>
    <w:rsid w:val="009F6AB3"/>
    <w:rsid w:val="00A03765"/>
    <w:rsid w:val="00A03FE3"/>
    <w:rsid w:val="00A10809"/>
    <w:rsid w:val="00A127CE"/>
    <w:rsid w:val="00A13A35"/>
    <w:rsid w:val="00A14BBE"/>
    <w:rsid w:val="00A42B6E"/>
    <w:rsid w:val="00A43BD9"/>
    <w:rsid w:val="00A51D59"/>
    <w:rsid w:val="00A52DDA"/>
    <w:rsid w:val="00A55384"/>
    <w:rsid w:val="00A555D4"/>
    <w:rsid w:val="00A70412"/>
    <w:rsid w:val="00A72A62"/>
    <w:rsid w:val="00A7405D"/>
    <w:rsid w:val="00A76FB1"/>
    <w:rsid w:val="00A807D4"/>
    <w:rsid w:val="00A82176"/>
    <w:rsid w:val="00A84DDD"/>
    <w:rsid w:val="00A858F5"/>
    <w:rsid w:val="00A946CE"/>
    <w:rsid w:val="00A96CE0"/>
    <w:rsid w:val="00AA1F8E"/>
    <w:rsid w:val="00AA3C53"/>
    <w:rsid w:val="00AA57AC"/>
    <w:rsid w:val="00AA7889"/>
    <w:rsid w:val="00AB0638"/>
    <w:rsid w:val="00AB634B"/>
    <w:rsid w:val="00AC0288"/>
    <w:rsid w:val="00AC2294"/>
    <w:rsid w:val="00AC3AA9"/>
    <w:rsid w:val="00AC4450"/>
    <w:rsid w:val="00AC6BC1"/>
    <w:rsid w:val="00AD2168"/>
    <w:rsid w:val="00AD29C4"/>
    <w:rsid w:val="00AD5870"/>
    <w:rsid w:val="00AD5BD1"/>
    <w:rsid w:val="00AD658A"/>
    <w:rsid w:val="00AD67FB"/>
    <w:rsid w:val="00AE5A1D"/>
    <w:rsid w:val="00AE78E3"/>
    <w:rsid w:val="00AF1DCA"/>
    <w:rsid w:val="00B0200E"/>
    <w:rsid w:val="00B04C25"/>
    <w:rsid w:val="00B14E0E"/>
    <w:rsid w:val="00B152D9"/>
    <w:rsid w:val="00B15901"/>
    <w:rsid w:val="00B15FC9"/>
    <w:rsid w:val="00B2448C"/>
    <w:rsid w:val="00B26B29"/>
    <w:rsid w:val="00B34434"/>
    <w:rsid w:val="00B36DB9"/>
    <w:rsid w:val="00B371D5"/>
    <w:rsid w:val="00B45E5A"/>
    <w:rsid w:val="00B46B30"/>
    <w:rsid w:val="00B619DA"/>
    <w:rsid w:val="00B62AB4"/>
    <w:rsid w:val="00B65BF6"/>
    <w:rsid w:val="00B6737C"/>
    <w:rsid w:val="00B71506"/>
    <w:rsid w:val="00B7346A"/>
    <w:rsid w:val="00B73742"/>
    <w:rsid w:val="00B83A9D"/>
    <w:rsid w:val="00B85AE6"/>
    <w:rsid w:val="00B879C2"/>
    <w:rsid w:val="00B9078D"/>
    <w:rsid w:val="00B9213F"/>
    <w:rsid w:val="00B92C9E"/>
    <w:rsid w:val="00B945D7"/>
    <w:rsid w:val="00B95BCF"/>
    <w:rsid w:val="00BA5C1E"/>
    <w:rsid w:val="00BA6A65"/>
    <w:rsid w:val="00BB5002"/>
    <w:rsid w:val="00BC63E3"/>
    <w:rsid w:val="00BC6DB1"/>
    <w:rsid w:val="00BD122C"/>
    <w:rsid w:val="00BD253E"/>
    <w:rsid w:val="00BE32FB"/>
    <w:rsid w:val="00BE4C69"/>
    <w:rsid w:val="00BE6870"/>
    <w:rsid w:val="00BE7DE8"/>
    <w:rsid w:val="00BF1143"/>
    <w:rsid w:val="00BF281A"/>
    <w:rsid w:val="00C00849"/>
    <w:rsid w:val="00C02382"/>
    <w:rsid w:val="00C14C8D"/>
    <w:rsid w:val="00C21E59"/>
    <w:rsid w:val="00C223F8"/>
    <w:rsid w:val="00C24CB1"/>
    <w:rsid w:val="00C273BC"/>
    <w:rsid w:val="00C273C0"/>
    <w:rsid w:val="00C316FA"/>
    <w:rsid w:val="00C33F0B"/>
    <w:rsid w:val="00C34343"/>
    <w:rsid w:val="00C35B71"/>
    <w:rsid w:val="00C370AE"/>
    <w:rsid w:val="00C4301D"/>
    <w:rsid w:val="00C44432"/>
    <w:rsid w:val="00C4457D"/>
    <w:rsid w:val="00C46394"/>
    <w:rsid w:val="00C53889"/>
    <w:rsid w:val="00C56BC4"/>
    <w:rsid w:val="00C621DE"/>
    <w:rsid w:val="00C62D63"/>
    <w:rsid w:val="00C63C5A"/>
    <w:rsid w:val="00C66B58"/>
    <w:rsid w:val="00C740B9"/>
    <w:rsid w:val="00C744DF"/>
    <w:rsid w:val="00C85300"/>
    <w:rsid w:val="00C8595B"/>
    <w:rsid w:val="00C8701D"/>
    <w:rsid w:val="00C91227"/>
    <w:rsid w:val="00C92B07"/>
    <w:rsid w:val="00C96628"/>
    <w:rsid w:val="00C97F9E"/>
    <w:rsid w:val="00CA0483"/>
    <w:rsid w:val="00CA4191"/>
    <w:rsid w:val="00CB2AA9"/>
    <w:rsid w:val="00CB476E"/>
    <w:rsid w:val="00CC15E5"/>
    <w:rsid w:val="00CC6ECC"/>
    <w:rsid w:val="00CD5EDF"/>
    <w:rsid w:val="00CD7A54"/>
    <w:rsid w:val="00CD7C7C"/>
    <w:rsid w:val="00CE0398"/>
    <w:rsid w:val="00CF4BC7"/>
    <w:rsid w:val="00CF691E"/>
    <w:rsid w:val="00D11B11"/>
    <w:rsid w:val="00D14466"/>
    <w:rsid w:val="00D14CBE"/>
    <w:rsid w:val="00D15E90"/>
    <w:rsid w:val="00D169E8"/>
    <w:rsid w:val="00D172A8"/>
    <w:rsid w:val="00D22827"/>
    <w:rsid w:val="00D269AE"/>
    <w:rsid w:val="00D303AD"/>
    <w:rsid w:val="00D32CFC"/>
    <w:rsid w:val="00D33036"/>
    <w:rsid w:val="00D35E2F"/>
    <w:rsid w:val="00D36491"/>
    <w:rsid w:val="00D40F01"/>
    <w:rsid w:val="00D45CEE"/>
    <w:rsid w:val="00D46649"/>
    <w:rsid w:val="00D47489"/>
    <w:rsid w:val="00D512CB"/>
    <w:rsid w:val="00D54E2E"/>
    <w:rsid w:val="00D63488"/>
    <w:rsid w:val="00D67732"/>
    <w:rsid w:val="00D67F7C"/>
    <w:rsid w:val="00D72ACB"/>
    <w:rsid w:val="00D73821"/>
    <w:rsid w:val="00D75D62"/>
    <w:rsid w:val="00D75D8A"/>
    <w:rsid w:val="00D83957"/>
    <w:rsid w:val="00D84C01"/>
    <w:rsid w:val="00D855BA"/>
    <w:rsid w:val="00D85F29"/>
    <w:rsid w:val="00D9283B"/>
    <w:rsid w:val="00D935F0"/>
    <w:rsid w:val="00D9609C"/>
    <w:rsid w:val="00D97322"/>
    <w:rsid w:val="00DA5397"/>
    <w:rsid w:val="00DB36D9"/>
    <w:rsid w:val="00DB5BB7"/>
    <w:rsid w:val="00DD7F40"/>
    <w:rsid w:val="00DF37F2"/>
    <w:rsid w:val="00E01437"/>
    <w:rsid w:val="00E01FBD"/>
    <w:rsid w:val="00E04E47"/>
    <w:rsid w:val="00E065CE"/>
    <w:rsid w:val="00E071CD"/>
    <w:rsid w:val="00E1104E"/>
    <w:rsid w:val="00E13502"/>
    <w:rsid w:val="00E13E66"/>
    <w:rsid w:val="00E20C2C"/>
    <w:rsid w:val="00E23926"/>
    <w:rsid w:val="00E301D4"/>
    <w:rsid w:val="00E404B1"/>
    <w:rsid w:val="00E43DD1"/>
    <w:rsid w:val="00E44844"/>
    <w:rsid w:val="00E47417"/>
    <w:rsid w:val="00E476AB"/>
    <w:rsid w:val="00E5230F"/>
    <w:rsid w:val="00E55984"/>
    <w:rsid w:val="00E64624"/>
    <w:rsid w:val="00E6743F"/>
    <w:rsid w:val="00E72A27"/>
    <w:rsid w:val="00E72E21"/>
    <w:rsid w:val="00E735B5"/>
    <w:rsid w:val="00E8111E"/>
    <w:rsid w:val="00E81882"/>
    <w:rsid w:val="00E90D4A"/>
    <w:rsid w:val="00E9149F"/>
    <w:rsid w:val="00E9645D"/>
    <w:rsid w:val="00E96BD2"/>
    <w:rsid w:val="00EA0F27"/>
    <w:rsid w:val="00EA395A"/>
    <w:rsid w:val="00EB1632"/>
    <w:rsid w:val="00EB246F"/>
    <w:rsid w:val="00EC1F88"/>
    <w:rsid w:val="00ED4E67"/>
    <w:rsid w:val="00EE07C5"/>
    <w:rsid w:val="00EE6252"/>
    <w:rsid w:val="00EF0246"/>
    <w:rsid w:val="00EF3DC5"/>
    <w:rsid w:val="00EF74D2"/>
    <w:rsid w:val="00F002FC"/>
    <w:rsid w:val="00F00E32"/>
    <w:rsid w:val="00F04BC9"/>
    <w:rsid w:val="00F11879"/>
    <w:rsid w:val="00F11AED"/>
    <w:rsid w:val="00F14036"/>
    <w:rsid w:val="00F143E4"/>
    <w:rsid w:val="00F152EE"/>
    <w:rsid w:val="00F2117C"/>
    <w:rsid w:val="00F22EBF"/>
    <w:rsid w:val="00F2324B"/>
    <w:rsid w:val="00F24CD7"/>
    <w:rsid w:val="00F264FF"/>
    <w:rsid w:val="00F279A2"/>
    <w:rsid w:val="00F27C5E"/>
    <w:rsid w:val="00F32639"/>
    <w:rsid w:val="00F4068D"/>
    <w:rsid w:val="00F42195"/>
    <w:rsid w:val="00F52DE3"/>
    <w:rsid w:val="00F557D8"/>
    <w:rsid w:val="00F57E55"/>
    <w:rsid w:val="00F63CAB"/>
    <w:rsid w:val="00F647CD"/>
    <w:rsid w:val="00F67341"/>
    <w:rsid w:val="00F71467"/>
    <w:rsid w:val="00F73BC3"/>
    <w:rsid w:val="00F76B29"/>
    <w:rsid w:val="00F77CFF"/>
    <w:rsid w:val="00F8054E"/>
    <w:rsid w:val="00F80F01"/>
    <w:rsid w:val="00F84315"/>
    <w:rsid w:val="00F9473F"/>
    <w:rsid w:val="00FA0E4B"/>
    <w:rsid w:val="00FA6419"/>
    <w:rsid w:val="00FA686A"/>
    <w:rsid w:val="00FA7350"/>
    <w:rsid w:val="00FA7DEF"/>
    <w:rsid w:val="00FA7EBB"/>
    <w:rsid w:val="00FB1905"/>
    <w:rsid w:val="00FB483F"/>
    <w:rsid w:val="00FC27C0"/>
    <w:rsid w:val="00FC4A1A"/>
    <w:rsid w:val="00FD2467"/>
    <w:rsid w:val="00FD747F"/>
    <w:rsid w:val="00FE1977"/>
    <w:rsid w:val="00FE243D"/>
    <w:rsid w:val="00FE6B37"/>
    <w:rsid w:val="00FE6E8F"/>
    <w:rsid w:val="00FF0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F1002B"/>
  <w15:chartTrackingRefBased/>
  <w15:docId w15:val="{6C058D34-3916-4321-9261-850EC8B59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13E66"/>
    <w:rPr>
      <w:color w:val="0000FF"/>
      <w:u w:val="single"/>
    </w:rPr>
  </w:style>
  <w:style w:type="paragraph" w:styleId="ListParagraph">
    <w:name w:val="List Paragraph"/>
    <w:basedOn w:val="Normal"/>
    <w:uiPriority w:val="34"/>
    <w:qFormat/>
    <w:rsid w:val="003B48D8"/>
    <w:pPr>
      <w:ind w:left="720"/>
      <w:contextualSpacing/>
    </w:pPr>
  </w:style>
  <w:style w:type="character" w:styleId="LineNumber">
    <w:name w:val="line number"/>
    <w:basedOn w:val="DefaultParagraphFont"/>
    <w:uiPriority w:val="99"/>
    <w:semiHidden/>
    <w:unhideWhenUsed/>
    <w:rsid w:val="009111B2"/>
  </w:style>
  <w:style w:type="paragraph" w:styleId="Header">
    <w:name w:val="header"/>
    <w:basedOn w:val="Normal"/>
    <w:link w:val="HeaderChar"/>
    <w:uiPriority w:val="99"/>
    <w:unhideWhenUsed/>
    <w:rsid w:val="007F7D84"/>
    <w:pPr>
      <w:tabs>
        <w:tab w:val="center" w:pos="4680"/>
        <w:tab w:val="right" w:pos="9360"/>
      </w:tabs>
    </w:pPr>
  </w:style>
  <w:style w:type="character" w:customStyle="1" w:styleId="HeaderChar">
    <w:name w:val="Header Char"/>
    <w:basedOn w:val="DefaultParagraphFont"/>
    <w:link w:val="Header"/>
    <w:uiPriority w:val="99"/>
    <w:rsid w:val="007F7D84"/>
  </w:style>
  <w:style w:type="paragraph" w:styleId="Footer">
    <w:name w:val="footer"/>
    <w:basedOn w:val="Normal"/>
    <w:link w:val="FooterChar"/>
    <w:uiPriority w:val="99"/>
    <w:unhideWhenUsed/>
    <w:rsid w:val="007F7D84"/>
    <w:pPr>
      <w:tabs>
        <w:tab w:val="center" w:pos="4680"/>
        <w:tab w:val="right" w:pos="9360"/>
      </w:tabs>
    </w:pPr>
  </w:style>
  <w:style w:type="character" w:customStyle="1" w:styleId="FooterChar">
    <w:name w:val="Footer Char"/>
    <w:basedOn w:val="DefaultParagraphFont"/>
    <w:link w:val="Footer"/>
    <w:uiPriority w:val="99"/>
    <w:rsid w:val="007F7D84"/>
  </w:style>
  <w:style w:type="paragraph" w:styleId="BalloonText">
    <w:name w:val="Balloon Text"/>
    <w:basedOn w:val="Normal"/>
    <w:link w:val="BalloonTextChar"/>
    <w:uiPriority w:val="99"/>
    <w:semiHidden/>
    <w:unhideWhenUsed/>
    <w:rsid w:val="008531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15F"/>
    <w:rPr>
      <w:rFonts w:ascii="Segoe UI" w:hAnsi="Segoe UI" w:cs="Segoe UI"/>
      <w:sz w:val="18"/>
      <w:szCs w:val="18"/>
    </w:rPr>
  </w:style>
  <w:style w:type="table" w:styleId="TableGrid">
    <w:name w:val="Table Grid"/>
    <w:basedOn w:val="TableNormal"/>
    <w:uiPriority w:val="39"/>
    <w:rsid w:val="003F08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F0CBA"/>
    <w:rPr>
      <w:sz w:val="20"/>
      <w:szCs w:val="20"/>
    </w:rPr>
  </w:style>
  <w:style w:type="character" w:customStyle="1" w:styleId="FootnoteTextChar">
    <w:name w:val="Footnote Text Char"/>
    <w:basedOn w:val="DefaultParagraphFont"/>
    <w:link w:val="FootnoteText"/>
    <w:uiPriority w:val="99"/>
    <w:semiHidden/>
    <w:rsid w:val="004F0CBA"/>
    <w:rPr>
      <w:sz w:val="20"/>
      <w:szCs w:val="20"/>
    </w:rPr>
  </w:style>
  <w:style w:type="character" w:styleId="FootnoteReference">
    <w:name w:val="footnote reference"/>
    <w:basedOn w:val="DefaultParagraphFont"/>
    <w:uiPriority w:val="99"/>
    <w:semiHidden/>
    <w:unhideWhenUsed/>
    <w:rsid w:val="004F0CBA"/>
    <w:rPr>
      <w:vertAlign w:val="superscript"/>
    </w:rPr>
  </w:style>
  <w:style w:type="character" w:styleId="EndnoteReference">
    <w:name w:val="endnote reference"/>
    <w:basedOn w:val="DefaultParagraphFont"/>
    <w:uiPriority w:val="99"/>
    <w:semiHidden/>
    <w:unhideWhenUsed/>
    <w:rsid w:val="00D63488"/>
    <w:rPr>
      <w:vertAlign w:val="superscript"/>
    </w:rPr>
  </w:style>
  <w:style w:type="character" w:styleId="CommentReference">
    <w:name w:val="annotation reference"/>
    <w:basedOn w:val="DefaultParagraphFont"/>
    <w:uiPriority w:val="99"/>
    <w:semiHidden/>
    <w:unhideWhenUsed/>
    <w:rsid w:val="00FA6419"/>
    <w:rPr>
      <w:sz w:val="16"/>
      <w:szCs w:val="16"/>
    </w:rPr>
  </w:style>
  <w:style w:type="paragraph" w:styleId="CommentText">
    <w:name w:val="annotation text"/>
    <w:basedOn w:val="Normal"/>
    <w:link w:val="CommentTextChar"/>
    <w:uiPriority w:val="99"/>
    <w:semiHidden/>
    <w:unhideWhenUsed/>
    <w:rsid w:val="00FA6419"/>
    <w:rPr>
      <w:sz w:val="20"/>
      <w:szCs w:val="20"/>
    </w:rPr>
  </w:style>
  <w:style w:type="character" w:customStyle="1" w:styleId="CommentTextChar">
    <w:name w:val="Comment Text Char"/>
    <w:basedOn w:val="DefaultParagraphFont"/>
    <w:link w:val="CommentText"/>
    <w:uiPriority w:val="99"/>
    <w:semiHidden/>
    <w:rsid w:val="00FA6419"/>
    <w:rPr>
      <w:sz w:val="20"/>
      <w:szCs w:val="20"/>
    </w:rPr>
  </w:style>
  <w:style w:type="paragraph" w:styleId="CommentSubject">
    <w:name w:val="annotation subject"/>
    <w:basedOn w:val="CommentText"/>
    <w:next w:val="CommentText"/>
    <w:link w:val="CommentSubjectChar"/>
    <w:uiPriority w:val="99"/>
    <w:semiHidden/>
    <w:unhideWhenUsed/>
    <w:rsid w:val="00FA6419"/>
    <w:rPr>
      <w:b/>
      <w:bCs/>
    </w:rPr>
  </w:style>
  <w:style w:type="character" w:customStyle="1" w:styleId="CommentSubjectChar">
    <w:name w:val="Comment Subject Char"/>
    <w:basedOn w:val="CommentTextChar"/>
    <w:link w:val="CommentSubject"/>
    <w:uiPriority w:val="99"/>
    <w:semiHidden/>
    <w:rsid w:val="00FA6419"/>
    <w:rPr>
      <w:b/>
      <w:bCs/>
      <w:sz w:val="20"/>
      <w:szCs w:val="20"/>
    </w:rPr>
  </w:style>
  <w:style w:type="character" w:styleId="FollowedHyperlink">
    <w:name w:val="FollowedHyperlink"/>
    <w:basedOn w:val="DefaultParagraphFont"/>
    <w:uiPriority w:val="99"/>
    <w:semiHidden/>
    <w:unhideWhenUsed/>
    <w:rsid w:val="007127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85838">
      <w:bodyDiv w:val="1"/>
      <w:marLeft w:val="0"/>
      <w:marRight w:val="0"/>
      <w:marTop w:val="0"/>
      <w:marBottom w:val="0"/>
      <w:divBdr>
        <w:top w:val="none" w:sz="0" w:space="0" w:color="auto"/>
        <w:left w:val="none" w:sz="0" w:space="0" w:color="auto"/>
        <w:bottom w:val="none" w:sz="0" w:space="0" w:color="auto"/>
        <w:right w:val="none" w:sz="0" w:space="0" w:color="auto"/>
      </w:divBdr>
    </w:div>
    <w:div w:id="1267270010">
      <w:bodyDiv w:val="1"/>
      <w:marLeft w:val="0"/>
      <w:marRight w:val="0"/>
      <w:marTop w:val="0"/>
      <w:marBottom w:val="0"/>
      <w:divBdr>
        <w:top w:val="none" w:sz="0" w:space="0" w:color="auto"/>
        <w:left w:val="none" w:sz="0" w:space="0" w:color="auto"/>
        <w:bottom w:val="none" w:sz="0" w:space="0" w:color="auto"/>
        <w:right w:val="none" w:sz="0" w:space="0" w:color="auto"/>
      </w:divBdr>
      <w:divsChild>
        <w:div w:id="1596136892">
          <w:marLeft w:val="0"/>
          <w:marRight w:val="0"/>
          <w:marTop w:val="0"/>
          <w:marBottom w:val="0"/>
          <w:divBdr>
            <w:top w:val="none" w:sz="0" w:space="0" w:color="auto"/>
            <w:left w:val="none" w:sz="0" w:space="0" w:color="auto"/>
            <w:bottom w:val="none" w:sz="0" w:space="0" w:color="auto"/>
            <w:right w:val="none" w:sz="0" w:space="0" w:color="auto"/>
          </w:divBdr>
          <w:divsChild>
            <w:div w:id="1425957921">
              <w:marLeft w:val="0"/>
              <w:marRight w:val="0"/>
              <w:marTop w:val="0"/>
              <w:marBottom w:val="0"/>
              <w:divBdr>
                <w:top w:val="none" w:sz="0" w:space="0" w:color="auto"/>
                <w:left w:val="none" w:sz="0" w:space="0" w:color="auto"/>
                <w:bottom w:val="none" w:sz="0" w:space="0" w:color="auto"/>
                <w:right w:val="none" w:sz="0" w:space="0" w:color="auto"/>
              </w:divBdr>
              <w:divsChild>
                <w:div w:id="644972522">
                  <w:marLeft w:val="0"/>
                  <w:marRight w:val="0"/>
                  <w:marTop w:val="0"/>
                  <w:marBottom w:val="0"/>
                  <w:divBdr>
                    <w:top w:val="none" w:sz="0" w:space="0" w:color="auto"/>
                    <w:left w:val="none" w:sz="0" w:space="0" w:color="auto"/>
                    <w:bottom w:val="none" w:sz="0" w:space="0" w:color="auto"/>
                    <w:right w:val="none" w:sz="0" w:space="0" w:color="auto"/>
                  </w:divBdr>
                  <w:divsChild>
                    <w:div w:id="513958960">
                      <w:marLeft w:val="0"/>
                      <w:marRight w:val="0"/>
                      <w:marTop w:val="0"/>
                      <w:marBottom w:val="0"/>
                      <w:divBdr>
                        <w:top w:val="none" w:sz="0" w:space="0" w:color="auto"/>
                        <w:left w:val="none" w:sz="0" w:space="0" w:color="auto"/>
                        <w:bottom w:val="none" w:sz="0" w:space="0" w:color="auto"/>
                        <w:right w:val="none" w:sz="0" w:space="0" w:color="auto"/>
                      </w:divBdr>
                      <w:divsChild>
                        <w:div w:id="2022511241">
                          <w:marLeft w:val="0"/>
                          <w:marRight w:val="0"/>
                          <w:marTop w:val="0"/>
                          <w:marBottom w:val="0"/>
                          <w:divBdr>
                            <w:top w:val="none" w:sz="0" w:space="0" w:color="auto"/>
                            <w:left w:val="none" w:sz="0" w:space="0" w:color="auto"/>
                            <w:bottom w:val="none" w:sz="0" w:space="0" w:color="auto"/>
                            <w:right w:val="none" w:sz="0" w:space="0" w:color="auto"/>
                          </w:divBdr>
                          <w:divsChild>
                            <w:div w:id="420756394">
                              <w:marLeft w:val="0"/>
                              <w:marRight w:val="0"/>
                              <w:marTop w:val="0"/>
                              <w:marBottom w:val="0"/>
                              <w:divBdr>
                                <w:top w:val="none" w:sz="0" w:space="0" w:color="auto"/>
                                <w:left w:val="none" w:sz="0" w:space="0" w:color="auto"/>
                                <w:bottom w:val="none" w:sz="0" w:space="0" w:color="auto"/>
                                <w:right w:val="none" w:sz="0" w:space="0" w:color="auto"/>
                              </w:divBdr>
                              <w:divsChild>
                                <w:div w:id="85264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6489713">
      <w:bodyDiv w:val="1"/>
      <w:marLeft w:val="0"/>
      <w:marRight w:val="0"/>
      <w:marTop w:val="0"/>
      <w:marBottom w:val="0"/>
      <w:divBdr>
        <w:top w:val="none" w:sz="0" w:space="0" w:color="auto"/>
        <w:left w:val="none" w:sz="0" w:space="0" w:color="auto"/>
        <w:bottom w:val="none" w:sz="0" w:space="0" w:color="auto"/>
        <w:right w:val="none" w:sz="0" w:space="0" w:color="auto"/>
      </w:divBdr>
    </w:div>
    <w:div w:id="2100827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subjects/microbiome" TargetMode="External"/><Relationship Id="rId13" Type="http://schemas.openxmlformats.org/officeDocument/2006/relationships/hyperlink" Target="https://www.nature.com/subjects/microbiome" TargetMode="Externa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C9E2F-9386-449F-9FD3-A394F38D5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89</TotalTime>
  <Pages>1</Pages>
  <Words>178926</Words>
  <Characters>1019883</Characters>
  <Application>Microsoft Office Word</Application>
  <DocSecurity>0</DocSecurity>
  <Lines>8499</Lines>
  <Paragraphs>2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Bolte</dc:creator>
  <cp:keywords/>
  <dc:description/>
  <cp:lastModifiedBy>Aagaard, Kjersti Marie</cp:lastModifiedBy>
  <cp:revision>28</cp:revision>
  <cp:lastPrinted>2020-05-25T17:20:00Z</cp:lastPrinted>
  <dcterms:created xsi:type="dcterms:W3CDTF">2020-06-24T21:56:00Z</dcterms:created>
  <dcterms:modified xsi:type="dcterms:W3CDTF">2020-11-25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bf2638-f3ee-322c-9d2a-b7f0cf2bbb04</vt:lpwstr>
  </property>
  <property fmtid="{D5CDD505-2E9C-101B-9397-08002B2CF9AE}" pid="4" name="Mendeley Citation Style_1">
    <vt:lpwstr>https://csl.mendeley.com/styles/560844511/AMA-E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s://csl.mendeley.com/styles/560844511/AMA-EB</vt:lpwstr>
  </property>
  <property fmtid="{D5CDD505-2E9C-101B-9397-08002B2CF9AE}" pid="8" name="Mendeley Recent Style Name 1_1">
    <vt:lpwstr>American Medical Association 11th edition - Erin Bolte</vt:lpwstr>
  </property>
  <property fmtid="{D5CDD505-2E9C-101B-9397-08002B2CF9AE}" pid="9" name="Mendeley Recent Style Id 2_1">
    <vt:lpwstr>http://csl.mendeley.com/styles/560844511/AMA-EB</vt:lpwstr>
  </property>
  <property fmtid="{D5CDD505-2E9C-101B-9397-08002B2CF9AE}" pid="10" name="Mendeley Recent Style Name 2_1">
    <vt:lpwstr>American Medical Association 11th edition - Erin Bolte</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560844511/nature-eeb</vt:lpwstr>
  </property>
  <property fmtid="{D5CDD505-2E9C-101B-9397-08002B2CF9AE}" pid="24" name="Mendeley Recent Style Name 9_1">
    <vt:lpwstr>Nature - Erin Bolte</vt:lpwstr>
  </property>
</Properties>
</file>